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B0292D" w14:textId="77777777" w:rsidR="002B127F" w:rsidRPr="001B3DA7" w:rsidRDefault="002B127F">
      <w:pPr>
        <w:tabs>
          <w:tab w:val="left" w:pos="567"/>
        </w:tabs>
        <w:rPr>
          <w:rFonts w:cs="Times New Roman"/>
        </w:rPr>
      </w:pPr>
    </w:p>
    <w:p w14:paraId="3AB0292E" w14:textId="77777777" w:rsidR="002B127F" w:rsidRPr="001B3DA7" w:rsidRDefault="002B127F">
      <w:pPr>
        <w:tabs>
          <w:tab w:val="left" w:pos="567"/>
        </w:tabs>
        <w:jc w:val="center"/>
        <w:rPr>
          <w:rFonts w:cs="Times New Roman"/>
        </w:rPr>
      </w:pPr>
    </w:p>
    <w:p w14:paraId="3AB0292F" w14:textId="77777777" w:rsidR="002B127F" w:rsidRPr="001B3DA7" w:rsidRDefault="00FE5447">
      <w:pPr>
        <w:tabs>
          <w:tab w:val="left" w:pos="567"/>
        </w:tabs>
        <w:jc w:val="center"/>
        <w:rPr>
          <w:rFonts w:cs="Times New Roman"/>
          <w:b/>
          <w:sz w:val="28"/>
          <w:szCs w:val="28"/>
        </w:rPr>
      </w:pPr>
      <w:r w:rsidRPr="001B3DA7">
        <w:rPr>
          <w:rFonts w:cs="Times New Roman"/>
          <w:b/>
          <w:sz w:val="28"/>
          <w:szCs w:val="28"/>
        </w:rPr>
        <w:t>Investigating Immersion of Environments affecting the performance of BCI</w:t>
      </w:r>
    </w:p>
    <w:p w14:paraId="3AB02930" w14:textId="77777777" w:rsidR="002B127F" w:rsidRPr="001B3DA7" w:rsidRDefault="002B127F">
      <w:pPr>
        <w:tabs>
          <w:tab w:val="left" w:pos="567"/>
        </w:tabs>
        <w:rPr>
          <w:rFonts w:cs="Times New Roman"/>
          <w:sz w:val="28"/>
          <w:szCs w:val="28"/>
        </w:rPr>
      </w:pPr>
    </w:p>
    <w:p w14:paraId="3AB02931" w14:textId="77777777" w:rsidR="002B127F" w:rsidRPr="001B3DA7" w:rsidRDefault="002B127F">
      <w:pPr>
        <w:tabs>
          <w:tab w:val="left" w:pos="567"/>
        </w:tabs>
        <w:jc w:val="center"/>
        <w:rPr>
          <w:rFonts w:cs="Times New Roman"/>
          <w:sz w:val="28"/>
          <w:szCs w:val="28"/>
        </w:rPr>
      </w:pPr>
    </w:p>
    <w:p w14:paraId="3AB02932" w14:textId="77777777" w:rsidR="002B127F" w:rsidRPr="001B3DA7" w:rsidRDefault="00FE5447">
      <w:pPr>
        <w:tabs>
          <w:tab w:val="left" w:pos="567"/>
        </w:tabs>
        <w:jc w:val="center"/>
        <w:rPr>
          <w:rFonts w:cs="Times New Roman"/>
          <w:b/>
          <w:sz w:val="24"/>
          <w:szCs w:val="24"/>
        </w:rPr>
      </w:pPr>
      <w:r w:rsidRPr="001B3DA7">
        <w:rPr>
          <w:rFonts w:cs="Times New Roman"/>
          <w:b/>
          <w:sz w:val="24"/>
          <w:szCs w:val="24"/>
        </w:rPr>
        <w:t>Mahrad Pisheh Var</w:t>
      </w:r>
    </w:p>
    <w:p w14:paraId="3AB02933" w14:textId="77777777" w:rsidR="002B127F" w:rsidRPr="001B3DA7" w:rsidRDefault="002B127F">
      <w:pPr>
        <w:tabs>
          <w:tab w:val="left" w:pos="567"/>
        </w:tabs>
        <w:jc w:val="center"/>
        <w:rPr>
          <w:rFonts w:cs="Times New Roman"/>
          <w:sz w:val="24"/>
          <w:szCs w:val="24"/>
        </w:rPr>
      </w:pPr>
    </w:p>
    <w:p w14:paraId="3AB02934" w14:textId="77777777" w:rsidR="002B127F" w:rsidRPr="001B3DA7" w:rsidRDefault="002B127F">
      <w:pPr>
        <w:tabs>
          <w:tab w:val="left" w:pos="567"/>
        </w:tabs>
        <w:jc w:val="center"/>
        <w:rPr>
          <w:rFonts w:cs="Times New Roman"/>
          <w:sz w:val="24"/>
          <w:szCs w:val="24"/>
        </w:rPr>
      </w:pPr>
    </w:p>
    <w:p w14:paraId="3AB02935" w14:textId="77777777" w:rsidR="002B127F" w:rsidRPr="001B3DA7" w:rsidRDefault="002B127F">
      <w:pPr>
        <w:tabs>
          <w:tab w:val="left" w:pos="567"/>
        </w:tabs>
        <w:jc w:val="center"/>
        <w:rPr>
          <w:rFonts w:cs="Times New Roman"/>
          <w:sz w:val="24"/>
          <w:szCs w:val="24"/>
        </w:rPr>
      </w:pPr>
    </w:p>
    <w:p w14:paraId="3AB02936" w14:textId="77777777" w:rsidR="002B127F" w:rsidRPr="001B3DA7" w:rsidRDefault="002B127F">
      <w:pPr>
        <w:tabs>
          <w:tab w:val="left" w:pos="567"/>
        </w:tabs>
        <w:jc w:val="center"/>
        <w:rPr>
          <w:rFonts w:cs="Times New Roman"/>
          <w:sz w:val="24"/>
          <w:szCs w:val="24"/>
        </w:rPr>
      </w:pPr>
    </w:p>
    <w:p w14:paraId="3AB02937" w14:textId="77777777" w:rsidR="002B127F" w:rsidRPr="001B3DA7" w:rsidRDefault="002B127F">
      <w:pPr>
        <w:tabs>
          <w:tab w:val="left" w:pos="567"/>
        </w:tabs>
        <w:jc w:val="center"/>
        <w:rPr>
          <w:rFonts w:cs="Times New Roman"/>
          <w:sz w:val="24"/>
          <w:szCs w:val="24"/>
        </w:rPr>
      </w:pPr>
    </w:p>
    <w:p w14:paraId="3AB02938" w14:textId="77777777" w:rsidR="002B127F" w:rsidRPr="001B3DA7" w:rsidRDefault="002B127F">
      <w:pPr>
        <w:tabs>
          <w:tab w:val="left" w:pos="567"/>
        </w:tabs>
        <w:jc w:val="center"/>
        <w:rPr>
          <w:rFonts w:cs="Times New Roman"/>
          <w:sz w:val="24"/>
          <w:szCs w:val="24"/>
        </w:rPr>
      </w:pPr>
    </w:p>
    <w:p w14:paraId="3AB02939" w14:textId="77777777" w:rsidR="002B127F" w:rsidRPr="001B3DA7" w:rsidRDefault="002B127F">
      <w:pPr>
        <w:tabs>
          <w:tab w:val="left" w:pos="567"/>
        </w:tabs>
        <w:jc w:val="center"/>
        <w:rPr>
          <w:rFonts w:cs="Times New Roman"/>
          <w:sz w:val="24"/>
          <w:szCs w:val="24"/>
        </w:rPr>
      </w:pPr>
    </w:p>
    <w:p w14:paraId="3AB0293A" w14:textId="77777777" w:rsidR="002B127F" w:rsidRPr="001B3DA7" w:rsidRDefault="002B127F">
      <w:pPr>
        <w:tabs>
          <w:tab w:val="left" w:pos="567"/>
        </w:tabs>
        <w:jc w:val="center"/>
        <w:rPr>
          <w:rFonts w:cs="Times New Roman"/>
          <w:sz w:val="24"/>
          <w:szCs w:val="24"/>
        </w:rPr>
      </w:pPr>
    </w:p>
    <w:p w14:paraId="3AB0293B" w14:textId="77777777" w:rsidR="002B127F" w:rsidRPr="001B3DA7" w:rsidRDefault="002B127F">
      <w:pPr>
        <w:tabs>
          <w:tab w:val="left" w:pos="567"/>
        </w:tabs>
        <w:jc w:val="center"/>
        <w:rPr>
          <w:rFonts w:cs="Times New Roman"/>
          <w:sz w:val="24"/>
          <w:szCs w:val="24"/>
        </w:rPr>
      </w:pPr>
    </w:p>
    <w:p w14:paraId="3AB0293C" w14:textId="77777777" w:rsidR="002B127F" w:rsidRPr="001B3DA7" w:rsidRDefault="002B127F">
      <w:pPr>
        <w:tabs>
          <w:tab w:val="left" w:pos="567"/>
        </w:tabs>
        <w:jc w:val="center"/>
        <w:rPr>
          <w:rFonts w:cs="Times New Roman"/>
          <w:sz w:val="24"/>
          <w:szCs w:val="24"/>
        </w:rPr>
      </w:pPr>
    </w:p>
    <w:p w14:paraId="3AB0293D" w14:textId="7ED8633D" w:rsidR="002B127F" w:rsidRPr="001B3DA7" w:rsidRDefault="00FE5447">
      <w:pPr>
        <w:tabs>
          <w:tab w:val="left" w:pos="567"/>
        </w:tabs>
        <w:jc w:val="center"/>
        <w:rPr>
          <w:rFonts w:cs="Times New Roman"/>
          <w:sz w:val="24"/>
          <w:szCs w:val="24"/>
        </w:rPr>
      </w:pPr>
      <w:r w:rsidRPr="001B3DA7">
        <w:rPr>
          <w:rFonts w:cs="Times New Roman"/>
          <w:sz w:val="24"/>
          <w:szCs w:val="24"/>
        </w:rPr>
        <w:t xml:space="preserve">A thesis submitted for the degree of Master of Science in </w:t>
      </w:r>
      <w:r w:rsidR="00786625" w:rsidRPr="001B3DA7">
        <w:rPr>
          <w:rFonts w:cs="Times New Roman"/>
          <w:sz w:val="24"/>
          <w:szCs w:val="24"/>
        </w:rPr>
        <w:t>U</w:t>
      </w:r>
      <w:r w:rsidRPr="001B3DA7">
        <w:rPr>
          <w:rFonts w:cs="Times New Roman"/>
          <w:sz w:val="24"/>
          <w:szCs w:val="24"/>
        </w:rPr>
        <w:t>niversity of Essex</w:t>
      </w:r>
    </w:p>
    <w:p w14:paraId="3AB0293E" w14:textId="77777777" w:rsidR="002B127F" w:rsidRPr="001B3DA7" w:rsidRDefault="002B127F">
      <w:pPr>
        <w:tabs>
          <w:tab w:val="left" w:pos="567"/>
        </w:tabs>
        <w:jc w:val="center"/>
        <w:rPr>
          <w:rFonts w:cs="Times New Roman"/>
          <w:sz w:val="24"/>
          <w:szCs w:val="24"/>
        </w:rPr>
      </w:pPr>
    </w:p>
    <w:p w14:paraId="3AB0293F" w14:textId="77777777" w:rsidR="002B127F" w:rsidRPr="001B3DA7" w:rsidRDefault="002B127F">
      <w:pPr>
        <w:tabs>
          <w:tab w:val="left" w:pos="567"/>
        </w:tabs>
        <w:jc w:val="center"/>
        <w:rPr>
          <w:rFonts w:cs="Times New Roman"/>
          <w:sz w:val="24"/>
          <w:szCs w:val="24"/>
        </w:rPr>
      </w:pPr>
    </w:p>
    <w:p w14:paraId="3AB02940" w14:textId="77777777" w:rsidR="002B127F" w:rsidRPr="001B3DA7" w:rsidRDefault="002B127F">
      <w:pPr>
        <w:tabs>
          <w:tab w:val="left" w:pos="567"/>
        </w:tabs>
        <w:jc w:val="center"/>
        <w:rPr>
          <w:rFonts w:cs="Times New Roman"/>
          <w:sz w:val="24"/>
          <w:szCs w:val="24"/>
        </w:rPr>
      </w:pPr>
    </w:p>
    <w:p w14:paraId="3AB02941" w14:textId="77777777" w:rsidR="002B127F" w:rsidRPr="001B3DA7" w:rsidRDefault="002B127F">
      <w:pPr>
        <w:tabs>
          <w:tab w:val="left" w:pos="567"/>
        </w:tabs>
        <w:jc w:val="center"/>
        <w:rPr>
          <w:rFonts w:cs="Times New Roman"/>
          <w:sz w:val="24"/>
          <w:szCs w:val="24"/>
        </w:rPr>
      </w:pPr>
    </w:p>
    <w:p w14:paraId="3AB02942" w14:textId="77777777" w:rsidR="002B127F" w:rsidRPr="001B3DA7" w:rsidRDefault="002B127F">
      <w:pPr>
        <w:tabs>
          <w:tab w:val="left" w:pos="567"/>
        </w:tabs>
        <w:jc w:val="center"/>
        <w:rPr>
          <w:rFonts w:cs="Times New Roman"/>
          <w:sz w:val="24"/>
          <w:szCs w:val="24"/>
        </w:rPr>
      </w:pPr>
    </w:p>
    <w:p w14:paraId="3AB02943" w14:textId="77777777" w:rsidR="002B127F" w:rsidRPr="001B3DA7" w:rsidRDefault="00FE5447">
      <w:pPr>
        <w:tabs>
          <w:tab w:val="left" w:pos="567"/>
        </w:tabs>
        <w:jc w:val="center"/>
        <w:rPr>
          <w:rFonts w:cs="Times New Roman"/>
          <w:sz w:val="24"/>
          <w:szCs w:val="24"/>
        </w:rPr>
      </w:pPr>
      <w:r w:rsidRPr="001B3DA7">
        <w:rPr>
          <w:rFonts w:cs="Times New Roman"/>
          <w:sz w:val="24"/>
          <w:szCs w:val="24"/>
        </w:rPr>
        <w:t>Supervisor: Prof. Francisco Sepulveda</w:t>
      </w:r>
    </w:p>
    <w:p w14:paraId="3AB02944" w14:textId="77777777" w:rsidR="002B127F" w:rsidRPr="001B3DA7" w:rsidRDefault="00FE5447">
      <w:pPr>
        <w:tabs>
          <w:tab w:val="left" w:pos="567"/>
        </w:tabs>
        <w:jc w:val="center"/>
        <w:rPr>
          <w:rFonts w:cs="Times New Roman"/>
          <w:sz w:val="24"/>
          <w:szCs w:val="24"/>
        </w:rPr>
      </w:pPr>
      <w:r w:rsidRPr="001B3DA7">
        <w:rPr>
          <w:rFonts w:cs="Times New Roman"/>
          <w:sz w:val="24"/>
          <w:szCs w:val="24"/>
        </w:rPr>
        <w:t>School of Computer Science and Electronic Engineering</w:t>
      </w:r>
    </w:p>
    <w:p w14:paraId="3AB02945" w14:textId="77777777" w:rsidR="002B127F" w:rsidRPr="001B3DA7" w:rsidRDefault="00FE5447">
      <w:pPr>
        <w:tabs>
          <w:tab w:val="left" w:pos="567"/>
        </w:tabs>
        <w:jc w:val="center"/>
        <w:rPr>
          <w:rFonts w:cs="Times New Roman"/>
          <w:sz w:val="24"/>
          <w:szCs w:val="24"/>
        </w:rPr>
      </w:pPr>
      <w:r w:rsidRPr="001B3DA7">
        <w:rPr>
          <w:rFonts w:cs="Times New Roman"/>
          <w:sz w:val="24"/>
          <w:szCs w:val="24"/>
        </w:rPr>
        <w:t>University of Essex</w:t>
      </w:r>
    </w:p>
    <w:p w14:paraId="3AB02946" w14:textId="77777777" w:rsidR="002B127F" w:rsidRPr="001B3DA7" w:rsidRDefault="002B127F">
      <w:pPr>
        <w:tabs>
          <w:tab w:val="left" w:pos="567"/>
        </w:tabs>
        <w:jc w:val="center"/>
        <w:rPr>
          <w:rFonts w:cs="Times New Roman"/>
          <w:sz w:val="24"/>
          <w:szCs w:val="24"/>
        </w:rPr>
      </w:pPr>
    </w:p>
    <w:p w14:paraId="3AB02947" w14:textId="77777777" w:rsidR="002B127F" w:rsidRPr="001B3DA7" w:rsidRDefault="00FE5447">
      <w:pPr>
        <w:tabs>
          <w:tab w:val="left" w:pos="567"/>
        </w:tabs>
        <w:jc w:val="center"/>
        <w:rPr>
          <w:rFonts w:cs="Times New Roman"/>
          <w:sz w:val="24"/>
          <w:szCs w:val="24"/>
        </w:rPr>
      </w:pPr>
      <w:r w:rsidRPr="001B3DA7">
        <w:rPr>
          <w:rFonts w:cs="Times New Roman"/>
          <w:sz w:val="24"/>
          <w:szCs w:val="24"/>
        </w:rPr>
        <w:t>August 2019</w:t>
      </w:r>
    </w:p>
    <w:p w14:paraId="3AB02949" w14:textId="77777777" w:rsidR="002B127F" w:rsidRPr="001B3DA7" w:rsidRDefault="00FE5447">
      <w:pPr>
        <w:pStyle w:val="Heading1"/>
        <w:rPr>
          <w:color w:val="auto"/>
        </w:rPr>
      </w:pPr>
      <w:bookmarkStart w:id="0" w:name="_Toc15243082"/>
      <w:bookmarkStart w:id="1" w:name="_Toc15243305"/>
      <w:bookmarkStart w:id="2" w:name="_Toc15243318"/>
      <w:bookmarkStart w:id="3" w:name="_Toc17125501"/>
      <w:bookmarkStart w:id="4" w:name="_Toc17293957"/>
      <w:bookmarkStart w:id="5" w:name="_Toc17751936"/>
      <w:r w:rsidRPr="001B3DA7">
        <w:rPr>
          <w:color w:val="auto"/>
        </w:rPr>
        <w:lastRenderedPageBreak/>
        <w:t>Abstract</w:t>
      </w:r>
      <w:bookmarkEnd w:id="0"/>
      <w:bookmarkEnd w:id="1"/>
      <w:bookmarkEnd w:id="2"/>
      <w:bookmarkEnd w:id="3"/>
      <w:bookmarkEnd w:id="4"/>
      <w:bookmarkEnd w:id="5"/>
    </w:p>
    <w:p w14:paraId="3AB0294B" w14:textId="765E3501" w:rsidR="002B127F" w:rsidRPr="001B3DA7" w:rsidRDefault="005A623C">
      <w:pPr>
        <w:rPr>
          <w:rFonts w:cs="Times New Roman"/>
        </w:rPr>
      </w:pPr>
      <w:r>
        <w:rPr>
          <w:rFonts w:cs="Times New Roman"/>
        </w:rPr>
        <w:t xml:space="preserve">BCI is </w:t>
      </w:r>
      <w:r w:rsidR="00075247">
        <w:rPr>
          <w:rFonts w:cs="Times New Roman"/>
        </w:rPr>
        <w:t xml:space="preserve">a </w:t>
      </w:r>
      <w:r>
        <w:rPr>
          <w:rFonts w:cs="Times New Roman"/>
        </w:rPr>
        <w:t xml:space="preserve">gateway </w:t>
      </w:r>
      <w:r w:rsidR="00075247">
        <w:rPr>
          <w:rFonts w:cs="Times New Roman"/>
        </w:rPr>
        <w:t>to</w:t>
      </w:r>
      <w:r>
        <w:rPr>
          <w:rFonts w:cs="Times New Roman"/>
        </w:rPr>
        <w:t xml:space="preserve"> </w:t>
      </w:r>
      <w:r w:rsidR="00075247">
        <w:rPr>
          <w:rFonts w:cs="Times New Roman"/>
        </w:rPr>
        <w:t>eliminate</w:t>
      </w:r>
      <w:r>
        <w:rPr>
          <w:rFonts w:cs="Times New Roman"/>
        </w:rPr>
        <w:t xml:space="preserve"> any physical peripherals to be controlled by </w:t>
      </w:r>
      <w:r w:rsidR="00EF360B">
        <w:rPr>
          <w:rFonts w:cs="Times New Roman"/>
        </w:rPr>
        <w:t>hand and</w:t>
      </w:r>
      <w:r>
        <w:rPr>
          <w:rFonts w:cs="Times New Roman"/>
        </w:rPr>
        <w:t xml:space="preserve"> use</w:t>
      </w:r>
      <w:r w:rsidR="006C68CB">
        <w:rPr>
          <w:rFonts w:cs="Times New Roman"/>
        </w:rPr>
        <w:t>s</w:t>
      </w:r>
      <w:r>
        <w:rPr>
          <w:rFonts w:cs="Times New Roman"/>
        </w:rPr>
        <w:t xml:space="preserve"> </w:t>
      </w:r>
      <w:r w:rsidR="006C68CB">
        <w:rPr>
          <w:rFonts w:cs="Times New Roman"/>
        </w:rPr>
        <w:t xml:space="preserve">the </w:t>
      </w:r>
      <w:r>
        <w:rPr>
          <w:rFonts w:cs="Times New Roman"/>
        </w:rPr>
        <w:t xml:space="preserve">brain signals </w:t>
      </w:r>
      <w:r w:rsidR="006C68CB">
        <w:rPr>
          <w:rFonts w:cs="Times New Roman"/>
        </w:rPr>
        <w:t>(</w:t>
      </w:r>
      <w:r>
        <w:rPr>
          <w:rFonts w:cs="Times New Roman"/>
        </w:rPr>
        <w:t>EEG</w:t>
      </w:r>
      <w:r w:rsidR="006C68CB">
        <w:rPr>
          <w:rFonts w:cs="Times New Roman"/>
        </w:rPr>
        <w:t>)</w:t>
      </w:r>
      <w:r>
        <w:rPr>
          <w:rFonts w:cs="Times New Roman"/>
        </w:rPr>
        <w:t xml:space="preserve"> to establish a communication </w:t>
      </w:r>
      <w:r w:rsidR="006C68CB">
        <w:rPr>
          <w:rFonts w:cs="Times New Roman"/>
        </w:rPr>
        <w:t>between</w:t>
      </w:r>
      <w:r>
        <w:rPr>
          <w:rFonts w:cs="Times New Roman"/>
        </w:rPr>
        <w:t xml:space="preserve"> the computer and </w:t>
      </w:r>
      <w:r w:rsidR="006C68CB">
        <w:rPr>
          <w:rFonts w:cs="Times New Roman"/>
        </w:rPr>
        <w:t>users</w:t>
      </w:r>
      <w:r>
        <w:rPr>
          <w:rFonts w:cs="Times New Roman"/>
        </w:rPr>
        <w:t>.</w:t>
      </w:r>
      <w:r w:rsidR="00EF360B">
        <w:rPr>
          <w:rFonts w:cs="Times New Roman"/>
        </w:rPr>
        <w:t xml:space="preserve"> The project is built around the question </w:t>
      </w:r>
      <w:r>
        <w:rPr>
          <w:rFonts w:cs="Times New Roman"/>
        </w:rPr>
        <w:t>“</w:t>
      </w:r>
      <w:r w:rsidR="00EF360B">
        <w:rPr>
          <w:rFonts w:cs="Times New Roman"/>
        </w:rPr>
        <w:t>does</w:t>
      </w:r>
      <w:r>
        <w:rPr>
          <w:rFonts w:cs="Times New Roman"/>
        </w:rPr>
        <w:t xml:space="preserve"> immersion have a positive impact on BCI?” or “Will VR create immersion and therefore</w:t>
      </w:r>
      <w:r w:rsidR="002C3D9D">
        <w:rPr>
          <w:rFonts w:cs="Times New Roman"/>
        </w:rPr>
        <w:t xml:space="preserve"> improve the </w:t>
      </w:r>
      <w:r>
        <w:rPr>
          <w:rFonts w:cs="Times New Roman"/>
        </w:rPr>
        <w:t xml:space="preserve">performance </w:t>
      </w:r>
      <w:r w:rsidR="007715BC">
        <w:rPr>
          <w:rFonts w:cs="Times New Roman"/>
        </w:rPr>
        <w:t xml:space="preserve">of </w:t>
      </w:r>
      <w:r>
        <w:rPr>
          <w:rFonts w:cs="Times New Roman"/>
        </w:rPr>
        <w:t>the BCI?”. These two questions are investigated</w:t>
      </w:r>
      <w:r w:rsidR="008D7A6C">
        <w:rPr>
          <w:rFonts w:cs="Times New Roman"/>
        </w:rPr>
        <w:t xml:space="preserve"> through</w:t>
      </w:r>
      <w:r>
        <w:rPr>
          <w:rFonts w:cs="Times New Roman"/>
        </w:rPr>
        <w:t xml:space="preserve"> experiments set to answer these questions logically.</w:t>
      </w:r>
      <w:r w:rsidR="00E67EEC">
        <w:rPr>
          <w:rFonts w:cs="Times New Roman"/>
        </w:rPr>
        <w:t xml:space="preserve"> T</w:t>
      </w:r>
      <w:r>
        <w:rPr>
          <w:rFonts w:cs="Times New Roman"/>
        </w:rPr>
        <w:t>wo environments are created</w:t>
      </w:r>
      <w:r w:rsidR="00E67EEC">
        <w:rPr>
          <w:rFonts w:cs="Times New Roman"/>
        </w:rPr>
        <w:t xml:space="preserve"> in these experiments</w:t>
      </w:r>
      <w:r>
        <w:rPr>
          <w:rFonts w:cs="Times New Roman"/>
        </w:rPr>
        <w:t xml:space="preserve">, one with simple textures and colours and the other with complex </w:t>
      </w:r>
      <w:r w:rsidR="006935A0">
        <w:rPr>
          <w:rFonts w:cs="Times New Roman"/>
        </w:rPr>
        <w:t xml:space="preserve">textures </w:t>
      </w:r>
      <w:r w:rsidR="00075247">
        <w:rPr>
          <w:rFonts w:cs="Times New Roman"/>
        </w:rPr>
        <w:t>that</w:t>
      </w:r>
      <w:r w:rsidR="006935A0">
        <w:rPr>
          <w:rFonts w:cs="Times New Roman"/>
        </w:rPr>
        <w:t xml:space="preserve"> look realistic. On the BCI side, SSVEP is used with two classifiers such as SVM and LDA to train the signals gathered from the test subjects. Each classifier is used to classify the brain signals where the subjects are set to interact with both environments</w:t>
      </w:r>
      <w:r w:rsidR="00075247">
        <w:rPr>
          <w:rFonts w:cs="Times New Roman"/>
        </w:rPr>
        <w:t>. T</w:t>
      </w:r>
      <w:r w:rsidR="006935A0">
        <w:rPr>
          <w:rFonts w:cs="Times New Roman"/>
        </w:rPr>
        <w:t xml:space="preserve">he </w:t>
      </w:r>
      <w:r w:rsidR="00075247">
        <w:rPr>
          <w:rFonts w:cs="Times New Roman"/>
        </w:rPr>
        <w:t>stimuli</w:t>
      </w:r>
      <w:r w:rsidR="006935A0">
        <w:rPr>
          <w:rFonts w:cs="Times New Roman"/>
        </w:rPr>
        <w:t xml:space="preserve"> </w:t>
      </w:r>
      <w:r w:rsidR="00075247">
        <w:rPr>
          <w:rFonts w:cs="Times New Roman"/>
        </w:rPr>
        <w:t>are</w:t>
      </w:r>
      <w:r w:rsidR="006935A0">
        <w:rPr>
          <w:rFonts w:cs="Times New Roman"/>
        </w:rPr>
        <w:t xml:space="preserve"> set to 20, 15, 12 and 10 hertz where the subjects are instructed to observe them interact with the environments. This project is created with four different languages</w:t>
      </w:r>
      <w:r w:rsidR="00A54657">
        <w:rPr>
          <w:rFonts w:cs="Times New Roman"/>
        </w:rPr>
        <w:t>;</w:t>
      </w:r>
      <w:r w:rsidR="006935A0">
        <w:rPr>
          <w:rFonts w:cs="Times New Roman"/>
        </w:rPr>
        <w:t xml:space="preserve"> Java, C#, Python and Lua</w:t>
      </w:r>
      <w:r w:rsidR="00A54657">
        <w:rPr>
          <w:rFonts w:cs="Times New Roman"/>
        </w:rPr>
        <w:t>. The</w:t>
      </w:r>
      <w:r w:rsidR="006935A0">
        <w:rPr>
          <w:rFonts w:cs="Times New Roman"/>
        </w:rPr>
        <w:t xml:space="preserve"> software </w:t>
      </w:r>
      <w:r w:rsidR="00A54657">
        <w:rPr>
          <w:rFonts w:cs="Times New Roman"/>
        </w:rPr>
        <w:t xml:space="preserve">used is </w:t>
      </w:r>
      <w:r w:rsidR="006935A0">
        <w:rPr>
          <w:rFonts w:cs="Times New Roman"/>
        </w:rPr>
        <w:t>Unity and OpenVibe.</w:t>
      </w:r>
      <w:r w:rsidR="00AB555C">
        <w:rPr>
          <w:rFonts w:cs="Times New Roman"/>
        </w:rPr>
        <w:t xml:space="preserve"> The code for this project can be found </w:t>
      </w:r>
      <w:r w:rsidR="00075247">
        <w:rPr>
          <w:rFonts w:cs="Times New Roman"/>
        </w:rPr>
        <w:t>at</w:t>
      </w:r>
      <w:r w:rsidR="00AB555C">
        <w:rPr>
          <w:rFonts w:cs="Times New Roman"/>
        </w:rPr>
        <w:t xml:space="preserve"> </w:t>
      </w:r>
      <w:hyperlink r:id="rId8" w:history="1">
        <w:r w:rsidR="00AB555C">
          <w:rPr>
            <w:rStyle w:val="Hyperlink"/>
          </w:rPr>
          <w:t>https://cseegit.essex.ac.uk/ce901/ce901_pisheh_var_m</w:t>
        </w:r>
      </w:hyperlink>
      <w:r w:rsidR="00AB555C">
        <w:t>.</w:t>
      </w:r>
    </w:p>
    <w:bookmarkStart w:id="6" w:name="_Toc17751937" w:displacedByCustomXml="next"/>
    <w:sdt>
      <w:sdtPr>
        <w:rPr>
          <w:rFonts w:cs="Arial"/>
          <w:color w:val="auto"/>
          <w:sz w:val="22"/>
          <w:szCs w:val="22"/>
        </w:rPr>
        <w:id w:val="754330545"/>
        <w:docPartObj>
          <w:docPartGallery w:val="Table of Contents"/>
          <w:docPartUnique/>
        </w:docPartObj>
      </w:sdtPr>
      <w:sdtEndPr>
        <w:rPr>
          <w:b/>
          <w:bCs/>
          <w:noProof/>
        </w:rPr>
      </w:sdtEndPr>
      <w:sdtContent>
        <w:p w14:paraId="722BC6E7" w14:textId="5BDBB353" w:rsidR="007E3E34" w:rsidRDefault="007E3E34">
          <w:pPr>
            <w:pStyle w:val="TOCHeading"/>
          </w:pPr>
          <w:r>
            <w:t>Contents</w:t>
          </w:r>
          <w:bookmarkEnd w:id="6"/>
        </w:p>
        <w:p w14:paraId="0138C948" w14:textId="4397D7BC" w:rsidR="00382580" w:rsidRDefault="007E3E34">
          <w:pPr>
            <w:pStyle w:val="TOC1"/>
            <w:tabs>
              <w:tab w:val="right" w:leader="dot" w:pos="9350"/>
            </w:tabs>
            <w:rPr>
              <w:rFonts w:asciiTheme="minorHAnsi" w:eastAsiaTheme="minorEastAsia" w:hAnsiTheme="minorHAnsi" w:cstheme="minorBidi"/>
              <w:noProof/>
              <w:lang w:val="en-GB" w:eastAsia="en-GB"/>
            </w:rPr>
          </w:pPr>
          <w:r>
            <w:fldChar w:fldCharType="begin"/>
          </w:r>
          <w:r>
            <w:instrText xml:space="preserve"> TOC \o "1-3" \h \z \u </w:instrText>
          </w:r>
          <w:r>
            <w:fldChar w:fldCharType="separate"/>
          </w:r>
          <w:hyperlink w:anchor="_Toc17751936" w:history="1">
            <w:r w:rsidR="00382580" w:rsidRPr="00EC0351">
              <w:rPr>
                <w:rStyle w:val="Hyperlink"/>
                <w:noProof/>
              </w:rPr>
              <w:t>Abstract</w:t>
            </w:r>
            <w:r w:rsidR="00382580">
              <w:rPr>
                <w:noProof/>
                <w:webHidden/>
              </w:rPr>
              <w:tab/>
            </w:r>
            <w:r w:rsidR="00382580">
              <w:rPr>
                <w:noProof/>
                <w:webHidden/>
              </w:rPr>
              <w:fldChar w:fldCharType="begin"/>
            </w:r>
            <w:r w:rsidR="00382580">
              <w:rPr>
                <w:noProof/>
                <w:webHidden/>
              </w:rPr>
              <w:instrText xml:space="preserve"> PAGEREF _Toc17751936 \h </w:instrText>
            </w:r>
            <w:r w:rsidR="00382580">
              <w:rPr>
                <w:noProof/>
                <w:webHidden/>
              </w:rPr>
            </w:r>
            <w:r w:rsidR="00382580">
              <w:rPr>
                <w:noProof/>
                <w:webHidden/>
              </w:rPr>
              <w:fldChar w:fldCharType="separate"/>
            </w:r>
            <w:r w:rsidR="00382580">
              <w:rPr>
                <w:noProof/>
                <w:webHidden/>
              </w:rPr>
              <w:t>2</w:t>
            </w:r>
            <w:r w:rsidR="00382580">
              <w:rPr>
                <w:noProof/>
                <w:webHidden/>
              </w:rPr>
              <w:fldChar w:fldCharType="end"/>
            </w:r>
          </w:hyperlink>
        </w:p>
        <w:p w14:paraId="7A8E839A" w14:textId="2490D03C" w:rsidR="00382580" w:rsidRDefault="00382580">
          <w:pPr>
            <w:pStyle w:val="TOC1"/>
            <w:tabs>
              <w:tab w:val="right" w:leader="dot" w:pos="9350"/>
            </w:tabs>
            <w:rPr>
              <w:rFonts w:asciiTheme="minorHAnsi" w:eastAsiaTheme="minorEastAsia" w:hAnsiTheme="minorHAnsi" w:cstheme="minorBidi"/>
              <w:noProof/>
              <w:lang w:val="en-GB" w:eastAsia="en-GB"/>
            </w:rPr>
          </w:pPr>
          <w:hyperlink w:anchor="_Toc17751937" w:history="1">
            <w:r w:rsidRPr="00EC0351">
              <w:rPr>
                <w:rStyle w:val="Hyperlink"/>
                <w:noProof/>
              </w:rPr>
              <w:t>Contents</w:t>
            </w:r>
            <w:r>
              <w:rPr>
                <w:noProof/>
                <w:webHidden/>
              </w:rPr>
              <w:tab/>
            </w:r>
            <w:r>
              <w:rPr>
                <w:noProof/>
                <w:webHidden/>
              </w:rPr>
              <w:fldChar w:fldCharType="begin"/>
            </w:r>
            <w:r>
              <w:rPr>
                <w:noProof/>
                <w:webHidden/>
              </w:rPr>
              <w:instrText xml:space="preserve"> PAGEREF _Toc17751937 \h </w:instrText>
            </w:r>
            <w:r>
              <w:rPr>
                <w:noProof/>
                <w:webHidden/>
              </w:rPr>
            </w:r>
            <w:r>
              <w:rPr>
                <w:noProof/>
                <w:webHidden/>
              </w:rPr>
              <w:fldChar w:fldCharType="separate"/>
            </w:r>
            <w:r>
              <w:rPr>
                <w:noProof/>
                <w:webHidden/>
              </w:rPr>
              <w:t>2</w:t>
            </w:r>
            <w:r>
              <w:rPr>
                <w:noProof/>
                <w:webHidden/>
              </w:rPr>
              <w:fldChar w:fldCharType="end"/>
            </w:r>
          </w:hyperlink>
        </w:p>
        <w:p w14:paraId="485BB0D8" w14:textId="7B8754D2" w:rsidR="00382580" w:rsidRDefault="00382580">
          <w:pPr>
            <w:pStyle w:val="TOC1"/>
            <w:tabs>
              <w:tab w:val="right" w:leader="dot" w:pos="9350"/>
            </w:tabs>
            <w:rPr>
              <w:rFonts w:asciiTheme="minorHAnsi" w:eastAsiaTheme="minorEastAsia" w:hAnsiTheme="minorHAnsi" w:cstheme="minorBidi"/>
              <w:noProof/>
              <w:lang w:val="en-GB" w:eastAsia="en-GB"/>
            </w:rPr>
          </w:pPr>
          <w:hyperlink w:anchor="_Toc17751938" w:history="1">
            <w:r w:rsidRPr="00EC0351">
              <w:rPr>
                <w:rStyle w:val="Hyperlink"/>
                <w:noProof/>
              </w:rPr>
              <w:t>List of Figures</w:t>
            </w:r>
            <w:r>
              <w:rPr>
                <w:noProof/>
                <w:webHidden/>
              </w:rPr>
              <w:tab/>
            </w:r>
            <w:r>
              <w:rPr>
                <w:noProof/>
                <w:webHidden/>
              </w:rPr>
              <w:fldChar w:fldCharType="begin"/>
            </w:r>
            <w:r>
              <w:rPr>
                <w:noProof/>
                <w:webHidden/>
              </w:rPr>
              <w:instrText xml:space="preserve"> PAGEREF _Toc17751938 \h </w:instrText>
            </w:r>
            <w:r>
              <w:rPr>
                <w:noProof/>
                <w:webHidden/>
              </w:rPr>
            </w:r>
            <w:r>
              <w:rPr>
                <w:noProof/>
                <w:webHidden/>
              </w:rPr>
              <w:fldChar w:fldCharType="separate"/>
            </w:r>
            <w:r>
              <w:rPr>
                <w:noProof/>
                <w:webHidden/>
              </w:rPr>
              <w:t>4</w:t>
            </w:r>
            <w:r>
              <w:rPr>
                <w:noProof/>
                <w:webHidden/>
              </w:rPr>
              <w:fldChar w:fldCharType="end"/>
            </w:r>
          </w:hyperlink>
        </w:p>
        <w:p w14:paraId="009C2444" w14:textId="245C968B" w:rsidR="00382580" w:rsidRDefault="00382580">
          <w:pPr>
            <w:pStyle w:val="TOC1"/>
            <w:tabs>
              <w:tab w:val="right" w:leader="dot" w:pos="9350"/>
            </w:tabs>
            <w:rPr>
              <w:rFonts w:asciiTheme="minorHAnsi" w:eastAsiaTheme="minorEastAsia" w:hAnsiTheme="minorHAnsi" w:cstheme="minorBidi"/>
              <w:noProof/>
              <w:lang w:val="en-GB" w:eastAsia="en-GB"/>
            </w:rPr>
          </w:pPr>
          <w:hyperlink w:anchor="_Toc17751939" w:history="1">
            <w:r w:rsidRPr="00EC0351">
              <w:rPr>
                <w:rStyle w:val="Hyperlink"/>
                <w:noProof/>
              </w:rPr>
              <w:t>List of tables</w:t>
            </w:r>
            <w:r>
              <w:rPr>
                <w:noProof/>
                <w:webHidden/>
              </w:rPr>
              <w:tab/>
            </w:r>
            <w:r>
              <w:rPr>
                <w:noProof/>
                <w:webHidden/>
              </w:rPr>
              <w:fldChar w:fldCharType="begin"/>
            </w:r>
            <w:r>
              <w:rPr>
                <w:noProof/>
                <w:webHidden/>
              </w:rPr>
              <w:instrText xml:space="preserve"> PAGEREF _Toc17751939 \h </w:instrText>
            </w:r>
            <w:r>
              <w:rPr>
                <w:noProof/>
                <w:webHidden/>
              </w:rPr>
            </w:r>
            <w:r>
              <w:rPr>
                <w:noProof/>
                <w:webHidden/>
              </w:rPr>
              <w:fldChar w:fldCharType="separate"/>
            </w:r>
            <w:r>
              <w:rPr>
                <w:noProof/>
                <w:webHidden/>
              </w:rPr>
              <w:t>5</w:t>
            </w:r>
            <w:r>
              <w:rPr>
                <w:noProof/>
                <w:webHidden/>
              </w:rPr>
              <w:fldChar w:fldCharType="end"/>
            </w:r>
          </w:hyperlink>
        </w:p>
        <w:p w14:paraId="0127F75C" w14:textId="43863FDC" w:rsidR="00382580" w:rsidRDefault="00382580">
          <w:pPr>
            <w:pStyle w:val="TOC1"/>
            <w:tabs>
              <w:tab w:val="right" w:leader="dot" w:pos="9350"/>
            </w:tabs>
            <w:rPr>
              <w:rFonts w:asciiTheme="minorHAnsi" w:eastAsiaTheme="minorEastAsia" w:hAnsiTheme="minorHAnsi" w:cstheme="minorBidi"/>
              <w:noProof/>
              <w:lang w:val="en-GB" w:eastAsia="en-GB"/>
            </w:rPr>
          </w:pPr>
          <w:hyperlink w:anchor="_Toc17751940" w:history="1">
            <w:r w:rsidRPr="00EC0351">
              <w:rPr>
                <w:rStyle w:val="Hyperlink"/>
                <w:noProof/>
              </w:rPr>
              <w:t>Chapter 1 – Introduction</w:t>
            </w:r>
            <w:r>
              <w:rPr>
                <w:noProof/>
                <w:webHidden/>
              </w:rPr>
              <w:tab/>
            </w:r>
            <w:r>
              <w:rPr>
                <w:noProof/>
                <w:webHidden/>
              </w:rPr>
              <w:fldChar w:fldCharType="begin"/>
            </w:r>
            <w:r>
              <w:rPr>
                <w:noProof/>
                <w:webHidden/>
              </w:rPr>
              <w:instrText xml:space="preserve"> PAGEREF _Toc17751940 \h </w:instrText>
            </w:r>
            <w:r>
              <w:rPr>
                <w:noProof/>
                <w:webHidden/>
              </w:rPr>
            </w:r>
            <w:r>
              <w:rPr>
                <w:noProof/>
                <w:webHidden/>
              </w:rPr>
              <w:fldChar w:fldCharType="separate"/>
            </w:r>
            <w:r>
              <w:rPr>
                <w:noProof/>
                <w:webHidden/>
              </w:rPr>
              <w:t>6</w:t>
            </w:r>
            <w:r>
              <w:rPr>
                <w:noProof/>
                <w:webHidden/>
              </w:rPr>
              <w:fldChar w:fldCharType="end"/>
            </w:r>
          </w:hyperlink>
        </w:p>
        <w:p w14:paraId="75492FCE" w14:textId="69A58FAC" w:rsidR="00382580" w:rsidRDefault="00382580">
          <w:pPr>
            <w:pStyle w:val="TOC1"/>
            <w:tabs>
              <w:tab w:val="right" w:leader="dot" w:pos="9350"/>
            </w:tabs>
            <w:rPr>
              <w:rFonts w:asciiTheme="minorHAnsi" w:eastAsiaTheme="minorEastAsia" w:hAnsiTheme="minorHAnsi" w:cstheme="minorBidi"/>
              <w:noProof/>
              <w:lang w:val="en-GB" w:eastAsia="en-GB"/>
            </w:rPr>
          </w:pPr>
          <w:hyperlink w:anchor="_Toc17751941" w:history="1">
            <w:r w:rsidRPr="00EC0351">
              <w:rPr>
                <w:rStyle w:val="Hyperlink"/>
                <w:noProof/>
              </w:rPr>
              <w:t>Chapter 2 - Literature review</w:t>
            </w:r>
            <w:r>
              <w:rPr>
                <w:noProof/>
                <w:webHidden/>
              </w:rPr>
              <w:tab/>
            </w:r>
            <w:r>
              <w:rPr>
                <w:noProof/>
                <w:webHidden/>
              </w:rPr>
              <w:fldChar w:fldCharType="begin"/>
            </w:r>
            <w:r>
              <w:rPr>
                <w:noProof/>
                <w:webHidden/>
              </w:rPr>
              <w:instrText xml:space="preserve"> PAGEREF _Toc17751941 \h </w:instrText>
            </w:r>
            <w:r>
              <w:rPr>
                <w:noProof/>
                <w:webHidden/>
              </w:rPr>
            </w:r>
            <w:r>
              <w:rPr>
                <w:noProof/>
                <w:webHidden/>
              </w:rPr>
              <w:fldChar w:fldCharType="separate"/>
            </w:r>
            <w:r>
              <w:rPr>
                <w:noProof/>
                <w:webHidden/>
              </w:rPr>
              <w:t>8</w:t>
            </w:r>
            <w:r>
              <w:rPr>
                <w:noProof/>
                <w:webHidden/>
              </w:rPr>
              <w:fldChar w:fldCharType="end"/>
            </w:r>
          </w:hyperlink>
        </w:p>
        <w:p w14:paraId="13BBDDB2" w14:textId="17EF4996" w:rsidR="00382580" w:rsidRDefault="00382580">
          <w:pPr>
            <w:pStyle w:val="TOC2"/>
            <w:tabs>
              <w:tab w:val="right" w:leader="dot" w:pos="9350"/>
            </w:tabs>
            <w:rPr>
              <w:rFonts w:asciiTheme="minorHAnsi" w:eastAsiaTheme="minorEastAsia" w:hAnsiTheme="minorHAnsi" w:cstheme="minorBidi"/>
              <w:noProof/>
              <w:lang w:val="en-GB" w:eastAsia="en-GB"/>
            </w:rPr>
          </w:pPr>
          <w:hyperlink w:anchor="_Toc17751942" w:history="1">
            <w:r w:rsidRPr="00EC0351">
              <w:rPr>
                <w:rStyle w:val="Hyperlink"/>
                <w:noProof/>
              </w:rPr>
              <w:t>2.1 What is BCI?</w:t>
            </w:r>
            <w:r>
              <w:rPr>
                <w:noProof/>
                <w:webHidden/>
              </w:rPr>
              <w:tab/>
            </w:r>
            <w:r>
              <w:rPr>
                <w:noProof/>
                <w:webHidden/>
              </w:rPr>
              <w:fldChar w:fldCharType="begin"/>
            </w:r>
            <w:r>
              <w:rPr>
                <w:noProof/>
                <w:webHidden/>
              </w:rPr>
              <w:instrText xml:space="preserve"> PAGEREF _Toc17751942 \h </w:instrText>
            </w:r>
            <w:r>
              <w:rPr>
                <w:noProof/>
                <w:webHidden/>
              </w:rPr>
            </w:r>
            <w:r>
              <w:rPr>
                <w:noProof/>
                <w:webHidden/>
              </w:rPr>
              <w:fldChar w:fldCharType="separate"/>
            </w:r>
            <w:r>
              <w:rPr>
                <w:noProof/>
                <w:webHidden/>
              </w:rPr>
              <w:t>8</w:t>
            </w:r>
            <w:r>
              <w:rPr>
                <w:noProof/>
                <w:webHidden/>
              </w:rPr>
              <w:fldChar w:fldCharType="end"/>
            </w:r>
          </w:hyperlink>
        </w:p>
        <w:p w14:paraId="2934B787" w14:textId="1D102760" w:rsidR="00382580" w:rsidRDefault="00382580">
          <w:pPr>
            <w:pStyle w:val="TOC2"/>
            <w:tabs>
              <w:tab w:val="right" w:leader="dot" w:pos="9350"/>
            </w:tabs>
            <w:rPr>
              <w:rFonts w:asciiTheme="minorHAnsi" w:eastAsiaTheme="minorEastAsia" w:hAnsiTheme="minorHAnsi" w:cstheme="minorBidi"/>
              <w:noProof/>
              <w:lang w:val="en-GB" w:eastAsia="en-GB"/>
            </w:rPr>
          </w:pPr>
          <w:hyperlink w:anchor="_Toc17751943" w:history="1">
            <w:r w:rsidRPr="00EC0351">
              <w:rPr>
                <w:rStyle w:val="Hyperlink"/>
                <w:noProof/>
              </w:rPr>
              <w:t>2.2 Classification in BCI</w:t>
            </w:r>
            <w:r>
              <w:rPr>
                <w:noProof/>
                <w:webHidden/>
              </w:rPr>
              <w:tab/>
            </w:r>
            <w:r>
              <w:rPr>
                <w:noProof/>
                <w:webHidden/>
              </w:rPr>
              <w:fldChar w:fldCharType="begin"/>
            </w:r>
            <w:r>
              <w:rPr>
                <w:noProof/>
                <w:webHidden/>
              </w:rPr>
              <w:instrText xml:space="preserve"> PAGEREF _Toc17751943 \h </w:instrText>
            </w:r>
            <w:r>
              <w:rPr>
                <w:noProof/>
                <w:webHidden/>
              </w:rPr>
            </w:r>
            <w:r>
              <w:rPr>
                <w:noProof/>
                <w:webHidden/>
              </w:rPr>
              <w:fldChar w:fldCharType="separate"/>
            </w:r>
            <w:r>
              <w:rPr>
                <w:noProof/>
                <w:webHidden/>
              </w:rPr>
              <w:t>8</w:t>
            </w:r>
            <w:r>
              <w:rPr>
                <w:noProof/>
                <w:webHidden/>
              </w:rPr>
              <w:fldChar w:fldCharType="end"/>
            </w:r>
          </w:hyperlink>
        </w:p>
        <w:p w14:paraId="667182EB" w14:textId="54F61A18" w:rsidR="00382580" w:rsidRDefault="00382580">
          <w:pPr>
            <w:pStyle w:val="TOC2"/>
            <w:tabs>
              <w:tab w:val="right" w:leader="dot" w:pos="9350"/>
            </w:tabs>
            <w:rPr>
              <w:rFonts w:asciiTheme="minorHAnsi" w:eastAsiaTheme="minorEastAsia" w:hAnsiTheme="minorHAnsi" w:cstheme="minorBidi"/>
              <w:noProof/>
              <w:lang w:val="en-GB" w:eastAsia="en-GB"/>
            </w:rPr>
          </w:pPr>
          <w:hyperlink w:anchor="_Toc17751944" w:history="1">
            <w:r w:rsidRPr="00EC0351">
              <w:rPr>
                <w:rStyle w:val="Hyperlink"/>
                <w:noProof/>
              </w:rPr>
              <w:t>2.3 EEG</w:t>
            </w:r>
            <w:r>
              <w:rPr>
                <w:noProof/>
                <w:webHidden/>
              </w:rPr>
              <w:tab/>
            </w:r>
            <w:r>
              <w:rPr>
                <w:noProof/>
                <w:webHidden/>
              </w:rPr>
              <w:fldChar w:fldCharType="begin"/>
            </w:r>
            <w:r>
              <w:rPr>
                <w:noProof/>
                <w:webHidden/>
              </w:rPr>
              <w:instrText xml:space="preserve"> PAGEREF _Toc17751944 \h </w:instrText>
            </w:r>
            <w:r>
              <w:rPr>
                <w:noProof/>
                <w:webHidden/>
              </w:rPr>
            </w:r>
            <w:r>
              <w:rPr>
                <w:noProof/>
                <w:webHidden/>
              </w:rPr>
              <w:fldChar w:fldCharType="separate"/>
            </w:r>
            <w:r>
              <w:rPr>
                <w:noProof/>
                <w:webHidden/>
              </w:rPr>
              <w:t>9</w:t>
            </w:r>
            <w:r>
              <w:rPr>
                <w:noProof/>
                <w:webHidden/>
              </w:rPr>
              <w:fldChar w:fldCharType="end"/>
            </w:r>
          </w:hyperlink>
        </w:p>
        <w:p w14:paraId="2BB85926" w14:textId="2DCD2F9D" w:rsidR="00382580" w:rsidRDefault="00382580">
          <w:pPr>
            <w:pStyle w:val="TOC2"/>
            <w:tabs>
              <w:tab w:val="right" w:leader="dot" w:pos="9350"/>
            </w:tabs>
            <w:rPr>
              <w:rFonts w:asciiTheme="minorHAnsi" w:eastAsiaTheme="minorEastAsia" w:hAnsiTheme="minorHAnsi" w:cstheme="minorBidi"/>
              <w:noProof/>
              <w:lang w:val="en-GB" w:eastAsia="en-GB"/>
            </w:rPr>
          </w:pPr>
          <w:hyperlink w:anchor="_Toc17751945" w:history="1">
            <w:r w:rsidRPr="00EC0351">
              <w:rPr>
                <w:rStyle w:val="Hyperlink"/>
                <w:noProof/>
              </w:rPr>
              <w:t>2.4 What is SSVEP?</w:t>
            </w:r>
            <w:r>
              <w:rPr>
                <w:noProof/>
                <w:webHidden/>
              </w:rPr>
              <w:tab/>
            </w:r>
            <w:r>
              <w:rPr>
                <w:noProof/>
                <w:webHidden/>
              </w:rPr>
              <w:fldChar w:fldCharType="begin"/>
            </w:r>
            <w:r>
              <w:rPr>
                <w:noProof/>
                <w:webHidden/>
              </w:rPr>
              <w:instrText xml:space="preserve"> PAGEREF _Toc17751945 \h </w:instrText>
            </w:r>
            <w:r>
              <w:rPr>
                <w:noProof/>
                <w:webHidden/>
              </w:rPr>
            </w:r>
            <w:r>
              <w:rPr>
                <w:noProof/>
                <w:webHidden/>
              </w:rPr>
              <w:fldChar w:fldCharType="separate"/>
            </w:r>
            <w:r>
              <w:rPr>
                <w:noProof/>
                <w:webHidden/>
              </w:rPr>
              <w:t>9</w:t>
            </w:r>
            <w:r>
              <w:rPr>
                <w:noProof/>
                <w:webHidden/>
              </w:rPr>
              <w:fldChar w:fldCharType="end"/>
            </w:r>
          </w:hyperlink>
        </w:p>
        <w:p w14:paraId="5A40D03C" w14:textId="5E7B2F10" w:rsidR="00382580" w:rsidRDefault="00382580">
          <w:pPr>
            <w:pStyle w:val="TOC2"/>
            <w:tabs>
              <w:tab w:val="right" w:leader="dot" w:pos="9350"/>
            </w:tabs>
            <w:rPr>
              <w:rFonts w:asciiTheme="minorHAnsi" w:eastAsiaTheme="minorEastAsia" w:hAnsiTheme="minorHAnsi" w:cstheme="minorBidi"/>
              <w:noProof/>
              <w:lang w:val="en-GB" w:eastAsia="en-GB"/>
            </w:rPr>
          </w:pPr>
          <w:hyperlink w:anchor="_Toc17751946" w:history="1">
            <w:r w:rsidRPr="00EC0351">
              <w:rPr>
                <w:rStyle w:val="Hyperlink"/>
                <w:noProof/>
              </w:rPr>
              <w:t>2.5 What is Stimuli?</w:t>
            </w:r>
            <w:r>
              <w:rPr>
                <w:noProof/>
                <w:webHidden/>
              </w:rPr>
              <w:tab/>
            </w:r>
            <w:r>
              <w:rPr>
                <w:noProof/>
                <w:webHidden/>
              </w:rPr>
              <w:fldChar w:fldCharType="begin"/>
            </w:r>
            <w:r>
              <w:rPr>
                <w:noProof/>
                <w:webHidden/>
              </w:rPr>
              <w:instrText xml:space="preserve"> PAGEREF _Toc17751946 \h </w:instrText>
            </w:r>
            <w:r>
              <w:rPr>
                <w:noProof/>
                <w:webHidden/>
              </w:rPr>
            </w:r>
            <w:r>
              <w:rPr>
                <w:noProof/>
                <w:webHidden/>
              </w:rPr>
              <w:fldChar w:fldCharType="separate"/>
            </w:r>
            <w:r>
              <w:rPr>
                <w:noProof/>
                <w:webHidden/>
              </w:rPr>
              <w:t>9</w:t>
            </w:r>
            <w:r>
              <w:rPr>
                <w:noProof/>
                <w:webHidden/>
              </w:rPr>
              <w:fldChar w:fldCharType="end"/>
            </w:r>
          </w:hyperlink>
        </w:p>
        <w:p w14:paraId="038167F1" w14:textId="6843167F" w:rsidR="00382580" w:rsidRDefault="00382580">
          <w:pPr>
            <w:pStyle w:val="TOC2"/>
            <w:tabs>
              <w:tab w:val="right" w:leader="dot" w:pos="9350"/>
            </w:tabs>
            <w:rPr>
              <w:rFonts w:asciiTheme="minorHAnsi" w:eastAsiaTheme="minorEastAsia" w:hAnsiTheme="minorHAnsi" w:cstheme="minorBidi"/>
              <w:noProof/>
              <w:lang w:val="en-GB" w:eastAsia="en-GB"/>
            </w:rPr>
          </w:pPr>
          <w:hyperlink w:anchor="_Toc17751947" w:history="1">
            <w:r w:rsidRPr="00EC0351">
              <w:rPr>
                <w:rStyle w:val="Hyperlink"/>
                <w:noProof/>
              </w:rPr>
              <w:t>2.6 How to SSVEP?</w:t>
            </w:r>
            <w:r>
              <w:rPr>
                <w:noProof/>
                <w:webHidden/>
              </w:rPr>
              <w:tab/>
            </w:r>
            <w:r>
              <w:rPr>
                <w:noProof/>
                <w:webHidden/>
              </w:rPr>
              <w:fldChar w:fldCharType="begin"/>
            </w:r>
            <w:r>
              <w:rPr>
                <w:noProof/>
                <w:webHidden/>
              </w:rPr>
              <w:instrText xml:space="preserve"> PAGEREF _Toc17751947 \h </w:instrText>
            </w:r>
            <w:r>
              <w:rPr>
                <w:noProof/>
                <w:webHidden/>
              </w:rPr>
            </w:r>
            <w:r>
              <w:rPr>
                <w:noProof/>
                <w:webHidden/>
              </w:rPr>
              <w:fldChar w:fldCharType="separate"/>
            </w:r>
            <w:r>
              <w:rPr>
                <w:noProof/>
                <w:webHidden/>
              </w:rPr>
              <w:t>9</w:t>
            </w:r>
            <w:r>
              <w:rPr>
                <w:noProof/>
                <w:webHidden/>
              </w:rPr>
              <w:fldChar w:fldCharType="end"/>
            </w:r>
          </w:hyperlink>
        </w:p>
        <w:p w14:paraId="167D295F" w14:textId="0261859B" w:rsidR="00382580" w:rsidRDefault="00382580">
          <w:pPr>
            <w:pStyle w:val="TOC2"/>
            <w:tabs>
              <w:tab w:val="right" w:leader="dot" w:pos="9350"/>
            </w:tabs>
            <w:rPr>
              <w:rFonts w:asciiTheme="minorHAnsi" w:eastAsiaTheme="minorEastAsia" w:hAnsiTheme="minorHAnsi" w:cstheme="minorBidi"/>
              <w:noProof/>
              <w:lang w:val="en-GB" w:eastAsia="en-GB"/>
            </w:rPr>
          </w:pPr>
          <w:hyperlink w:anchor="_Toc17751948" w:history="1">
            <w:r w:rsidRPr="00EC0351">
              <w:rPr>
                <w:rStyle w:val="Hyperlink"/>
                <w:noProof/>
              </w:rPr>
              <w:t>2.4 What is virtual reality?</w:t>
            </w:r>
            <w:r>
              <w:rPr>
                <w:noProof/>
                <w:webHidden/>
              </w:rPr>
              <w:tab/>
            </w:r>
            <w:r>
              <w:rPr>
                <w:noProof/>
                <w:webHidden/>
              </w:rPr>
              <w:fldChar w:fldCharType="begin"/>
            </w:r>
            <w:r>
              <w:rPr>
                <w:noProof/>
                <w:webHidden/>
              </w:rPr>
              <w:instrText xml:space="preserve"> PAGEREF _Toc17751948 \h </w:instrText>
            </w:r>
            <w:r>
              <w:rPr>
                <w:noProof/>
                <w:webHidden/>
              </w:rPr>
            </w:r>
            <w:r>
              <w:rPr>
                <w:noProof/>
                <w:webHidden/>
              </w:rPr>
              <w:fldChar w:fldCharType="separate"/>
            </w:r>
            <w:r>
              <w:rPr>
                <w:noProof/>
                <w:webHidden/>
              </w:rPr>
              <w:t>11</w:t>
            </w:r>
            <w:r>
              <w:rPr>
                <w:noProof/>
                <w:webHidden/>
              </w:rPr>
              <w:fldChar w:fldCharType="end"/>
            </w:r>
          </w:hyperlink>
        </w:p>
        <w:p w14:paraId="5AA8EA6A" w14:textId="625F96C4" w:rsidR="00382580" w:rsidRDefault="00382580">
          <w:pPr>
            <w:pStyle w:val="TOC2"/>
            <w:tabs>
              <w:tab w:val="right" w:leader="dot" w:pos="9350"/>
            </w:tabs>
            <w:rPr>
              <w:rFonts w:asciiTheme="minorHAnsi" w:eastAsiaTheme="minorEastAsia" w:hAnsiTheme="minorHAnsi" w:cstheme="minorBidi"/>
              <w:noProof/>
              <w:lang w:val="en-GB" w:eastAsia="en-GB"/>
            </w:rPr>
          </w:pPr>
          <w:hyperlink w:anchor="_Toc17751949" w:history="1">
            <w:r w:rsidRPr="00EC0351">
              <w:rPr>
                <w:rStyle w:val="Hyperlink"/>
                <w:noProof/>
              </w:rPr>
              <w:t>2.5 State of Art</w:t>
            </w:r>
            <w:r>
              <w:rPr>
                <w:noProof/>
                <w:webHidden/>
              </w:rPr>
              <w:tab/>
            </w:r>
            <w:r>
              <w:rPr>
                <w:noProof/>
                <w:webHidden/>
              </w:rPr>
              <w:fldChar w:fldCharType="begin"/>
            </w:r>
            <w:r>
              <w:rPr>
                <w:noProof/>
                <w:webHidden/>
              </w:rPr>
              <w:instrText xml:space="preserve"> PAGEREF _Toc17751949 \h </w:instrText>
            </w:r>
            <w:r>
              <w:rPr>
                <w:noProof/>
                <w:webHidden/>
              </w:rPr>
            </w:r>
            <w:r>
              <w:rPr>
                <w:noProof/>
                <w:webHidden/>
              </w:rPr>
              <w:fldChar w:fldCharType="separate"/>
            </w:r>
            <w:r>
              <w:rPr>
                <w:noProof/>
                <w:webHidden/>
              </w:rPr>
              <w:t>11</w:t>
            </w:r>
            <w:r>
              <w:rPr>
                <w:noProof/>
                <w:webHidden/>
              </w:rPr>
              <w:fldChar w:fldCharType="end"/>
            </w:r>
          </w:hyperlink>
        </w:p>
        <w:p w14:paraId="1D35DA99" w14:textId="77F92368" w:rsidR="00382580" w:rsidRDefault="00382580">
          <w:pPr>
            <w:pStyle w:val="TOC1"/>
            <w:tabs>
              <w:tab w:val="right" w:leader="dot" w:pos="9350"/>
            </w:tabs>
            <w:rPr>
              <w:rFonts w:asciiTheme="minorHAnsi" w:eastAsiaTheme="minorEastAsia" w:hAnsiTheme="minorHAnsi" w:cstheme="minorBidi"/>
              <w:noProof/>
              <w:lang w:val="en-GB" w:eastAsia="en-GB"/>
            </w:rPr>
          </w:pPr>
          <w:hyperlink w:anchor="_Toc17751950" w:history="1">
            <w:r w:rsidRPr="00EC0351">
              <w:rPr>
                <w:rStyle w:val="Hyperlink"/>
                <w:noProof/>
              </w:rPr>
              <w:t>Chapter 3 – Design</w:t>
            </w:r>
            <w:r>
              <w:rPr>
                <w:noProof/>
                <w:webHidden/>
              </w:rPr>
              <w:tab/>
            </w:r>
            <w:r>
              <w:rPr>
                <w:noProof/>
                <w:webHidden/>
              </w:rPr>
              <w:fldChar w:fldCharType="begin"/>
            </w:r>
            <w:r>
              <w:rPr>
                <w:noProof/>
                <w:webHidden/>
              </w:rPr>
              <w:instrText xml:space="preserve"> PAGEREF _Toc17751950 \h </w:instrText>
            </w:r>
            <w:r>
              <w:rPr>
                <w:noProof/>
                <w:webHidden/>
              </w:rPr>
            </w:r>
            <w:r>
              <w:rPr>
                <w:noProof/>
                <w:webHidden/>
              </w:rPr>
              <w:fldChar w:fldCharType="separate"/>
            </w:r>
            <w:r>
              <w:rPr>
                <w:noProof/>
                <w:webHidden/>
              </w:rPr>
              <w:t>14</w:t>
            </w:r>
            <w:r>
              <w:rPr>
                <w:noProof/>
                <w:webHidden/>
              </w:rPr>
              <w:fldChar w:fldCharType="end"/>
            </w:r>
          </w:hyperlink>
        </w:p>
        <w:p w14:paraId="360FDD40" w14:textId="6D325ED0" w:rsidR="00382580" w:rsidRDefault="00382580">
          <w:pPr>
            <w:pStyle w:val="TOC2"/>
            <w:tabs>
              <w:tab w:val="right" w:leader="dot" w:pos="9350"/>
            </w:tabs>
            <w:rPr>
              <w:rFonts w:asciiTheme="minorHAnsi" w:eastAsiaTheme="minorEastAsia" w:hAnsiTheme="minorHAnsi" w:cstheme="minorBidi"/>
              <w:noProof/>
              <w:lang w:val="en-GB" w:eastAsia="en-GB"/>
            </w:rPr>
          </w:pPr>
          <w:hyperlink w:anchor="_Toc17751951" w:history="1">
            <w:r w:rsidRPr="00EC0351">
              <w:rPr>
                <w:rStyle w:val="Hyperlink"/>
                <w:noProof/>
              </w:rPr>
              <w:t>3.1 Overall system</w:t>
            </w:r>
            <w:r>
              <w:rPr>
                <w:noProof/>
                <w:webHidden/>
              </w:rPr>
              <w:tab/>
            </w:r>
            <w:r>
              <w:rPr>
                <w:noProof/>
                <w:webHidden/>
              </w:rPr>
              <w:fldChar w:fldCharType="begin"/>
            </w:r>
            <w:r>
              <w:rPr>
                <w:noProof/>
                <w:webHidden/>
              </w:rPr>
              <w:instrText xml:space="preserve"> PAGEREF _Toc17751951 \h </w:instrText>
            </w:r>
            <w:r>
              <w:rPr>
                <w:noProof/>
                <w:webHidden/>
              </w:rPr>
            </w:r>
            <w:r>
              <w:rPr>
                <w:noProof/>
                <w:webHidden/>
              </w:rPr>
              <w:fldChar w:fldCharType="separate"/>
            </w:r>
            <w:r>
              <w:rPr>
                <w:noProof/>
                <w:webHidden/>
              </w:rPr>
              <w:t>14</w:t>
            </w:r>
            <w:r>
              <w:rPr>
                <w:noProof/>
                <w:webHidden/>
              </w:rPr>
              <w:fldChar w:fldCharType="end"/>
            </w:r>
          </w:hyperlink>
        </w:p>
        <w:p w14:paraId="19A7A689" w14:textId="166FBF31" w:rsidR="00382580" w:rsidRDefault="00382580">
          <w:pPr>
            <w:pStyle w:val="TOC2"/>
            <w:tabs>
              <w:tab w:val="right" w:leader="dot" w:pos="9350"/>
            </w:tabs>
            <w:rPr>
              <w:rFonts w:asciiTheme="minorHAnsi" w:eastAsiaTheme="minorEastAsia" w:hAnsiTheme="minorHAnsi" w:cstheme="minorBidi"/>
              <w:noProof/>
              <w:lang w:val="en-GB" w:eastAsia="en-GB"/>
            </w:rPr>
          </w:pPr>
          <w:hyperlink w:anchor="_Toc17751952" w:history="1">
            <w:r w:rsidRPr="00EC0351">
              <w:rPr>
                <w:rStyle w:val="Hyperlink"/>
                <w:noProof/>
              </w:rPr>
              <w:t>3.2 BCI side design</w:t>
            </w:r>
            <w:r>
              <w:rPr>
                <w:noProof/>
                <w:webHidden/>
              </w:rPr>
              <w:tab/>
            </w:r>
            <w:r>
              <w:rPr>
                <w:noProof/>
                <w:webHidden/>
              </w:rPr>
              <w:fldChar w:fldCharType="begin"/>
            </w:r>
            <w:r>
              <w:rPr>
                <w:noProof/>
                <w:webHidden/>
              </w:rPr>
              <w:instrText xml:space="preserve"> PAGEREF _Toc17751952 \h </w:instrText>
            </w:r>
            <w:r>
              <w:rPr>
                <w:noProof/>
                <w:webHidden/>
              </w:rPr>
            </w:r>
            <w:r>
              <w:rPr>
                <w:noProof/>
                <w:webHidden/>
              </w:rPr>
              <w:fldChar w:fldCharType="separate"/>
            </w:r>
            <w:r>
              <w:rPr>
                <w:noProof/>
                <w:webHidden/>
              </w:rPr>
              <w:t>14</w:t>
            </w:r>
            <w:r>
              <w:rPr>
                <w:noProof/>
                <w:webHidden/>
              </w:rPr>
              <w:fldChar w:fldCharType="end"/>
            </w:r>
          </w:hyperlink>
        </w:p>
        <w:p w14:paraId="4FAC97C8" w14:textId="0B95F663" w:rsidR="00382580" w:rsidRDefault="00382580">
          <w:pPr>
            <w:pStyle w:val="TOC2"/>
            <w:tabs>
              <w:tab w:val="right" w:leader="dot" w:pos="9350"/>
            </w:tabs>
            <w:rPr>
              <w:rFonts w:asciiTheme="minorHAnsi" w:eastAsiaTheme="minorEastAsia" w:hAnsiTheme="minorHAnsi" w:cstheme="minorBidi"/>
              <w:noProof/>
              <w:lang w:val="en-GB" w:eastAsia="en-GB"/>
            </w:rPr>
          </w:pPr>
          <w:hyperlink w:anchor="_Toc17751953" w:history="1">
            <w:r w:rsidRPr="00EC0351">
              <w:rPr>
                <w:rStyle w:val="Hyperlink"/>
                <w:noProof/>
              </w:rPr>
              <w:t>3.3 environment side design</w:t>
            </w:r>
            <w:r>
              <w:rPr>
                <w:noProof/>
                <w:webHidden/>
              </w:rPr>
              <w:tab/>
            </w:r>
            <w:r>
              <w:rPr>
                <w:noProof/>
                <w:webHidden/>
              </w:rPr>
              <w:fldChar w:fldCharType="begin"/>
            </w:r>
            <w:r>
              <w:rPr>
                <w:noProof/>
                <w:webHidden/>
              </w:rPr>
              <w:instrText xml:space="preserve"> PAGEREF _Toc17751953 \h </w:instrText>
            </w:r>
            <w:r>
              <w:rPr>
                <w:noProof/>
                <w:webHidden/>
              </w:rPr>
            </w:r>
            <w:r>
              <w:rPr>
                <w:noProof/>
                <w:webHidden/>
              </w:rPr>
              <w:fldChar w:fldCharType="separate"/>
            </w:r>
            <w:r>
              <w:rPr>
                <w:noProof/>
                <w:webHidden/>
              </w:rPr>
              <w:t>15</w:t>
            </w:r>
            <w:r>
              <w:rPr>
                <w:noProof/>
                <w:webHidden/>
              </w:rPr>
              <w:fldChar w:fldCharType="end"/>
            </w:r>
          </w:hyperlink>
        </w:p>
        <w:p w14:paraId="2B47AE79" w14:textId="6690EC09" w:rsidR="00382580" w:rsidRDefault="00382580">
          <w:pPr>
            <w:pStyle w:val="TOC2"/>
            <w:tabs>
              <w:tab w:val="right" w:leader="dot" w:pos="9350"/>
            </w:tabs>
            <w:rPr>
              <w:rFonts w:asciiTheme="minorHAnsi" w:eastAsiaTheme="minorEastAsia" w:hAnsiTheme="minorHAnsi" w:cstheme="minorBidi"/>
              <w:noProof/>
              <w:lang w:val="en-GB" w:eastAsia="en-GB"/>
            </w:rPr>
          </w:pPr>
          <w:hyperlink w:anchor="_Toc17751954" w:history="1">
            <w:r w:rsidRPr="00EC0351">
              <w:rPr>
                <w:rStyle w:val="Hyperlink"/>
                <w:noProof/>
              </w:rPr>
              <w:t>3.4 Testing design</w:t>
            </w:r>
            <w:r>
              <w:rPr>
                <w:noProof/>
                <w:webHidden/>
              </w:rPr>
              <w:tab/>
            </w:r>
            <w:r>
              <w:rPr>
                <w:noProof/>
                <w:webHidden/>
              </w:rPr>
              <w:fldChar w:fldCharType="begin"/>
            </w:r>
            <w:r>
              <w:rPr>
                <w:noProof/>
                <w:webHidden/>
              </w:rPr>
              <w:instrText xml:space="preserve"> PAGEREF _Toc17751954 \h </w:instrText>
            </w:r>
            <w:r>
              <w:rPr>
                <w:noProof/>
                <w:webHidden/>
              </w:rPr>
            </w:r>
            <w:r>
              <w:rPr>
                <w:noProof/>
                <w:webHidden/>
              </w:rPr>
              <w:fldChar w:fldCharType="separate"/>
            </w:r>
            <w:r>
              <w:rPr>
                <w:noProof/>
                <w:webHidden/>
              </w:rPr>
              <w:t>21</w:t>
            </w:r>
            <w:r>
              <w:rPr>
                <w:noProof/>
                <w:webHidden/>
              </w:rPr>
              <w:fldChar w:fldCharType="end"/>
            </w:r>
          </w:hyperlink>
        </w:p>
        <w:p w14:paraId="77FD1120" w14:textId="28AACA7D" w:rsidR="00382580" w:rsidRDefault="00382580">
          <w:pPr>
            <w:pStyle w:val="TOC1"/>
            <w:tabs>
              <w:tab w:val="right" w:leader="dot" w:pos="9350"/>
            </w:tabs>
            <w:rPr>
              <w:rFonts w:asciiTheme="minorHAnsi" w:eastAsiaTheme="minorEastAsia" w:hAnsiTheme="minorHAnsi" w:cstheme="minorBidi"/>
              <w:noProof/>
              <w:lang w:val="en-GB" w:eastAsia="en-GB"/>
            </w:rPr>
          </w:pPr>
          <w:hyperlink w:anchor="_Toc17751955" w:history="1">
            <w:r w:rsidRPr="00EC0351">
              <w:rPr>
                <w:rStyle w:val="Hyperlink"/>
                <w:noProof/>
              </w:rPr>
              <w:t>Chapter 4 – Implementation and testing</w:t>
            </w:r>
            <w:r>
              <w:rPr>
                <w:noProof/>
                <w:webHidden/>
              </w:rPr>
              <w:tab/>
            </w:r>
            <w:r>
              <w:rPr>
                <w:noProof/>
                <w:webHidden/>
              </w:rPr>
              <w:fldChar w:fldCharType="begin"/>
            </w:r>
            <w:r>
              <w:rPr>
                <w:noProof/>
                <w:webHidden/>
              </w:rPr>
              <w:instrText xml:space="preserve"> PAGEREF _Toc17751955 \h </w:instrText>
            </w:r>
            <w:r>
              <w:rPr>
                <w:noProof/>
                <w:webHidden/>
              </w:rPr>
            </w:r>
            <w:r>
              <w:rPr>
                <w:noProof/>
                <w:webHidden/>
              </w:rPr>
              <w:fldChar w:fldCharType="separate"/>
            </w:r>
            <w:r>
              <w:rPr>
                <w:noProof/>
                <w:webHidden/>
              </w:rPr>
              <w:t>23</w:t>
            </w:r>
            <w:r>
              <w:rPr>
                <w:noProof/>
                <w:webHidden/>
              </w:rPr>
              <w:fldChar w:fldCharType="end"/>
            </w:r>
          </w:hyperlink>
        </w:p>
        <w:p w14:paraId="4286E92B" w14:textId="5BFA3CB2" w:rsidR="00382580" w:rsidRDefault="00382580">
          <w:pPr>
            <w:pStyle w:val="TOC2"/>
            <w:tabs>
              <w:tab w:val="right" w:leader="dot" w:pos="9350"/>
            </w:tabs>
            <w:rPr>
              <w:rFonts w:asciiTheme="minorHAnsi" w:eastAsiaTheme="minorEastAsia" w:hAnsiTheme="minorHAnsi" w:cstheme="minorBidi"/>
              <w:noProof/>
              <w:lang w:val="en-GB" w:eastAsia="en-GB"/>
            </w:rPr>
          </w:pPr>
          <w:hyperlink w:anchor="_Toc17751956" w:history="1">
            <w:r w:rsidRPr="00EC0351">
              <w:rPr>
                <w:rStyle w:val="Hyperlink"/>
                <w:noProof/>
              </w:rPr>
              <w:t>4.1 BCI-side implementation</w:t>
            </w:r>
            <w:r>
              <w:rPr>
                <w:noProof/>
                <w:webHidden/>
              </w:rPr>
              <w:tab/>
            </w:r>
            <w:r>
              <w:rPr>
                <w:noProof/>
                <w:webHidden/>
              </w:rPr>
              <w:fldChar w:fldCharType="begin"/>
            </w:r>
            <w:r>
              <w:rPr>
                <w:noProof/>
                <w:webHidden/>
              </w:rPr>
              <w:instrText xml:space="preserve"> PAGEREF _Toc17751956 \h </w:instrText>
            </w:r>
            <w:r>
              <w:rPr>
                <w:noProof/>
                <w:webHidden/>
              </w:rPr>
            </w:r>
            <w:r>
              <w:rPr>
                <w:noProof/>
                <w:webHidden/>
              </w:rPr>
              <w:fldChar w:fldCharType="separate"/>
            </w:r>
            <w:r>
              <w:rPr>
                <w:noProof/>
                <w:webHidden/>
              </w:rPr>
              <w:t>23</w:t>
            </w:r>
            <w:r>
              <w:rPr>
                <w:noProof/>
                <w:webHidden/>
              </w:rPr>
              <w:fldChar w:fldCharType="end"/>
            </w:r>
          </w:hyperlink>
        </w:p>
        <w:p w14:paraId="4CABE9DE" w14:textId="10FC86D7" w:rsidR="00382580" w:rsidRDefault="00382580">
          <w:pPr>
            <w:pStyle w:val="TOC3"/>
            <w:tabs>
              <w:tab w:val="right" w:leader="dot" w:pos="9350"/>
            </w:tabs>
            <w:rPr>
              <w:rFonts w:asciiTheme="minorHAnsi" w:eastAsiaTheme="minorEastAsia" w:hAnsiTheme="minorHAnsi" w:cstheme="minorBidi"/>
              <w:noProof/>
              <w:lang w:val="en-GB" w:eastAsia="en-GB"/>
            </w:rPr>
          </w:pPr>
          <w:hyperlink w:anchor="_Toc17751957" w:history="1">
            <w:r w:rsidRPr="00EC0351">
              <w:rPr>
                <w:rStyle w:val="Hyperlink"/>
                <w:noProof/>
              </w:rPr>
              <w:t>4.1.1 Acquisition testing</w:t>
            </w:r>
            <w:r>
              <w:rPr>
                <w:noProof/>
                <w:webHidden/>
              </w:rPr>
              <w:tab/>
            </w:r>
            <w:r>
              <w:rPr>
                <w:noProof/>
                <w:webHidden/>
              </w:rPr>
              <w:fldChar w:fldCharType="begin"/>
            </w:r>
            <w:r>
              <w:rPr>
                <w:noProof/>
                <w:webHidden/>
              </w:rPr>
              <w:instrText xml:space="preserve"> PAGEREF _Toc17751957 \h </w:instrText>
            </w:r>
            <w:r>
              <w:rPr>
                <w:noProof/>
                <w:webHidden/>
              </w:rPr>
            </w:r>
            <w:r>
              <w:rPr>
                <w:noProof/>
                <w:webHidden/>
              </w:rPr>
              <w:fldChar w:fldCharType="separate"/>
            </w:r>
            <w:r>
              <w:rPr>
                <w:noProof/>
                <w:webHidden/>
              </w:rPr>
              <w:t>23</w:t>
            </w:r>
            <w:r>
              <w:rPr>
                <w:noProof/>
                <w:webHidden/>
              </w:rPr>
              <w:fldChar w:fldCharType="end"/>
            </w:r>
          </w:hyperlink>
        </w:p>
        <w:p w14:paraId="7A37BBEB" w14:textId="64251F53" w:rsidR="00382580" w:rsidRDefault="00382580">
          <w:pPr>
            <w:pStyle w:val="TOC3"/>
            <w:tabs>
              <w:tab w:val="right" w:leader="dot" w:pos="9350"/>
            </w:tabs>
            <w:rPr>
              <w:rFonts w:asciiTheme="minorHAnsi" w:eastAsiaTheme="minorEastAsia" w:hAnsiTheme="minorHAnsi" w:cstheme="minorBidi"/>
              <w:noProof/>
              <w:lang w:val="en-GB" w:eastAsia="en-GB"/>
            </w:rPr>
          </w:pPr>
          <w:hyperlink w:anchor="_Toc17751958" w:history="1">
            <w:r w:rsidRPr="00EC0351">
              <w:rPr>
                <w:rStyle w:val="Hyperlink"/>
                <w:noProof/>
              </w:rPr>
              <w:t>4.1.2 Configuration setting</w:t>
            </w:r>
            <w:r>
              <w:rPr>
                <w:noProof/>
                <w:webHidden/>
              </w:rPr>
              <w:tab/>
            </w:r>
            <w:r>
              <w:rPr>
                <w:noProof/>
                <w:webHidden/>
              </w:rPr>
              <w:fldChar w:fldCharType="begin"/>
            </w:r>
            <w:r>
              <w:rPr>
                <w:noProof/>
                <w:webHidden/>
              </w:rPr>
              <w:instrText xml:space="preserve"> PAGEREF _Toc17751958 \h </w:instrText>
            </w:r>
            <w:r>
              <w:rPr>
                <w:noProof/>
                <w:webHidden/>
              </w:rPr>
            </w:r>
            <w:r>
              <w:rPr>
                <w:noProof/>
                <w:webHidden/>
              </w:rPr>
              <w:fldChar w:fldCharType="separate"/>
            </w:r>
            <w:r>
              <w:rPr>
                <w:noProof/>
                <w:webHidden/>
              </w:rPr>
              <w:t>24</w:t>
            </w:r>
            <w:r>
              <w:rPr>
                <w:noProof/>
                <w:webHidden/>
              </w:rPr>
              <w:fldChar w:fldCharType="end"/>
            </w:r>
          </w:hyperlink>
        </w:p>
        <w:p w14:paraId="47311125" w14:textId="628DAC69" w:rsidR="00382580" w:rsidRDefault="00382580">
          <w:pPr>
            <w:pStyle w:val="TOC3"/>
            <w:tabs>
              <w:tab w:val="right" w:leader="dot" w:pos="9350"/>
            </w:tabs>
            <w:rPr>
              <w:rFonts w:asciiTheme="minorHAnsi" w:eastAsiaTheme="minorEastAsia" w:hAnsiTheme="minorHAnsi" w:cstheme="minorBidi"/>
              <w:noProof/>
              <w:lang w:val="en-GB" w:eastAsia="en-GB"/>
            </w:rPr>
          </w:pPr>
          <w:hyperlink w:anchor="_Toc17751959" w:history="1">
            <w:r w:rsidRPr="00EC0351">
              <w:rPr>
                <w:rStyle w:val="Hyperlink"/>
                <w:noProof/>
              </w:rPr>
              <w:t>4.1.3 Data acquisition</w:t>
            </w:r>
            <w:r>
              <w:rPr>
                <w:noProof/>
                <w:webHidden/>
              </w:rPr>
              <w:tab/>
            </w:r>
            <w:r>
              <w:rPr>
                <w:noProof/>
                <w:webHidden/>
              </w:rPr>
              <w:fldChar w:fldCharType="begin"/>
            </w:r>
            <w:r>
              <w:rPr>
                <w:noProof/>
                <w:webHidden/>
              </w:rPr>
              <w:instrText xml:space="preserve"> PAGEREF _Toc17751959 \h </w:instrText>
            </w:r>
            <w:r>
              <w:rPr>
                <w:noProof/>
                <w:webHidden/>
              </w:rPr>
            </w:r>
            <w:r>
              <w:rPr>
                <w:noProof/>
                <w:webHidden/>
              </w:rPr>
              <w:fldChar w:fldCharType="separate"/>
            </w:r>
            <w:r>
              <w:rPr>
                <w:noProof/>
                <w:webHidden/>
              </w:rPr>
              <w:t>25</w:t>
            </w:r>
            <w:r>
              <w:rPr>
                <w:noProof/>
                <w:webHidden/>
              </w:rPr>
              <w:fldChar w:fldCharType="end"/>
            </w:r>
          </w:hyperlink>
        </w:p>
        <w:p w14:paraId="406B8C23" w14:textId="04CA4A18" w:rsidR="00382580" w:rsidRDefault="00382580">
          <w:pPr>
            <w:pStyle w:val="TOC3"/>
            <w:tabs>
              <w:tab w:val="right" w:leader="dot" w:pos="9350"/>
            </w:tabs>
            <w:rPr>
              <w:rFonts w:asciiTheme="minorHAnsi" w:eastAsiaTheme="minorEastAsia" w:hAnsiTheme="minorHAnsi" w:cstheme="minorBidi"/>
              <w:noProof/>
              <w:lang w:val="en-GB" w:eastAsia="en-GB"/>
            </w:rPr>
          </w:pPr>
          <w:hyperlink w:anchor="_Toc17751960" w:history="1">
            <w:r w:rsidRPr="00EC0351">
              <w:rPr>
                <w:rStyle w:val="Hyperlink"/>
                <w:noProof/>
              </w:rPr>
              <w:t>4.1.4 CSP training</w:t>
            </w:r>
            <w:r>
              <w:rPr>
                <w:noProof/>
                <w:webHidden/>
              </w:rPr>
              <w:tab/>
            </w:r>
            <w:r>
              <w:rPr>
                <w:noProof/>
                <w:webHidden/>
              </w:rPr>
              <w:fldChar w:fldCharType="begin"/>
            </w:r>
            <w:r>
              <w:rPr>
                <w:noProof/>
                <w:webHidden/>
              </w:rPr>
              <w:instrText xml:space="preserve"> PAGEREF _Toc17751960 \h </w:instrText>
            </w:r>
            <w:r>
              <w:rPr>
                <w:noProof/>
                <w:webHidden/>
              </w:rPr>
            </w:r>
            <w:r>
              <w:rPr>
                <w:noProof/>
                <w:webHidden/>
              </w:rPr>
              <w:fldChar w:fldCharType="separate"/>
            </w:r>
            <w:r>
              <w:rPr>
                <w:noProof/>
                <w:webHidden/>
              </w:rPr>
              <w:t>27</w:t>
            </w:r>
            <w:r>
              <w:rPr>
                <w:noProof/>
                <w:webHidden/>
              </w:rPr>
              <w:fldChar w:fldCharType="end"/>
            </w:r>
          </w:hyperlink>
        </w:p>
        <w:p w14:paraId="78EBF06E" w14:textId="2EDA6D86" w:rsidR="00382580" w:rsidRDefault="00382580">
          <w:pPr>
            <w:pStyle w:val="TOC3"/>
            <w:tabs>
              <w:tab w:val="right" w:leader="dot" w:pos="9350"/>
            </w:tabs>
            <w:rPr>
              <w:rFonts w:asciiTheme="minorHAnsi" w:eastAsiaTheme="minorEastAsia" w:hAnsiTheme="minorHAnsi" w:cstheme="minorBidi"/>
              <w:noProof/>
              <w:lang w:val="en-GB" w:eastAsia="en-GB"/>
            </w:rPr>
          </w:pPr>
          <w:hyperlink w:anchor="_Toc17751961" w:history="1">
            <w:r w:rsidRPr="00EC0351">
              <w:rPr>
                <w:rStyle w:val="Hyperlink"/>
                <w:noProof/>
              </w:rPr>
              <w:t>4.1.5 Classifier training</w:t>
            </w:r>
            <w:r>
              <w:rPr>
                <w:noProof/>
                <w:webHidden/>
              </w:rPr>
              <w:tab/>
            </w:r>
            <w:r>
              <w:rPr>
                <w:noProof/>
                <w:webHidden/>
              </w:rPr>
              <w:fldChar w:fldCharType="begin"/>
            </w:r>
            <w:r>
              <w:rPr>
                <w:noProof/>
                <w:webHidden/>
              </w:rPr>
              <w:instrText xml:space="preserve"> PAGEREF _Toc17751961 \h </w:instrText>
            </w:r>
            <w:r>
              <w:rPr>
                <w:noProof/>
                <w:webHidden/>
              </w:rPr>
            </w:r>
            <w:r>
              <w:rPr>
                <w:noProof/>
                <w:webHidden/>
              </w:rPr>
              <w:fldChar w:fldCharType="separate"/>
            </w:r>
            <w:r>
              <w:rPr>
                <w:noProof/>
                <w:webHidden/>
              </w:rPr>
              <w:t>28</w:t>
            </w:r>
            <w:r>
              <w:rPr>
                <w:noProof/>
                <w:webHidden/>
              </w:rPr>
              <w:fldChar w:fldCharType="end"/>
            </w:r>
          </w:hyperlink>
        </w:p>
        <w:p w14:paraId="0E73A460" w14:textId="373318B3" w:rsidR="00382580" w:rsidRDefault="00382580">
          <w:pPr>
            <w:pStyle w:val="TOC3"/>
            <w:tabs>
              <w:tab w:val="right" w:leader="dot" w:pos="9350"/>
            </w:tabs>
            <w:rPr>
              <w:rFonts w:asciiTheme="minorHAnsi" w:eastAsiaTheme="minorEastAsia" w:hAnsiTheme="minorHAnsi" w:cstheme="minorBidi"/>
              <w:noProof/>
              <w:lang w:val="en-GB" w:eastAsia="en-GB"/>
            </w:rPr>
          </w:pPr>
          <w:hyperlink w:anchor="_Toc17751962" w:history="1">
            <w:r w:rsidRPr="00EC0351">
              <w:rPr>
                <w:rStyle w:val="Hyperlink"/>
                <w:noProof/>
              </w:rPr>
              <w:t>4.1.6 Performance Measurement</w:t>
            </w:r>
            <w:r>
              <w:rPr>
                <w:noProof/>
                <w:webHidden/>
              </w:rPr>
              <w:tab/>
            </w:r>
            <w:r>
              <w:rPr>
                <w:noProof/>
                <w:webHidden/>
              </w:rPr>
              <w:fldChar w:fldCharType="begin"/>
            </w:r>
            <w:r>
              <w:rPr>
                <w:noProof/>
                <w:webHidden/>
              </w:rPr>
              <w:instrText xml:space="preserve"> PAGEREF _Toc17751962 \h </w:instrText>
            </w:r>
            <w:r>
              <w:rPr>
                <w:noProof/>
                <w:webHidden/>
              </w:rPr>
            </w:r>
            <w:r>
              <w:rPr>
                <w:noProof/>
                <w:webHidden/>
              </w:rPr>
              <w:fldChar w:fldCharType="separate"/>
            </w:r>
            <w:r>
              <w:rPr>
                <w:noProof/>
                <w:webHidden/>
              </w:rPr>
              <w:t>31</w:t>
            </w:r>
            <w:r>
              <w:rPr>
                <w:noProof/>
                <w:webHidden/>
              </w:rPr>
              <w:fldChar w:fldCharType="end"/>
            </w:r>
          </w:hyperlink>
        </w:p>
        <w:p w14:paraId="0575A675" w14:textId="505D93B4" w:rsidR="00382580" w:rsidRDefault="00382580">
          <w:pPr>
            <w:pStyle w:val="TOC3"/>
            <w:tabs>
              <w:tab w:val="right" w:leader="dot" w:pos="9350"/>
            </w:tabs>
            <w:rPr>
              <w:rFonts w:asciiTheme="minorHAnsi" w:eastAsiaTheme="minorEastAsia" w:hAnsiTheme="minorHAnsi" w:cstheme="minorBidi"/>
              <w:noProof/>
              <w:lang w:val="en-GB" w:eastAsia="en-GB"/>
            </w:rPr>
          </w:pPr>
          <w:hyperlink w:anchor="_Toc17751963" w:history="1">
            <w:r w:rsidRPr="00EC0351">
              <w:rPr>
                <w:rStyle w:val="Hyperlink"/>
                <w:noProof/>
              </w:rPr>
              <w:t>4.1.7 Main Process (online)</w:t>
            </w:r>
            <w:r>
              <w:rPr>
                <w:noProof/>
                <w:webHidden/>
              </w:rPr>
              <w:tab/>
            </w:r>
            <w:r>
              <w:rPr>
                <w:noProof/>
                <w:webHidden/>
              </w:rPr>
              <w:fldChar w:fldCharType="begin"/>
            </w:r>
            <w:r>
              <w:rPr>
                <w:noProof/>
                <w:webHidden/>
              </w:rPr>
              <w:instrText xml:space="preserve"> PAGEREF _Toc17751963 \h </w:instrText>
            </w:r>
            <w:r>
              <w:rPr>
                <w:noProof/>
                <w:webHidden/>
              </w:rPr>
            </w:r>
            <w:r>
              <w:rPr>
                <w:noProof/>
                <w:webHidden/>
              </w:rPr>
              <w:fldChar w:fldCharType="separate"/>
            </w:r>
            <w:r>
              <w:rPr>
                <w:noProof/>
                <w:webHidden/>
              </w:rPr>
              <w:t>34</w:t>
            </w:r>
            <w:r>
              <w:rPr>
                <w:noProof/>
                <w:webHidden/>
              </w:rPr>
              <w:fldChar w:fldCharType="end"/>
            </w:r>
          </w:hyperlink>
        </w:p>
        <w:p w14:paraId="0D7F9718" w14:textId="3FF5630D" w:rsidR="00382580" w:rsidRDefault="00382580">
          <w:pPr>
            <w:pStyle w:val="TOC2"/>
            <w:tabs>
              <w:tab w:val="right" w:leader="dot" w:pos="9350"/>
            </w:tabs>
            <w:rPr>
              <w:rFonts w:asciiTheme="minorHAnsi" w:eastAsiaTheme="minorEastAsia" w:hAnsiTheme="minorHAnsi" w:cstheme="minorBidi"/>
              <w:noProof/>
              <w:lang w:val="en-GB" w:eastAsia="en-GB"/>
            </w:rPr>
          </w:pPr>
          <w:hyperlink w:anchor="_Toc17751964" w:history="1">
            <w:r w:rsidRPr="00EC0351">
              <w:rPr>
                <w:rStyle w:val="Hyperlink"/>
                <w:noProof/>
              </w:rPr>
              <w:t>4.2 Unity-side Implementation</w:t>
            </w:r>
            <w:r>
              <w:rPr>
                <w:noProof/>
                <w:webHidden/>
              </w:rPr>
              <w:tab/>
            </w:r>
            <w:r>
              <w:rPr>
                <w:noProof/>
                <w:webHidden/>
              </w:rPr>
              <w:fldChar w:fldCharType="begin"/>
            </w:r>
            <w:r>
              <w:rPr>
                <w:noProof/>
                <w:webHidden/>
              </w:rPr>
              <w:instrText xml:space="preserve"> PAGEREF _Toc17751964 \h </w:instrText>
            </w:r>
            <w:r>
              <w:rPr>
                <w:noProof/>
                <w:webHidden/>
              </w:rPr>
            </w:r>
            <w:r>
              <w:rPr>
                <w:noProof/>
                <w:webHidden/>
              </w:rPr>
              <w:fldChar w:fldCharType="separate"/>
            </w:r>
            <w:r>
              <w:rPr>
                <w:noProof/>
                <w:webHidden/>
              </w:rPr>
              <w:t>35</w:t>
            </w:r>
            <w:r>
              <w:rPr>
                <w:noProof/>
                <w:webHidden/>
              </w:rPr>
              <w:fldChar w:fldCharType="end"/>
            </w:r>
          </w:hyperlink>
        </w:p>
        <w:p w14:paraId="72D43D38" w14:textId="6097BC77" w:rsidR="00382580" w:rsidRDefault="00382580">
          <w:pPr>
            <w:pStyle w:val="TOC3"/>
            <w:tabs>
              <w:tab w:val="right" w:leader="dot" w:pos="9350"/>
            </w:tabs>
            <w:rPr>
              <w:rFonts w:asciiTheme="minorHAnsi" w:eastAsiaTheme="minorEastAsia" w:hAnsiTheme="minorHAnsi" w:cstheme="minorBidi"/>
              <w:noProof/>
              <w:lang w:val="en-GB" w:eastAsia="en-GB"/>
            </w:rPr>
          </w:pPr>
          <w:hyperlink w:anchor="_Toc17751965" w:history="1">
            <w:r w:rsidRPr="00EC0351">
              <w:rPr>
                <w:rStyle w:val="Hyperlink"/>
                <w:noProof/>
              </w:rPr>
              <w:t>4.2.1 Utilities</w:t>
            </w:r>
            <w:r>
              <w:rPr>
                <w:noProof/>
                <w:webHidden/>
              </w:rPr>
              <w:tab/>
            </w:r>
            <w:r>
              <w:rPr>
                <w:noProof/>
                <w:webHidden/>
              </w:rPr>
              <w:fldChar w:fldCharType="begin"/>
            </w:r>
            <w:r>
              <w:rPr>
                <w:noProof/>
                <w:webHidden/>
              </w:rPr>
              <w:instrText xml:space="preserve"> PAGEREF _Toc17751965 \h </w:instrText>
            </w:r>
            <w:r>
              <w:rPr>
                <w:noProof/>
                <w:webHidden/>
              </w:rPr>
            </w:r>
            <w:r>
              <w:rPr>
                <w:noProof/>
                <w:webHidden/>
              </w:rPr>
              <w:fldChar w:fldCharType="separate"/>
            </w:r>
            <w:r>
              <w:rPr>
                <w:noProof/>
                <w:webHidden/>
              </w:rPr>
              <w:t>35</w:t>
            </w:r>
            <w:r>
              <w:rPr>
                <w:noProof/>
                <w:webHidden/>
              </w:rPr>
              <w:fldChar w:fldCharType="end"/>
            </w:r>
          </w:hyperlink>
        </w:p>
        <w:p w14:paraId="533D94D0" w14:textId="2753CE3A" w:rsidR="00382580" w:rsidRDefault="00382580">
          <w:pPr>
            <w:pStyle w:val="TOC3"/>
            <w:tabs>
              <w:tab w:val="right" w:leader="dot" w:pos="9350"/>
            </w:tabs>
            <w:rPr>
              <w:rFonts w:asciiTheme="minorHAnsi" w:eastAsiaTheme="minorEastAsia" w:hAnsiTheme="minorHAnsi" w:cstheme="minorBidi"/>
              <w:noProof/>
              <w:lang w:val="en-GB" w:eastAsia="en-GB"/>
            </w:rPr>
          </w:pPr>
          <w:hyperlink w:anchor="_Toc17751966" w:history="1">
            <w:r w:rsidRPr="00EC0351">
              <w:rPr>
                <w:rStyle w:val="Hyperlink"/>
                <w:noProof/>
              </w:rPr>
              <w:t>4.2.2 TCP manager</w:t>
            </w:r>
            <w:r>
              <w:rPr>
                <w:noProof/>
                <w:webHidden/>
              </w:rPr>
              <w:tab/>
            </w:r>
            <w:r>
              <w:rPr>
                <w:noProof/>
                <w:webHidden/>
              </w:rPr>
              <w:fldChar w:fldCharType="begin"/>
            </w:r>
            <w:r>
              <w:rPr>
                <w:noProof/>
                <w:webHidden/>
              </w:rPr>
              <w:instrText xml:space="preserve"> PAGEREF _Toc17751966 \h </w:instrText>
            </w:r>
            <w:r>
              <w:rPr>
                <w:noProof/>
                <w:webHidden/>
              </w:rPr>
            </w:r>
            <w:r>
              <w:rPr>
                <w:noProof/>
                <w:webHidden/>
              </w:rPr>
              <w:fldChar w:fldCharType="separate"/>
            </w:r>
            <w:r>
              <w:rPr>
                <w:noProof/>
                <w:webHidden/>
              </w:rPr>
              <w:t>36</w:t>
            </w:r>
            <w:r>
              <w:rPr>
                <w:noProof/>
                <w:webHidden/>
              </w:rPr>
              <w:fldChar w:fldCharType="end"/>
            </w:r>
          </w:hyperlink>
        </w:p>
        <w:p w14:paraId="7C82D8FC" w14:textId="1228CCF2" w:rsidR="00382580" w:rsidRDefault="00382580">
          <w:pPr>
            <w:pStyle w:val="TOC3"/>
            <w:tabs>
              <w:tab w:val="right" w:leader="dot" w:pos="9350"/>
            </w:tabs>
            <w:rPr>
              <w:rFonts w:asciiTheme="minorHAnsi" w:eastAsiaTheme="minorEastAsia" w:hAnsiTheme="minorHAnsi" w:cstheme="minorBidi"/>
              <w:noProof/>
              <w:lang w:val="en-GB" w:eastAsia="en-GB"/>
            </w:rPr>
          </w:pPr>
          <w:hyperlink w:anchor="_Toc17751967" w:history="1">
            <w:r w:rsidRPr="00EC0351">
              <w:rPr>
                <w:rStyle w:val="Hyperlink"/>
                <w:noProof/>
              </w:rPr>
              <w:t>4.2.3 MouseOver</w:t>
            </w:r>
            <w:r>
              <w:rPr>
                <w:noProof/>
                <w:webHidden/>
              </w:rPr>
              <w:tab/>
            </w:r>
            <w:r>
              <w:rPr>
                <w:noProof/>
                <w:webHidden/>
              </w:rPr>
              <w:fldChar w:fldCharType="begin"/>
            </w:r>
            <w:r>
              <w:rPr>
                <w:noProof/>
                <w:webHidden/>
              </w:rPr>
              <w:instrText xml:space="preserve"> PAGEREF _Toc17751967 \h </w:instrText>
            </w:r>
            <w:r>
              <w:rPr>
                <w:noProof/>
                <w:webHidden/>
              </w:rPr>
            </w:r>
            <w:r>
              <w:rPr>
                <w:noProof/>
                <w:webHidden/>
              </w:rPr>
              <w:fldChar w:fldCharType="separate"/>
            </w:r>
            <w:r>
              <w:rPr>
                <w:noProof/>
                <w:webHidden/>
              </w:rPr>
              <w:t>37</w:t>
            </w:r>
            <w:r>
              <w:rPr>
                <w:noProof/>
                <w:webHidden/>
              </w:rPr>
              <w:fldChar w:fldCharType="end"/>
            </w:r>
          </w:hyperlink>
        </w:p>
        <w:p w14:paraId="42CB2B31" w14:textId="57615BE9" w:rsidR="00382580" w:rsidRDefault="00382580">
          <w:pPr>
            <w:pStyle w:val="TOC3"/>
            <w:tabs>
              <w:tab w:val="right" w:leader="dot" w:pos="9350"/>
            </w:tabs>
            <w:rPr>
              <w:rFonts w:asciiTheme="minorHAnsi" w:eastAsiaTheme="minorEastAsia" w:hAnsiTheme="minorHAnsi" w:cstheme="minorBidi"/>
              <w:noProof/>
              <w:lang w:val="en-GB" w:eastAsia="en-GB"/>
            </w:rPr>
          </w:pPr>
          <w:hyperlink w:anchor="_Toc17751968" w:history="1">
            <w:r w:rsidRPr="00EC0351">
              <w:rPr>
                <w:rStyle w:val="Hyperlink"/>
                <w:noProof/>
              </w:rPr>
              <w:t>4.2.4 VR mouse replacement</w:t>
            </w:r>
            <w:r>
              <w:rPr>
                <w:noProof/>
                <w:webHidden/>
              </w:rPr>
              <w:tab/>
            </w:r>
            <w:r>
              <w:rPr>
                <w:noProof/>
                <w:webHidden/>
              </w:rPr>
              <w:fldChar w:fldCharType="begin"/>
            </w:r>
            <w:r>
              <w:rPr>
                <w:noProof/>
                <w:webHidden/>
              </w:rPr>
              <w:instrText xml:space="preserve"> PAGEREF _Toc17751968 \h </w:instrText>
            </w:r>
            <w:r>
              <w:rPr>
                <w:noProof/>
                <w:webHidden/>
              </w:rPr>
            </w:r>
            <w:r>
              <w:rPr>
                <w:noProof/>
                <w:webHidden/>
              </w:rPr>
              <w:fldChar w:fldCharType="separate"/>
            </w:r>
            <w:r>
              <w:rPr>
                <w:noProof/>
                <w:webHidden/>
              </w:rPr>
              <w:t>37</w:t>
            </w:r>
            <w:r>
              <w:rPr>
                <w:noProof/>
                <w:webHidden/>
              </w:rPr>
              <w:fldChar w:fldCharType="end"/>
            </w:r>
          </w:hyperlink>
        </w:p>
        <w:p w14:paraId="0744C328" w14:textId="740B83E3" w:rsidR="00382580" w:rsidRDefault="00382580">
          <w:pPr>
            <w:pStyle w:val="TOC3"/>
            <w:tabs>
              <w:tab w:val="right" w:leader="dot" w:pos="9350"/>
            </w:tabs>
            <w:rPr>
              <w:rFonts w:asciiTheme="minorHAnsi" w:eastAsiaTheme="minorEastAsia" w:hAnsiTheme="minorHAnsi" w:cstheme="minorBidi"/>
              <w:noProof/>
              <w:lang w:val="en-GB" w:eastAsia="en-GB"/>
            </w:rPr>
          </w:pPr>
          <w:hyperlink w:anchor="_Toc17751969" w:history="1">
            <w:r w:rsidRPr="00EC0351">
              <w:rPr>
                <w:rStyle w:val="Hyperlink"/>
                <w:noProof/>
              </w:rPr>
              <w:t>4.2.5 CanvasScript</w:t>
            </w:r>
            <w:r>
              <w:rPr>
                <w:noProof/>
                <w:webHidden/>
              </w:rPr>
              <w:tab/>
            </w:r>
            <w:r>
              <w:rPr>
                <w:noProof/>
                <w:webHidden/>
              </w:rPr>
              <w:fldChar w:fldCharType="begin"/>
            </w:r>
            <w:r>
              <w:rPr>
                <w:noProof/>
                <w:webHidden/>
              </w:rPr>
              <w:instrText xml:space="preserve"> PAGEREF _Toc17751969 \h </w:instrText>
            </w:r>
            <w:r>
              <w:rPr>
                <w:noProof/>
                <w:webHidden/>
              </w:rPr>
            </w:r>
            <w:r>
              <w:rPr>
                <w:noProof/>
                <w:webHidden/>
              </w:rPr>
              <w:fldChar w:fldCharType="separate"/>
            </w:r>
            <w:r>
              <w:rPr>
                <w:noProof/>
                <w:webHidden/>
              </w:rPr>
              <w:t>38</w:t>
            </w:r>
            <w:r>
              <w:rPr>
                <w:noProof/>
                <w:webHidden/>
              </w:rPr>
              <w:fldChar w:fldCharType="end"/>
            </w:r>
          </w:hyperlink>
        </w:p>
        <w:p w14:paraId="73FF8C87" w14:textId="4E910C82" w:rsidR="00382580" w:rsidRDefault="00382580">
          <w:pPr>
            <w:pStyle w:val="TOC3"/>
            <w:tabs>
              <w:tab w:val="right" w:leader="dot" w:pos="9350"/>
            </w:tabs>
            <w:rPr>
              <w:rFonts w:asciiTheme="minorHAnsi" w:eastAsiaTheme="minorEastAsia" w:hAnsiTheme="minorHAnsi" w:cstheme="minorBidi"/>
              <w:noProof/>
              <w:lang w:val="en-GB" w:eastAsia="en-GB"/>
            </w:rPr>
          </w:pPr>
          <w:hyperlink w:anchor="_Toc17751970" w:history="1">
            <w:r w:rsidRPr="00EC0351">
              <w:rPr>
                <w:rStyle w:val="Hyperlink"/>
                <w:noProof/>
              </w:rPr>
              <w:t>4.2.6 Experiment</w:t>
            </w:r>
            <w:r>
              <w:rPr>
                <w:noProof/>
                <w:webHidden/>
              </w:rPr>
              <w:tab/>
            </w:r>
            <w:r>
              <w:rPr>
                <w:noProof/>
                <w:webHidden/>
              </w:rPr>
              <w:fldChar w:fldCharType="begin"/>
            </w:r>
            <w:r>
              <w:rPr>
                <w:noProof/>
                <w:webHidden/>
              </w:rPr>
              <w:instrText xml:space="preserve"> PAGEREF _Toc17751970 \h </w:instrText>
            </w:r>
            <w:r>
              <w:rPr>
                <w:noProof/>
                <w:webHidden/>
              </w:rPr>
            </w:r>
            <w:r>
              <w:rPr>
                <w:noProof/>
                <w:webHidden/>
              </w:rPr>
              <w:fldChar w:fldCharType="separate"/>
            </w:r>
            <w:r>
              <w:rPr>
                <w:noProof/>
                <w:webHidden/>
              </w:rPr>
              <w:t>39</w:t>
            </w:r>
            <w:r>
              <w:rPr>
                <w:noProof/>
                <w:webHidden/>
              </w:rPr>
              <w:fldChar w:fldCharType="end"/>
            </w:r>
          </w:hyperlink>
        </w:p>
        <w:p w14:paraId="2DBEFD52" w14:textId="7B3EF573" w:rsidR="00382580" w:rsidRDefault="00382580">
          <w:pPr>
            <w:pStyle w:val="TOC3"/>
            <w:tabs>
              <w:tab w:val="right" w:leader="dot" w:pos="9350"/>
            </w:tabs>
            <w:rPr>
              <w:rFonts w:asciiTheme="minorHAnsi" w:eastAsiaTheme="minorEastAsia" w:hAnsiTheme="minorHAnsi" w:cstheme="minorBidi"/>
              <w:noProof/>
              <w:lang w:val="en-GB" w:eastAsia="en-GB"/>
            </w:rPr>
          </w:pPr>
          <w:hyperlink w:anchor="_Toc17751971" w:history="1">
            <w:r w:rsidRPr="00EC0351">
              <w:rPr>
                <w:rStyle w:val="Hyperlink"/>
                <w:noProof/>
              </w:rPr>
              <w:t>4.2.7 Hover_UI</w:t>
            </w:r>
            <w:r>
              <w:rPr>
                <w:noProof/>
                <w:webHidden/>
              </w:rPr>
              <w:tab/>
            </w:r>
            <w:r>
              <w:rPr>
                <w:noProof/>
                <w:webHidden/>
              </w:rPr>
              <w:fldChar w:fldCharType="begin"/>
            </w:r>
            <w:r>
              <w:rPr>
                <w:noProof/>
                <w:webHidden/>
              </w:rPr>
              <w:instrText xml:space="preserve"> PAGEREF _Toc17751971 \h </w:instrText>
            </w:r>
            <w:r>
              <w:rPr>
                <w:noProof/>
                <w:webHidden/>
              </w:rPr>
            </w:r>
            <w:r>
              <w:rPr>
                <w:noProof/>
                <w:webHidden/>
              </w:rPr>
              <w:fldChar w:fldCharType="separate"/>
            </w:r>
            <w:r>
              <w:rPr>
                <w:noProof/>
                <w:webHidden/>
              </w:rPr>
              <w:t>40</w:t>
            </w:r>
            <w:r>
              <w:rPr>
                <w:noProof/>
                <w:webHidden/>
              </w:rPr>
              <w:fldChar w:fldCharType="end"/>
            </w:r>
          </w:hyperlink>
        </w:p>
        <w:p w14:paraId="13090A62" w14:textId="7B144861" w:rsidR="00382580" w:rsidRDefault="00382580">
          <w:pPr>
            <w:pStyle w:val="TOC1"/>
            <w:tabs>
              <w:tab w:val="right" w:leader="dot" w:pos="9350"/>
            </w:tabs>
            <w:rPr>
              <w:rFonts w:asciiTheme="minorHAnsi" w:eastAsiaTheme="minorEastAsia" w:hAnsiTheme="minorHAnsi" w:cstheme="minorBidi"/>
              <w:noProof/>
              <w:lang w:val="en-GB" w:eastAsia="en-GB"/>
            </w:rPr>
          </w:pPr>
          <w:hyperlink w:anchor="_Toc17751972" w:history="1">
            <w:r w:rsidRPr="00EC0351">
              <w:rPr>
                <w:rStyle w:val="Hyperlink"/>
                <w:noProof/>
              </w:rPr>
              <w:t>Chapter 5 – Results and discussion</w:t>
            </w:r>
            <w:r>
              <w:rPr>
                <w:noProof/>
                <w:webHidden/>
              </w:rPr>
              <w:tab/>
            </w:r>
            <w:r>
              <w:rPr>
                <w:noProof/>
                <w:webHidden/>
              </w:rPr>
              <w:fldChar w:fldCharType="begin"/>
            </w:r>
            <w:r>
              <w:rPr>
                <w:noProof/>
                <w:webHidden/>
              </w:rPr>
              <w:instrText xml:space="preserve"> PAGEREF _Toc17751972 \h </w:instrText>
            </w:r>
            <w:r>
              <w:rPr>
                <w:noProof/>
                <w:webHidden/>
              </w:rPr>
            </w:r>
            <w:r>
              <w:rPr>
                <w:noProof/>
                <w:webHidden/>
              </w:rPr>
              <w:fldChar w:fldCharType="separate"/>
            </w:r>
            <w:r>
              <w:rPr>
                <w:noProof/>
                <w:webHidden/>
              </w:rPr>
              <w:t>47</w:t>
            </w:r>
            <w:r>
              <w:rPr>
                <w:noProof/>
                <w:webHidden/>
              </w:rPr>
              <w:fldChar w:fldCharType="end"/>
            </w:r>
          </w:hyperlink>
        </w:p>
        <w:p w14:paraId="5CE0120A" w14:textId="5AC05974" w:rsidR="00382580" w:rsidRDefault="00382580">
          <w:pPr>
            <w:pStyle w:val="TOC2"/>
            <w:tabs>
              <w:tab w:val="right" w:leader="dot" w:pos="9350"/>
            </w:tabs>
            <w:rPr>
              <w:rFonts w:asciiTheme="minorHAnsi" w:eastAsiaTheme="minorEastAsia" w:hAnsiTheme="minorHAnsi" w:cstheme="minorBidi"/>
              <w:noProof/>
              <w:lang w:val="en-GB" w:eastAsia="en-GB"/>
            </w:rPr>
          </w:pPr>
          <w:hyperlink w:anchor="_Toc17751973" w:history="1">
            <w:r w:rsidRPr="00EC0351">
              <w:rPr>
                <w:rStyle w:val="Hyperlink"/>
                <w:noProof/>
              </w:rPr>
              <w:t>5.1 Experiment Complications</w:t>
            </w:r>
            <w:r>
              <w:rPr>
                <w:noProof/>
                <w:webHidden/>
              </w:rPr>
              <w:tab/>
            </w:r>
            <w:r>
              <w:rPr>
                <w:noProof/>
                <w:webHidden/>
              </w:rPr>
              <w:fldChar w:fldCharType="begin"/>
            </w:r>
            <w:r>
              <w:rPr>
                <w:noProof/>
                <w:webHidden/>
              </w:rPr>
              <w:instrText xml:space="preserve"> PAGEREF _Toc17751973 \h </w:instrText>
            </w:r>
            <w:r>
              <w:rPr>
                <w:noProof/>
                <w:webHidden/>
              </w:rPr>
            </w:r>
            <w:r>
              <w:rPr>
                <w:noProof/>
                <w:webHidden/>
              </w:rPr>
              <w:fldChar w:fldCharType="separate"/>
            </w:r>
            <w:r>
              <w:rPr>
                <w:noProof/>
                <w:webHidden/>
              </w:rPr>
              <w:t>47</w:t>
            </w:r>
            <w:r>
              <w:rPr>
                <w:noProof/>
                <w:webHidden/>
              </w:rPr>
              <w:fldChar w:fldCharType="end"/>
            </w:r>
          </w:hyperlink>
        </w:p>
        <w:p w14:paraId="1B20EB91" w14:textId="1ED83A42" w:rsidR="00382580" w:rsidRDefault="00382580">
          <w:pPr>
            <w:pStyle w:val="TOC2"/>
            <w:tabs>
              <w:tab w:val="right" w:leader="dot" w:pos="9350"/>
            </w:tabs>
            <w:rPr>
              <w:rFonts w:asciiTheme="minorHAnsi" w:eastAsiaTheme="minorEastAsia" w:hAnsiTheme="minorHAnsi" w:cstheme="minorBidi"/>
              <w:noProof/>
              <w:lang w:val="en-GB" w:eastAsia="en-GB"/>
            </w:rPr>
          </w:pPr>
          <w:hyperlink w:anchor="_Toc17751974" w:history="1">
            <w:r w:rsidRPr="00EC0351">
              <w:rPr>
                <w:rStyle w:val="Hyperlink"/>
                <w:noProof/>
              </w:rPr>
              <w:t>5.2 Experiment equipment</w:t>
            </w:r>
            <w:r>
              <w:rPr>
                <w:noProof/>
                <w:webHidden/>
              </w:rPr>
              <w:tab/>
            </w:r>
            <w:r>
              <w:rPr>
                <w:noProof/>
                <w:webHidden/>
              </w:rPr>
              <w:fldChar w:fldCharType="begin"/>
            </w:r>
            <w:r>
              <w:rPr>
                <w:noProof/>
                <w:webHidden/>
              </w:rPr>
              <w:instrText xml:space="preserve"> PAGEREF _Toc17751974 \h </w:instrText>
            </w:r>
            <w:r>
              <w:rPr>
                <w:noProof/>
                <w:webHidden/>
              </w:rPr>
            </w:r>
            <w:r>
              <w:rPr>
                <w:noProof/>
                <w:webHidden/>
              </w:rPr>
              <w:fldChar w:fldCharType="separate"/>
            </w:r>
            <w:r>
              <w:rPr>
                <w:noProof/>
                <w:webHidden/>
              </w:rPr>
              <w:t>47</w:t>
            </w:r>
            <w:r>
              <w:rPr>
                <w:noProof/>
                <w:webHidden/>
              </w:rPr>
              <w:fldChar w:fldCharType="end"/>
            </w:r>
          </w:hyperlink>
        </w:p>
        <w:p w14:paraId="58F9DCA9" w14:textId="70B5D1E2" w:rsidR="00382580" w:rsidRDefault="00382580">
          <w:pPr>
            <w:pStyle w:val="TOC2"/>
            <w:tabs>
              <w:tab w:val="right" w:leader="dot" w:pos="9350"/>
            </w:tabs>
            <w:rPr>
              <w:rFonts w:asciiTheme="minorHAnsi" w:eastAsiaTheme="minorEastAsia" w:hAnsiTheme="minorHAnsi" w:cstheme="minorBidi"/>
              <w:noProof/>
              <w:lang w:val="en-GB" w:eastAsia="en-GB"/>
            </w:rPr>
          </w:pPr>
          <w:hyperlink w:anchor="_Toc17751975" w:history="1">
            <w:r w:rsidRPr="00EC0351">
              <w:rPr>
                <w:rStyle w:val="Hyperlink"/>
                <w:noProof/>
              </w:rPr>
              <w:t>5.3 Experiment Process</w:t>
            </w:r>
            <w:r>
              <w:rPr>
                <w:noProof/>
                <w:webHidden/>
              </w:rPr>
              <w:tab/>
            </w:r>
            <w:r>
              <w:rPr>
                <w:noProof/>
                <w:webHidden/>
              </w:rPr>
              <w:fldChar w:fldCharType="begin"/>
            </w:r>
            <w:r>
              <w:rPr>
                <w:noProof/>
                <w:webHidden/>
              </w:rPr>
              <w:instrText xml:space="preserve"> PAGEREF _Toc17751975 \h </w:instrText>
            </w:r>
            <w:r>
              <w:rPr>
                <w:noProof/>
                <w:webHidden/>
              </w:rPr>
            </w:r>
            <w:r>
              <w:rPr>
                <w:noProof/>
                <w:webHidden/>
              </w:rPr>
              <w:fldChar w:fldCharType="separate"/>
            </w:r>
            <w:r>
              <w:rPr>
                <w:noProof/>
                <w:webHidden/>
              </w:rPr>
              <w:t>47</w:t>
            </w:r>
            <w:r>
              <w:rPr>
                <w:noProof/>
                <w:webHidden/>
              </w:rPr>
              <w:fldChar w:fldCharType="end"/>
            </w:r>
          </w:hyperlink>
        </w:p>
        <w:p w14:paraId="04932813" w14:textId="1724780D" w:rsidR="00382580" w:rsidRDefault="00382580">
          <w:pPr>
            <w:pStyle w:val="TOC2"/>
            <w:tabs>
              <w:tab w:val="right" w:leader="dot" w:pos="9350"/>
            </w:tabs>
            <w:rPr>
              <w:rFonts w:asciiTheme="minorHAnsi" w:eastAsiaTheme="minorEastAsia" w:hAnsiTheme="minorHAnsi" w:cstheme="minorBidi"/>
              <w:noProof/>
              <w:lang w:val="en-GB" w:eastAsia="en-GB"/>
            </w:rPr>
          </w:pPr>
          <w:hyperlink w:anchor="_Toc17751976" w:history="1">
            <w:r w:rsidRPr="00EC0351">
              <w:rPr>
                <w:rStyle w:val="Hyperlink"/>
                <w:noProof/>
              </w:rPr>
              <w:t>5.4  Discussion</w:t>
            </w:r>
            <w:r>
              <w:rPr>
                <w:noProof/>
                <w:webHidden/>
              </w:rPr>
              <w:tab/>
            </w:r>
            <w:r>
              <w:rPr>
                <w:noProof/>
                <w:webHidden/>
              </w:rPr>
              <w:fldChar w:fldCharType="begin"/>
            </w:r>
            <w:r>
              <w:rPr>
                <w:noProof/>
                <w:webHidden/>
              </w:rPr>
              <w:instrText xml:space="preserve"> PAGEREF _Toc17751976 \h </w:instrText>
            </w:r>
            <w:r>
              <w:rPr>
                <w:noProof/>
                <w:webHidden/>
              </w:rPr>
            </w:r>
            <w:r>
              <w:rPr>
                <w:noProof/>
                <w:webHidden/>
              </w:rPr>
              <w:fldChar w:fldCharType="separate"/>
            </w:r>
            <w:r>
              <w:rPr>
                <w:noProof/>
                <w:webHidden/>
              </w:rPr>
              <w:t>48</w:t>
            </w:r>
            <w:r>
              <w:rPr>
                <w:noProof/>
                <w:webHidden/>
              </w:rPr>
              <w:fldChar w:fldCharType="end"/>
            </w:r>
          </w:hyperlink>
        </w:p>
        <w:p w14:paraId="1C750ADD" w14:textId="3E5E8404" w:rsidR="00382580" w:rsidRDefault="00382580">
          <w:pPr>
            <w:pStyle w:val="TOC1"/>
            <w:tabs>
              <w:tab w:val="right" w:leader="dot" w:pos="9350"/>
            </w:tabs>
            <w:rPr>
              <w:rFonts w:asciiTheme="minorHAnsi" w:eastAsiaTheme="minorEastAsia" w:hAnsiTheme="minorHAnsi" w:cstheme="minorBidi"/>
              <w:noProof/>
              <w:lang w:val="en-GB" w:eastAsia="en-GB"/>
            </w:rPr>
          </w:pPr>
          <w:hyperlink w:anchor="_Toc17751977" w:history="1">
            <w:r w:rsidRPr="00EC0351">
              <w:rPr>
                <w:rStyle w:val="Hyperlink"/>
                <w:noProof/>
              </w:rPr>
              <w:t>Chapter 6 – Project Management</w:t>
            </w:r>
            <w:r>
              <w:rPr>
                <w:noProof/>
                <w:webHidden/>
              </w:rPr>
              <w:tab/>
            </w:r>
            <w:r>
              <w:rPr>
                <w:noProof/>
                <w:webHidden/>
              </w:rPr>
              <w:fldChar w:fldCharType="begin"/>
            </w:r>
            <w:r>
              <w:rPr>
                <w:noProof/>
                <w:webHidden/>
              </w:rPr>
              <w:instrText xml:space="preserve"> PAGEREF _Toc17751977 \h </w:instrText>
            </w:r>
            <w:r>
              <w:rPr>
                <w:noProof/>
                <w:webHidden/>
              </w:rPr>
            </w:r>
            <w:r>
              <w:rPr>
                <w:noProof/>
                <w:webHidden/>
              </w:rPr>
              <w:fldChar w:fldCharType="separate"/>
            </w:r>
            <w:r>
              <w:rPr>
                <w:noProof/>
                <w:webHidden/>
              </w:rPr>
              <w:t>54</w:t>
            </w:r>
            <w:r>
              <w:rPr>
                <w:noProof/>
                <w:webHidden/>
              </w:rPr>
              <w:fldChar w:fldCharType="end"/>
            </w:r>
          </w:hyperlink>
        </w:p>
        <w:p w14:paraId="512E8F55" w14:textId="2926C063" w:rsidR="00382580" w:rsidRDefault="00382580">
          <w:pPr>
            <w:pStyle w:val="TOC1"/>
            <w:tabs>
              <w:tab w:val="right" w:leader="dot" w:pos="9350"/>
            </w:tabs>
            <w:rPr>
              <w:rFonts w:asciiTheme="minorHAnsi" w:eastAsiaTheme="minorEastAsia" w:hAnsiTheme="minorHAnsi" w:cstheme="minorBidi"/>
              <w:noProof/>
              <w:lang w:val="en-GB" w:eastAsia="en-GB"/>
            </w:rPr>
          </w:pPr>
          <w:hyperlink w:anchor="_Toc17751978" w:history="1">
            <w:r w:rsidRPr="00EC0351">
              <w:rPr>
                <w:rStyle w:val="Hyperlink"/>
                <w:noProof/>
              </w:rPr>
              <w:t>Chapter 7 - Conclusions and recommendation</w:t>
            </w:r>
            <w:r>
              <w:rPr>
                <w:noProof/>
                <w:webHidden/>
              </w:rPr>
              <w:tab/>
            </w:r>
            <w:r>
              <w:rPr>
                <w:noProof/>
                <w:webHidden/>
              </w:rPr>
              <w:fldChar w:fldCharType="begin"/>
            </w:r>
            <w:r>
              <w:rPr>
                <w:noProof/>
                <w:webHidden/>
              </w:rPr>
              <w:instrText xml:space="preserve"> PAGEREF _Toc17751978 \h </w:instrText>
            </w:r>
            <w:r>
              <w:rPr>
                <w:noProof/>
                <w:webHidden/>
              </w:rPr>
            </w:r>
            <w:r>
              <w:rPr>
                <w:noProof/>
                <w:webHidden/>
              </w:rPr>
              <w:fldChar w:fldCharType="separate"/>
            </w:r>
            <w:r>
              <w:rPr>
                <w:noProof/>
                <w:webHidden/>
              </w:rPr>
              <w:t>58</w:t>
            </w:r>
            <w:r>
              <w:rPr>
                <w:noProof/>
                <w:webHidden/>
              </w:rPr>
              <w:fldChar w:fldCharType="end"/>
            </w:r>
          </w:hyperlink>
        </w:p>
        <w:p w14:paraId="023DA1ED" w14:textId="37B22DED" w:rsidR="00382580" w:rsidRDefault="00382580">
          <w:pPr>
            <w:pStyle w:val="TOC1"/>
            <w:tabs>
              <w:tab w:val="right" w:leader="dot" w:pos="9350"/>
            </w:tabs>
            <w:rPr>
              <w:rFonts w:asciiTheme="minorHAnsi" w:eastAsiaTheme="minorEastAsia" w:hAnsiTheme="minorHAnsi" w:cstheme="minorBidi"/>
              <w:noProof/>
              <w:lang w:val="en-GB" w:eastAsia="en-GB"/>
            </w:rPr>
          </w:pPr>
          <w:hyperlink w:anchor="_Toc17751979" w:history="1">
            <w:r w:rsidRPr="00EC0351">
              <w:rPr>
                <w:rStyle w:val="Hyperlink"/>
                <w:noProof/>
              </w:rPr>
              <w:t>References</w:t>
            </w:r>
            <w:r>
              <w:rPr>
                <w:noProof/>
                <w:webHidden/>
              </w:rPr>
              <w:tab/>
            </w:r>
            <w:r>
              <w:rPr>
                <w:noProof/>
                <w:webHidden/>
              </w:rPr>
              <w:fldChar w:fldCharType="begin"/>
            </w:r>
            <w:r>
              <w:rPr>
                <w:noProof/>
                <w:webHidden/>
              </w:rPr>
              <w:instrText xml:space="preserve"> PAGEREF _Toc17751979 \h </w:instrText>
            </w:r>
            <w:r>
              <w:rPr>
                <w:noProof/>
                <w:webHidden/>
              </w:rPr>
            </w:r>
            <w:r>
              <w:rPr>
                <w:noProof/>
                <w:webHidden/>
              </w:rPr>
              <w:fldChar w:fldCharType="separate"/>
            </w:r>
            <w:r>
              <w:rPr>
                <w:noProof/>
                <w:webHidden/>
              </w:rPr>
              <w:t>59</w:t>
            </w:r>
            <w:r>
              <w:rPr>
                <w:noProof/>
                <w:webHidden/>
              </w:rPr>
              <w:fldChar w:fldCharType="end"/>
            </w:r>
          </w:hyperlink>
        </w:p>
        <w:p w14:paraId="11799FBF" w14:textId="03F6981F" w:rsidR="00382580" w:rsidRDefault="00382580">
          <w:pPr>
            <w:pStyle w:val="TOC1"/>
            <w:tabs>
              <w:tab w:val="right" w:leader="dot" w:pos="9350"/>
            </w:tabs>
            <w:rPr>
              <w:rFonts w:asciiTheme="minorHAnsi" w:eastAsiaTheme="minorEastAsia" w:hAnsiTheme="minorHAnsi" w:cstheme="minorBidi"/>
              <w:noProof/>
              <w:lang w:val="en-GB" w:eastAsia="en-GB"/>
            </w:rPr>
          </w:pPr>
          <w:hyperlink w:anchor="_Toc17751980" w:history="1">
            <w:r w:rsidRPr="00EC0351">
              <w:rPr>
                <w:rStyle w:val="Hyperlink"/>
                <w:noProof/>
              </w:rPr>
              <w:t>Appendices</w:t>
            </w:r>
            <w:r>
              <w:rPr>
                <w:noProof/>
                <w:webHidden/>
              </w:rPr>
              <w:tab/>
            </w:r>
            <w:r>
              <w:rPr>
                <w:noProof/>
                <w:webHidden/>
              </w:rPr>
              <w:fldChar w:fldCharType="begin"/>
            </w:r>
            <w:r>
              <w:rPr>
                <w:noProof/>
                <w:webHidden/>
              </w:rPr>
              <w:instrText xml:space="preserve"> PAGEREF _Toc17751980 \h </w:instrText>
            </w:r>
            <w:r>
              <w:rPr>
                <w:noProof/>
                <w:webHidden/>
              </w:rPr>
            </w:r>
            <w:r>
              <w:rPr>
                <w:noProof/>
                <w:webHidden/>
              </w:rPr>
              <w:fldChar w:fldCharType="separate"/>
            </w:r>
            <w:r>
              <w:rPr>
                <w:noProof/>
                <w:webHidden/>
              </w:rPr>
              <w:t>61</w:t>
            </w:r>
            <w:r>
              <w:rPr>
                <w:noProof/>
                <w:webHidden/>
              </w:rPr>
              <w:fldChar w:fldCharType="end"/>
            </w:r>
          </w:hyperlink>
        </w:p>
        <w:p w14:paraId="01F22109" w14:textId="14E00568" w:rsidR="00382580" w:rsidRDefault="00382580">
          <w:pPr>
            <w:pStyle w:val="TOC2"/>
            <w:tabs>
              <w:tab w:val="right" w:leader="dot" w:pos="9350"/>
            </w:tabs>
            <w:rPr>
              <w:rFonts w:asciiTheme="minorHAnsi" w:eastAsiaTheme="minorEastAsia" w:hAnsiTheme="minorHAnsi" w:cstheme="minorBidi"/>
              <w:noProof/>
              <w:lang w:val="en-GB" w:eastAsia="en-GB"/>
            </w:rPr>
          </w:pPr>
          <w:hyperlink w:anchor="_Toc17751981" w:history="1">
            <w:r w:rsidRPr="00EC0351">
              <w:rPr>
                <w:rStyle w:val="Hyperlink"/>
                <w:noProof/>
                <w:lang w:val="en-GB"/>
              </w:rPr>
              <w:t>Unity Side</w:t>
            </w:r>
            <w:r>
              <w:rPr>
                <w:noProof/>
                <w:webHidden/>
              </w:rPr>
              <w:tab/>
            </w:r>
            <w:r>
              <w:rPr>
                <w:noProof/>
                <w:webHidden/>
              </w:rPr>
              <w:fldChar w:fldCharType="begin"/>
            </w:r>
            <w:r>
              <w:rPr>
                <w:noProof/>
                <w:webHidden/>
              </w:rPr>
              <w:instrText xml:space="preserve"> PAGEREF _Toc17751981 \h </w:instrText>
            </w:r>
            <w:r>
              <w:rPr>
                <w:noProof/>
                <w:webHidden/>
              </w:rPr>
            </w:r>
            <w:r>
              <w:rPr>
                <w:noProof/>
                <w:webHidden/>
              </w:rPr>
              <w:fldChar w:fldCharType="separate"/>
            </w:r>
            <w:r>
              <w:rPr>
                <w:noProof/>
                <w:webHidden/>
              </w:rPr>
              <w:t>61</w:t>
            </w:r>
            <w:r>
              <w:rPr>
                <w:noProof/>
                <w:webHidden/>
              </w:rPr>
              <w:fldChar w:fldCharType="end"/>
            </w:r>
          </w:hyperlink>
        </w:p>
        <w:p w14:paraId="40E9F4B1" w14:textId="2ABF5C87" w:rsidR="00382580" w:rsidRDefault="00382580">
          <w:pPr>
            <w:pStyle w:val="TOC3"/>
            <w:tabs>
              <w:tab w:val="right" w:leader="dot" w:pos="9350"/>
            </w:tabs>
            <w:rPr>
              <w:rFonts w:asciiTheme="minorHAnsi" w:eastAsiaTheme="minorEastAsia" w:hAnsiTheme="minorHAnsi" w:cstheme="minorBidi"/>
              <w:noProof/>
              <w:lang w:val="en-GB" w:eastAsia="en-GB"/>
            </w:rPr>
          </w:pPr>
          <w:hyperlink w:anchor="_Toc17751982" w:history="1">
            <w:r w:rsidRPr="00EC0351">
              <w:rPr>
                <w:rStyle w:val="Hyperlink"/>
                <w:noProof/>
              </w:rPr>
              <w:t>CanvasScript.cs</w:t>
            </w:r>
            <w:r>
              <w:rPr>
                <w:noProof/>
                <w:webHidden/>
              </w:rPr>
              <w:tab/>
            </w:r>
            <w:r>
              <w:rPr>
                <w:noProof/>
                <w:webHidden/>
              </w:rPr>
              <w:fldChar w:fldCharType="begin"/>
            </w:r>
            <w:r>
              <w:rPr>
                <w:noProof/>
                <w:webHidden/>
              </w:rPr>
              <w:instrText xml:space="preserve"> PAGEREF _Toc17751982 \h </w:instrText>
            </w:r>
            <w:r>
              <w:rPr>
                <w:noProof/>
                <w:webHidden/>
              </w:rPr>
            </w:r>
            <w:r>
              <w:rPr>
                <w:noProof/>
                <w:webHidden/>
              </w:rPr>
              <w:fldChar w:fldCharType="separate"/>
            </w:r>
            <w:r>
              <w:rPr>
                <w:noProof/>
                <w:webHidden/>
              </w:rPr>
              <w:t>61</w:t>
            </w:r>
            <w:r>
              <w:rPr>
                <w:noProof/>
                <w:webHidden/>
              </w:rPr>
              <w:fldChar w:fldCharType="end"/>
            </w:r>
          </w:hyperlink>
        </w:p>
        <w:p w14:paraId="6A5CFA66" w14:textId="58E64053" w:rsidR="00382580" w:rsidRDefault="00382580">
          <w:pPr>
            <w:pStyle w:val="TOC3"/>
            <w:tabs>
              <w:tab w:val="right" w:leader="dot" w:pos="9350"/>
            </w:tabs>
            <w:rPr>
              <w:rFonts w:asciiTheme="minorHAnsi" w:eastAsiaTheme="minorEastAsia" w:hAnsiTheme="minorHAnsi" w:cstheme="minorBidi"/>
              <w:noProof/>
              <w:lang w:val="en-GB" w:eastAsia="en-GB"/>
            </w:rPr>
          </w:pPr>
          <w:hyperlink w:anchor="_Toc17751983" w:history="1">
            <w:r w:rsidRPr="00EC0351">
              <w:rPr>
                <w:rStyle w:val="Hyperlink"/>
                <w:noProof/>
              </w:rPr>
              <w:t>Experiment.cs</w:t>
            </w:r>
            <w:r>
              <w:rPr>
                <w:noProof/>
                <w:webHidden/>
              </w:rPr>
              <w:tab/>
            </w:r>
            <w:r>
              <w:rPr>
                <w:noProof/>
                <w:webHidden/>
              </w:rPr>
              <w:fldChar w:fldCharType="begin"/>
            </w:r>
            <w:r>
              <w:rPr>
                <w:noProof/>
                <w:webHidden/>
              </w:rPr>
              <w:instrText xml:space="preserve"> PAGEREF _Toc17751983 \h </w:instrText>
            </w:r>
            <w:r>
              <w:rPr>
                <w:noProof/>
                <w:webHidden/>
              </w:rPr>
            </w:r>
            <w:r>
              <w:rPr>
                <w:noProof/>
                <w:webHidden/>
              </w:rPr>
              <w:fldChar w:fldCharType="separate"/>
            </w:r>
            <w:r>
              <w:rPr>
                <w:noProof/>
                <w:webHidden/>
              </w:rPr>
              <w:t>62</w:t>
            </w:r>
            <w:r>
              <w:rPr>
                <w:noProof/>
                <w:webHidden/>
              </w:rPr>
              <w:fldChar w:fldCharType="end"/>
            </w:r>
          </w:hyperlink>
        </w:p>
        <w:p w14:paraId="0BFF1292" w14:textId="427F360F" w:rsidR="00382580" w:rsidRDefault="00382580">
          <w:pPr>
            <w:pStyle w:val="TOC3"/>
            <w:tabs>
              <w:tab w:val="right" w:leader="dot" w:pos="9350"/>
            </w:tabs>
            <w:rPr>
              <w:rFonts w:asciiTheme="minorHAnsi" w:eastAsiaTheme="minorEastAsia" w:hAnsiTheme="minorHAnsi" w:cstheme="minorBidi"/>
              <w:noProof/>
              <w:lang w:val="en-GB" w:eastAsia="en-GB"/>
            </w:rPr>
          </w:pPr>
          <w:hyperlink w:anchor="_Toc17751984" w:history="1">
            <w:r w:rsidRPr="00EC0351">
              <w:rPr>
                <w:rStyle w:val="Hyperlink"/>
                <w:noProof/>
              </w:rPr>
              <w:t>Hover_UI</w:t>
            </w:r>
            <w:r>
              <w:rPr>
                <w:noProof/>
                <w:webHidden/>
              </w:rPr>
              <w:tab/>
            </w:r>
            <w:r>
              <w:rPr>
                <w:noProof/>
                <w:webHidden/>
              </w:rPr>
              <w:fldChar w:fldCharType="begin"/>
            </w:r>
            <w:r>
              <w:rPr>
                <w:noProof/>
                <w:webHidden/>
              </w:rPr>
              <w:instrText xml:space="preserve"> PAGEREF _Toc17751984 \h </w:instrText>
            </w:r>
            <w:r>
              <w:rPr>
                <w:noProof/>
                <w:webHidden/>
              </w:rPr>
            </w:r>
            <w:r>
              <w:rPr>
                <w:noProof/>
                <w:webHidden/>
              </w:rPr>
              <w:fldChar w:fldCharType="separate"/>
            </w:r>
            <w:r>
              <w:rPr>
                <w:noProof/>
                <w:webHidden/>
              </w:rPr>
              <w:t>67</w:t>
            </w:r>
            <w:r>
              <w:rPr>
                <w:noProof/>
                <w:webHidden/>
              </w:rPr>
              <w:fldChar w:fldCharType="end"/>
            </w:r>
          </w:hyperlink>
        </w:p>
        <w:p w14:paraId="537813A6" w14:textId="1A3CCA36" w:rsidR="00382580" w:rsidRDefault="00382580">
          <w:pPr>
            <w:pStyle w:val="TOC3"/>
            <w:tabs>
              <w:tab w:val="right" w:leader="dot" w:pos="9350"/>
            </w:tabs>
            <w:rPr>
              <w:rFonts w:asciiTheme="minorHAnsi" w:eastAsiaTheme="minorEastAsia" w:hAnsiTheme="minorHAnsi" w:cstheme="minorBidi"/>
              <w:noProof/>
              <w:lang w:val="en-GB" w:eastAsia="en-GB"/>
            </w:rPr>
          </w:pPr>
          <w:hyperlink w:anchor="_Toc17751985" w:history="1">
            <w:r w:rsidRPr="00EC0351">
              <w:rPr>
                <w:rStyle w:val="Hyperlink"/>
                <w:rFonts w:asciiTheme="majorBidi" w:hAnsiTheme="majorBidi" w:cstheme="majorBidi"/>
                <w:noProof/>
              </w:rPr>
              <w:t>MouseOver.cs</w:t>
            </w:r>
            <w:r>
              <w:rPr>
                <w:noProof/>
                <w:webHidden/>
              </w:rPr>
              <w:tab/>
            </w:r>
            <w:r>
              <w:rPr>
                <w:noProof/>
                <w:webHidden/>
              </w:rPr>
              <w:fldChar w:fldCharType="begin"/>
            </w:r>
            <w:r>
              <w:rPr>
                <w:noProof/>
                <w:webHidden/>
              </w:rPr>
              <w:instrText xml:space="preserve"> PAGEREF _Toc17751985 \h </w:instrText>
            </w:r>
            <w:r>
              <w:rPr>
                <w:noProof/>
                <w:webHidden/>
              </w:rPr>
            </w:r>
            <w:r>
              <w:rPr>
                <w:noProof/>
                <w:webHidden/>
              </w:rPr>
              <w:fldChar w:fldCharType="separate"/>
            </w:r>
            <w:r>
              <w:rPr>
                <w:noProof/>
                <w:webHidden/>
              </w:rPr>
              <w:t>77</w:t>
            </w:r>
            <w:r>
              <w:rPr>
                <w:noProof/>
                <w:webHidden/>
              </w:rPr>
              <w:fldChar w:fldCharType="end"/>
            </w:r>
          </w:hyperlink>
        </w:p>
        <w:p w14:paraId="4096B261" w14:textId="383B07CA" w:rsidR="00382580" w:rsidRDefault="00382580">
          <w:pPr>
            <w:pStyle w:val="TOC3"/>
            <w:tabs>
              <w:tab w:val="right" w:leader="dot" w:pos="9350"/>
            </w:tabs>
            <w:rPr>
              <w:rFonts w:asciiTheme="minorHAnsi" w:eastAsiaTheme="minorEastAsia" w:hAnsiTheme="minorHAnsi" w:cstheme="minorBidi"/>
              <w:noProof/>
              <w:lang w:val="en-GB" w:eastAsia="en-GB"/>
            </w:rPr>
          </w:pPr>
          <w:hyperlink w:anchor="_Toc17751986" w:history="1">
            <w:r w:rsidRPr="00EC0351">
              <w:rPr>
                <w:rStyle w:val="Hyperlink"/>
                <w:rFonts w:asciiTheme="majorBidi" w:hAnsiTheme="majorBidi" w:cstheme="majorBidi"/>
                <w:noProof/>
              </w:rPr>
              <w:t>Tcp_manager.cs</w:t>
            </w:r>
            <w:r>
              <w:rPr>
                <w:noProof/>
                <w:webHidden/>
              </w:rPr>
              <w:tab/>
            </w:r>
            <w:r>
              <w:rPr>
                <w:noProof/>
                <w:webHidden/>
              </w:rPr>
              <w:fldChar w:fldCharType="begin"/>
            </w:r>
            <w:r>
              <w:rPr>
                <w:noProof/>
                <w:webHidden/>
              </w:rPr>
              <w:instrText xml:space="preserve"> PAGEREF _Toc17751986 \h </w:instrText>
            </w:r>
            <w:r>
              <w:rPr>
                <w:noProof/>
                <w:webHidden/>
              </w:rPr>
            </w:r>
            <w:r>
              <w:rPr>
                <w:noProof/>
                <w:webHidden/>
              </w:rPr>
              <w:fldChar w:fldCharType="separate"/>
            </w:r>
            <w:r>
              <w:rPr>
                <w:noProof/>
                <w:webHidden/>
              </w:rPr>
              <w:t>78</w:t>
            </w:r>
            <w:r>
              <w:rPr>
                <w:noProof/>
                <w:webHidden/>
              </w:rPr>
              <w:fldChar w:fldCharType="end"/>
            </w:r>
          </w:hyperlink>
        </w:p>
        <w:p w14:paraId="7045FC5E" w14:textId="51CC362D" w:rsidR="00382580" w:rsidRDefault="00382580">
          <w:pPr>
            <w:pStyle w:val="TOC3"/>
            <w:tabs>
              <w:tab w:val="right" w:leader="dot" w:pos="9350"/>
            </w:tabs>
            <w:rPr>
              <w:rFonts w:asciiTheme="minorHAnsi" w:eastAsiaTheme="minorEastAsia" w:hAnsiTheme="minorHAnsi" w:cstheme="minorBidi"/>
              <w:noProof/>
              <w:lang w:val="en-GB" w:eastAsia="en-GB"/>
            </w:rPr>
          </w:pPr>
          <w:hyperlink w:anchor="_Toc17751987" w:history="1">
            <w:r w:rsidRPr="00EC0351">
              <w:rPr>
                <w:rStyle w:val="Hyperlink"/>
                <w:rFonts w:asciiTheme="majorBidi" w:hAnsiTheme="majorBidi" w:cstheme="majorBidi"/>
                <w:noProof/>
              </w:rPr>
              <w:t>Utilities.cs</w:t>
            </w:r>
            <w:r>
              <w:rPr>
                <w:noProof/>
                <w:webHidden/>
              </w:rPr>
              <w:tab/>
            </w:r>
            <w:r>
              <w:rPr>
                <w:noProof/>
                <w:webHidden/>
              </w:rPr>
              <w:fldChar w:fldCharType="begin"/>
            </w:r>
            <w:r>
              <w:rPr>
                <w:noProof/>
                <w:webHidden/>
              </w:rPr>
              <w:instrText xml:space="preserve"> PAGEREF _Toc17751987 \h </w:instrText>
            </w:r>
            <w:r>
              <w:rPr>
                <w:noProof/>
                <w:webHidden/>
              </w:rPr>
            </w:r>
            <w:r>
              <w:rPr>
                <w:noProof/>
                <w:webHidden/>
              </w:rPr>
              <w:fldChar w:fldCharType="separate"/>
            </w:r>
            <w:r>
              <w:rPr>
                <w:noProof/>
                <w:webHidden/>
              </w:rPr>
              <w:t>80</w:t>
            </w:r>
            <w:r>
              <w:rPr>
                <w:noProof/>
                <w:webHidden/>
              </w:rPr>
              <w:fldChar w:fldCharType="end"/>
            </w:r>
          </w:hyperlink>
        </w:p>
        <w:p w14:paraId="47EF86C7" w14:textId="1F8C7168" w:rsidR="00382580" w:rsidRDefault="00382580">
          <w:pPr>
            <w:pStyle w:val="TOC3"/>
            <w:tabs>
              <w:tab w:val="right" w:leader="dot" w:pos="9350"/>
            </w:tabs>
            <w:rPr>
              <w:rFonts w:asciiTheme="minorHAnsi" w:eastAsiaTheme="minorEastAsia" w:hAnsiTheme="minorHAnsi" w:cstheme="minorBidi"/>
              <w:noProof/>
              <w:lang w:val="en-GB" w:eastAsia="en-GB"/>
            </w:rPr>
          </w:pPr>
          <w:hyperlink w:anchor="_Toc17751988" w:history="1">
            <w:r w:rsidRPr="00EC0351">
              <w:rPr>
                <w:rStyle w:val="Hyperlink"/>
                <w:noProof/>
              </w:rPr>
              <w:t>VR_Mouse_replacement.cs</w:t>
            </w:r>
            <w:r>
              <w:rPr>
                <w:noProof/>
                <w:webHidden/>
              </w:rPr>
              <w:tab/>
            </w:r>
            <w:r>
              <w:rPr>
                <w:noProof/>
                <w:webHidden/>
              </w:rPr>
              <w:fldChar w:fldCharType="begin"/>
            </w:r>
            <w:r>
              <w:rPr>
                <w:noProof/>
                <w:webHidden/>
              </w:rPr>
              <w:instrText xml:space="preserve"> PAGEREF _Toc17751988 \h </w:instrText>
            </w:r>
            <w:r>
              <w:rPr>
                <w:noProof/>
                <w:webHidden/>
              </w:rPr>
            </w:r>
            <w:r>
              <w:rPr>
                <w:noProof/>
                <w:webHidden/>
              </w:rPr>
              <w:fldChar w:fldCharType="separate"/>
            </w:r>
            <w:r>
              <w:rPr>
                <w:noProof/>
                <w:webHidden/>
              </w:rPr>
              <w:t>81</w:t>
            </w:r>
            <w:r>
              <w:rPr>
                <w:noProof/>
                <w:webHidden/>
              </w:rPr>
              <w:fldChar w:fldCharType="end"/>
            </w:r>
          </w:hyperlink>
        </w:p>
        <w:p w14:paraId="4B125809" w14:textId="6DE750FD" w:rsidR="00382580" w:rsidRDefault="00382580">
          <w:pPr>
            <w:pStyle w:val="TOC2"/>
            <w:tabs>
              <w:tab w:val="right" w:leader="dot" w:pos="9350"/>
            </w:tabs>
            <w:rPr>
              <w:rFonts w:asciiTheme="minorHAnsi" w:eastAsiaTheme="minorEastAsia" w:hAnsiTheme="minorHAnsi" w:cstheme="minorBidi"/>
              <w:noProof/>
              <w:lang w:val="en-GB" w:eastAsia="en-GB"/>
            </w:rPr>
          </w:pPr>
          <w:hyperlink w:anchor="_Toc17751989" w:history="1">
            <w:r w:rsidRPr="00EC0351">
              <w:rPr>
                <w:rStyle w:val="Hyperlink"/>
                <w:noProof/>
              </w:rPr>
              <w:t>BCI side</w:t>
            </w:r>
            <w:r>
              <w:rPr>
                <w:noProof/>
                <w:webHidden/>
              </w:rPr>
              <w:tab/>
            </w:r>
            <w:r>
              <w:rPr>
                <w:noProof/>
                <w:webHidden/>
              </w:rPr>
              <w:fldChar w:fldCharType="begin"/>
            </w:r>
            <w:r>
              <w:rPr>
                <w:noProof/>
                <w:webHidden/>
              </w:rPr>
              <w:instrText xml:space="preserve"> PAGEREF _Toc17751989 \h </w:instrText>
            </w:r>
            <w:r>
              <w:rPr>
                <w:noProof/>
                <w:webHidden/>
              </w:rPr>
            </w:r>
            <w:r>
              <w:rPr>
                <w:noProof/>
                <w:webHidden/>
              </w:rPr>
              <w:fldChar w:fldCharType="separate"/>
            </w:r>
            <w:r>
              <w:rPr>
                <w:noProof/>
                <w:webHidden/>
              </w:rPr>
              <w:t>82</w:t>
            </w:r>
            <w:r>
              <w:rPr>
                <w:noProof/>
                <w:webHidden/>
              </w:rPr>
              <w:fldChar w:fldCharType="end"/>
            </w:r>
          </w:hyperlink>
        </w:p>
        <w:p w14:paraId="19C81FA6" w14:textId="475F714E" w:rsidR="00382580" w:rsidRDefault="00382580">
          <w:pPr>
            <w:pStyle w:val="TOC3"/>
            <w:tabs>
              <w:tab w:val="right" w:leader="dot" w:pos="9350"/>
            </w:tabs>
            <w:rPr>
              <w:rFonts w:asciiTheme="minorHAnsi" w:eastAsiaTheme="minorEastAsia" w:hAnsiTheme="minorHAnsi" w:cstheme="minorBidi"/>
              <w:noProof/>
              <w:lang w:val="en-GB" w:eastAsia="en-GB"/>
            </w:rPr>
          </w:pPr>
          <w:hyperlink w:anchor="_Toc17751990" w:history="1">
            <w:r w:rsidRPr="00EC0351">
              <w:rPr>
                <w:rStyle w:val="Hyperlink"/>
                <w:noProof/>
              </w:rPr>
              <w:t>classifier-training-flipswitch.lua</w:t>
            </w:r>
            <w:r>
              <w:rPr>
                <w:noProof/>
                <w:webHidden/>
              </w:rPr>
              <w:tab/>
            </w:r>
            <w:r>
              <w:rPr>
                <w:noProof/>
                <w:webHidden/>
              </w:rPr>
              <w:fldChar w:fldCharType="begin"/>
            </w:r>
            <w:r>
              <w:rPr>
                <w:noProof/>
                <w:webHidden/>
              </w:rPr>
              <w:instrText xml:space="preserve"> PAGEREF _Toc17751990 \h </w:instrText>
            </w:r>
            <w:r>
              <w:rPr>
                <w:noProof/>
                <w:webHidden/>
              </w:rPr>
            </w:r>
            <w:r>
              <w:rPr>
                <w:noProof/>
                <w:webHidden/>
              </w:rPr>
              <w:fldChar w:fldCharType="separate"/>
            </w:r>
            <w:r>
              <w:rPr>
                <w:noProof/>
                <w:webHidden/>
              </w:rPr>
              <w:t>82</w:t>
            </w:r>
            <w:r>
              <w:rPr>
                <w:noProof/>
                <w:webHidden/>
              </w:rPr>
              <w:fldChar w:fldCharType="end"/>
            </w:r>
          </w:hyperlink>
        </w:p>
        <w:p w14:paraId="2D72D6A2" w14:textId="680FBCEC" w:rsidR="00382580" w:rsidRDefault="00382580">
          <w:pPr>
            <w:pStyle w:val="TOC3"/>
            <w:tabs>
              <w:tab w:val="right" w:leader="dot" w:pos="9350"/>
            </w:tabs>
            <w:rPr>
              <w:rFonts w:asciiTheme="minorHAnsi" w:eastAsiaTheme="minorEastAsia" w:hAnsiTheme="minorHAnsi" w:cstheme="minorBidi"/>
              <w:noProof/>
              <w:lang w:val="en-GB" w:eastAsia="en-GB"/>
            </w:rPr>
          </w:pPr>
          <w:hyperlink w:anchor="_Toc17751991" w:history="1">
            <w:r w:rsidRPr="00EC0351">
              <w:rPr>
                <w:rStyle w:val="Hyperlink"/>
                <w:noProof/>
              </w:rPr>
              <w:t>classifier-training-target-separator.lua</w:t>
            </w:r>
            <w:r>
              <w:rPr>
                <w:noProof/>
                <w:webHidden/>
              </w:rPr>
              <w:tab/>
            </w:r>
            <w:r>
              <w:rPr>
                <w:noProof/>
                <w:webHidden/>
              </w:rPr>
              <w:fldChar w:fldCharType="begin"/>
            </w:r>
            <w:r>
              <w:rPr>
                <w:noProof/>
                <w:webHidden/>
              </w:rPr>
              <w:instrText xml:space="preserve"> PAGEREF _Toc17751991 \h </w:instrText>
            </w:r>
            <w:r>
              <w:rPr>
                <w:noProof/>
                <w:webHidden/>
              </w:rPr>
            </w:r>
            <w:r>
              <w:rPr>
                <w:noProof/>
                <w:webHidden/>
              </w:rPr>
              <w:fldChar w:fldCharType="separate"/>
            </w:r>
            <w:r>
              <w:rPr>
                <w:noProof/>
                <w:webHidden/>
              </w:rPr>
              <w:t>83</w:t>
            </w:r>
            <w:r>
              <w:rPr>
                <w:noProof/>
                <w:webHidden/>
              </w:rPr>
              <w:fldChar w:fldCharType="end"/>
            </w:r>
          </w:hyperlink>
        </w:p>
        <w:p w14:paraId="29A0C897" w14:textId="3B927D95" w:rsidR="00382580" w:rsidRDefault="00382580">
          <w:pPr>
            <w:pStyle w:val="TOC3"/>
            <w:tabs>
              <w:tab w:val="right" w:leader="dot" w:pos="9350"/>
            </w:tabs>
            <w:rPr>
              <w:rFonts w:asciiTheme="minorHAnsi" w:eastAsiaTheme="minorEastAsia" w:hAnsiTheme="minorHAnsi" w:cstheme="minorBidi"/>
              <w:noProof/>
              <w:lang w:val="en-GB" w:eastAsia="en-GB"/>
            </w:rPr>
          </w:pPr>
          <w:hyperlink w:anchor="_Toc17751992" w:history="1">
            <w:r w:rsidRPr="00EC0351">
              <w:rPr>
                <w:rStyle w:val="Hyperlink"/>
                <w:noProof/>
              </w:rPr>
              <w:t>Experiment_settings.lua</w:t>
            </w:r>
            <w:r>
              <w:rPr>
                <w:noProof/>
                <w:webHidden/>
              </w:rPr>
              <w:tab/>
            </w:r>
            <w:r>
              <w:rPr>
                <w:noProof/>
                <w:webHidden/>
              </w:rPr>
              <w:fldChar w:fldCharType="begin"/>
            </w:r>
            <w:r>
              <w:rPr>
                <w:noProof/>
                <w:webHidden/>
              </w:rPr>
              <w:instrText xml:space="preserve"> PAGEREF _Toc17751992 \h </w:instrText>
            </w:r>
            <w:r>
              <w:rPr>
                <w:noProof/>
                <w:webHidden/>
              </w:rPr>
            </w:r>
            <w:r>
              <w:rPr>
                <w:noProof/>
                <w:webHidden/>
              </w:rPr>
              <w:fldChar w:fldCharType="separate"/>
            </w:r>
            <w:r>
              <w:rPr>
                <w:noProof/>
                <w:webHidden/>
              </w:rPr>
              <w:t>85</w:t>
            </w:r>
            <w:r>
              <w:rPr>
                <w:noProof/>
                <w:webHidden/>
              </w:rPr>
              <w:fldChar w:fldCharType="end"/>
            </w:r>
          </w:hyperlink>
        </w:p>
        <w:p w14:paraId="183C0420" w14:textId="5CCF7277" w:rsidR="00382580" w:rsidRDefault="00382580">
          <w:pPr>
            <w:pStyle w:val="TOC3"/>
            <w:tabs>
              <w:tab w:val="right" w:leader="dot" w:pos="9350"/>
            </w:tabs>
            <w:rPr>
              <w:rFonts w:asciiTheme="minorHAnsi" w:eastAsiaTheme="minorEastAsia" w:hAnsiTheme="minorHAnsi" w:cstheme="minorBidi"/>
              <w:noProof/>
              <w:lang w:val="en-GB" w:eastAsia="en-GB"/>
            </w:rPr>
          </w:pPr>
          <w:hyperlink w:anchor="_Toc17751993" w:history="1">
            <w:r w:rsidRPr="00EC0351">
              <w:rPr>
                <w:rStyle w:val="Hyperlink"/>
                <w:noProof/>
              </w:rPr>
              <w:t>Monitor_settings.lua</w:t>
            </w:r>
            <w:r>
              <w:rPr>
                <w:noProof/>
                <w:webHidden/>
              </w:rPr>
              <w:tab/>
            </w:r>
            <w:r>
              <w:rPr>
                <w:noProof/>
                <w:webHidden/>
              </w:rPr>
              <w:fldChar w:fldCharType="begin"/>
            </w:r>
            <w:r>
              <w:rPr>
                <w:noProof/>
                <w:webHidden/>
              </w:rPr>
              <w:instrText xml:space="preserve"> PAGEREF _Toc17751993 \h </w:instrText>
            </w:r>
            <w:r>
              <w:rPr>
                <w:noProof/>
                <w:webHidden/>
              </w:rPr>
            </w:r>
            <w:r>
              <w:rPr>
                <w:noProof/>
                <w:webHidden/>
              </w:rPr>
              <w:fldChar w:fldCharType="separate"/>
            </w:r>
            <w:r>
              <w:rPr>
                <w:noProof/>
                <w:webHidden/>
              </w:rPr>
              <w:t>90</w:t>
            </w:r>
            <w:r>
              <w:rPr>
                <w:noProof/>
                <w:webHidden/>
              </w:rPr>
              <w:fldChar w:fldCharType="end"/>
            </w:r>
          </w:hyperlink>
        </w:p>
        <w:p w14:paraId="51770D1A" w14:textId="1A24F797" w:rsidR="00382580" w:rsidRDefault="00382580">
          <w:pPr>
            <w:pStyle w:val="TOC3"/>
            <w:tabs>
              <w:tab w:val="right" w:leader="dot" w:pos="9350"/>
            </w:tabs>
            <w:rPr>
              <w:rFonts w:asciiTheme="minorHAnsi" w:eastAsiaTheme="minorEastAsia" w:hAnsiTheme="minorHAnsi" w:cstheme="minorBidi"/>
              <w:noProof/>
              <w:lang w:val="en-GB" w:eastAsia="en-GB"/>
            </w:rPr>
          </w:pPr>
          <w:hyperlink w:anchor="_Toc17751994" w:history="1">
            <w:r w:rsidRPr="00EC0351">
              <w:rPr>
                <w:rStyle w:val="Hyperlink"/>
                <w:noProof/>
              </w:rPr>
              <w:t>python-confusion-matrix.py</w:t>
            </w:r>
            <w:r>
              <w:rPr>
                <w:noProof/>
                <w:webHidden/>
              </w:rPr>
              <w:tab/>
            </w:r>
            <w:r>
              <w:rPr>
                <w:noProof/>
                <w:webHidden/>
              </w:rPr>
              <w:fldChar w:fldCharType="begin"/>
            </w:r>
            <w:r>
              <w:rPr>
                <w:noProof/>
                <w:webHidden/>
              </w:rPr>
              <w:instrText xml:space="preserve"> PAGEREF _Toc17751994 \h </w:instrText>
            </w:r>
            <w:r>
              <w:rPr>
                <w:noProof/>
                <w:webHidden/>
              </w:rPr>
            </w:r>
            <w:r>
              <w:rPr>
                <w:noProof/>
                <w:webHidden/>
              </w:rPr>
              <w:fldChar w:fldCharType="separate"/>
            </w:r>
            <w:r>
              <w:rPr>
                <w:noProof/>
                <w:webHidden/>
              </w:rPr>
              <w:t>91</w:t>
            </w:r>
            <w:r>
              <w:rPr>
                <w:noProof/>
                <w:webHidden/>
              </w:rPr>
              <w:fldChar w:fldCharType="end"/>
            </w:r>
          </w:hyperlink>
        </w:p>
        <w:p w14:paraId="5F3E713D" w14:textId="501E3DAC" w:rsidR="00382580" w:rsidRDefault="00382580">
          <w:pPr>
            <w:pStyle w:val="TOC3"/>
            <w:tabs>
              <w:tab w:val="right" w:leader="dot" w:pos="9350"/>
            </w:tabs>
            <w:rPr>
              <w:rFonts w:asciiTheme="minorHAnsi" w:eastAsiaTheme="minorEastAsia" w:hAnsiTheme="minorHAnsi" w:cstheme="minorBidi"/>
              <w:noProof/>
              <w:lang w:val="en-GB" w:eastAsia="en-GB"/>
            </w:rPr>
          </w:pPr>
          <w:hyperlink w:anchor="_Toc17751995" w:history="1">
            <w:r w:rsidRPr="00EC0351">
              <w:rPr>
                <w:rStyle w:val="Hyperlink"/>
                <w:noProof/>
              </w:rPr>
              <w:t>start-stimulator.lua</w:t>
            </w:r>
            <w:r>
              <w:rPr>
                <w:noProof/>
                <w:webHidden/>
              </w:rPr>
              <w:tab/>
            </w:r>
            <w:r>
              <w:rPr>
                <w:noProof/>
                <w:webHidden/>
              </w:rPr>
              <w:fldChar w:fldCharType="begin"/>
            </w:r>
            <w:r>
              <w:rPr>
                <w:noProof/>
                <w:webHidden/>
              </w:rPr>
              <w:instrText xml:space="preserve"> PAGEREF _Toc17751995 \h </w:instrText>
            </w:r>
            <w:r>
              <w:rPr>
                <w:noProof/>
                <w:webHidden/>
              </w:rPr>
            </w:r>
            <w:r>
              <w:rPr>
                <w:noProof/>
                <w:webHidden/>
              </w:rPr>
              <w:fldChar w:fldCharType="separate"/>
            </w:r>
            <w:r>
              <w:rPr>
                <w:noProof/>
                <w:webHidden/>
              </w:rPr>
              <w:t>96</w:t>
            </w:r>
            <w:r>
              <w:rPr>
                <w:noProof/>
                <w:webHidden/>
              </w:rPr>
              <w:fldChar w:fldCharType="end"/>
            </w:r>
          </w:hyperlink>
        </w:p>
        <w:p w14:paraId="798B2658" w14:textId="704F5657" w:rsidR="00382580" w:rsidRDefault="00382580">
          <w:pPr>
            <w:pStyle w:val="TOC3"/>
            <w:tabs>
              <w:tab w:val="right" w:leader="dot" w:pos="9350"/>
            </w:tabs>
            <w:rPr>
              <w:rFonts w:asciiTheme="minorHAnsi" w:eastAsiaTheme="minorEastAsia" w:hAnsiTheme="minorHAnsi" w:cstheme="minorBidi"/>
              <w:noProof/>
              <w:lang w:val="en-GB" w:eastAsia="en-GB"/>
            </w:rPr>
          </w:pPr>
          <w:hyperlink w:anchor="_Toc17751996" w:history="1">
            <w:r w:rsidRPr="00EC0351">
              <w:rPr>
                <w:rStyle w:val="Hyperlink"/>
                <w:noProof/>
              </w:rPr>
              <w:t>training-acquisition-controller.lua</w:t>
            </w:r>
            <w:r>
              <w:rPr>
                <w:noProof/>
                <w:webHidden/>
              </w:rPr>
              <w:tab/>
            </w:r>
            <w:r>
              <w:rPr>
                <w:noProof/>
                <w:webHidden/>
              </w:rPr>
              <w:fldChar w:fldCharType="begin"/>
            </w:r>
            <w:r>
              <w:rPr>
                <w:noProof/>
                <w:webHidden/>
              </w:rPr>
              <w:instrText xml:space="preserve"> PAGEREF _Toc17751996 \h </w:instrText>
            </w:r>
            <w:r>
              <w:rPr>
                <w:noProof/>
                <w:webHidden/>
              </w:rPr>
            </w:r>
            <w:r>
              <w:rPr>
                <w:noProof/>
                <w:webHidden/>
              </w:rPr>
              <w:fldChar w:fldCharType="separate"/>
            </w:r>
            <w:r>
              <w:rPr>
                <w:noProof/>
                <w:webHidden/>
              </w:rPr>
              <w:t>97</w:t>
            </w:r>
            <w:r>
              <w:rPr>
                <w:noProof/>
                <w:webHidden/>
              </w:rPr>
              <w:fldChar w:fldCharType="end"/>
            </w:r>
          </w:hyperlink>
        </w:p>
        <w:p w14:paraId="6A4B0177" w14:textId="3B0D69F7" w:rsidR="00382580" w:rsidRDefault="00382580">
          <w:pPr>
            <w:pStyle w:val="TOC3"/>
            <w:tabs>
              <w:tab w:val="right" w:leader="dot" w:pos="9350"/>
            </w:tabs>
            <w:rPr>
              <w:rFonts w:asciiTheme="minorHAnsi" w:eastAsiaTheme="minorEastAsia" w:hAnsiTheme="minorHAnsi" w:cstheme="minorBidi"/>
              <w:noProof/>
              <w:lang w:val="en-GB" w:eastAsia="en-GB"/>
            </w:rPr>
          </w:pPr>
          <w:hyperlink w:anchor="_Toc17751997" w:history="1">
            <w:r w:rsidRPr="00EC0351">
              <w:rPr>
                <w:rStyle w:val="Hyperlink"/>
                <w:noProof/>
              </w:rPr>
              <w:t>voter.py</w:t>
            </w:r>
            <w:r>
              <w:rPr>
                <w:noProof/>
                <w:webHidden/>
              </w:rPr>
              <w:tab/>
            </w:r>
            <w:r>
              <w:rPr>
                <w:noProof/>
                <w:webHidden/>
              </w:rPr>
              <w:fldChar w:fldCharType="begin"/>
            </w:r>
            <w:r>
              <w:rPr>
                <w:noProof/>
                <w:webHidden/>
              </w:rPr>
              <w:instrText xml:space="preserve"> PAGEREF _Toc17751997 \h </w:instrText>
            </w:r>
            <w:r>
              <w:rPr>
                <w:noProof/>
                <w:webHidden/>
              </w:rPr>
            </w:r>
            <w:r>
              <w:rPr>
                <w:noProof/>
                <w:webHidden/>
              </w:rPr>
              <w:fldChar w:fldCharType="separate"/>
            </w:r>
            <w:r>
              <w:rPr>
                <w:noProof/>
                <w:webHidden/>
              </w:rPr>
              <w:t>101</w:t>
            </w:r>
            <w:r>
              <w:rPr>
                <w:noProof/>
                <w:webHidden/>
              </w:rPr>
              <w:fldChar w:fldCharType="end"/>
            </w:r>
          </w:hyperlink>
        </w:p>
        <w:p w14:paraId="5A842A0A" w14:textId="7D2057F5" w:rsidR="00382580" w:rsidRDefault="00382580">
          <w:pPr>
            <w:pStyle w:val="TOC2"/>
            <w:tabs>
              <w:tab w:val="right" w:leader="dot" w:pos="9350"/>
            </w:tabs>
            <w:rPr>
              <w:rFonts w:asciiTheme="minorHAnsi" w:eastAsiaTheme="minorEastAsia" w:hAnsiTheme="minorHAnsi" w:cstheme="minorBidi"/>
              <w:noProof/>
              <w:lang w:val="en-GB" w:eastAsia="en-GB"/>
            </w:rPr>
          </w:pPr>
          <w:hyperlink w:anchor="_Toc17751998" w:history="1">
            <w:r w:rsidRPr="00EC0351">
              <w:rPr>
                <w:rStyle w:val="Hyperlink"/>
                <w:noProof/>
              </w:rPr>
              <w:t>Java Side</w:t>
            </w:r>
            <w:r>
              <w:rPr>
                <w:noProof/>
                <w:webHidden/>
              </w:rPr>
              <w:tab/>
            </w:r>
            <w:r>
              <w:rPr>
                <w:noProof/>
                <w:webHidden/>
              </w:rPr>
              <w:fldChar w:fldCharType="begin"/>
            </w:r>
            <w:r>
              <w:rPr>
                <w:noProof/>
                <w:webHidden/>
              </w:rPr>
              <w:instrText xml:space="preserve"> PAGEREF _Toc17751998 \h </w:instrText>
            </w:r>
            <w:r>
              <w:rPr>
                <w:noProof/>
                <w:webHidden/>
              </w:rPr>
            </w:r>
            <w:r>
              <w:rPr>
                <w:noProof/>
                <w:webHidden/>
              </w:rPr>
              <w:fldChar w:fldCharType="separate"/>
            </w:r>
            <w:r>
              <w:rPr>
                <w:noProof/>
                <w:webHidden/>
              </w:rPr>
              <w:t>103</w:t>
            </w:r>
            <w:r>
              <w:rPr>
                <w:noProof/>
                <w:webHidden/>
              </w:rPr>
              <w:fldChar w:fldCharType="end"/>
            </w:r>
          </w:hyperlink>
        </w:p>
        <w:p w14:paraId="1B4DAC7C" w14:textId="66D916F5" w:rsidR="00382580" w:rsidRDefault="00382580">
          <w:pPr>
            <w:pStyle w:val="TOC3"/>
            <w:tabs>
              <w:tab w:val="right" w:leader="dot" w:pos="9350"/>
            </w:tabs>
            <w:rPr>
              <w:rFonts w:asciiTheme="minorHAnsi" w:eastAsiaTheme="minorEastAsia" w:hAnsiTheme="minorHAnsi" w:cstheme="minorBidi"/>
              <w:noProof/>
              <w:lang w:val="en-GB" w:eastAsia="en-GB"/>
            </w:rPr>
          </w:pPr>
          <w:hyperlink w:anchor="_Toc17751999" w:history="1">
            <w:r w:rsidRPr="00EC0351">
              <w:rPr>
                <w:rStyle w:val="Hyperlink"/>
                <w:noProof/>
              </w:rPr>
              <w:t>BasicView.java</w:t>
            </w:r>
            <w:r>
              <w:rPr>
                <w:noProof/>
                <w:webHidden/>
              </w:rPr>
              <w:tab/>
            </w:r>
            <w:r>
              <w:rPr>
                <w:noProof/>
                <w:webHidden/>
              </w:rPr>
              <w:fldChar w:fldCharType="begin"/>
            </w:r>
            <w:r>
              <w:rPr>
                <w:noProof/>
                <w:webHidden/>
              </w:rPr>
              <w:instrText xml:space="preserve"> PAGEREF _Toc17751999 \h </w:instrText>
            </w:r>
            <w:r>
              <w:rPr>
                <w:noProof/>
                <w:webHidden/>
              </w:rPr>
            </w:r>
            <w:r>
              <w:rPr>
                <w:noProof/>
                <w:webHidden/>
              </w:rPr>
              <w:fldChar w:fldCharType="separate"/>
            </w:r>
            <w:r>
              <w:rPr>
                <w:noProof/>
                <w:webHidden/>
              </w:rPr>
              <w:t>103</w:t>
            </w:r>
            <w:r>
              <w:rPr>
                <w:noProof/>
                <w:webHidden/>
              </w:rPr>
              <w:fldChar w:fldCharType="end"/>
            </w:r>
          </w:hyperlink>
        </w:p>
        <w:p w14:paraId="0DDEC546" w14:textId="4CE4A517" w:rsidR="00382580" w:rsidRDefault="00382580">
          <w:pPr>
            <w:pStyle w:val="TOC3"/>
            <w:tabs>
              <w:tab w:val="right" w:leader="dot" w:pos="9350"/>
            </w:tabs>
            <w:rPr>
              <w:rFonts w:asciiTheme="minorHAnsi" w:eastAsiaTheme="minorEastAsia" w:hAnsiTheme="minorHAnsi" w:cstheme="minorBidi"/>
              <w:noProof/>
              <w:lang w:val="en-GB" w:eastAsia="en-GB"/>
            </w:rPr>
          </w:pPr>
          <w:hyperlink w:anchor="_Toc17752000" w:history="1">
            <w:r w:rsidRPr="00EC0351">
              <w:rPr>
                <w:rStyle w:val="Hyperlink"/>
                <w:noProof/>
              </w:rPr>
              <w:t>Constants.java</w:t>
            </w:r>
            <w:r>
              <w:rPr>
                <w:noProof/>
                <w:webHidden/>
              </w:rPr>
              <w:tab/>
            </w:r>
            <w:r>
              <w:rPr>
                <w:noProof/>
                <w:webHidden/>
              </w:rPr>
              <w:fldChar w:fldCharType="begin"/>
            </w:r>
            <w:r>
              <w:rPr>
                <w:noProof/>
                <w:webHidden/>
              </w:rPr>
              <w:instrText xml:space="preserve"> PAGEREF _Toc17752000 \h </w:instrText>
            </w:r>
            <w:r>
              <w:rPr>
                <w:noProof/>
                <w:webHidden/>
              </w:rPr>
            </w:r>
            <w:r>
              <w:rPr>
                <w:noProof/>
                <w:webHidden/>
              </w:rPr>
              <w:fldChar w:fldCharType="separate"/>
            </w:r>
            <w:r>
              <w:rPr>
                <w:noProof/>
                <w:webHidden/>
              </w:rPr>
              <w:t>103</w:t>
            </w:r>
            <w:r>
              <w:rPr>
                <w:noProof/>
                <w:webHidden/>
              </w:rPr>
              <w:fldChar w:fldCharType="end"/>
            </w:r>
          </w:hyperlink>
        </w:p>
        <w:p w14:paraId="3642D90F" w14:textId="235C5BD0" w:rsidR="00382580" w:rsidRDefault="00382580">
          <w:pPr>
            <w:pStyle w:val="TOC3"/>
            <w:tabs>
              <w:tab w:val="right" w:leader="dot" w:pos="9350"/>
            </w:tabs>
            <w:rPr>
              <w:rFonts w:asciiTheme="minorHAnsi" w:eastAsiaTheme="minorEastAsia" w:hAnsiTheme="minorHAnsi" w:cstheme="minorBidi"/>
              <w:noProof/>
              <w:lang w:val="en-GB" w:eastAsia="en-GB"/>
            </w:rPr>
          </w:pPr>
          <w:hyperlink w:anchor="_Toc17752001" w:history="1">
            <w:r w:rsidRPr="00EC0351">
              <w:rPr>
                <w:rStyle w:val="Hyperlink"/>
                <w:noProof/>
              </w:rPr>
              <w:t>CustomRec.java</w:t>
            </w:r>
            <w:r>
              <w:rPr>
                <w:noProof/>
                <w:webHidden/>
              </w:rPr>
              <w:tab/>
            </w:r>
            <w:r>
              <w:rPr>
                <w:noProof/>
                <w:webHidden/>
              </w:rPr>
              <w:fldChar w:fldCharType="begin"/>
            </w:r>
            <w:r>
              <w:rPr>
                <w:noProof/>
                <w:webHidden/>
              </w:rPr>
              <w:instrText xml:space="preserve"> PAGEREF _Toc17752001 \h </w:instrText>
            </w:r>
            <w:r>
              <w:rPr>
                <w:noProof/>
                <w:webHidden/>
              </w:rPr>
            </w:r>
            <w:r>
              <w:rPr>
                <w:noProof/>
                <w:webHidden/>
              </w:rPr>
              <w:fldChar w:fldCharType="separate"/>
            </w:r>
            <w:r>
              <w:rPr>
                <w:noProof/>
                <w:webHidden/>
              </w:rPr>
              <w:t>104</w:t>
            </w:r>
            <w:r>
              <w:rPr>
                <w:noProof/>
                <w:webHidden/>
              </w:rPr>
              <w:fldChar w:fldCharType="end"/>
            </w:r>
          </w:hyperlink>
        </w:p>
        <w:p w14:paraId="3D8DEAFE" w14:textId="577128C8" w:rsidR="00382580" w:rsidRDefault="00382580">
          <w:pPr>
            <w:pStyle w:val="TOC3"/>
            <w:tabs>
              <w:tab w:val="right" w:leader="dot" w:pos="9350"/>
            </w:tabs>
            <w:rPr>
              <w:rFonts w:asciiTheme="minorHAnsi" w:eastAsiaTheme="minorEastAsia" w:hAnsiTheme="minorHAnsi" w:cstheme="minorBidi"/>
              <w:noProof/>
              <w:lang w:val="en-GB" w:eastAsia="en-GB"/>
            </w:rPr>
          </w:pPr>
          <w:hyperlink w:anchor="_Toc17752002" w:history="1">
            <w:r w:rsidRPr="00EC0351">
              <w:rPr>
                <w:rStyle w:val="Hyperlink"/>
                <w:noProof/>
              </w:rPr>
              <w:t>FlasherMain.java</w:t>
            </w:r>
            <w:r>
              <w:rPr>
                <w:noProof/>
                <w:webHidden/>
              </w:rPr>
              <w:tab/>
            </w:r>
            <w:r>
              <w:rPr>
                <w:noProof/>
                <w:webHidden/>
              </w:rPr>
              <w:fldChar w:fldCharType="begin"/>
            </w:r>
            <w:r>
              <w:rPr>
                <w:noProof/>
                <w:webHidden/>
              </w:rPr>
              <w:instrText xml:space="preserve"> PAGEREF _Toc17752002 \h </w:instrText>
            </w:r>
            <w:r>
              <w:rPr>
                <w:noProof/>
                <w:webHidden/>
              </w:rPr>
            </w:r>
            <w:r>
              <w:rPr>
                <w:noProof/>
                <w:webHidden/>
              </w:rPr>
              <w:fldChar w:fldCharType="separate"/>
            </w:r>
            <w:r>
              <w:rPr>
                <w:noProof/>
                <w:webHidden/>
              </w:rPr>
              <w:t>106</w:t>
            </w:r>
            <w:r>
              <w:rPr>
                <w:noProof/>
                <w:webHidden/>
              </w:rPr>
              <w:fldChar w:fldCharType="end"/>
            </w:r>
          </w:hyperlink>
        </w:p>
        <w:p w14:paraId="087CE440" w14:textId="62E3A1A6" w:rsidR="00382580" w:rsidRDefault="00382580">
          <w:pPr>
            <w:pStyle w:val="TOC3"/>
            <w:tabs>
              <w:tab w:val="right" w:leader="dot" w:pos="9350"/>
            </w:tabs>
            <w:rPr>
              <w:rFonts w:asciiTheme="minorHAnsi" w:eastAsiaTheme="minorEastAsia" w:hAnsiTheme="minorHAnsi" w:cstheme="minorBidi"/>
              <w:noProof/>
              <w:lang w:val="en-GB" w:eastAsia="en-GB"/>
            </w:rPr>
          </w:pPr>
          <w:hyperlink w:anchor="_Toc17752003" w:history="1">
            <w:r w:rsidRPr="00EC0351">
              <w:rPr>
                <w:rStyle w:val="Hyperlink"/>
                <w:noProof/>
              </w:rPr>
              <w:t>Vec2D.java</w:t>
            </w:r>
            <w:r>
              <w:rPr>
                <w:noProof/>
                <w:webHidden/>
              </w:rPr>
              <w:tab/>
            </w:r>
            <w:r>
              <w:rPr>
                <w:noProof/>
                <w:webHidden/>
              </w:rPr>
              <w:fldChar w:fldCharType="begin"/>
            </w:r>
            <w:r>
              <w:rPr>
                <w:noProof/>
                <w:webHidden/>
              </w:rPr>
              <w:instrText xml:space="preserve"> PAGEREF _Toc17752003 \h </w:instrText>
            </w:r>
            <w:r>
              <w:rPr>
                <w:noProof/>
                <w:webHidden/>
              </w:rPr>
            </w:r>
            <w:r>
              <w:rPr>
                <w:noProof/>
                <w:webHidden/>
              </w:rPr>
              <w:fldChar w:fldCharType="separate"/>
            </w:r>
            <w:r>
              <w:rPr>
                <w:noProof/>
                <w:webHidden/>
              </w:rPr>
              <w:t>108</w:t>
            </w:r>
            <w:r>
              <w:rPr>
                <w:noProof/>
                <w:webHidden/>
              </w:rPr>
              <w:fldChar w:fldCharType="end"/>
            </w:r>
          </w:hyperlink>
        </w:p>
        <w:p w14:paraId="3AB02984" w14:textId="392CA814" w:rsidR="002B127F" w:rsidRPr="00AE1935" w:rsidRDefault="007E3E34" w:rsidP="00AE1935">
          <w:r>
            <w:rPr>
              <w:b/>
              <w:bCs/>
              <w:noProof/>
            </w:rPr>
            <w:fldChar w:fldCharType="end"/>
          </w:r>
        </w:p>
      </w:sdtContent>
    </w:sdt>
    <w:p w14:paraId="3AB02985" w14:textId="6DC6AE77" w:rsidR="002B127F" w:rsidRPr="007E3E34" w:rsidRDefault="007E3E34" w:rsidP="007E3E34">
      <w:pPr>
        <w:pStyle w:val="Heading1"/>
        <w:rPr>
          <w:color w:val="auto"/>
        </w:rPr>
      </w:pPr>
      <w:bookmarkStart w:id="7" w:name="_Toc17751938"/>
      <w:r w:rsidRPr="007E3E34">
        <w:rPr>
          <w:color w:val="auto"/>
        </w:rPr>
        <w:t>List of Figures</w:t>
      </w:r>
      <w:bookmarkEnd w:id="7"/>
    </w:p>
    <w:p w14:paraId="3811C5C3" w14:textId="40FF66AD" w:rsidR="00382580" w:rsidRDefault="00382580">
      <w:pPr>
        <w:pStyle w:val="TableofFigures"/>
        <w:tabs>
          <w:tab w:val="right" w:leader="dot" w:pos="9350"/>
        </w:tabs>
        <w:rPr>
          <w:rFonts w:asciiTheme="minorHAnsi" w:eastAsiaTheme="minorEastAsia" w:hAnsiTheme="minorHAnsi" w:cstheme="minorBidi"/>
          <w:noProof/>
          <w:lang w:eastAsia="en-GB"/>
        </w:rPr>
      </w:pPr>
      <w:r>
        <w:rPr>
          <w:rFonts w:cs="Times New Roman"/>
        </w:rPr>
        <w:fldChar w:fldCharType="begin"/>
      </w:r>
      <w:r>
        <w:rPr>
          <w:rFonts w:cs="Times New Roman"/>
        </w:rPr>
        <w:instrText xml:space="preserve"> TOC \h \z \c "Figure" </w:instrText>
      </w:r>
      <w:r>
        <w:rPr>
          <w:rFonts w:cs="Times New Roman"/>
        </w:rPr>
        <w:fldChar w:fldCharType="separate"/>
      </w:r>
      <w:hyperlink w:anchor="_Toc17752004" w:history="1">
        <w:r w:rsidRPr="00297BBF">
          <w:rPr>
            <w:rStyle w:val="Hyperlink"/>
            <w:noProof/>
          </w:rPr>
          <w:t>Figure 1 AN OVERVIEW OF THE BCI SYSTEM</w:t>
        </w:r>
        <w:r>
          <w:rPr>
            <w:noProof/>
            <w:webHidden/>
          </w:rPr>
          <w:tab/>
        </w:r>
        <w:r>
          <w:rPr>
            <w:noProof/>
            <w:webHidden/>
          </w:rPr>
          <w:fldChar w:fldCharType="begin"/>
        </w:r>
        <w:r>
          <w:rPr>
            <w:noProof/>
            <w:webHidden/>
          </w:rPr>
          <w:instrText xml:space="preserve"> PAGEREF _Toc17752004 \h </w:instrText>
        </w:r>
        <w:r>
          <w:rPr>
            <w:noProof/>
            <w:webHidden/>
          </w:rPr>
        </w:r>
        <w:r>
          <w:rPr>
            <w:noProof/>
            <w:webHidden/>
          </w:rPr>
          <w:fldChar w:fldCharType="separate"/>
        </w:r>
        <w:r>
          <w:rPr>
            <w:noProof/>
            <w:webHidden/>
          </w:rPr>
          <w:t>8</w:t>
        </w:r>
        <w:r>
          <w:rPr>
            <w:noProof/>
            <w:webHidden/>
          </w:rPr>
          <w:fldChar w:fldCharType="end"/>
        </w:r>
      </w:hyperlink>
    </w:p>
    <w:p w14:paraId="1CDC9119" w14:textId="684B6E91" w:rsidR="00382580" w:rsidRDefault="00382580">
      <w:pPr>
        <w:pStyle w:val="TableofFigures"/>
        <w:tabs>
          <w:tab w:val="right" w:leader="dot" w:pos="9350"/>
        </w:tabs>
        <w:rPr>
          <w:rFonts w:asciiTheme="minorHAnsi" w:eastAsiaTheme="minorEastAsia" w:hAnsiTheme="minorHAnsi" w:cstheme="minorBidi"/>
          <w:noProof/>
          <w:lang w:eastAsia="en-GB"/>
        </w:rPr>
      </w:pPr>
      <w:hyperlink w:anchor="_Toc17752005" w:history="1">
        <w:r w:rsidRPr="00297BBF">
          <w:rPr>
            <w:rStyle w:val="Hyperlink"/>
            <w:noProof/>
          </w:rPr>
          <w:t>Figure 2 Stimulation frequencies on a 60HZ monitor, each colour represents a change in colour in the timeline of the experiment</w:t>
        </w:r>
        <w:r>
          <w:rPr>
            <w:noProof/>
            <w:webHidden/>
          </w:rPr>
          <w:tab/>
        </w:r>
        <w:r>
          <w:rPr>
            <w:noProof/>
            <w:webHidden/>
          </w:rPr>
          <w:fldChar w:fldCharType="begin"/>
        </w:r>
        <w:r>
          <w:rPr>
            <w:noProof/>
            <w:webHidden/>
          </w:rPr>
          <w:instrText xml:space="preserve"> PAGEREF _Toc17752005 \h </w:instrText>
        </w:r>
        <w:r>
          <w:rPr>
            <w:noProof/>
            <w:webHidden/>
          </w:rPr>
        </w:r>
        <w:r>
          <w:rPr>
            <w:noProof/>
            <w:webHidden/>
          </w:rPr>
          <w:fldChar w:fldCharType="separate"/>
        </w:r>
        <w:r>
          <w:rPr>
            <w:noProof/>
            <w:webHidden/>
          </w:rPr>
          <w:t>10</w:t>
        </w:r>
        <w:r>
          <w:rPr>
            <w:noProof/>
            <w:webHidden/>
          </w:rPr>
          <w:fldChar w:fldCharType="end"/>
        </w:r>
      </w:hyperlink>
    </w:p>
    <w:p w14:paraId="54B73BF4" w14:textId="423C6BE7" w:rsidR="00382580" w:rsidRDefault="00382580">
      <w:pPr>
        <w:pStyle w:val="TableofFigures"/>
        <w:tabs>
          <w:tab w:val="right" w:leader="dot" w:pos="9350"/>
        </w:tabs>
        <w:rPr>
          <w:rFonts w:asciiTheme="minorHAnsi" w:eastAsiaTheme="minorEastAsia" w:hAnsiTheme="minorHAnsi" w:cstheme="minorBidi"/>
          <w:noProof/>
          <w:lang w:eastAsia="en-GB"/>
        </w:rPr>
      </w:pPr>
      <w:hyperlink w:anchor="_Toc17752006" w:history="1">
        <w:r w:rsidRPr="00297BBF">
          <w:rPr>
            <w:rStyle w:val="Hyperlink"/>
            <w:noProof/>
          </w:rPr>
          <w:t>Figure 3 BCI SIDE OF THE SYSTEM</w:t>
        </w:r>
        <w:r>
          <w:rPr>
            <w:noProof/>
            <w:webHidden/>
          </w:rPr>
          <w:tab/>
        </w:r>
        <w:r>
          <w:rPr>
            <w:noProof/>
            <w:webHidden/>
          </w:rPr>
          <w:fldChar w:fldCharType="begin"/>
        </w:r>
        <w:r>
          <w:rPr>
            <w:noProof/>
            <w:webHidden/>
          </w:rPr>
          <w:instrText xml:space="preserve"> PAGEREF _Toc17752006 \h </w:instrText>
        </w:r>
        <w:r>
          <w:rPr>
            <w:noProof/>
            <w:webHidden/>
          </w:rPr>
        </w:r>
        <w:r>
          <w:rPr>
            <w:noProof/>
            <w:webHidden/>
          </w:rPr>
          <w:fldChar w:fldCharType="separate"/>
        </w:r>
        <w:r>
          <w:rPr>
            <w:noProof/>
            <w:webHidden/>
          </w:rPr>
          <w:t>15</w:t>
        </w:r>
        <w:r>
          <w:rPr>
            <w:noProof/>
            <w:webHidden/>
          </w:rPr>
          <w:fldChar w:fldCharType="end"/>
        </w:r>
      </w:hyperlink>
    </w:p>
    <w:p w14:paraId="1483F19C" w14:textId="7A83AAFF" w:rsidR="00382580" w:rsidRDefault="00382580">
      <w:pPr>
        <w:pStyle w:val="TableofFigures"/>
        <w:tabs>
          <w:tab w:val="right" w:leader="dot" w:pos="9350"/>
        </w:tabs>
        <w:rPr>
          <w:rFonts w:asciiTheme="minorHAnsi" w:eastAsiaTheme="minorEastAsia" w:hAnsiTheme="minorHAnsi" w:cstheme="minorBidi"/>
          <w:noProof/>
          <w:lang w:eastAsia="en-GB"/>
        </w:rPr>
      </w:pPr>
      <w:hyperlink w:anchor="_Toc17752007" w:history="1">
        <w:r w:rsidRPr="00297BBF">
          <w:rPr>
            <w:rStyle w:val="Hyperlink"/>
            <w:noProof/>
          </w:rPr>
          <w:t>Figure 4 Blueprint of the environment</w:t>
        </w:r>
        <w:r>
          <w:rPr>
            <w:noProof/>
            <w:webHidden/>
          </w:rPr>
          <w:tab/>
        </w:r>
        <w:r>
          <w:rPr>
            <w:noProof/>
            <w:webHidden/>
          </w:rPr>
          <w:fldChar w:fldCharType="begin"/>
        </w:r>
        <w:r>
          <w:rPr>
            <w:noProof/>
            <w:webHidden/>
          </w:rPr>
          <w:instrText xml:space="preserve"> PAGEREF _Toc17752007 \h </w:instrText>
        </w:r>
        <w:r>
          <w:rPr>
            <w:noProof/>
            <w:webHidden/>
          </w:rPr>
        </w:r>
        <w:r>
          <w:rPr>
            <w:noProof/>
            <w:webHidden/>
          </w:rPr>
          <w:fldChar w:fldCharType="separate"/>
        </w:r>
        <w:r>
          <w:rPr>
            <w:noProof/>
            <w:webHidden/>
          </w:rPr>
          <w:t>16</w:t>
        </w:r>
        <w:r>
          <w:rPr>
            <w:noProof/>
            <w:webHidden/>
          </w:rPr>
          <w:fldChar w:fldCharType="end"/>
        </w:r>
      </w:hyperlink>
    </w:p>
    <w:p w14:paraId="24D8ABB7" w14:textId="514C91AF" w:rsidR="00382580" w:rsidRDefault="00382580">
      <w:pPr>
        <w:pStyle w:val="TableofFigures"/>
        <w:tabs>
          <w:tab w:val="right" w:leader="dot" w:pos="9350"/>
        </w:tabs>
        <w:rPr>
          <w:rFonts w:asciiTheme="minorHAnsi" w:eastAsiaTheme="minorEastAsia" w:hAnsiTheme="minorHAnsi" w:cstheme="minorBidi"/>
          <w:noProof/>
          <w:lang w:eastAsia="en-GB"/>
        </w:rPr>
      </w:pPr>
      <w:hyperlink w:anchor="_Toc17752008" w:history="1">
        <w:r w:rsidRPr="00297BBF">
          <w:rPr>
            <w:rStyle w:val="Hyperlink"/>
            <w:noProof/>
          </w:rPr>
          <w:t>Figure 5 SIMPLE HOME STUFF [28] LIGHT MODEL AS IT WAS USED IN THE SIMPLE ENVIRONMENT.</w:t>
        </w:r>
        <w:r>
          <w:rPr>
            <w:noProof/>
            <w:webHidden/>
          </w:rPr>
          <w:tab/>
        </w:r>
        <w:r>
          <w:rPr>
            <w:noProof/>
            <w:webHidden/>
          </w:rPr>
          <w:fldChar w:fldCharType="begin"/>
        </w:r>
        <w:r>
          <w:rPr>
            <w:noProof/>
            <w:webHidden/>
          </w:rPr>
          <w:instrText xml:space="preserve"> PAGEREF _Toc17752008 \h </w:instrText>
        </w:r>
        <w:r>
          <w:rPr>
            <w:noProof/>
            <w:webHidden/>
          </w:rPr>
        </w:r>
        <w:r>
          <w:rPr>
            <w:noProof/>
            <w:webHidden/>
          </w:rPr>
          <w:fldChar w:fldCharType="separate"/>
        </w:r>
        <w:r>
          <w:rPr>
            <w:noProof/>
            <w:webHidden/>
          </w:rPr>
          <w:t>17</w:t>
        </w:r>
        <w:r>
          <w:rPr>
            <w:noProof/>
            <w:webHidden/>
          </w:rPr>
          <w:fldChar w:fldCharType="end"/>
        </w:r>
      </w:hyperlink>
    </w:p>
    <w:p w14:paraId="27404E3E" w14:textId="517386DC" w:rsidR="00382580" w:rsidRDefault="00382580">
      <w:pPr>
        <w:pStyle w:val="TableofFigures"/>
        <w:tabs>
          <w:tab w:val="right" w:leader="dot" w:pos="9350"/>
        </w:tabs>
        <w:rPr>
          <w:rFonts w:asciiTheme="minorHAnsi" w:eastAsiaTheme="minorEastAsia" w:hAnsiTheme="minorHAnsi" w:cstheme="minorBidi"/>
          <w:noProof/>
          <w:lang w:eastAsia="en-GB"/>
        </w:rPr>
      </w:pPr>
      <w:hyperlink w:anchor="_Toc17752009" w:history="1">
        <w:r w:rsidRPr="00297BBF">
          <w:rPr>
            <w:rStyle w:val="Hyperlink"/>
            <w:noProof/>
          </w:rPr>
          <w:t>Figure 6 SIMPLE HOME STUFF [28], KITCHEN APPLIANCES MODELS AS IT WAS USED IN THE SIMPLE ENVIRONMENT.</w:t>
        </w:r>
        <w:r>
          <w:rPr>
            <w:noProof/>
            <w:webHidden/>
          </w:rPr>
          <w:tab/>
        </w:r>
        <w:r>
          <w:rPr>
            <w:noProof/>
            <w:webHidden/>
          </w:rPr>
          <w:fldChar w:fldCharType="begin"/>
        </w:r>
        <w:r>
          <w:rPr>
            <w:noProof/>
            <w:webHidden/>
          </w:rPr>
          <w:instrText xml:space="preserve"> PAGEREF _Toc17752009 \h </w:instrText>
        </w:r>
        <w:r>
          <w:rPr>
            <w:noProof/>
            <w:webHidden/>
          </w:rPr>
        </w:r>
        <w:r>
          <w:rPr>
            <w:noProof/>
            <w:webHidden/>
          </w:rPr>
          <w:fldChar w:fldCharType="separate"/>
        </w:r>
        <w:r>
          <w:rPr>
            <w:noProof/>
            <w:webHidden/>
          </w:rPr>
          <w:t>17</w:t>
        </w:r>
        <w:r>
          <w:rPr>
            <w:noProof/>
            <w:webHidden/>
          </w:rPr>
          <w:fldChar w:fldCharType="end"/>
        </w:r>
      </w:hyperlink>
    </w:p>
    <w:p w14:paraId="6906744B" w14:textId="7F071E04" w:rsidR="00382580" w:rsidRDefault="00382580">
      <w:pPr>
        <w:pStyle w:val="TableofFigures"/>
        <w:tabs>
          <w:tab w:val="right" w:leader="dot" w:pos="9350"/>
        </w:tabs>
        <w:rPr>
          <w:rFonts w:asciiTheme="minorHAnsi" w:eastAsiaTheme="minorEastAsia" w:hAnsiTheme="minorHAnsi" w:cstheme="minorBidi"/>
          <w:noProof/>
          <w:lang w:eastAsia="en-GB"/>
        </w:rPr>
      </w:pPr>
      <w:hyperlink w:anchor="_Toc17752010" w:history="1">
        <w:r w:rsidRPr="00297BBF">
          <w:rPr>
            <w:rStyle w:val="Hyperlink"/>
            <w:noProof/>
          </w:rPr>
          <w:t>Figure 7 COMPLEX ENVIRONMENT'S LAMP COMPARED TO FIGURE 5</w:t>
        </w:r>
        <w:r>
          <w:rPr>
            <w:noProof/>
            <w:webHidden/>
          </w:rPr>
          <w:tab/>
        </w:r>
        <w:r>
          <w:rPr>
            <w:noProof/>
            <w:webHidden/>
          </w:rPr>
          <w:fldChar w:fldCharType="begin"/>
        </w:r>
        <w:r>
          <w:rPr>
            <w:noProof/>
            <w:webHidden/>
          </w:rPr>
          <w:instrText xml:space="preserve"> PAGEREF _Toc17752010 \h </w:instrText>
        </w:r>
        <w:r>
          <w:rPr>
            <w:noProof/>
            <w:webHidden/>
          </w:rPr>
        </w:r>
        <w:r>
          <w:rPr>
            <w:noProof/>
            <w:webHidden/>
          </w:rPr>
          <w:fldChar w:fldCharType="separate"/>
        </w:r>
        <w:r>
          <w:rPr>
            <w:noProof/>
            <w:webHidden/>
          </w:rPr>
          <w:t>18</w:t>
        </w:r>
        <w:r>
          <w:rPr>
            <w:noProof/>
            <w:webHidden/>
          </w:rPr>
          <w:fldChar w:fldCharType="end"/>
        </w:r>
      </w:hyperlink>
    </w:p>
    <w:p w14:paraId="37A83DEF" w14:textId="535B23D9" w:rsidR="00382580" w:rsidRDefault="00382580">
      <w:pPr>
        <w:pStyle w:val="TableofFigures"/>
        <w:tabs>
          <w:tab w:val="right" w:leader="dot" w:pos="9350"/>
        </w:tabs>
        <w:rPr>
          <w:rFonts w:asciiTheme="minorHAnsi" w:eastAsiaTheme="minorEastAsia" w:hAnsiTheme="minorHAnsi" w:cstheme="minorBidi"/>
          <w:noProof/>
          <w:lang w:eastAsia="en-GB"/>
        </w:rPr>
      </w:pPr>
      <w:hyperlink w:anchor="_Toc17752011" w:history="1">
        <w:r w:rsidRPr="00297BBF">
          <w:rPr>
            <w:rStyle w:val="Hyperlink"/>
            <w:noProof/>
          </w:rPr>
          <w:t>Figure 8 COMPLEX ENVIRONMENT'S KITCHEN COMPARISON MADE TO FIGURE 6</w:t>
        </w:r>
        <w:r>
          <w:rPr>
            <w:noProof/>
            <w:webHidden/>
          </w:rPr>
          <w:tab/>
        </w:r>
        <w:r>
          <w:rPr>
            <w:noProof/>
            <w:webHidden/>
          </w:rPr>
          <w:fldChar w:fldCharType="begin"/>
        </w:r>
        <w:r>
          <w:rPr>
            <w:noProof/>
            <w:webHidden/>
          </w:rPr>
          <w:instrText xml:space="preserve"> PAGEREF _Toc17752011 \h </w:instrText>
        </w:r>
        <w:r>
          <w:rPr>
            <w:noProof/>
            <w:webHidden/>
          </w:rPr>
        </w:r>
        <w:r>
          <w:rPr>
            <w:noProof/>
            <w:webHidden/>
          </w:rPr>
          <w:fldChar w:fldCharType="separate"/>
        </w:r>
        <w:r>
          <w:rPr>
            <w:noProof/>
            <w:webHidden/>
          </w:rPr>
          <w:t>19</w:t>
        </w:r>
        <w:r>
          <w:rPr>
            <w:noProof/>
            <w:webHidden/>
          </w:rPr>
          <w:fldChar w:fldCharType="end"/>
        </w:r>
      </w:hyperlink>
    </w:p>
    <w:p w14:paraId="4C5CC7C0" w14:textId="0E576088" w:rsidR="00382580" w:rsidRDefault="00382580">
      <w:pPr>
        <w:pStyle w:val="TableofFigures"/>
        <w:tabs>
          <w:tab w:val="right" w:leader="dot" w:pos="9350"/>
        </w:tabs>
        <w:rPr>
          <w:rFonts w:asciiTheme="minorHAnsi" w:eastAsiaTheme="minorEastAsia" w:hAnsiTheme="minorHAnsi" w:cstheme="minorBidi"/>
          <w:noProof/>
          <w:lang w:eastAsia="en-GB"/>
        </w:rPr>
      </w:pPr>
      <w:hyperlink w:anchor="_Toc17752012" w:history="1">
        <w:r w:rsidRPr="00297BBF">
          <w:rPr>
            <w:rStyle w:val="Hyperlink"/>
            <w:noProof/>
          </w:rPr>
          <w:t>Figure 9 ENVIRONMENTS SSVEP COOPERATED SYSTEM</w:t>
        </w:r>
        <w:r>
          <w:rPr>
            <w:noProof/>
            <w:webHidden/>
          </w:rPr>
          <w:tab/>
        </w:r>
        <w:r>
          <w:rPr>
            <w:noProof/>
            <w:webHidden/>
          </w:rPr>
          <w:fldChar w:fldCharType="begin"/>
        </w:r>
        <w:r>
          <w:rPr>
            <w:noProof/>
            <w:webHidden/>
          </w:rPr>
          <w:instrText xml:space="preserve"> PAGEREF _Toc17752012 \h </w:instrText>
        </w:r>
        <w:r>
          <w:rPr>
            <w:noProof/>
            <w:webHidden/>
          </w:rPr>
        </w:r>
        <w:r>
          <w:rPr>
            <w:noProof/>
            <w:webHidden/>
          </w:rPr>
          <w:fldChar w:fldCharType="separate"/>
        </w:r>
        <w:r>
          <w:rPr>
            <w:noProof/>
            <w:webHidden/>
          </w:rPr>
          <w:t>20</w:t>
        </w:r>
        <w:r>
          <w:rPr>
            <w:noProof/>
            <w:webHidden/>
          </w:rPr>
          <w:fldChar w:fldCharType="end"/>
        </w:r>
      </w:hyperlink>
    </w:p>
    <w:p w14:paraId="1E67E6FF" w14:textId="44492C67" w:rsidR="00382580" w:rsidRDefault="00382580">
      <w:pPr>
        <w:pStyle w:val="TableofFigures"/>
        <w:tabs>
          <w:tab w:val="right" w:leader="dot" w:pos="9350"/>
        </w:tabs>
        <w:rPr>
          <w:rFonts w:asciiTheme="minorHAnsi" w:eastAsiaTheme="minorEastAsia" w:hAnsiTheme="minorHAnsi" w:cstheme="minorBidi"/>
          <w:noProof/>
          <w:lang w:eastAsia="en-GB"/>
        </w:rPr>
      </w:pPr>
      <w:hyperlink w:anchor="_Toc17752013" w:history="1">
        <w:r w:rsidRPr="00297BBF">
          <w:rPr>
            <w:rStyle w:val="Hyperlink"/>
            <w:noProof/>
          </w:rPr>
          <w:t>Figure 10 HOVER_UI'S EDITOR</w:t>
        </w:r>
        <w:r>
          <w:rPr>
            <w:noProof/>
            <w:webHidden/>
          </w:rPr>
          <w:tab/>
        </w:r>
        <w:r>
          <w:rPr>
            <w:noProof/>
            <w:webHidden/>
          </w:rPr>
          <w:fldChar w:fldCharType="begin"/>
        </w:r>
        <w:r>
          <w:rPr>
            <w:noProof/>
            <w:webHidden/>
          </w:rPr>
          <w:instrText xml:space="preserve"> PAGEREF _Toc17752013 \h </w:instrText>
        </w:r>
        <w:r>
          <w:rPr>
            <w:noProof/>
            <w:webHidden/>
          </w:rPr>
        </w:r>
        <w:r>
          <w:rPr>
            <w:noProof/>
            <w:webHidden/>
          </w:rPr>
          <w:fldChar w:fldCharType="separate"/>
        </w:r>
        <w:r>
          <w:rPr>
            <w:noProof/>
            <w:webHidden/>
          </w:rPr>
          <w:t>21</w:t>
        </w:r>
        <w:r>
          <w:rPr>
            <w:noProof/>
            <w:webHidden/>
          </w:rPr>
          <w:fldChar w:fldCharType="end"/>
        </w:r>
      </w:hyperlink>
    </w:p>
    <w:p w14:paraId="13157ABD" w14:textId="1D5C6F93" w:rsidR="00382580" w:rsidRDefault="00382580">
      <w:pPr>
        <w:pStyle w:val="TableofFigures"/>
        <w:tabs>
          <w:tab w:val="right" w:leader="dot" w:pos="9350"/>
        </w:tabs>
        <w:rPr>
          <w:rFonts w:asciiTheme="minorHAnsi" w:eastAsiaTheme="minorEastAsia" w:hAnsiTheme="minorHAnsi" w:cstheme="minorBidi"/>
          <w:noProof/>
          <w:lang w:eastAsia="en-GB"/>
        </w:rPr>
      </w:pPr>
      <w:hyperlink w:anchor="_Toc17752014" w:history="1">
        <w:r w:rsidRPr="00297BBF">
          <w:rPr>
            <w:rStyle w:val="Hyperlink"/>
            <w:noProof/>
          </w:rPr>
          <w:t>Figure 11 design of testing covering the research questions provided in [5].</w:t>
        </w:r>
        <w:r>
          <w:rPr>
            <w:noProof/>
            <w:webHidden/>
          </w:rPr>
          <w:tab/>
        </w:r>
        <w:r>
          <w:rPr>
            <w:noProof/>
            <w:webHidden/>
          </w:rPr>
          <w:fldChar w:fldCharType="begin"/>
        </w:r>
        <w:r>
          <w:rPr>
            <w:noProof/>
            <w:webHidden/>
          </w:rPr>
          <w:instrText xml:space="preserve"> PAGEREF _Toc17752014 \h </w:instrText>
        </w:r>
        <w:r>
          <w:rPr>
            <w:noProof/>
            <w:webHidden/>
          </w:rPr>
        </w:r>
        <w:r>
          <w:rPr>
            <w:noProof/>
            <w:webHidden/>
          </w:rPr>
          <w:fldChar w:fldCharType="separate"/>
        </w:r>
        <w:r>
          <w:rPr>
            <w:noProof/>
            <w:webHidden/>
          </w:rPr>
          <w:t>22</w:t>
        </w:r>
        <w:r>
          <w:rPr>
            <w:noProof/>
            <w:webHidden/>
          </w:rPr>
          <w:fldChar w:fldCharType="end"/>
        </w:r>
      </w:hyperlink>
    </w:p>
    <w:p w14:paraId="3A125DAE" w14:textId="3D3B87E6" w:rsidR="00382580" w:rsidRDefault="00382580">
      <w:pPr>
        <w:pStyle w:val="TableofFigures"/>
        <w:tabs>
          <w:tab w:val="right" w:leader="dot" w:pos="9350"/>
        </w:tabs>
        <w:rPr>
          <w:rFonts w:asciiTheme="minorHAnsi" w:eastAsiaTheme="minorEastAsia" w:hAnsiTheme="minorHAnsi" w:cstheme="minorBidi"/>
          <w:noProof/>
          <w:lang w:eastAsia="en-GB"/>
        </w:rPr>
      </w:pPr>
      <w:hyperlink w:anchor="_Toc17752015" w:history="1">
        <w:r w:rsidRPr="00297BBF">
          <w:rPr>
            <w:rStyle w:val="Hyperlink"/>
            <w:noProof/>
          </w:rPr>
          <w:t>Figure 12 ACQUISITION TESTING SCENARIO</w:t>
        </w:r>
        <w:r>
          <w:rPr>
            <w:noProof/>
            <w:webHidden/>
          </w:rPr>
          <w:tab/>
        </w:r>
        <w:r>
          <w:rPr>
            <w:noProof/>
            <w:webHidden/>
          </w:rPr>
          <w:fldChar w:fldCharType="begin"/>
        </w:r>
        <w:r>
          <w:rPr>
            <w:noProof/>
            <w:webHidden/>
          </w:rPr>
          <w:instrText xml:space="preserve"> PAGEREF _Toc17752015 \h </w:instrText>
        </w:r>
        <w:r>
          <w:rPr>
            <w:noProof/>
            <w:webHidden/>
          </w:rPr>
        </w:r>
        <w:r>
          <w:rPr>
            <w:noProof/>
            <w:webHidden/>
          </w:rPr>
          <w:fldChar w:fldCharType="separate"/>
        </w:r>
        <w:r>
          <w:rPr>
            <w:noProof/>
            <w:webHidden/>
          </w:rPr>
          <w:t>24</w:t>
        </w:r>
        <w:r>
          <w:rPr>
            <w:noProof/>
            <w:webHidden/>
          </w:rPr>
          <w:fldChar w:fldCharType="end"/>
        </w:r>
      </w:hyperlink>
    </w:p>
    <w:p w14:paraId="6DA0BED0" w14:textId="408C626F" w:rsidR="00382580" w:rsidRDefault="00382580">
      <w:pPr>
        <w:pStyle w:val="TableofFigures"/>
        <w:tabs>
          <w:tab w:val="right" w:leader="dot" w:pos="9350"/>
        </w:tabs>
        <w:rPr>
          <w:rFonts w:asciiTheme="minorHAnsi" w:eastAsiaTheme="minorEastAsia" w:hAnsiTheme="minorHAnsi" w:cstheme="minorBidi"/>
          <w:noProof/>
          <w:lang w:eastAsia="en-GB"/>
        </w:rPr>
      </w:pPr>
      <w:hyperlink w:anchor="_Toc17752016" w:history="1">
        <w:r w:rsidRPr="00297BBF">
          <w:rPr>
            <w:rStyle w:val="Hyperlink"/>
            <w:noProof/>
          </w:rPr>
          <w:t>Figure 13 CONFIGURATION SETTING SCENARIO</w:t>
        </w:r>
        <w:r>
          <w:rPr>
            <w:noProof/>
            <w:webHidden/>
          </w:rPr>
          <w:tab/>
        </w:r>
        <w:r>
          <w:rPr>
            <w:noProof/>
            <w:webHidden/>
          </w:rPr>
          <w:fldChar w:fldCharType="begin"/>
        </w:r>
        <w:r>
          <w:rPr>
            <w:noProof/>
            <w:webHidden/>
          </w:rPr>
          <w:instrText xml:space="preserve"> PAGEREF _Toc17752016 \h </w:instrText>
        </w:r>
        <w:r>
          <w:rPr>
            <w:noProof/>
            <w:webHidden/>
          </w:rPr>
        </w:r>
        <w:r>
          <w:rPr>
            <w:noProof/>
            <w:webHidden/>
          </w:rPr>
          <w:fldChar w:fldCharType="separate"/>
        </w:r>
        <w:r>
          <w:rPr>
            <w:noProof/>
            <w:webHidden/>
          </w:rPr>
          <w:t>25</w:t>
        </w:r>
        <w:r>
          <w:rPr>
            <w:noProof/>
            <w:webHidden/>
          </w:rPr>
          <w:fldChar w:fldCharType="end"/>
        </w:r>
      </w:hyperlink>
    </w:p>
    <w:p w14:paraId="4AC53343" w14:textId="4414EE54" w:rsidR="00382580" w:rsidRDefault="00382580">
      <w:pPr>
        <w:pStyle w:val="TableofFigures"/>
        <w:tabs>
          <w:tab w:val="right" w:leader="dot" w:pos="9350"/>
        </w:tabs>
        <w:rPr>
          <w:rFonts w:asciiTheme="minorHAnsi" w:eastAsiaTheme="minorEastAsia" w:hAnsiTheme="minorHAnsi" w:cstheme="minorBidi"/>
          <w:noProof/>
          <w:lang w:eastAsia="en-GB"/>
        </w:rPr>
      </w:pPr>
      <w:hyperlink w:anchor="_Toc17752017" w:history="1">
        <w:r w:rsidRPr="00297BBF">
          <w:rPr>
            <w:rStyle w:val="Hyperlink"/>
            <w:noProof/>
          </w:rPr>
          <w:t>Figure 14 DATA ACQUISITION COOPERATED BY OPENVIBE'S SSVEP DEMO</w:t>
        </w:r>
        <w:r>
          <w:rPr>
            <w:noProof/>
            <w:webHidden/>
          </w:rPr>
          <w:tab/>
        </w:r>
        <w:r>
          <w:rPr>
            <w:noProof/>
            <w:webHidden/>
          </w:rPr>
          <w:fldChar w:fldCharType="begin"/>
        </w:r>
        <w:r>
          <w:rPr>
            <w:noProof/>
            <w:webHidden/>
          </w:rPr>
          <w:instrText xml:space="preserve"> PAGEREF _Toc17752017 \h </w:instrText>
        </w:r>
        <w:r>
          <w:rPr>
            <w:noProof/>
            <w:webHidden/>
          </w:rPr>
        </w:r>
        <w:r>
          <w:rPr>
            <w:noProof/>
            <w:webHidden/>
          </w:rPr>
          <w:fldChar w:fldCharType="separate"/>
        </w:r>
        <w:r>
          <w:rPr>
            <w:noProof/>
            <w:webHidden/>
          </w:rPr>
          <w:t>26</w:t>
        </w:r>
        <w:r>
          <w:rPr>
            <w:noProof/>
            <w:webHidden/>
          </w:rPr>
          <w:fldChar w:fldCharType="end"/>
        </w:r>
      </w:hyperlink>
    </w:p>
    <w:p w14:paraId="0A4C7B5E" w14:textId="34B27C02" w:rsidR="00382580" w:rsidRDefault="00382580">
      <w:pPr>
        <w:pStyle w:val="TableofFigures"/>
        <w:tabs>
          <w:tab w:val="right" w:leader="dot" w:pos="9350"/>
        </w:tabs>
        <w:rPr>
          <w:rFonts w:asciiTheme="minorHAnsi" w:eastAsiaTheme="minorEastAsia" w:hAnsiTheme="minorHAnsi" w:cstheme="minorBidi"/>
          <w:noProof/>
          <w:lang w:eastAsia="en-GB"/>
        </w:rPr>
      </w:pPr>
      <w:hyperlink w:anchor="_Toc17752018" w:history="1">
        <w:r w:rsidRPr="00297BBF">
          <w:rPr>
            <w:rStyle w:val="Hyperlink"/>
            <w:noProof/>
          </w:rPr>
          <w:t>Figure 15 SSVEP TRAINING CONTROLLER CONFIGURATION VALUES</w:t>
        </w:r>
        <w:r>
          <w:rPr>
            <w:noProof/>
            <w:webHidden/>
          </w:rPr>
          <w:tab/>
        </w:r>
        <w:r>
          <w:rPr>
            <w:noProof/>
            <w:webHidden/>
          </w:rPr>
          <w:fldChar w:fldCharType="begin"/>
        </w:r>
        <w:r>
          <w:rPr>
            <w:noProof/>
            <w:webHidden/>
          </w:rPr>
          <w:instrText xml:space="preserve"> PAGEREF _Toc17752018 \h </w:instrText>
        </w:r>
        <w:r>
          <w:rPr>
            <w:noProof/>
            <w:webHidden/>
          </w:rPr>
        </w:r>
        <w:r>
          <w:rPr>
            <w:noProof/>
            <w:webHidden/>
          </w:rPr>
          <w:fldChar w:fldCharType="separate"/>
        </w:r>
        <w:r>
          <w:rPr>
            <w:noProof/>
            <w:webHidden/>
          </w:rPr>
          <w:t>27</w:t>
        </w:r>
        <w:r>
          <w:rPr>
            <w:noProof/>
            <w:webHidden/>
          </w:rPr>
          <w:fldChar w:fldCharType="end"/>
        </w:r>
      </w:hyperlink>
    </w:p>
    <w:p w14:paraId="33257973" w14:textId="08D2DDAB" w:rsidR="00382580" w:rsidRDefault="00382580">
      <w:pPr>
        <w:pStyle w:val="TableofFigures"/>
        <w:tabs>
          <w:tab w:val="right" w:leader="dot" w:pos="9350"/>
        </w:tabs>
        <w:rPr>
          <w:rFonts w:asciiTheme="minorHAnsi" w:eastAsiaTheme="minorEastAsia" w:hAnsiTheme="minorHAnsi" w:cstheme="minorBidi"/>
          <w:noProof/>
          <w:lang w:eastAsia="en-GB"/>
        </w:rPr>
      </w:pPr>
      <w:hyperlink w:anchor="_Toc17752019" w:history="1">
        <w:r w:rsidRPr="00297BBF">
          <w:rPr>
            <w:rStyle w:val="Hyperlink"/>
            <w:noProof/>
          </w:rPr>
          <w:t>Figure 16 CSP TRAINING SCENARIO PRESENTATION</w:t>
        </w:r>
        <w:r>
          <w:rPr>
            <w:noProof/>
            <w:webHidden/>
          </w:rPr>
          <w:tab/>
        </w:r>
        <w:r>
          <w:rPr>
            <w:noProof/>
            <w:webHidden/>
          </w:rPr>
          <w:fldChar w:fldCharType="begin"/>
        </w:r>
        <w:r>
          <w:rPr>
            <w:noProof/>
            <w:webHidden/>
          </w:rPr>
          <w:instrText xml:space="preserve"> PAGEREF _Toc17752019 \h </w:instrText>
        </w:r>
        <w:r>
          <w:rPr>
            <w:noProof/>
            <w:webHidden/>
          </w:rPr>
        </w:r>
        <w:r>
          <w:rPr>
            <w:noProof/>
            <w:webHidden/>
          </w:rPr>
          <w:fldChar w:fldCharType="separate"/>
        </w:r>
        <w:r>
          <w:rPr>
            <w:noProof/>
            <w:webHidden/>
          </w:rPr>
          <w:t>27</w:t>
        </w:r>
        <w:r>
          <w:rPr>
            <w:noProof/>
            <w:webHidden/>
          </w:rPr>
          <w:fldChar w:fldCharType="end"/>
        </w:r>
      </w:hyperlink>
    </w:p>
    <w:p w14:paraId="3FB10260" w14:textId="240F42CB" w:rsidR="00382580" w:rsidRDefault="00382580">
      <w:pPr>
        <w:pStyle w:val="TableofFigures"/>
        <w:tabs>
          <w:tab w:val="right" w:leader="dot" w:pos="9350"/>
        </w:tabs>
        <w:rPr>
          <w:rFonts w:asciiTheme="minorHAnsi" w:eastAsiaTheme="minorEastAsia" w:hAnsiTheme="minorHAnsi" w:cstheme="minorBidi"/>
          <w:noProof/>
          <w:lang w:eastAsia="en-GB"/>
        </w:rPr>
      </w:pPr>
      <w:hyperlink w:anchor="_Toc17752020" w:history="1">
        <w:r w:rsidRPr="00297BBF">
          <w:rPr>
            <w:rStyle w:val="Hyperlink"/>
            <w:noProof/>
          </w:rPr>
          <w:t>Figure 17 CSP training magnified on pre-processing and filter trainer for two harmonics of the signal.</w:t>
        </w:r>
        <w:r>
          <w:rPr>
            <w:noProof/>
            <w:webHidden/>
          </w:rPr>
          <w:tab/>
        </w:r>
        <w:r>
          <w:rPr>
            <w:noProof/>
            <w:webHidden/>
          </w:rPr>
          <w:fldChar w:fldCharType="begin"/>
        </w:r>
        <w:r>
          <w:rPr>
            <w:noProof/>
            <w:webHidden/>
          </w:rPr>
          <w:instrText xml:space="preserve"> PAGEREF _Toc17752020 \h </w:instrText>
        </w:r>
        <w:r>
          <w:rPr>
            <w:noProof/>
            <w:webHidden/>
          </w:rPr>
        </w:r>
        <w:r>
          <w:rPr>
            <w:noProof/>
            <w:webHidden/>
          </w:rPr>
          <w:fldChar w:fldCharType="separate"/>
        </w:r>
        <w:r>
          <w:rPr>
            <w:noProof/>
            <w:webHidden/>
          </w:rPr>
          <w:t>28</w:t>
        </w:r>
        <w:r>
          <w:rPr>
            <w:noProof/>
            <w:webHidden/>
          </w:rPr>
          <w:fldChar w:fldCharType="end"/>
        </w:r>
      </w:hyperlink>
    </w:p>
    <w:p w14:paraId="04B4EF4D" w14:textId="3527CDB0" w:rsidR="00382580" w:rsidRDefault="00382580">
      <w:pPr>
        <w:pStyle w:val="TableofFigures"/>
        <w:tabs>
          <w:tab w:val="right" w:leader="dot" w:pos="9350"/>
        </w:tabs>
        <w:rPr>
          <w:rFonts w:asciiTheme="minorHAnsi" w:eastAsiaTheme="minorEastAsia" w:hAnsiTheme="minorHAnsi" w:cstheme="minorBidi"/>
          <w:noProof/>
          <w:lang w:eastAsia="en-GB"/>
        </w:rPr>
      </w:pPr>
      <w:hyperlink w:anchor="_Toc17752021" w:history="1">
        <w:r w:rsidRPr="00297BBF">
          <w:rPr>
            <w:rStyle w:val="Hyperlink"/>
            <w:noProof/>
          </w:rPr>
          <w:t>Figure 18 CLASSIFIER TRAINING SCENARIO</w:t>
        </w:r>
        <w:r>
          <w:rPr>
            <w:noProof/>
            <w:webHidden/>
          </w:rPr>
          <w:tab/>
        </w:r>
        <w:r>
          <w:rPr>
            <w:noProof/>
            <w:webHidden/>
          </w:rPr>
          <w:fldChar w:fldCharType="begin"/>
        </w:r>
        <w:r>
          <w:rPr>
            <w:noProof/>
            <w:webHidden/>
          </w:rPr>
          <w:instrText xml:space="preserve"> PAGEREF _Toc17752021 \h </w:instrText>
        </w:r>
        <w:r>
          <w:rPr>
            <w:noProof/>
            <w:webHidden/>
          </w:rPr>
        </w:r>
        <w:r>
          <w:rPr>
            <w:noProof/>
            <w:webHidden/>
          </w:rPr>
          <w:fldChar w:fldCharType="separate"/>
        </w:r>
        <w:r>
          <w:rPr>
            <w:noProof/>
            <w:webHidden/>
          </w:rPr>
          <w:t>29</w:t>
        </w:r>
        <w:r>
          <w:rPr>
            <w:noProof/>
            <w:webHidden/>
          </w:rPr>
          <w:fldChar w:fldCharType="end"/>
        </w:r>
      </w:hyperlink>
    </w:p>
    <w:p w14:paraId="2C4D08F5" w14:textId="58B3796B" w:rsidR="00382580" w:rsidRDefault="00382580">
      <w:pPr>
        <w:pStyle w:val="TableofFigures"/>
        <w:tabs>
          <w:tab w:val="right" w:leader="dot" w:pos="9350"/>
        </w:tabs>
        <w:rPr>
          <w:rFonts w:asciiTheme="minorHAnsi" w:eastAsiaTheme="minorEastAsia" w:hAnsiTheme="minorHAnsi" w:cstheme="minorBidi"/>
          <w:noProof/>
          <w:lang w:eastAsia="en-GB"/>
        </w:rPr>
      </w:pPr>
      <w:hyperlink w:anchor="_Toc17752022" w:history="1">
        <w:r w:rsidRPr="00297BBF">
          <w:rPr>
            <w:rStyle w:val="Hyperlink"/>
            <w:noProof/>
          </w:rPr>
          <w:t>Figure 19 Classifier trainer box setting</w:t>
        </w:r>
        <w:r>
          <w:rPr>
            <w:noProof/>
            <w:webHidden/>
          </w:rPr>
          <w:tab/>
        </w:r>
        <w:r>
          <w:rPr>
            <w:noProof/>
            <w:webHidden/>
          </w:rPr>
          <w:fldChar w:fldCharType="begin"/>
        </w:r>
        <w:r>
          <w:rPr>
            <w:noProof/>
            <w:webHidden/>
          </w:rPr>
          <w:instrText xml:space="preserve"> PAGEREF _Toc17752022 \h </w:instrText>
        </w:r>
        <w:r>
          <w:rPr>
            <w:noProof/>
            <w:webHidden/>
          </w:rPr>
        </w:r>
        <w:r>
          <w:rPr>
            <w:noProof/>
            <w:webHidden/>
          </w:rPr>
          <w:fldChar w:fldCharType="separate"/>
        </w:r>
        <w:r>
          <w:rPr>
            <w:noProof/>
            <w:webHidden/>
          </w:rPr>
          <w:t>30</w:t>
        </w:r>
        <w:r>
          <w:rPr>
            <w:noProof/>
            <w:webHidden/>
          </w:rPr>
          <w:fldChar w:fldCharType="end"/>
        </w:r>
      </w:hyperlink>
    </w:p>
    <w:p w14:paraId="225D6A62" w14:textId="2AE9ED5C" w:rsidR="00382580" w:rsidRDefault="00382580">
      <w:pPr>
        <w:pStyle w:val="TableofFigures"/>
        <w:tabs>
          <w:tab w:val="right" w:leader="dot" w:pos="9350"/>
        </w:tabs>
        <w:rPr>
          <w:rFonts w:asciiTheme="minorHAnsi" w:eastAsiaTheme="minorEastAsia" w:hAnsiTheme="minorHAnsi" w:cstheme="minorBidi"/>
          <w:noProof/>
          <w:lang w:eastAsia="en-GB"/>
        </w:rPr>
      </w:pPr>
      <w:hyperlink w:anchor="_Toc17752023" w:history="1">
        <w:r w:rsidRPr="00297BBF">
          <w:rPr>
            <w:rStyle w:val="Hyperlink"/>
            <w:noProof/>
          </w:rPr>
          <w:t>Figure 20 PREPROCESSING OF SIGNALS BEFORE REACHING THE CLASSIFIER TRAINER</w:t>
        </w:r>
        <w:r>
          <w:rPr>
            <w:noProof/>
            <w:webHidden/>
          </w:rPr>
          <w:tab/>
        </w:r>
        <w:r>
          <w:rPr>
            <w:noProof/>
            <w:webHidden/>
          </w:rPr>
          <w:fldChar w:fldCharType="begin"/>
        </w:r>
        <w:r>
          <w:rPr>
            <w:noProof/>
            <w:webHidden/>
          </w:rPr>
          <w:instrText xml:space="preserve"> PAGEREF _Toc17752023 \h </w:instrText>
        </w:r>
        <w:r>
          <w:rPr>
            <w:noProof/>
            <w:webHidden/>
          </w:rPr>
        </w:r>
        <w:r>
          <w:rPr>
            <w:noProof/>
            <w:webHidden/>
          </w:rPr>
          <w:fldChar w:fldCharType="separate"/>
        </w:r>
        <w:r>
          <w:rPr>
            <w:noProof/>
            <w:webHidden/>
          </w:rPr>
          <w:t>31</w:t>
        </w:r>
        <w:r>
          <w:rPr>
            <w:noProof/>
            <w:webHidden/>
          </w:rPr>
          <w:fldChar w:fldCharType="end"/>
        </w:r>
      </w:hyperlink>
    </w:p>
    <w:p w14:paraId="74C70119" w14:textId="1D97CAAC" w:rsidR="00382580" w:rsidRDefault="00382580">
      <w:pPr>
        <w:pStyle w:val="TableofFigures"/>
        <w:tabs>
          <w:tab w:val="right" w:leader="dot" w:pos="9350"/>
        </w:tabs>
        <w:rPr>
          <w:rFonts w:asciiTheme="minorHAnsi" w:eastAsiaTheme="minorEastAsia" w:hAnsiTheme="minorHAnsi" w:cstheme="minorBidi"/>
          <w:noProof/>
          <w:lang w:eastAsia="en-GB"/>
        </w:rPr>
      </w:pPr>
      <w:hyperlink w:anchor="_Toc17752024" w:history="1">
        <w:r w:rsidRPr="00297BBF">
          <w:rPr>
            <w:rStyle w:val="Hyperlink"/>
            <w:noProof/>
          </w:rPr>
          <w:t>Figure 21 PERFORMANCE MEASUREMENT SCENARIO</w:t>
        </w:r>
        <w:r>
          <w:rPr>
            <w:noProof/>
            <w:webHidden/>
          </w:rPr>
          <w:tab/>
        </w:r>
        <w:r>
          <w:rPr>
            <w:noProof/>
            <w:webHidden/>
          </w:rPr>
          <w:fldChar w:fldCharType="begin"/>
        </w:r>
        <w:r>
          <w:rPr>
            <w:noProof/>
            <w:webHidden/>
          </w:rPr>
          <w:instrText xml:space="preserve"> PAGEREF _Toc17752024 \h </w:instrText>
        </w:r>
        <w:r>
          <w:rPr>
            <w:noProof/>
            <w:webHidden/>
          </w:rPr>
        </w:r>
        <w:r>
          <w:rPr>
            <w:noProof/>
            <w:webHidden/>
          </w:rPr>
          <w:fldChar w:fldCharType="separate"/>
        </w:r>
        <w:r>
          <w:rPr>
            <w:noProof/>
            <w:webHidden/>
          </w:rPr>
          <w:t>32</w:t>
        </w:r>
        <w:r>
          <w:rPr>
            <w:noProof/>
            <w:webHidden/>
          </w:rPr>
          <w:fldChar w:fldCharType="end"/>
        </w:r>
      </w:hyperlink>
    </w:p>
    <w:p w14:paraId="11821193" w14:textId="34EF0A4F" w:rsidR="00382580" w:rsidRDefault="00382580">
      <w:pPr>
        <w:pStyle w:val="TableofFigures"/>
        <w:tabs>
          <w:tab w:val="right" w:leader="dot" w:pos="9350"/>
        </w:tabs>
        <w:rPr>
          <w:rFonts w:asciiTheme="minorHAnsi" w:eastAsiaTheme="minorEastAsia" w:hAnsiTheme="minorHAnsi" w:cstheme="minorBidi"/>
          <w:noProof/>
          <w:lang w:eastAsia="en-GB"/>
        </w:rPr>
      </w:pPr>
      <w:hyperlink w:anchor="_Toc17752025" w:history="1">
        <w:r w:rsidRPr="00297BBF">
          <w:rPr>
            <w:rStyle w:val="Hyperlink"/>
            <w:noProof/>
          </w:rPr>
          <w:t>Figure 22 PERFORMANCE BOX CONFIGURATION OPTIONS</w:t>
        </w:r>
        <w:r>
          <w:rPr>
            <w:noProof/>
            <w:webHidden/>
          </w:rPr>
          <w:tab/>
        </w:r>
        <w:r>
          <w:rPr>
            <w:noProof/>
            <w:webHidden/>
          </w:rPr>
          <w:fldChar w:fldCharType="begin"/>
        </w:r>
        <w:r>
          <w:rPr>
            <w:noProof/>
            <w:webHidden/>
          </w:rPr>
          <w:instrText xml:space="preserve"> PAGEREF _Toc17752025 \h </w:instrText>
        </w:r>
        <w:r>
          <w:rPr>
            <w:noProof/>
            <w:webHidden/>
          </w:rPr>
        </w:r>
        <w:r>
          <w:rPr>
            <w:noProof/>
            <w:webHidden/>
          </w:rPr>
          <w:fldChar w:fldCharType="separate"/>
        </w:r>
        <w:r>
          <w:rPr>
            <w:noProof/>
            <w:webHidden/>
          </w:rPr>
          <w:t>32</w:t>
        </w:r>
        <w:r>
          <w:rPr>
            <w:noProof/>
            <w:webHidden/>
          </w:rPr>
          <w:fldChar w:fldCharType="end"/>
        </w:r>
      </w:hyperlink>
    </w:p>
    <w:p w14:paraId="45E8E0AF" w14:textId="1D670884" w:rsidR="00382580" w:rsidRDefault="00382580">
      <w:pPr>
        <w:pStyle w:val="TableofFigures"/>
        <w:tabs>
          <w:tab w:val="right" w:leader="dot" w:pos="9350"/>
        </w:tabs>
        <w:rPr>
          <w:rFonts w:asciiTheme="minorHAnsi" w:eastAsiaTheme="minorEastAsia" w:hAnsiTheme="minorHAnsi" w:cstheme="minorBidi"/>
          <w:noProof/>
          <w:lang w:eastAsia="en-GB"/>
        </w:rPr>
      </w:pPr>
      <w:hyperlink w:anchor="_Toc17752026" w:history="1">
        <w:r w:rsidRPr="00297BBF">
          <w:rPr>
            <w:rStyle w:val="Hyperlink"/>
            <w:noProof/>
          </w:rPr>
          <w:t>Figure 23 Main PROCESS (online) OpenVibe design.</w:t>
        </w:r>
        <w:r>
          <w:rPr>
            <w:noProof/>
            <w:webHidden/>
          </w:rPr>
          <w:tab/>
        </w:r>
        <w:r>
          <w:rPr>
            <w:noProof/>
            <w:webHidden/>
          </w:rPr>
          <w:fldChar w:fldCharType="begin"/>
        </w:r>
        <w:r>
          <w:rPr>
            <w:noProof/>
            <w:webHidden/>
          </w:rPr>
          <w:instrText xml:space="preserve"> PAGEREF _Toc17752026 \h </w:instrText>
        </w:r>
        <w:r>
          <w:rPr>
            <w:noProof/>
            <w:webHidden/>
          </w:rPr>
        </w:r>
        <w:r>
          <w:rPr>
            <w:noProof/>
            <w:webHidden/>
          </w:rPr>
          <w:fldChar w:fldCharType="separate"/>
        </w:r>
        <w:r>
          <w:rPr>
            <w:noProof/>
            <w:webHidden/>
          </w:rPr>
          <w:t>34</w:t>
        </w:r>
        <w:r>
          <w:rPr>
            <w:noProof/>
            <w:webHidden/>
          </w:rPr>
          <w:fldChar w:fldCharType="end"/>
        </w:r>
      </w:hyperlink>
    </w:p>
    <w:p w14:paraId="120080D4" w14:textId="667ACA52" w:rsidR="00382580" w:rsidRDefault="00382580">
      <w:pPr>
        <w:pStyle w:val="TableofFigures"/>
        <w:tabs>
          <w:tab w:val="right" w:leader="dot" w:pos="9350"/>
        </w:tabs>
        <w:rPr>
          <w:rFonts w:asciiTheme="minorHAnsi" w:eastAsiaTheme="minorEastAsia" w:hAnsiTheme="minorHAnsi" w:cstheme="minorBidi"/>
          <w:noProof/>
          <w:lang w:eastAsia="en-GB"/>
        </w:rPr>
      </w:pPr>
      <w:hyperlink w:anchor="_Toc17752027" w:history="1">
        <w:r w:rsidRPr="00297BBF">
          <w:rPr>
            <w:rStyle w:val="Hyperlink"/>
            <w:noProof/>
          </w:rPr>
          <w:t>Figure 24 enum for stimulation labels</w:t>
        </w:r>
        <w:r>
          <w:rPr>
            <w:noProof/>
            <w:webHidden/>
          </w:rPr>
          <w:tab/>
        </w:r>
        <w:r>
          <w:rPr>
            <w:noProof/>
            <w:webHidden/>
          </w:rPr>
          <w:fldChar w:fldCharType="begin"/>
        </w:r>
        <w:r>
          <w:rPr>
            <w:noProof/>
            <w:webHidden/>
          </w:rPr>
          <w:instrText xml:space="preserve"> PAGEREF _Toc17752027 \h </w:instrText>
        </w:r>
        <w:r>
          <w:rPr>
            <w:noProof/>
            <w:webHidden/>
          </w:rPr>
        </w:r>
        <w:r>
          <w:rPr>
            <w:noProof/>
            <w:webHidden/>
          </w:rPr>
          <w:fldChar w:fldCharType="separate"/>
        </w:r>
        <w:r>
          <w:rPr>
            <w:noProof/>
            <w:webHidden/>
          </w:rPr>
          <w:t>36</w:t>
        </w:r>
        <w:r>
          <w:rPr>
            <w:noProof/>
            <w:webHidden/>
          </w:rPr>
          <w:fldChar w:fldCharType="end"/>
        </w:r>
      </w:hyperlink>
    </w:p>
    <w:p w14:paraId="385B0408" w14:textId="061F53D5" w:rsidR="00382580" w:rsidRDefault="00382580">
      <w:pPr>
        <w:pStyle w:val="TableofFigures"/>
        <w:tabs>
          <w:tab w:val="right" w:leader="dot" w:pos="9350"/>
        </w:tabs>
        <w:rPr>
          <w:rFonts w:asciiTheme="minorHAnsi" w:eastAsiaTheme="minorEastAsia" w:hAnsiTheme="minorHAnsi" w:cstheme="minorBidi"/>
          <w:noProof/>
          <w:lang w:eastAsia="en-GB"/>
        </w:rPr>
      </w:pPr>
      <w:hyperlink w:anchor="_Toc17752028" w:history="1">
        <w:r w:rsidRPr="00297BBF">
          <w:rPr>
            <w:rStyle w:val="Hyperlink"/>
            <w:noProof/>
          </w:rPr>
          <w:t>Figure 25 a snippet from RecieveBytes function in the TCP manager class</w:t>
        </w:r>
        <w:r>
          <w:rPr>
            <w:noProof/>
            <w:webHidden/>
          </w:rPr>
          <w:tab/>
        </w:r>
        <w:r>
          <w:rPr>
            <w:noProof/>
            <w:webHidden/>
          </w:rPr>
          <w:fldChar w:fldCharType="begin"/>
        </w:r>
        <w:r>
          <w:rPr>
            <w:noProof/>
            <w:webHidden/>
          </w:rPr>
          <w:instrText xml:space="preserve"> PAGEREF _Toc17752028 \h </w:instrText>
        </w:r>
        <w:r>
          <w:rPr>
            <w:noProof/>
            <w:webHidden/>
          </w:rPr>
        </w:r>
        <w:r>
          <w:rPr>
            <w:noProof/>
            <w:webHidden/>
          </w:rPr>
          <w:fldChar w:fldCharType="separate"/>
        </w:r>
        <w:r>
          <w:rPr>
            <w:noProof/>
            <w:webHidden/>
          </w:rPr>
          <w:t>37</w:t>
        </w:r>
        <w:r>
          <w:rPr>
            <w:noProof/>
            <w:webHidden/>
          </w:rPr>
          <w:fldChar w:fldCharType="end"/>
        </w:r>
      </w:hyperlink>
    </w:p>
    <w:p w14:paraId="16B67788" w14:textId="73D349F4" w:rsidR="00382580" w:rsidRDefault="00382580">
      <w:pPr>
        <w:pStyle w:val="TableofFigures"/>
        <w:tabs>
          <w:tab w:val="right" w:leader="dot" w:pos="9350"/>
        </w:tabs>
        <w:rPr>
          <w:rFonts w:asciiTheme="minorHAnsi" w:eastAsiaTheme="minorEastAsia" w:hAnsiTheme="minorHAnsi" w:cstheme="minorBidi"/>
          <w:noProof/>
          <w:lang w:eastAsia="en-GB"/>
        </w:rPr>
      </w:pPr>
      <w:hyperlink w:anchor="_Toc17752029" w:history="1">
        <w:r w:rsidRPr="00297BBF">
          <w:rPr>
            <w:rStyle w:val="Hyperlink"/>
            <w:noProof/>
          </w:rPr>
          <w:t>Figure 26 MouseOver class using inbuild unity function OnMouseUp</w:t>
        </w:r>
        <w:r>
          <w:rPr>
            <w:noProof/>
            <w:webHidden/>
          </w:rPr>
          <w:tab/>
        </w:r>
        <w:r>
          <w:rPr>
            <w:noProof/>
            <w:webHidden/>
          </w:rPr>
          <w:fldChar w:fldCharType="begin"/>
        </w:r>
        <w:r>
          <w:rPr>
            <w:noProof/>
            <w:webHidden/>
          </w:rPr>
          <w:instrText xml:space="preserve"> PAGEREF _Toc17752029 \h </w:instrText>
        </w:r>
        <w:r>
          <w:rPr>
            <w:noProof/>
            <w:webHidden/>
          </w:rPr>
        </w:r>
        <w:r>
          <w:rPr>
            <w:noProof/>
            <w:webHidden/>
          </w:rPr>
          <w:fldChar w:fldCharType="separate"/>
        </w:r>
        <w:r>
          <w:rPr>
            <w:noProof/>
            <w:webHidden/>
          </w:rPr>
          <w:t>37</w:t>
        </w:r>
        <w:r>
          <w:rPr>
            <w:noProof/>
            <w:webHidden/>
          </w:rPr>
          <w:fldChar w:fldCharType="end"/>
        </w:r>
      </w:hyperlink>
    </w:p>
    <w:p w14:paraId="711460F7" w14:textId="3C914EA1" w:rsidR="00382580" w:rsidRDefault="00382580">
      <w:pPr>
        <w:pStyle w:val="TableofFigures"/>
        <w:tabs>
          <w:tab w:val="right" w:leader="dot" w:pos="9350"/>
        </w:tabs>
        <w:rPr>
          <w:rFonts w:asciiTheme="minorHAnsi" w:eastAsiaTheme="minorEastAsia" w:hAnsiTheme="minorHAnsi" w:cstheme="minorBidi"/>
          <w:noProof/>
          <w:lang w:eastAsia="en-GB"/>
        </w:rPr>
      </w:pPr>
      <w:hyperlink w:anchor="_Toc17752030" w:history="1">
        <w:r w:rsidRPr="00297BBF">
          <w:rPr>
            <w:rStyle w:val="Hyperlink"/>
            <w:noProof/>
          </w:rPr>
          <w:t>Figure 27 raycasting method used in VR</w:t>
        </w:r>
        <w:r>
          <w:rPr>
            <w:noProof/>
            <w:webHidden/>
          </w:rPr>
          <w:tab/>
        </w:r>
        <w:r>
          <w:rPr>
            <w:noProof/>
            <w:webHidden/>
          </w:rPr>
          <w:fldChar w:fldCharType="begin"/>
        </w:r>
        <w:r>
          <w:rPr>
            <w:noProof/>
            <w:webHidden/>
          </w:rPr>
          <w:instrText xml:space="preserve"> PAGEREF _Toc17752030 \h </w:instrText>
        </w:r>
        <w:r>
          <w:rPr>
            <w:noProof/>
            <w:webHidden/>
          </w:rPr>
        </w:r>
        <w:r>
          <w:rPr>
            <w:noProof/>
            <w:webHidden/>
          </w:rPr>
          <w:fldChar w:fldCharType="separate"/>
        </w:r>
        <w:r>
          <w:rPr>
            <w:noProof/>
            <w:webHidden/>
          </w:rPr>
          <w:t>38</w:t>
        </w:r>
        <w:r>
          <w:rPr>
            <w:noProof/>
            <w:webHidden/>
          </w:rPr>
          <w:fldChar w:fldCharType="end"/>
        </w:r>
      </w:hyperlink>
    </w:p>
    <w:p w14:paraId="35D8C54A" w14:textId="7B7016C3" w:rsidR="00382580" w:rsidRDefault="00382580">
      <w:pPr>
        <w:pStyle w:val="TableofFigures"/>
        <w:tabs>
          <w:tab w:val="right" w:leader="dot" w:pos="9350"/>
        </w:tabs>
        <w:rPr>
          <w:rFonts w:asciiTheme="minorHAnsi" w:eastAsiaTheme="minorEastAsia" w:hAnsiTheme="minorHAnsi" w:cstheme="minorBidi"/>
          <w:noProof/>
          <w:lang w:eastAsia="en-GB"/>
        </w:rPr>
      </w:pPr>
      <w:hyperlink w:anchor="_Toc17752031" w:history="1">
        <w:r w:rsidRPr="00297BBF">
          <w:rPr>
            <w:rStyle w:val="Hyperlink"/>
            <w:noProof/>
          </w:rPr>
          <w:t>Figure 28 Create_buttons function implemented in CanvasScript class</w:t>
        </w:r>
        <w:r>
          <w:rPr>
            <w:noProof/>
            <w:webHidden/>
          </w:rPr>
          <w:tab/>
        </w:r>
        <w:r>
          <w:rPr>
            <w:noProof/>
            <w:webHidden/>
          </w:rPr>
          <w:fldChar w:fldCharType="begin"/>
        </w:r>
        <w:r>
          <w:rPr>
            <w:noProof/>
            <w:webHidden/>
          </w:rPr>
          <w:instrText xml:space="preserve"> PAGEREF _Toc17752031 \h </w:instrText>
        </w:r>
        <w:r>
          <w:rPr>
            <w:noProof/>
            <w:webHidden/>
          </w:rPr>
        </w:r>
        <w:r>
          <w:rPr>
            <w:noProof/>
            <w:webHidden/>
          </w:rPr>
          <w:fldChar w:fldCharType="separate"/>
        </w:r>
        <w:r>
          <w:rPr>
            <w:noProof/>
            <w:webHidden/>
          </w:rPr>
          <w:t>39</w:t>
        </w:r>
        <w:r>
          <w:rPr>
            <w:noProof/>
            <w:webHidden/>
          </w:rPr>
          <w:fldChar w:fldCharType="end"/>
        </w:r>
      </w:hyperlink>
    </w:p>
    <w:p w14:paraId="58156E8A" w14:textId="51FDDF78" w:rsidR="00382580" w:rsidRDefault="00382580">
      <w:pPr>
        <w:pStyle w:val="TableofFigures"/>
        <w:tabs>
          <w:tab w:val="right" w:leader="dot" w:pos="9350"/>
        </w:tabs>
        <w:rPr>
          <w:rFonts w:asciiTheme="minorHAnsi" w:eastAsiaTheme="minorEastAsia" w:hAnsiTheme="minorHAnsi" w:cstheme="minorBidi"/>
          <w:noProof/>
          <w:lang w:eastAsia="en-GB"/>
        </w:rPr>
      </w:pPr>
      <w:hyperlink w:anchor="_Toc17752032" w:history="1">
        <w:r w:rsidRPr="00297BBF">
          <w:rPr>
            <w:rStyle w:val="Hyperlink"/>
            <w:noProof/>
          </w:rPr>
          <w:t>Figure 29, name generation illustrated. The image is taken from the Experiment class.</w:t>
        </w:r>
        <w:r>
          <w:rPr>
            <w:noProof/>
            <w:webHidden/>
          </w:rPr>
          <w:tab/>
        </w:r>
        <w:r>
          <w:rPr>
            <w:noProof/>
            <w:webHidden/>
          </w:rPr>
          <w:fldChar w:fldCharType="begin"/>
        </w:r>
        <w:r>
          <w:rPr>
            <w:noProof/>
            <w:webHidden/>
          </w:rPr>
          <w:instrText xml:space="preserve"> PAGEREF _Toc17752032 \h </w:instrText>
        </w:r>
        <w:r>
          <w:rPr>
            <w:noProof/>
            <w:webHidden/>
          </w:rPr>
        </w:r>
        <w:r>
          <w:rPr>
            <w:noProof/>
            <w:webHidden/>
          </w:rPr>
          <w:fldChar w:fldCharType="separate"/>
        </w:r>
        <w:r>
          <w:rPr>
            <w:noProof/>
            <w:webHidden/>
          </w:rPr>
          <w:t>40</w:t>
        </w:r>
        <w:r>
          <w:rPr>
            <w:noProof/>
            <w:webHidden/>
          </w:rPr>
          <w:fldChar w:fldCharType="end"/>
        </w:r>
      </w:hyperlink>
    </w:p>
    <w:p w14:paraId="493E88FC" w14:textId="3B7AE2BE" w:rsidR="00382580" w:rsidRDefault="00382580">
      <w:pPr>
        <w:pStyle w:val="TableofFigures"/>
        <w:tabs>
          <w:tab w:val="right" w:leader="dot" w:pos="9350"/>
        </w:tabs>
        <w:rPr>
          <w:rFonts w:asciiTheme="minorHAnsi" w:eastAsiaTheme="minorEastAsia" w:hAnsiTheme="minorHAnsi" w:cstheme="minorBidi"/>
          <w:noProof/>
          <w:lang w:eastAsia="en-GB"/>
        </w:rPr>
      </w:pPr>
      <w:hyperlink w:anchor="_Toc17752033" w:history="1">
        <w:r w:rsidRPr="00297BBF">
          <w:rPr>
            <w:rStyle w:val="Hyperlink"/>
            <w:noProof/>
          </w:rPr>
          <w:t>Figure 30 Button configuration in the unity editor.</w:t>
        </w:r>
        <w:r>
          <w:rPr>
            <w:noProof/>
            <w:webHidden/>
          </w:rPr>
          <w:tab/>
        </w:r>
        <w:r>
          <w:rPr>
            <w:noProof/>
            <w:webHidden/>
          </w:rPr>
          <w:fldChar w:fldCharType="begin"/>
        </w:r>
        <w:r>
          <w:rPr>
            <w:noProof/>
            <w:webHidden/>
          </w:rPr>
          <w:instrText xml:space="preserve"> PAGEREF _Toc17752033 \h </w:instrText>
        </w:r>
        <w:r>
          <w:rPr>
            <w:noProof/>
            <w:webHidden/>
          </w:rPr>
        </w:r>
        <w:r>
          <w:rPr>
            <w:noProof/>
            <w:webHidden/>
          </w:rPr>
          <w:fldChar w:fldCharType="separate"/>
        </w:r>
        <w:r>
          <w:rPr>
            <w:noProof/>
            <w:webHidden/>
          </w:rPr>
          <w:t>41</w:t>
        </w:r>
        <w:r>
          <w:rPr>
            <w:noProof/>
            <w:webHidden/>
          </w:rPr>
          <w:fldChar w:fldCharType="end"/>
        </w:r>
      </w:hyperlink>
    </w:p>
    <w:p w14:paraId="7F1A181D" w14:textId="24171E74" w:rsidR="00382580" w:rsidRDefault="00382580">
      <w:pPr>
        <w:pStyle w:val="TableofFigures"/>
        <w:tabs>
          <w:tab w:val="right" w:leader="dot" w:pos="9350"/>
        </w:tabs>
        <w:rPr>
          <w:rFonts w:asciiTheme="minorHAnsi" w:eastAsiaTheme="minorEastAsia" w:hAnsiTheme="minorHAnsi" w:cstheme="minorBidi"/>
          <w:noProof/>
          <w:lang w:eastAsia="en-GB"/>
        </w:rPr>
      </w:pPr>
      <w:hyperlink w:anchor="_Toc17752034" w:history="1">
        <w:r w:rsidRPr="00297BBF">
          <w:rPr>
            <w:rStyle w:val="Hyperlink"/>
            <w:noProof/>
          </w:rPr>
          <w:t>Figure 31 buttons_change_color method defined in the Hover_UI class</w:t>
        </w:r>
        <w:r>
          <w:rPr>
            <w:noProof/>
            <w:webHidden/>
          </w:rPr>
          <w:tab/>
        </w:r>
        <w:r>
          <w:rPr>
            <w:noProof/>
            <w:webHidden/>
          </w:rPr>
          <w:fldChar w:fldCharType="begin"/>
        </w:r>
        <w:r>
          <w:rPr>
            <w:noProof/>
            <w:webHidden/>
          </w:rPr>
          <w:instrText xml:space="preserve"> PAGEREF _Toc17752034 \h </w:instrText>
        </w:r>
        <w:r>
          <w:rPr>
            <w:noProof/>
            <w:webHidden/>
          </w:rPr>
        </w:r>
        <w:r>
          <w:rPr>
            <w:noProof/>
            <w:webHidden/>
          </w:rPr>
          <w:fldChar w:fldCharType="separate"/>
        </w:r>
        <w:r>
          <w:rPr>
            <w:noProof/>
            <w:webHidden/>
          </w:rPr>
          <w:t>42</w:t>
        </w:r>
        <w:r>
          <w:rPr>
            <w:noProof/>
            <w:webHidden/>
          </w:rPr>
          <w:fldChar w:fldCharType="end"/>
        </w:r>
      </w:hyperlink>
    </w:p>
    <w:p w14:paraId="271C184F" w14:textId="378216CB" w:rsidR="00382580" w:rsidRDefault="00382580">
      <w:pPr>
        <w:pStyle w:val="TableofFigures"/>
        <w:tabs>
          <w:tab w:val="right" w:leader="dot" w:pos="9350"/>
        </w:tabs>
        <w:rPr>
          <w:rFonts w:asciiTheme="minorHAnsi" w:eastAsiaTheme="minorEastAsia" w:hAnsiTheme="minorHAnsi" w:cstheme="minorBidi"/>
          <w:noProof/>
          <w:lang w:eastAsia="en-GB"/>
        </w:rPr>
      </w:pPr>
      <w:hyperlink w:anchor="_Toc17752035" w:history="1">
        <w:r w:rsidRPr="00297BBF">
          <w:rPr>
            <w:rStyle w:val="Hyperlink"/>
            <w:noProof/>
          </w:rPr>
          <w:t>Figure 32 button placement after each reached the maximum distance away from the original position.</w:t>
        </w:r>
        <w:r>
          <w:rPr>
            <w:noProof/>
            <w:webHidden/>
          </w:rPr>
          <w:tab/>
        </w:r>
        <w:r>
          <w:rPr>
            <w:noProof/>
            <w:webHidden/>
          </w:rPr>
          <w:fldChar w:fldCharType="begin"/>
        </w:r>
        <w:r>
          <w:rPr>
            <w:noProof/>
            <w:webHidden/>
          </w:rPr>
          <w:instrText xml:space="preserve"> PAGEREF _Toc17752035 \h </w:instrText>
        </w:r>
        <w:r>
          <w:rPr>
            <w:noProof/>
            <w:webHidden/>
          </w:rPr>
        </w:r>
        <w:r>
          <w:rPr>
            <w:noProof/>
            <w:webHidden/>
          </w:rPr>
          <w:fldChar w:fldCharType="separate"/>
        </w:r>
        <w:r>
          <w:rPr>
            <w:noProof/>
            <w:webHidden/>
          </w:rPr>
          <w:t>43</w:t>
        </w:r>
        <w:r>
          <w:rPr>
            <w:noProof/>
            <w:webHidden/>
          </w:rPr>
          <w:fldChar w:fldCharType="end"/>
        </w:r>
      </w:hyperlink>
    </w:p>
    <w:p w14:paraId="7BDD4744" w14:textId="6D7AFA2E" w:rsidR="00382580" w:rsidRDefault="00382580">
      <w:pPr>
        <w:pStyle w:val="TableofFigures"/>
        <w:tabs>
          <w:tab w:val="right" w:leader="dot" w:pos="9350"/>
        </w:tabs>
        <w:rPr>
          <w:rFonts w:asciiTheme="minorHAnsi" w:eastAsiaTheme="minorEastAsia" w:hAnsiTheme="minorHAnsi" w:cstheme="minorBidi"/>
          <w:noProof/>
          <w:lang w:eastAsia="en-GB"/>
        </w:rPr>
      </w:pPr>
      <w:hyperlink w:anchor="_Toc17752036" w:history="1">
        <w:r w:rsidRPr="00297BBF">
          <w:rPr>
            <w:rStyle w:val="Hyperlink"/>
            <w:noProof/>
          </w:rPr>
          <w:t>Figure 33 Frame-based flickering using the frame to make apply the flickering effect.</w:t>
        </w:r>
        <w:r>
          <w:rPr>
            <w:noProof/>
            <w:webHidden/>
          </w:rPr>
          <w:tab/>
        </w:r>
        <w:r>
          <w:rPr>
            <w:noProof/>
            <w:webHidden/>
          </w:rPr>
          <w:fldChar w:fldCharType="begin"/>
        </w:r>
        <w:r>
          <w:rPr>
            <w:noProof/>
            <w:webHidden/>
          </w:rPr>
          <w:instrText xml:space="preserve"> PAGEREF _Toc17752036 \h </w:instrText>
        </w:r>
        <w:r>
          <w:rPr>
            <w:noProof/>
            <w:webHidden/>
          </w:rPr>
        </w:r>
        <w:r>
          <w:rPr>
            <w:noProof/>
            <w:webHidden/>
          </w:rPr>
          <w:fldChar w:fldCharType="separate"/>
        </w:r>
        <w:r>
          <w:rPr>
            <w:noProof/>
            <w:webHidden/>
          </w:rPr>
          <w:t>43</w:t>
        </w:r>
        <w:r>
          <w:rPr>
            <w:noProof/>
            <w:webHidden/>
          </w:rPr>
          <w:fldChar w:fldCharType="end"/>
        </w:r>
      </w:hyperlink>
    </w:p>
    <w:p w14:paraId="73040139" w14:textId="2C02F984" w:rsidR="00382580" w:rsidRDefault="00382580">
      <w:pPr>
        <w:pStyle w:val="TableofFigures"/>
        <w:tabs>
          <w:tab w:val="right" w:leader="dot" w:pos="9350"/>
        </w:tabs>
        <w:rPr>
          <w:rFonts w:asciiTheme="minorHAnsi" w:eastAsiaTheme="minorEastAsia" w:hAnsiTheme="minorHAnsi" w:cstheme="minorBidi"/>
          <w:noProof/>
          <w:lang w:eastAsia="en-GB"/>
        </w:rPr>
      </w:pPr>
      <w:hyperlink w:anchor="_Toc17752037" w:history="1">
        <w:r w:rsidRPr="00297BBF">
          <w:rPr>
            <w:rStyle w:val="Hyperlink"/>
            <w:noProof/>
          </w:rPr>
          <w:t>Figure 34 time-based flickering method</w:t>
        </w:r>
        <w:r>
          <w:rPr>
            <w:noProof/>
            <w:webHidden/>
          </w:rPr>
          <w:tab/>
        </w:r>
        <w:r>
          <w:rPr>
            <w:noProof/>
            <w:webHidden/>
          </w:rPr>
          <w:fldChar w:fldCharType="begin"/>
        </w:r>
        <w:r>
          <w:rPr>
            <w:noProof/>
            <w:webHidden/>
          </w:rPr>
          <w:instrText xml:space="preserve"> PAGEREF _Toc17752037 \h </w:instrText>
        </w:r>
        <w:r>
          <w:rPr>
            <w:noProof/>
            <w:webHidden/>
          </w:rPr>
        </w:r>
        <w:r>
          <w:rPr>
            <w:noProof/>
            <w:webHidden/>
          </w:rPr>
          <w:fldChar w:fldCharType="separate"/>
        </w:r>
        <w:r>
          <w:rPr>
            <w:noProof/>
            <w:webHidden/>
          </w:rPr>
          <w:t>44</w:t>
        </w:r>
        <w:r>
          <w:rPr>
            <w:noProof/>
            <w:webHidden/>
          </w:rPr>
          <w:fldChar w:fldCharType="end"/>
        </w:r>
      </w:hyperlink>
    </w:p>
    <w:p w14:paraId="7BAFDBEB" w14:textId="5039936A" w:rsidR="00382580" w:rsidRDefault="00382580">
      <w:pPr>
        <w:pStyle w:val="TableofFigures"/>
        <w:tabs>
          <w:tab w:val="right" w:leader="dot" w:pos="9350"/>
        </w:tabs>
        <w:rPr>
          <w:rFonts w:asciiTheme="minorHAnsi" w:eastAsiaTheme="minorEastAsia" w:hAnsiTheme="minorHAnsi" w:cstheme="minorBidi"/>
          <w:noProof/>
          <w:lang w:eastAsia="en-GB"/>
        </w:rPr>
      </w:pPr>
      <w:hyperlink w:anchor="_Toc17752038" w:history="1">
        <w:r w:rsidRPr="00297BBF">
          <w:rPr>
            <w:rStyle w:val="Hyperlink"/>
            <w:noProof/>
          </w:rPr>
          <w:t>Figure 35 frame-based, java, and time-based flickering are analysed by the python script</w:t>
        </w:r>
        <w:r>
          <w:rPr>
            <w:noProof/>
            <w:webHidden/>
          </w:rPr>
          <w:tab/>
        </w:r>
        <w:r>
          <w:rPr>
            <w:noProof/>
            <w:webHidden/>
          </w:rPr>
          <w:fldChar w:fldCharType="begin"/>
        </w:r>
        <w:r>
          <w:rPr>
            <w:noProof/>
            <w:webHidden/>
          </w:rPr>
          <w:instrText xml:space="preserve"> PAGEREF _Toc17752038 \h </w:instrText>
        </w:r>
        <w:r>
          <w:rPr>
            <w:noProof/>
            <w:webHidden/>
          </w:rPr>
        </w:r>
        <w:r>
          <w:rPr>
            <w:noProof/>
            <w:webHidden/>
          </w:rPr>
          <w:fldChar w:fldCharType="separate"/>
        </w:r>
        <w:r>
          <w:rPr>
            <w:noProof/>
            <w:webHidden/>
          </w:rPr>
          <w:t>45</w:t>
        </w:r>
        <w:r>
          <w:rPr>
            <w:noProof/>
            <w:webHidden/>
          </w:rPr>
          <w:fldChar w:fldCharType="end"/>
        </w:r>
      </w:hyperlink>
    </w:p>
    <w:p w14:paraId="2494BC16" w14:textId="67109DC4" w:rsidR="00382580" w:rsidRDefault="00382580">
      <w:pPr>
        <w:pStyle w:val="TableofFigures"/>
        <w:tabs>
          <w:tab w:val="right" w:leader="dot" w:pos="9350"/>
        </w:tabs>
        <w:rPr>
          <w:rFonts w:asciiTheme="minorHAnsi" w:eastAsiaTheme="minorEastAsia" w:hAnsiTheme="minorHAnsi" w:cstheme="minorBidi"/>
          <w:noProof/>
          <w:lang w:eastAsia="en-GB"/>
        </w:rPr>
      </w:pPr>
      <w:hyperlink w:anchor="_Toc17752039" w:history="1">
        <w:r w:rsidRPr="00297BBF">
          <w:rPr>
            <w:rStyle w:val="Hyperlink"/>
            <w:noProof/>
          </w:rPr>
          <w:t>Figure 36 move method for moving the buttons to the original position within the required time.</w:t>
        </w:r>
        <w:r>
          <w:rPr>
            <w:noProof/>
            <w:webHidden/>
          </w:rPr>
          <w:tab/>
        </w:r>
        <w:r>
          <w:rPr>
            <w:noProof/>
            <w:webHidden/>
          </w:rPr>
          <w:fldChar w:fldCharType="begin"/>
        </w:r>
        <w:r>
          <w:rPr>
            <w:noProof/>
            <w:webHidden/>
          </w:rPr>
          <w:instrText xml:space="preserve"> PAGEREF _Toc17752039 \h </w:instrText>
        </w:r>
        <w:r>
          <w:rPr>
            <w:noProof/>
            <w:webHidden/>
          </w:rPr>
        </w:r>
        <w:r>
          <w:rPr>
            <w:noProof/>
            <w:webHidden/>
          </w:rPr>
          <w:fldChar w:fldCharType="separate"/>
        </w:r>
        <w:r>
          <w:rPr>
            <w:noProof/>
            <w:webHidden/>
          </w:rPr>
          <w:t>46</w:t>
        </w:r>
        <w:r>
          <w:rPr>
            <w:noProof/>
            <w:webHidden/>
          </w:rPr>
          <w:fldChar w:fldCharType="end"/>
        </w:r>
      </w:hyperlink>
    </w:p>
    <w:p w14:paraId="79005940" w14:textId="12FFF874" w:rsidR="00382580" w:rsidRDefault="00382580">
      <w:pPr>
        <w:pStyle w:val="TableofFigures"/>
        <w:tabs>
          <w:tab w:val="right" w:leader="dot" w:pos="9350"/>
        </w:tabs>
        <w:rPr>
          <w:rFonts w:asciiTheme="minorHAnsi" w:eastAsiaTheme="minorEastAsia" w:hAnsiTheme="minorHAnsi" w:cstheme="minorBidi"/>
          <w:noProof/>
          <w:lang w:eastAsia="en-GB"/>
        </w:rPr>
      </w:pPr>
      <w:hyperlink w:anchor="_Toc17752040" w:history="1">
        <w:r w:rsidRPr="00297BBF">
          <w:rPr>
            <w:rStyle w:val="Hyperlink"/>
            <w:noProof/>
          </w:rPr>
          <w:t>Figure 37 Enobio 20 headgear, image taken from [6]</w:t>
        </w:r>
        <w:r>
          <w:rPr>
            <w:noProof/>
            <w:webHidden/>
          </w:rPr>
          <w:tab/>
        </w:r>
        <w:r>
          <w:rPr>
            <w:noProof/>
            <w:webHidden/>
          </w:rPr>
          <w:fldChar w:fldCharType="begin"/>
        </w:r>
        <w:r>
          <w:rPr>
            <w:noProof/>
            <w:webHidden/>
          </w:rPr>
          <w:instrText xml:space="preserve"> PAGEREF _Toc17752040 \h </w:instrText>
        </w:r>
        <w:r>
          <w:rPr>
            <w:noProof/>
            <w:webHidden/>
          </w:rPr>
        </w:r>
        <w:r>
          <w:rPr>
            <w:noProof/>
            <w:webHidden/>
          </w:rPr>
          <w:fldChar w:fldCharType="separate"/>
        </w:r>
        <w:r>
          <w:rPr>
            <w:noProof/>
            <w:webHidden/>
          </w:rPr>
          <w:t>47</w:t>
        </w:r>
        <w:r>
          <w:rPr>
            <w:noProof/>
            <w:webHidden/>
          </w:rPr>
          <w:fldChar w:fldCharType="end"/>
        </w:r>
      </w:hyperlink>
    </w:p>
    <w:p w14:paraId="1D6CF479" w14:textId="597E355A" w:rsidR="00382580" w:rsidRDefault="00382580">
      <w:pPr>
        <w:pStyle w:val="TableofFigures"/>
        <w:tabs>
          <w:tab w:val="right" w:leader="dot" w:pos="9350"/>
        </w:tabs>
        <w:rPr>
          <w:rFonts w:asciiTheme="minorHAnsi" w:eastAsiaTheme="minorEastAsia" w:hAnsiTheme="minorHAnsi" w:cstheme="minorBidi"/>
          <w:noProof/>
          <w:lang w:eastAsia="en-GB"/>
        </w:rPr>
      </w:pPr>
      <w:hyperlink w:anchor="_Toc17752041" w:history="1">
        <w:r w:rsidRPr="00297BBF">
          <w:rPr>
            <w:rStyle w:val="Hyperlink"/>
            <w:noProof/>
          </w:rPr>
          <w:t>Figure 38 SVM accuracy compared with LDA in classifying stimulus frequencies</w:t>
        </w:r>
        <w:r>
          <w:rPr>
            <w:noProof/>
            <w:webHidden/>
          </w:rPr>
          <w:tab/>
        </w:r>
        <w:r>
          <w:rPr>
            <w:noProof/>
            <w:webHidden/>
          </w:rPr>
          <w:fldChar w:fldCharType="begin"/>
        </w:r>
        <w:r>
          <w:rPr>
            <w:noProof/>
            <w:webHidden/>
          </w:rPr>
          <w:instrText xml:space="preserve"> PAGEREF _Toc17752041 \h </w:instrText>
        </w:r>
        <w:r>
          <w:rPr>
            <w:noProof/>
            <w:webHidden/>
          </w:rPr>
        </w:r>
        <w:r>
          <w:rPr>
            <w:noProof/>
            <w:webHidden/>
          </w:rPr>
          <w:fldChar w:fldCharType="separate"/>
        </w:r>
        <w:r>
          <w:rPr>
            <w:noProof/>
            <w:webHidden/>
          </w:rPr>
          <w:t>52</w:t>
        </w:r>
        <w:r>
          <w:rPr>
            <w:noProof/>
            <w:webHidden/>
          </w:rPr>
          <w:fldChar w:fldCharType="end"/>
        </w:r>
      </w:hyperlink>
    </w:p>
    <w:p w14:paraId="200136BB" w14:textId="314F6456" w:rsidR="007E3E34" w:rsidRPr="001B3DA7" w:rsidRDefault="00382580" w:rsidP="007E3E34">
      <w:pPr>
        <w:rPr>
          <w:rFonts w:cs="Times New Roman"/>
        </w:rPr>
      </w:pPr>
      <w:r>
        <w:rPr>
          <w:rFonts w:cs="Times New Roman"/>
        </w:rPr>
        <w:fldChar w:fldCharType="end"/>
      </w:r>
    </w:p>
    <w:p w14:paraId="74B53212" w14:textId="0BE30311" w:rsidR="007E3E34" w:rsidRPr="007E3E34" w:rsidRDefault="00FE5447" w:rsidP="007E3E34">
      <w:pPr>
        <w:pStyle w:val="Heading1"/>
        <w:rPr>
          <w:color w:val="auto"/>
        </w:rPr>
      </w:pPr>
      <w:bookmarkStart w:id="8" w:name="_Toc15243085"/>
      <w:bookmarkStart w:id="9" w:name="_Toc15243307"/>
      <w:bookmarkStart w:id="10" w:name="_Toc15243320"/>
      <w:bookmarkStart w:id="11" w:name="_Toc17125503"/>
      <w:bookmarkStart w:id="12" w:name="_Toc17293960"/>
      <w:bookmarkStart w:id="13" w:name="_Toc17751939"/>
      <w:r w:rsidRPr="001B3DA7">
        <w:rPr>
          <w:color w:val="auto"/>
        </w:rPr>
        <w:t>List of tables</w:t>
      </w:r>
      <w:bookmarkEnd w:id="8"/>
      <w:bookmarkEnd w:id="9"/>
      <w:bookmarkEnd w:id="10"/>
      <w:bookmarkEnd w:id="11"/>
      <w:bookmarkEnd w:id="12"/>
      <w:bookmarkEnd w:id="13"/>
      <w:r w:rsidRPr="001B3DA7">
        <w:rPr>
          <w:color w:val="auto"/>
        </w:rPr>
        <w:t xml:space="preserve"> </w:t>
      </w:r>
    </w:p>
    <w:p w14:paraId="387A4B96" w14:textId="5CE52F68" w:rsidR="00382580" w:rsidRDefault="00382580">
      <w:pPr>
        <w:pStyle w:val="TableofFigures"/>
        <w:tabs>
          <w:tab w:val="right" w:leader="dot" w:pos="9350"/>
        </w:tabs>
        <w:rPr>
          <w:rFonts w:asciiTheme="minorHAnsi" w:eastAsiaTheme="minorEastAsia" w:hAnsiTheme="minorHAnsi" w:cstheme="minorBidi"/>
          <w:noProof/>
          <w:lang w:eastAsia="en-GB"/>
        </w:rPr>
      </w:pPr>
      <w:r>
        <w:fldChar w:fldCharType="begin"/>
      </w:r>
      <w:r>
        <w:instrText xml:space="preserve"> TOC \h \z \c "Table" </w:instrText>
      </w:r>
      <w:r>
        <w:fldChar w:fldCharType="separate"/>
      </w:r>
      <w:hyperlink w:anchor="_Toc17752042" w:history="1">
        <w:r w:rsidRPr="00D53362">
          <w:rPr>
            <w:rStyle w:val="Hyperlink"/>
            <w:noProof/>
          </w:rPr>
          <w:t>Table 1 Complex environment’s assets</w:t>
        </w:r>
        <w:r>
          <w:rPr>
            <w:noProof/>
            <w:webHidden/>
          </w:rPr>
          <w:tab/>
        </w:r>
        <w:r>
          <w:rPr>
            <w:noProof/>
            <w:webHidden/>
          </w:rPr>
          <w:fldChar w:fldCharType="begin"/>
        </w:r>
        <w:r>
          <w:rPr>
            <w:noProof/>
            <w:webHidden/>
          </w:rPr>
          <w:instrText xml:space="preserve"> PAGEREF _Toc17752042 \h </w:instrText>
        </w:r>
        <w:r>
          <w:rPr>
            <w:noProof/>
            <w:webHidden/>
          </w:rPr>
        </w:r>
        <w:r>
          <w:rPr>
            <w:noProof/>
            <w:webHidden/>
          </w:rPr>
          <w:fldChar w:fldCharType="separate"/>
        </w:r>
        <w:r>
          <w:rPr>
            <w:noProof/>
            <w:webHidden/>
          </w:rPr>
          <w:t>18</w:t>
        </w:r>
        <w:r>
          <w:rPr>
            <w:noProof/>
            <w:webHidden/>
          </w:rPr>
          <w:fldChar w:fldCharType="end"/>
        </w:r>
      </w:hyperlink>
    </w:p>
    <w:p w14:paraId="46B27942" w14:textId="6471FE95" w:rsidR="00382580" w:rsidRDefault="00382580">
      <w:pPr>
        <w:pStyle w:val="TableofFigures"/>
        <w:tabs>
          <w:tab w:val="right" w:leader="dot" w:pos="9350"/>
        </w:tabs>
        <w:rPr>
          <w:rFonts w:asciiTheme="minorHAnsi" w:eastAsiaTheme="minorEastAsia" w:hAnsiTheme="minorHAnsi" w:cstheme="minorBidi"/>
          <w:noProof/>
          <w:lang w:eastAsia="en-GB"/>
        </w:rPr>
      </w:pPr>
      <w:hyperlink w:anchor="_Toc17752043" w:history="1">
        <w:r w:rsidRPr="00D53362">
          <w:rPr>
            <w:rStyle w:val="Hyperlink"/>
            <w:noProof/>
          </w:rPr>
          <w:t>Table 2 COMPLEX ENVIRONMENT’S ASSETS.</w:t>
        </w:r>
        <w:r>
          <w:rPr>
            <w:noProof/>
            <w:webHidden/>
          </w:rPr>
          <w:tab/>
        </w:r>
        <w:r>
          <w:rPr>
            <w:noProof/>
            <w:webHidden/>
          </w:rPr>
          <w:fldChar w:fldCharType="begin"/>
        </w:r>
        <w:r>
          <w:rPr>
            <w:noProof/>
            <w:webHidden/>
          </w:rPr>
          <w:instrText xml:space="preserve"> PAGEREF _Toc17752043 \h </w:instrText>
        </w:r>
        <w:r>
          <w:rPr>
            <w:noProof/>
            <w:webHidden/>
          </w:rPr>
        </w:r>
        <w:r>
          <w:rPr>
            <w:noProof/>
            <w:webHidden/>
          </w:rPr>
          <w:fldChar w:fldCharType="separate"/>
        </w:r>
        <w:r>
          <w:rPr>
            <w:noProof/>
            <w:webHidden/>
          </w:rPr>
          <w:t>22</w:t>
        </w:r>
        <w:r>
          <w:rPr>
            <w:noProof/>
            <w:webHidden/>
          </w:rPr>
          <w:fldChar w:fldCharType="end"/>
        </w:r>
      </w:hyperlink>
    </w:p>
    <w:p w14:paraId="47E2A28E" w14:textId="3BB89435" w:rsidR="00382580" w:rsidRDefault="00382580">
      <w:pPr>
        <w:pStyle w:val="TableofFigures"/>
        <w:tabs>
          <w:tab w:val="right" w:leader="dot" w:pos="9350"/>
        </w:tabs>
        <w:rPr>
          <w:rFonts w:asciiTheme="minorHAnsi" w:eastAsiaTheme="minorEastAsia" w:hAnsiTheme="minorHAnsi" w:cstheme="minorBidi"/>
          <w:noProof/>
          <w:lang w:eastAsia="en-GB"/>
        </w:rPr>
      </w:pPr>
      <w:hyperlink w:anchor="_Toc17752044" w:history="1">
        <w:r w:rsidRPr="00D53362">
          <w:rPr>
            <w:rStyle w:val="Hyperlink"/>
            <w:noProof/>
          </w:rPr>
          <w:t>Table 3 COMPLEX ENVIRONMENT’S ASSETS.</w:t>
        </w:r>
        <w:r>
          <w:rPr>
            <w:noProof/>
            <w:webHidden/>
          </w:rPr>
          <w:tab/>
        </w:r>
        <w:r>
          <w:rPr>
            <w:noProof/>
            <w:webHidden/>
          </w:rPr>
          <w:fldChar w:fldCharType="begin"/>
        </w:r>
        <w:r>
          <w:rPr>
            <w:noProof/>
            <w:webHidden/>
          </w:rPr>
          <w:instrText xml:space="preserve"> PAGEREF _Toc17752044 \h </w:instrText>
        </w:r>
        <w:r>
          <w:rPr>
            <w:noProof/>
            <w:webHidden/>
          </w:rPr>
        </w:r>
        <w:r>
          <w:rPr>
            <w:noProof/>
            <w:webHidden/>
          </w:rPr>
          <w:fldChar w:fldCharType="separate"/>
        </w:r>
        <w:r>
          <w:rPr>
            <w:noProof/>
            <w:webHidden/>
          </w:rPr>
          <w:t>35</w:t>
        </w:r>
        <w:r>
          <w:rPr>
            <w:noProof/>
            <w:webHidden/>
          </w:rPr>
          <w:fldChar w:fldCharType="end"/>
        </w:r>
      </w:hyperlink>
    </w:p>
    <w:p w14:paraId="5C8309A9" w14:textId="1EC20871" w:rsidR="00382580" w:rsidRDefault="00382580">
      <w:pPr>
        <w:pStyle w:val="TableofFigures"/>
        <w:tabs>
          <w:tab w:val="right" w:leader="dot" w:pos="9350"/>
        </w:tabs>
        <w:rPr>
          <w:rFonts w:asciiTheme="minorHAnsi" w:eastAsiaTheme="minorEastAsia" w:hAnsiTheme="minorHAnsi" w:cstheme="minorBidi"/>
          <w:noProof/>
          <w:lang w:eastAsia="en-GB"/>
        </w:rPr>
      </w:pPr>
      <w:hyperlink w:anchor="_Toc17752045" w:history="1">
        <w:r w:rsidRPr="00D53362">
          <w:rPr>
            <w:rStyle w:val="Hyperlink"/>
            <w:noProof/>
          </w:rPr>
          <w:t>Table 4 EXPERIMENT SETTING FOR STIMULATIONS RELATED TO THE DIRECTION OF THE BUTTONS.</w:t>
        </w:r>
        <w:r>
          <w:rPr>
            <w:noProof/>
            <w:webHidden/>
          </w:rPr>
          <w:tab/>
        </w:r>
        <w:r>
          <w:rPr>
            <w:noProof/>
            <w:webHidden/>
          </w:rPr>
          <w:fldChar w:fldCharType="begin"/>
        </w:r>
        <w:r>
          <w:rPr>
            <w:noProof/>
            <w:webHidden/>
          </w:rPr>
          <w:instrText xml:space="preserve"> PAGEREF _Toc17752045 \h </w:instrText>
        </w:r>
        <w:r>
          <w:rPr>
            <w:noProof/>
            <w:webHidden/>
          </w:rPr>
        </w:r>
        <w:r>
          <w:rPr>
            <w:noProof/>
            <w:webHidden/>
          </w:rPr>
          <w:fldChar w:fldCharType="separate"/>
        </w:r>
        <w:r>
          <w:rPr>
            <w:noProof/>
            <w:webHidden/>
          </w:rPr>
          <w:t>39</w:t>
        </w:r>
        <w:r>
          <w:rPr>
            <w:noProof/>
            <w:webHidden/>
          </w:rPr>
          <w:fldChar w:fldCharType="end"/>
        </w:r>
      </w:hyperlink>
    </w:p>
    <w:p w14:paraId="2A167DB3" w14:textId="3C8F87EB" w:rsidR="00382580" w:rsidRDefault="00382580">
      <w:pPr>
        <w:pStyle w:val="TableofFigures"/>
        <w:tabs>
          <w:tab w:val="right" w:leader="dot" w:pos="9350"/>
        </w:tabs>
        <w:rPr>
          <w:rFonts w:asciiTheme="minorHAnsi" w:eastAsiaTheme="minorEastAsia" w:hAnsiTheme="minorHAnsi" w:cstheme="minorBidi"/>
          <w:noProof/>
          <w:lang w:eastAsia="en-GB"/>
        </w:rPr>
      </w:pPr>
      <w:hyperlink w:anchor="_Toc17752046" w:history="1">
        <w:r w:rsidRPr="00D53362">
          <w:rPr>
            <w:rStyle w:val="Hyperlink"/>
            <w:noProof/>
          </w:rPr>
          <w:t>Table 5 LDA PERFORMANCE IN THE CLASSIFICATION TRAINING.</w:t>
        </w:r>
        <w:r>
          <w:rPr>
            <w:noProof/>
            <w:webHidden/>
          </w:rPr>
          <w:tab/>
        </w:r>
        <w:r>
          <w:rPr>
            <w:noProof/>
            <w:webHidden/>
          </w:rPr>
          <w:fldChar w:fldCharType="begin"/>
        </w:r>
        <w:r>
          <w:rPr>
            <w:noProof/>
            <w:webHidden/>
          </w:rPr>
          <w:instrText xml:space="preserve"> PAGEREF _Toc17752046 \h </w:instrText>
        </w:r>
        <w:r>
          <w:rPr>
            <w:noProof/>
            <w:webHidden/>
          </w:rPr>
        </w:r>
        <w:r>
          <w:rPr>
            <w:noProof/>
            <w:webHidden/>
          </w:rPr>
          <w:fldChar w:fldCharType="separate"/>
        </w:r>
        <w:r>
          <w:rPr>
            <w:noProof/>
            <w:webHidden/>
          </w:rPr>
          <w:t>48</w:t>
        </w:r>
        <w:r>
          <w:rPr>
            <w:noProof/>
            <w:webHidden/>
          </w:rPr>
          <w:fldChar w:fldCharType="end"/>
        </w:r>
      </w:hyperlink>
    </w:p>
    <w:p w14:paraId="3BE105AF" w14:textId="590E6511" w:rsidR="00382580" w:rsidRDefault="00382580">
      <w:pPr>
        <w:pStyle w:val="TableofFigures"/>
        <w:tabs>
          <w:tab w:val="right" w:leader="dot" w:pos="9350"/>
        </w:tabs>
        <w:rPr>
          <w:rFonts w:asciiTheme="minorHAnsi" w:eastAsiaTheme="minorEastAsia" w:hAnsiTheme="minorHAnsi" w:cstheme="minorBidi"/>
          <w:noProof/>
          <w:lang w:eastAsia="en-GB"/>
        </w:rPr>
      </w:pPr>
      <w:hyperlink w:anchor="_Toc17752047" w:history="1">
        <w:r w:rsidRPr="00D53362">
          <w:rPr>
            <w:rStyle w:val="Hyperlink"/>
            <w:noProof/>
          </w:rPr>
          <w:t>Table 6 SVM PERFORMANCE IN THE CLASSIFICATION TRAINING.</w:t>
        </w:r>
        <w:r>
          <w:rPr>
            <w:noProof/>
            <w:webHidden/>
          </w:rPr>
          <w:tab/>
        </w:r>
        <w:r>
          <w:rPr>
            <w:noProof/>
            <w:webHidden/>
          </w:rPr>
          <w:fldChar w:fldCharType="begin"/>
        </w:r>
        <w:r>
          <w:rPr>
            <w:noProof/>
            <w:webHidden/>
          </w:rPr>
          <w:instrText xml:space="preserve"> PAGEREF _Toc17752047 \h </w:instrText>
        </w:r>
        <w:r>
          <w:rPr>
            <w:noProof/>
            <w:webHidden/>
          </w:rPr>
        </w:r>
        <w:r>
          <w:rPr>
            <w:noProof/>
            <w:webHidden/>
          </w:rPr>
          <w:fldChar w:fldCharType="separate"/>
        </w:r>
        <w:r>
          <w:rPr>
            <w:noProof/>
            <w:webHidden/>
          </w:rPr>
          <w:t>48</w:t>
        </w:r>
        <w:r>
          <w:rPr>
            <w:noProof/>
            <w:webHidden/>
          </w:rPr>
          <w:fldChar w:fldCharType="end"/>
        </w:r>
      </w:hyperlink>
    </w:p>
    <w:p w14:paraId="42A3D341" w14:textId="2131BFEB" w:rsidR="00382580" w:rsidRDefault="00382580">
      <w:pPr>
        <w:pStyle w:val="TableofFigures"/>
        <w:tabs>
          <w:tab w:val="right" w:leader="dot" w:pos="9350"/>
        </w:tabs>
        <w:rPr>
          <w:rFonts w:asciiTheme="minorHAnsi" w:eastAsiaTheme="minorEastAsia" w:hAnsiTheme="minorHAnsi" w:cstheme="minorBidi"/>
          <w:noProof/>
          <w:lang w:eastAsia="en-GB"/>
        </w:rPr>
      </w:pPr>
      <w:hyperlink w:anchor="_Toc17752048" w:history="1">
        <w:r w:rsidRPr="00D53362">
          <w:rPr>
            <w:rStyle w:val="Hyperlink"/>
            <w:noProof/>
          </w:rPr>
          <w:t>Table 7 LDA classifier confusion matrix on the test data.</w:t>
        </w:r>
        <w:r>
          <w:rPr>
            <w:noProof/>
            <w:webHidden/>
          </w:rPr>
          <w:tab/>
        </w:r>
        <w:r>
          <w:rPr>
            <w:noProof/>
            <w:webHidden/>
          </w:rPr>
          <w:fldChar w:fldCharType="begin"/>
        </w:r>
        <w:r>
          <w:rPr>
            <w:noProof/>
            <w:webHidden/>
          </w:rPr>
          <w:instrText xml:space="preserve"> PAGEREF _Toc17752048 \h </w:instrText>
        </w:r>
        <w:r>
          <w:rPr>
            <w:noProof/>
            <w:webHidden/>
          </w:rPr>
        </w:r>
        <w:r>
          <w:rPr>
            <w:noProof/>
            <w:webHidden/>
          </w:rPr>
          <w:fldChar w:fldCharType="separate"/>
        </w:r>
        <w:r>
          <w:rPr>
            <w:noProof/>
            <w:webHidden/>
          </w:rPr>
          <w:t>49</w:t>
        </w:r>
        <w:r>
          <w:rPr>
            <w:noProof/>
            <w:webHidden/>
          </w:rPr>
          <w:fldChar w:fldCharType="end"/>
        </w:r>
      </w:hyperlink>
    </w:p>
    <w:p w14:paraId="21EC45CC" w14:textId="682BD869" w:rsidR="00382580" w:rsidRDefault="00382580">
      <w:pPr>
        <w:pStyle w:val="TableofFigures"/>
        <w:tabs>
          <w:tab w:val="right" w:leader="dot" w:pos="9350"/>
        </w:tabs>
        <w:rPr>
          <w:rFonts w:asciiTheme="minorHAnsi" w:eastAsiaTheme="minorEastAsia" w:hAnsiTheme="minorHAnsi" w:cstheme="minorBidi"/>
          <w:noProof/>
          <w:lang w:eastAsia="en-GB"/>
        </w:rPr>
      </w:pPr>
      <w:hyperlink w:anchor="_Toc17752049" w:history="1">
        <w:r w:rsidRPr="00D53362">
          <w:rPr>
            <w:rStyle w:val="Hyperlink"/>
            <w:noProof/>
          </w:rPr>
          <w:t>Table 8 LDA CLASSIFIER ACCURACY ON THE TEST DATA.</w:t>
        </w:r>
        <w:r>
          <w:rPr>
            <w:noProof/>
            <w:webHidden/>
          </w:rPr>
          <w:tab/>
        </w:r>
        <w:r>
          <w:rPr>
            <w:noProof/>
            <w:webHidden/>
          </w:rPr>
          <w:fldChar w:fldCharType="begin"/>
        </w:r>
        <w:r>
          <w:rPr>
            <w:noProof/>
            <w:webHidden/>
          </w:rPr>
          <w:instrText xml:space="preserve"> PAGEREF _Toc17752049 \h </w:instrText>
        </w:r>
        <w:r>
          <w:rPr>
            <w:noProof/>
            <w:webHidden/>
          </w:rPr>
        </w:r>
        <w:r>
          <w:rPr>
            <w:noProof/>
            <w:webHidden/>
          </w:rPr>
          <w:fldChar w:fldCharType="separate"/>
        </w:r>
        <w:r>
          <w:rPr>
            <w:noProof/>
            <w:webHidden/>
          </w:rPr>
          <w:t>49</w:t>
        </w:r>
        <w:r>
          <w:rPr>
            <w:noProof/>
            <w:webHidden/>
          </w:rPr>
          <w:fldChar w:fldCharType="end"/>
        </w:r>
      </w:hyperlink>
    </w:p>
    <w:p w14:paraId="003E6D25" w14:textId="04E4BF39" w:rsidR="00382580" w:rsidRDefault="00382580">
      <w:pPr>
        <w:pStyle w:val="TableofFigures"/>
        <w:tabs>
          <w:tab w:val="right" w:leader="dot" w:pos="9350"/>
        </w:tabs>
        <w:rPr>
          <w:rFonts w:asciiTheme="minorHAnsi" w:eastAsiaTheme="minorEastAsia" w:hAnsiTheme="minorHAnsi" w:cstheme="minorBidi"/>
          <w:noProof/>
          <w:lang w:eastAsia="en-GB"/>
        </w:rPr>
      </w:pPr>
      <w:hyperlink w:anchor="_Toc17752050" w:history="1">
        <w:r w:rsidRPr="00D53362">
          <w:rPr>
            <w:rStyle w:val="Hyperlink"/>
            <w:noProof/>
          </w:rPr>
          <w:t>Table 9 SVM classifier performance on the test data.</w:t>
        </w:r>
        <w:r>
          <w:rPr>
            <w:noProof/>
            <w:webHidden/>
          </w:rPr>
          <w:tab/>
        </w:r>
        <w:r>
          <w:rPr>
            <w:noProof/>
            <w:webHidden/>
          </w:rPr>
          <w:fldChar w:fldCharType="begin"/>
        </w:r>
        <w:r>
          <w:rPr>
            <w:noProof/>
            <w:webHidden/>
          </w:rPr>
          <w:instrText xml:space="preserve"> PAGEREF _Toc17752050 \h </w:instrText>
        </w:r>
        <w:r>
          <w:rPr>
            <w:noProof/>
            <w:webHidden/>
          </w:rPr>
        </w:r>
        <w:r>
          <w:rPr>
            <w:noProof/>
            <w:webHidden/>
          </w:rPr>
          <w:fldChar w:fldCharType="separate"/>
        </w:r>
        <w:r>
          <w:rPr>
            <w:noProof/>
            <w:webHidden/>
          </w:rPr>
          <w:t>49</w:t>
        </w:r>
        <w:r>
          <w:rPr>
            <w:noProof/>
            <w:webHidden/>
          </w:rPr>
          <w:fldChar w:fldCharType="end"/>
        </w:r>
      </w:hyperlink>
    </w:p>
    <w:p w14:paraId="75EDC33C" w14:textId="4FEA78C9" w:rsidR="00382580" w:rsidRDefault="00382580">
      <w:pPr>
        <w:pStyle w:val="TableofFigures"/>
        <w:tabs>
          <w:tab w:val="right" w:leader="dot" w:pos="9350"/>
        </w:tabs>
        <w:rPr>
          <w:rFonts w:asciiTheme="minorHAnsi" w:eastAsiaTheme="minorEastAsia" w:hAnsiTheme="minorHAnsi" w:cstheme="minorBidi"/>
          <w:noProof/>
          <w:lang w:eastAsia="en-GB"/>
        </w:rPr>
      </w:pPr>
      <w:hyperlink w:anchor="_Toc17752051" w:history="1">
        <w:r w:rsidRPr="00D53362">
          <w:rPr>
            <w:rStyle w:val="Hyperlink"/>
            <w:noProof/>
          </w:rPr>
          <w:t>Table 10 SVM CLASSIFIER ACCURACY ON THE TEST DATA.</w:t>
        </w:r>
        <w:r>
          <w:rPr>
            <w:noProof/>
            <w:webHidden/>
          </w:rPr>
          <w:tab/>
        </w:r>
        <w:r>
          <w:rPr>
            <w:noProof/>
            <w:webHidden/>
          </w:rPr>
          <w:fldChar w:fldCharType="begin"/>
        </w:r>
        <w:r>
          <w:rPr>
            <w:noProof/>
            <w:webHidden/>
          </w:rPr>
          <w:instrText xml:space="preserve"> PAGEREF _Toc17752051 \h </w:instrText>
        </w:r>
        <w:r>
          <w:rPr>
            <w:noProof/>
            <w:webHidden/>
          </w:rPr>
        </w:r>
        <w:r>
          <w:rPr>
            <w:noProof/>
            <w:webHidden/>
          </w:rPr>
          <w:fldChar w:fldCharType="separate"/>
        </w:r>
        <w:r>
          <w:rPr>
            <w:noProof/>
            <w:webHidden/>
          </w:rPr>
          <w:t>49</w:t>
        </w:r>
        <w:r>
          <w:rPr>
            <w:noProof/>
            <w:webHidden/>
          </w:rPr>
          <w:fldChar w:fldCharType="end"/>
        </w:r>
      </w:hyperlink>
    </w:p>
    <w:p w14:paraId="3D67C7BD" w14:textId="3AF6E8DB" w:rsidR="00382580" w:rsidRDefault="00382580">
      <w:pPr>
        <w:pStyle w:val="TableofFigures"/>
        <w:tabs>
          <w:tab w:val="right" w:leader="dot" w:pos="9350"/>
        </w:tabs>
        <w:rPr>
          <w:rFonts w:asciiTheme="minorHAnsi" w:eastAsiaTheme="minorEastAsia" w:hAnsiTheme="minorHAnsi" w:cstheme="minorBidi"/>
          <w:noProof/>
          <w:lang w:eastAsia="en-GB"/>
        </w:rPr>
      </w:pPr>
      <w:hyperlink w:anchor="_Toc17752052" w:history="1">
        <w:r w:rsidRPr="00D53362">
          <w:rPr>
            <w:rStyle w:val="Hyperlink"/>
            <w:noProof/>
          </w:rPr>
          <w:t>Table 11 MAIN EXPERIMENT set of 8 different experiments with different settings.</w:t>
        </w:r>
        <w:r>
          <w:rPr>
            <w:noProof/>
            <w:webHidden/>
          </w:rPr>
          <w:tab/>
        </w:r>
        <w:r>
          <w:rPr>
            <w:noProof/>
            <w:webHidden/>
          </w:rPr>
          <w:fldChar w:fldCharType="begin"/>
        </w:r>
        <w:r>
          <w:rPr>
            <w:noProof/>
            <w:webHidden/>
          </w:rPr>
          <w:instrText xml:space="preserve"> PAGEREF _Toc17752052 \h </w:instrText>
        </w:r>
        <w:r>
          <w:rPr>
            <w:noProof/>
            <w:webHidden/>
          </w:rPr>
        </w:r>
        <w:r>
          <w:rPr>
            <w:noProof/>
            <w:webHidden/>
          </w:rPr>
          <w:fldChar w:fldCharType="separate"/>
        </w:r>
        <w:r>
          <w:rPr>
            <w:noProof/>
            <w:webHidden/>
          </w:rPr>
          <w:t>50</w:t>
        </w:r>
        <w:r>
          <w:rPr>
            <w:noProof/>
            <w:webHidden/>
          </w:rPr>
          <w:fldChar w:fldCharType="end"/>
        </w:r>
      </w:hyperlink>
    </w:p>
    <w:p w14:paraId="516677F3" w14:textId="6D4AF7F8" w:rsidR="00382580" w:rsidRDefault="00382580">
      <w:pPr>
        <w:pStyle w:val="TableofFigures"/>
        <w:tabs>
          <w:tab w:val="right" w:leader="dot" w:pos="9350"/>
        </w:tabs>
        <w:rPr>
          <w:rFonts w:asciiTheme="minorHAnsi" w:eastAsiaTheme="minorEastAsia" w:hAnsiTheme="minorHAnsi" w:cstheme="minorBidi"/>
          <w:noProof/>
          <w:lang w:eastAsia="en-GB"/>
        </w:rPr>
      </w:pPr>
      <w:hyperlink w:anchor="_Toc17752053" w:history="1">
        <w:r w:rsidRPr="00D53362">
          <w:rPr>
            <w:rStyle w:val="Hyperlink"/>
            <w:noProof/>
          </w:rPr>
          <w:t>Table 12 Overall tasks were written throughout the project</w:t>
        </w:r>
        <w:r>
          <w:rPr>
            <w:noProof/>
            <w:webHidden/>
          </w:rPr>
          <w:tab/>
        </w:r>
        <w:r>
          <w:rPr>
            <w:noProof/>
            <w:webHidden/>
          </w:rPr>
          <w:fldChar w:fldCharType="begin"/>
        </w:r>
        <w:r>
          <w:rPr>
            <w:noProof/>
            <w:webHidden/>
          </w:rPr>
          <w:instrText xml:space="preserve"> PAGEREF _Toc17752053 \h </w:instrText>
        </w:r>
        <w:r>
          <w:rPr>
            <w:noProof/>
            <w:webHidden/>
          </w:rPr>
        </w:r>
        <w:r>
          <w:rPr>
            <w:noProof/>
            <w:webHidden/>
          </w:rPr>
          <w:fldChar w:fldCharType="separate"/>
        </w:r>
        <w:r>
          <w:rPr>
            <w:noProof/>
            <w:webHidden/>
          </w:rPr>
          <w:t>54</w:t>
        </w:r>
        <w:r>
          <w:rPr>
            <w:noProof/>
            <w:webHidden/>
          </w:rPr>
          <w:fldChar w:fldCharType="end"/>
        </w:r>
      </w:hyperlink>
    </w:p>
    <w:p w14:paraId="63147A65" w14:textId="5CB0C9CA" w:rsidR="00382580" w:rsidRDefault="00382580">
      <w:pPr>
        <w:pStyle w:val="TableofFigures"/>
        <w:tabs>
          <w:tab w:val="right" w:leader="dot" w:pos="9350"/>
        </w:tabs>
        <w:rPr>
          <w:rFonts w:asciiTheme="minorHAnsi" w:eastAsiaTheme="minorEastAsia" w:hAnsiTheme="minorHAnsi" w:cstheme="minorBidi"/>
          <w:noProof/>
          <w:lang w:eastAsia="en-GB"/>
        </w:rPr>
      </w:pPr>
      <w:hyperlink w:anchor="_Toc17752054" w:history="1">
        <w:r w:rsidRPr="00D53362">
          <w:rPr>
            <w:rStyle w:val="Hyperlink"/>
            <w:noProof/>
          </w:rPr>
          <w:t>Table 13 OVERALL TASKS WERE WRITTEN THROUGHOUT THE PROJECT</w:t>
        </w:r>
        <w:r>
          <w:rPr>
            <w:noProof/>
            <w:webHidden/>
          </w:rPr>
          <w:tab/>
        </w:r>
        <w:r>
          <w:rPr>
            <w:noProof/>
            <w:webHidden/>
          </w:rPr>
          <w:fldChar w:fldCharType="begin"/>
        </w:r>
        <w:r>
          <w:rPr>
            <w:noProof/>
            <w:webHidden/>
          </w:rPr>
          <w:instrText xml:space="preserve"> PAGEREF _Toc17752054 \h </w:instrText>
        </w:r>
        <w:r>
          <w:rPr>
            <w:noProof/>
            <w:webHidden/>
          </w:rPr>
        </w:r>
        <w:r>
          <w:rPr>
            <w:noProof/>
            <w:webHidden/>
          </w:rPr>
          <w:fldChar w:fldCharType="separate"/>
        </w:r>
        <w:r>
          <w:rPr>
            <w:noProof/>
            <w:webHidden/>
          </w:rPr>
          <w:t>55</w:t>
        </w:r>
        <w:r>
          <w:rPr>
            <w:noProof/>
            <w:webHidden/>
          </w:rPr>
          <w:fldChar w:fldCharType="end"/>
        </w:r>
      </w:hyperlink>
    </w:p>
    <w:p w14:paraId="7A129B38" w14:textId="010B0571" w:rsidR="007E3E34" w:rsidRDefault="00382580" w:rsidP="007E3E34">
      <w:r>
        <w:fldChar w:fldCharType="end"/>
      </w:r>
    </w:p>
    <w:p w14:paraId="15EBB103" w14:textId="0DF277B1" w:rsidR="007E3E34" w:rsidRDefault="007E3E34" w:rsidP="007E3E34"/>
    <w:p w14:paraId="29E66C3D" w14:textId="4EF2445F" w:rsidR="007E3E34" w:rsidRDefault="007E3E34" w:rsidP="007E3E34"/>
    <w:p w14:paraId="3F35CE19" w14:textId="3D66297F" w:rsidR="007E3E34" w:rsidRDefault="007E3E34" w:rsidP="007E3E34"/>
    <w:p w14:paraId="1352C8C7" w14:textId="6973F359" w:rsidR="007E3E34" w:rsidRDefault="007E3E34" w:rsidP="007E3E34"/>
    <w:p w14:paraId="204B87A8" w14:textId="0B99DC12" w:rsidR="007E3E34" w:rsidRDefault="007E3E34" w:rsidP="007E3E34"/>
    <w:p w14:paraId="289C62CD" w14:textId="6D602318" w:rsidR="007E3E34" w:rsidRDefault="007E3E34" w:rsidP="007E3E34"/>
    <w:p w14:paraId="1C2F529F" w14:textId="2E0FDC67" w:rsidR="007E3E34" w:rsidRDefault="007E3E34" w:rsidP="007E3E34"/>
    <w:p w14:paraId="31871BDC" w14:textId="0EC4A128" w:rsidR="007E3E34" w:rsidRDefault="007E3E34" w:rsidP="007E3E34"/>
    <w:p w14:paraId="2867257E" w14:textId="70B4ECE3" w:rsidR="007E3E34" w:rsidRDefault="007E3E34" w:rsidP="007E3E34"/>
    <w:p w14:paraId="67F0A577" w14:textId="1821DD57" w:rsidR="007E3E34" w:rsidRDefault="007E3E34" w:rsidP="007E3E34"/>
    <w:p w14:paraId="6635045B" w14:textId="756A8D58" w:rsidR="007E3E34" w:rsidRDefault="007E3E34" w:rsidP="007E3E34"/>
    <w:p w14:paraId="13BD5F5C" w14:textId="42419EE6" w:rsidR="007E3E34" w:rsidRDefault="007E3E34" w:rsidP="007E3E34"/>
    <w:p w14:paraId="6A79AA47" w14:textId="24E8E517" w:rsidR="007E3E34" w:rsidRDefault="007E3E34" w:rsidP="007E3E34"/>
    <w:p w14:paraId="2517AC56" w14:textId="77777777" w:rsidR="00075247" w:rsidRPr="007E3E34" w:rsidRDefault="00075247" w:rsidP="007E3E34"/>
    <w:p w14:paraId="3AB0298B" w14:textId="4C787D16" w:rsidR="002B127F" w:rsidRPr="00776C38" w:rsidRDefault="00FE5447" w:rsidP="00776C38">
      <w:pPr>
        <w:pStyle w:val="Heading1"/>
        <w:rPr>
          <w:color w:val="auto"/>
        </w:rPr>
      </w:pPr>
      <w:bookmarkStart w:id="14" w:name="_Toc15243086"/>
      <w:bookmarkStart w:id="15" w:name="_Toc15243308"/>
      <w:bookmarkStart w:id="16" w:name="_Toc15243321"/>
      <w:bookmarkStart w:id="17" w:name="_Toc17125504"/>
      <w:bookmarkStart w:id="18" w:name="_Toc17293961"/>
      <w:bookmarkStart w:id="19" w:name="_Toc17751940"/>
      <w:r w:rsidRPr="001B3DA7">
        <w:rPr>
          <w:color w:val="auto"/>
        </w:rPr>
        <w:lastRenderedPageBreak/>
        <w:t>Chapter 1 – Introduction</w:t>
      </w:r>
      <w:bookmarkEnd w:id="14"/>
      <w:bookmarkEnd w:id="15"/>
      <w:bookmarkEnd w:id="16"/>
      <w:bookmarkEnd w:id="17"/>
      <w:bookmarkEnd w:id="18"/>
      <w:bookmarkEnd w:id="19"/>
    </w:p>
    <w:p w14:paraId="3AB0298C" w14:textId="77777777" w:rsidR="002B127F" w:rsidRPr="001B3DA7" w:rsidRDefault="00FE5447">
      <w:pPr>
        <w:pStyle w:val="ListParagraph"/>
        <w:numPr>
          <w:ilvl w:val="1"/>
          <w:numId w:val="1"/>
        </w:numPr>
        <w:rPr>
          <w:rFonts w:cs="Times New Roman"/>
        </w:rPr>
      </w:pPr>
      <w:bookmarkStart w:id="20" w:name="_Toc17125505"/>
      <w:r w:rsidRPr="001B3DA7">
        <w:rPr>
          <w:rFonts w:cs="Times New Roman"/>
        </w:rPr>
        <w:t>Motivation</w:t>
      </w:r>
      <w:bookmarkEnd w:id="20"/>
    </w:p>
    <w:p w14:paraId="3AB0298D" w14:textId="05C38BB2" w:rsidR="002B127F" w:rsidRPr="001B3DA7" w:rsidRDefault="00FE5447">
      <w:pPr>
        <w:pStyle w:val="ListParagraph"/>
        <w:ind w:left="360"/>
        <w:rPr>
          <w:rFonts w:cs="Times New Roman"/>
        </w:rPr>
      </w:pPr>
      <w:r w:rsidRPr="001B3DA7">
        <w:rPr>
          <w:rFonts w:cs="Times New Roman"/>
        </w:rPr>
        <w:t xml:space="preserve">A human brain is capable of using the body’s perceptual parts to become aware of its surroundings. Thus, with this capability, it </w:t>
      </w:r>
      <w:r w:rsidR="00DE3B1F">
        <w:rPr>
          <w:rFonts w:cs="Times New Roman"/>
        </w:rPr>
        <w:t>will</w:t>
      </w:r>
      <w:r w:rsidRPr="001B3DA7">
        <w:rPr>
          <w:rFonts w:cs="Times New Roman"/>
        </w:rPr>
        <w:t xml:space="preserve"> allow the bearer of the brain to establish connections and interact with its environment. The action take</w:t>
      </w:r>
      <w:r w:rsidR="00EC2ADF">
        <w:rPr>
          <w:rFonts w:cs="Times New Roman"/>
        </w:rPr>
        <w:t>n</w:t>
      </w:r>
      <w:r w:rsidRPr="001B3DA7">
        <w:rPr>
          <w:rFonts w:cs="Times New Roman"/>
        </w:rPr>
        <w:t xml:space="preserve"> to interact with the environment </w:t>
      </w:r>
      <w:r w:rsidR="00EC2ADF">
        <w:rPr>
          <w:rFonts w:cs="Times New Roman"/>
        </w:rPr>
        <w:t>will allow</w:t>
      </w:r>
      <w:r w:rsidRPr="001B3DA7">
        <w:rPr>
          <w:rFonts w:cs="Times New Roman"/>
        </w:rPr>
        <w:t xml:space="preserve"> the brain </w:t>
      </w:r>
      <w:r w:rsidR="00EC2ADF">
        <w:rPr>
          <w:rFonts w:cs="Times New Roman"/>
        </w:rPr>
        <w:t xml:space="preserve">to </w:t>
      </w:r>
      <w:r w:rsidRPr="001B3DA7">
        <w:rPr>
          <w:rFonts w:cs="Times New Roman"/>
        </w:rPr>
        <w:t>shar</w:t>
      </w:r>
      <w:r w:rsidR="00EC2ADF">
        <w:rPr>
          <w:rFonts w:cs="Times New Roman"/>
        </w:rPr>
        <w:t>e</w:t>
      </w:r>
      <w:r w:rsidRPr="001B3DA7">
        <w:rPr>
          <w:rFonts w:cs="Times New Roman"/>
        </w:rPr>
        <w:t xml:space="preserve"> its thoughts</w:t>
      </w:r>
      <w:r w:rsidR="00786625" w:rsidRPr="001B3DA7">
        <w:rPr>
          <w:rFonts w:cs="Times New Roman"/>
        </w:rPr>
        <w:t>;</w:t>
      </w:r>
      <w:r w:rsidRPr="001B3DA7">
        <w:rPr>
          <w:rFonts w:cs="Times New Roman"/>
        </w:rPr>
        <w:t xml:space="preserve"> </w:t>
      </w:r>
      <w:r w:rsidR="00075247">
        <w:rPr>
          <w:rFonts w:cs="Times New Roman"/>
        </w:rPr>
        <w:t>muscles cause this interaction</w:t>
      </w:r>
      <w:r w:rsidRPr="001B3DA7">
        <w:rPr>
          <w:rFonts w:cs="Times New Roman"/>
        </w:rPr>
        <w:t xml:space="preserve">. It would be possible to bypass the communication between </w:t>
      </w:r>
      <w:r w:rsidR="00786625" w:rsidRPr="001B3DA7">
        <w:rPr>
          <w:rFonts w:cs="Times New Roman"/>
        </w:rPr>
        <w:t xml:space="preserve">the </w:t>
      </w:r>
      <w:r w:rsidRPr="001B3DA7">
        <w:rPr>
          <w:rFonts w:cs="Times New Roman"/>
        </w:rPr>
        <w:t>brain and muscles with brain</w:t>
      </w:r>
      <w:r w:rsidR="00786625" w:rsidRPr="001B3DA7">
        <w:rPr>
          <w:rFonts w:cs="Times New Roman"/>
        </w:rPr>
        <w:t>-</w:t>
      </w:r>
      <w:r w:rsidRPr="001B3DA7">
        <w:rPr>
          <w:rFonts w:cs="Times New Roman"/>
        </w:rPr>
        <w:t xml:space="preserve">computer interfaces. The system will allow the brain to directly communicate with the system specifically created to listen to brain signals. For example, one of the important uses of BCI </w:t>
      </w:r>
      <w:r w:rsidR="00285586">
        <w:rPr>
          <w:rFonts w:cs="Times New Roman"/>
        </w:rPr>
        <w:t>is</w:t>
      </w:r>
      <w:r w:rsidRPr="001B3DA7">
        <w:rPr>
          <w:rFonts w:cs="Times New Roman"/>
        </w:rPr>
        <w:t xml:space="preserve"> allow</w:t>
      </w:r>
      <w:r w:rsidR="00285586">
        <w:rPr>
          <w:rFonts w:cs="Times New Roman"/>
        </w:rPr>
        <w:t>ing</w:t>
      </w:r>
      <w:r w:rsidRPr="001B3DA7">
        <w:rPr>
          <w:rFonts w:cs="Times New Roman"/>
        </w:rPr>
        <w:t xml:space="preserve"> a disabled person to</w:t>
      </w:r>
      <w:bookmarkStart w:id="21" w:name="_GoBack"/>
      <w:bookmarkEnd w:id="21"/>
      <w:r w:rsidRPr="001B3DA7">
        <w:rPr>
          <w:rFonts w:cs="Times New Roman"/>
        </w:rPr>
        <w:t xml:space="preserve"> move or interact with </w:t>
      </w:r>
      <w:r w:rsidR="00285586">
        <w:rPr>
          <w:rFonts w:cs="Times New Roman"/>
        </w:rPr>
        <w:t>objects they normally would be unable to interact with.</w:t>
      </w:r>
      <w:r w:rsidRPr="001B3DA7">
        <w:rPr>
          <w:rFonts w:cs="Times New Roman"/>
        </w:rPr>
        <w:t xml:space="preserve"> A common suggested way is to allow the user to activate </w:t>
      </w:r>
      <w:r w:rsidR="00285586">
        <w:rPr>
          <w:rFonts w:cs="Times New Roman"/>
        </w:rPr>
        <w:t>an</w:t>
      </w:r>
      <w:r w:rsidR="00786625" w:rsidRPr="001B3DA7">
        <w:rPr>
          <w:rFonts w:cs="Times New Roman"/>
        </w:rPr>
        <w:t xml:space="preserve"> </w:t>
      </w:r>
      <w:r w:rsidRPr="001B3DA7">
        <w:rPr>
          <w:rFonts w:cs="Times New Roman"/>
        </w:rPr>
        <w:t>emergency button</w:t>
      </w:r>
      <w:r w:rsidR="00786625" w:rsidRPr="001B3DA7">
        <w:rPr>
          <w:rFonts w:cs="Times New Roman"/>
        </w:rPr>
        <w:t>;</w:t>
      </w:r>
      <w:r w:rsidRPr="001B3DA7">
        <w:rPr>
          <w:rFonts w:cs="Times New Roman"/>
        </w:rPr>
        <w:t xml:space="preserve"> this allows the user to bypass the effort of getting to the emergency button and physically pressing it.</w:t>
      </w:r>
    </w:p>
    <w:p w14:paraId="3AB0298E" w14:textId="1B91A5B4" w:rsidR="002B127F" w:rsidRPr="001B3DA7" w:rsidRDefault="00FE5447">
      <w:pPr>
        <w:pStyle w:val="ListParagraph"/>
        <w:ind w:left="360"/>
        <w:rPr>
          <w:rFonts w:cs="Times New Roman"/>
        </w:rPr>
      </w:pPr>
      <w:r w:rsidRPr="001B3DA7">
        <w:rPr>
          <w:rFonts w:cs="Times New Roman"/>
        </w:rPr>
        <w:t xml:space="preserve">To establish </w:t>
      </w:r>
      <w:r w:rsidR="00B020DE">
        <w:rPr>
          <w:rFonts w:cs="Times New Roman"/>
        </w:rPr>
        <w:t>the</w:t>
      </w:r>
      <w:r w:rsidRPr="001B3DA7">
        <w:rPr>
          <w:rFonts w:cs="Times New Roman"/>
        </w:rPr>
        <w:t xml:space="preserve"> communication between</w:t>
      </w:r>
      <w:r w:rsidR="00B020DE">
        <w:rPr>
          <w:rFonts w:cs="Times New Roman"/>
        </w:rPr>
        <w:t xml:space="preserve"> the</w:t>
      </w:r>
      <w:r w:rsidR="00786625" w:rsidRPr="001B3DA7">
        <w:rPr>
          <w:rFonts w:cs="Times New Roman"/>
        </w:rPr>
        <w:t xml:space="preserve"> </w:t>
      </w:r>
      <w:r w:rsidRPr="001B3DA7">
        <w:rPr>
          <w:rFonts w:cs="Times New Roman"/>
        </w:rPr>
        <w:t>human brain and computer</w:t>
      </w:r>
      <w:r w:rsidR="00B020DE">
        <w:rPr>
          <w:rFonts w:cs="Times New Roman"/>
        </w:rPr>
        <w:t xml:space="preserve">, </w:t>
      </w:r>
      <w:r w:rsidRPr="001B3DA7">
        <w:rPr>
          <w:rFonts w:cs="Times New Roman"/>
        </w:rPr>
        <w:t xml:space="preserve">hardware is </w:t>
      </w:r>
      <w:r w:rsidR="00F067A6">
        <w:rPr>
          <w:rFonts w:cs="Times New Roman"/>
        </w:rPr>
        <w:t>required</w:t>
      </w:r>
      <w:r w:rsidRPr="001B3DA7">
        <w:rPr>
          <w:rFonts w:cs="Times New Roman"/>
        </w:rPr>
        <w:t xml:space="preserve">. </w:t>
      </w:r>
      <w:r w:rsidR="008E7E41">
        <w:rPr>
          <w:rFonts w:cs="Times New Roman"/>
        </w:rPr>
        <w:t>T</w:t>
      </w:r>
      <w:r w:rsidRPr="001B3DA7">
        <w:rPr>
          <w:rFonts w:cs="Times New Roman"/>
        </w:rPr>
        <w:t xml:space="preserve">he </w:t>
      </w:r>
      <w:r w:rsidR="008E7E41">
        <w:rPr>
          <w:rFonts w:cs="Times New Roman"/>
        </w:rPr>
        <w:t xml:space="preserve">most </w:t>
      </w:r>
      <w:r w:rsidRPr="001B3DA7">
        <w:rPr>
          <w:rFonts w:cs="Times New Roman"/>
        </w:rPr>
        <w:t xml:space="preserve">common method to measure brain activity is electroencephalography (EEG) </w:t>
      </w:r>
      <w:r w:rsidR="00DB6021" w:rsidRPr="001B3DA7">
        <w:rPr>
          <w:rFonts w:cs="Times New Roman"/>
        </w:rPr>
        <w:fldChar w:fldCharType="begin" w:fldLock="1"/>
      </w:r>
      <w:r w:rsidR="00DB6021" w:rsidRPr="001B3DA7">
        <w:rPr>
          <w:rFonts w:cs="Times New Roman"/>
        </w:rPr>
        <w:instrText>ADDIN CSL_CITATION {"citationItems":[{"id":"ITEM-1","itemData":{"DOI":"10.1109/EMBC.2014.6944263","ISBN":"9781424479290","abstract":"© 2014 IEEE. Although the performance of steady-state visual evoked potential (SSVEP)-based brain-computer interfaces (BCIs) has improved gradually in the past decades, it still does not meet the requirement of a high communication speed in many applications. A major challenge is the interference of spontaneous background EEG activities in discriminating SSVEPs. An SSVEP BCI using frequency coding typically does not have a calibration procedure since the frequency of SSVEPs can be recognized by power spectrum density analysis (PSDA). However, the detection rate can be deteriorated by the spontaneous EEG activities within the same frequency range because phase information of SSVEPs is ignored in frequency detection. To address this problem, this study proposed to incorporate individual SSVEP training data into canonical correlation analysis (CCA) to improve the frequency detection of SSVEPs. An eight-class SSVEP dataset recorded from 10 subjects in a simulated online BCI experiment was used for performance evaluation. Compared to the standard CCA method, the proposed method obtained significantly improved detection accuracy (95.2% vs. 88.4%, p&lt;0.05) and information transfer rates (ITR) (104.6 bits/min vs. 89.1 bits/min, p&lt;0.05). The results suggest that the employment of individual SSVEP training data can significantly improve the detection rate and thereby facilitate the implementation of a high-speed BCI.","author":[{"dropping-particle":"","family":"Wang","given":"Yijun","non-dropping-particle":"","parse-names":false,"suffix":""},{"dropping-particle":"","family":"Nakanishi","given":"Masaki","non-dropping-particle":"","parse-names":false,"suffix":""},{"dropping-particle":"Te","family":"Wang","given":"Yu","non-dropping-particle":"","parse-names":false,"suffix":""},{"dropping-particle":"","family":"Jung","given":"Tzyy Ping","non-dropping-particle":"","parse-names":false,"suffix":""}],"container-title":"2014 36th Annual International Conference of the IEEE Engineering in Medicine and Biology Society, EMBC 2014","id":"ITEM-1","issued":{"date-parts":[["2014"]]},"page":"3037-3040","title":"Enhancing detection of steady state visual evoked potentials using individual training data","type":"article-journal"},"uris":["http://www.mendeley.com/documents/?uuid=7111aa85-3783-4f21-b9fe-7cabf5d24b7b"]}],"mendeley":{"formattedCitation":"[1]","plainTextFormattedCitation":"[1]","previouslyFormattedCitation":"[1]"},"properties":{"noteIndex":0},"schema":"https://github.com/citation-style-language/schema/raw/master/csl-citation.json"}</w:instrText>
      </w:r>
      <w:r w:rsidR="00DB6021" w:rsidRPr="001B3DA7">
        <w:rPr>
          <w:rFonts w:cs="Times New Roman"/>
        </w:rPr>
        <w:fldChar w:fldCharType="separate"/>
      </w:r>
      <w:r w:rsidR="00DB6021" w:rsidRPr="001B3DA7">
        <w:rPr>
          <w:rFonts w:cs="Times New Roman"/>
          <w:noProof/>
        </w:rPr>
        <w:t>[1]</w:t>
      </w:r>
      <w:r w:rsidR="00DB6021" w:rsidRPr="001B3DA7">
        <w:rPr>
          <w:rFonts w:cs="Times New Roman"/>
        </w:rPr>
        <w:fldChar w:fldCharType="end"/>
      </w:r>
      <w:r w:rsidRPr="001B3DA7">
        <w:rPr>
          <w:rFonts w:cs="Times New Roman"/>
        </w:rPr>
        <w:t xml:space="preserve">. </w:t>
      </w:r>
      <w:r w:rsidR="00786625" w:rsidRPr="001B3DA7">
        <w:rPr>
          <w:rFonts w:cs="Times New Roman"/>
        </w:rPr>
        <w:t>The h</w:t>
      </w:r>
      <w:r w:rsidRPr="001B3DA7">
        <w:rPr>
          <w:rFonts w:cs="Times New Roman"/>
        </w:rPr>
        <w:t>uman brain consists of different cortex</w:t>
      </w:r>
      <w:r w:rsidR="00786625" w:rsidRPr="001B3DA7">
        <w:rPr>
          <w:rFonts w:cs="Times New Roman"/>
        </w:rPr>
        <w:t>es. E</w:t>
      </w:r>
      <w:r w:rsidRPr="001B3DA7">
        <w:rPr>
          <w:rFonts w:cs="Times New Roman"/>
        </w:rPr>
        <w:t xml:space="preserve">ach cortex will establish an inner and outer connection with neurons. The EEG contains series of electrodes that measure the mean membrane potential of neuron population [1]. The EEG as discussed in </w:t>
      </w:r>
      <w:r w:rsidR="00DB6021" w:rsidRPr="001B3DA7">
        <w:rPr>
          <w:rFonts w:cs="Times New Roman"/>
        </w:rPr>
        <w:fldChar w:fldCharType="begin" w:fldLock="1"/>
      </w:r>
      <w:r w:rsidR="00DB6021" w:rsidRPr="001B3DA7">
        <w:rPr>
          <w:rFonts w:cs="Times New Roman"/>
        </w:rPr>
        <w:instrText>ADDIN CSL_CITATION {"citationItems":[{"id":"ITEM-1","itemData":{"DOI":"10.1111/j.1528-1167.2010.02522.x","ISSN":"00139580","abstract":"The International League Against Epilepsy (ILAE) Commission on Classification and Terminology has revised concepts, terminology, and approaches for classifying seizures and forms of epilepsy. Generalized and focal are redefined for seizures as occurring in and rapidly engaging bilaterally distributed networks (generalized) and within networks limited to one hemisphere and either discretely localized or more widely distributed (focal). Classification of generalized seizures is simplified. No natural classification for focal seizures exists; focal seizures should be described according to their manifestations (e.g., dyscognitive, focal motor). The concepts of generalized and focal do not apply to electroclinical syndromes. Genetic, structural-metabolic, and unknown represent modified concepts to replace idiopathic, symptomatic, and cryptogenic. Not all epilepsies are recognized as electroclinical syndromes. Organization of forms of epilepsy is first by specificity: electroclinical syndromes, nonsyndromic epilepsies with structural-metabolic causes, and epilepsies of unknown cause. Further organization within these divisions can be accomplished in a flexible manner depending on purpose. Natural classes (e.g., specific underlying cause, age at onset, associated seizure type), or pragmatic groupings (e.g., epileptic encephalopathies, self-limited electroclinical syndromes) may serve as the basis for organizing knowledge about recognized forms of epilepsy and facilitate identification of new forms. ? 2010 International League Against Epilepsy.","author":[{"dropping-particle":"","family":"Berg","given":"Anne T","non-dropping-particle":"","parse-names":false,"suffix":""},{"dropping-particle":"","family":"Berkovic","given":"Samuel F","non-dropping-particle":"","parse-names":false,"suffix":""},{"dropping-particle":"","family":"Brodie","given":"Martin J","non-dropping-particle":"","parse-names":false,"suffix":""},{"dropping-particle":"","family":"Buchhalter","given":"Jeffrey","non-dropping-particle":"","parse-names":false,"suffix":""},{"dropping-particle":"","family":"Cross","given":"J Helen","non-dropping-particle":"","parse-names":false,"suffix":""},{"dropping-particle":"","family":"Emde Boas","given":"Walter","non-dropping-particle":"Van","parse-names":false,"suffix":""},{"dropping-particle":"","family":"Engel","given":"Jerome","non-dropping-particle":"","parse-names":false,"suffix":""},{"dropping-particle":"","family":"French","given":"Jacqueline","non-dropping-particle":"","parse-names":false,"suffix":""},{"dropping-particle":"","family":"Glauser","given":"Tracy A","non-dropping-particle":"","parse-names":false,"suffix":""},{"dropping-particle":"","family":"Mathern","given":"Gary W.","non-dropping-particle":"","parse-names":false,"suffix":""},{"dropping-particle":"","family":"Moshé","given":"Solomon L.","non-dropping-particle":"","parse-names":false,"suffix":""},{"dropping-particle":"","family":"Nordli","given":"Douglas","non-dropping-particle":"","parse-names":false,"suffix":""},{"dropping-particle":"","family":"Plouin","given":"Perrine","non-dropping-particle":"","parse-names":false,"suffix":""},{"dropping-particle":"","family":"Scheffer","given":"Ingrid E","non-dropping-particle":"","parse-names":false,"suffix":""}],"container-title":"Epilepsia","id":"ITEM-1","issue":"4","issued":{"date-parts":[["2010"]]},"page":"676-685","title":"Revised terminology and concepts for organization of seizures and epilepsies: Report of the ILAE Commission on Classification and Terminology, 2005-2009","type":"article-journal","volume":"51"},"uris":["http://www.mendeley.com/documents/?uuid=78c74c13-7c63-440e-a2ef-232b992fc648"]}],"mendeley":{"formattedCitation":"[2]","plainTextFormattedCitation":"[2]","previouslyFormattedCitation":"[2]"},"properties":{"noteIndex":0},"schema":"https://github.com/citation-style-language/schema/raw/master/csl-citation.json"}</w:instrText>
      </w:r>
      <w:r w:rsidR="00DB6021" w:rsidRPr="001B3DA7">
        <w:rPr>
          <w:rFonts w:cs="Times New Roman"/>
        </w:rPr>
        <w:fldChar w:fldCharType="separate"/>
      </w:r>
      <w:r w:rsidR="00DB6021" w:rsidRPr="001B3DA7">
        <w:rPr>
          <w:rFonts w:cs="Times New Roman"/>
          <w:noProof/>
        </w:rPr>
        <w:t>[2]</w:t>
      </w:r>
      <w:r w:rsidR="00DB6021" w:rsidRPr="001B3DA7">
        <w:rPr>
          <w:rFonts w:cs="Times New Roman"/>
        </w:rPr>
        <w:fldChar w:fldCharType="end"/>
      </w:r>
      <w:r w:rsidRPr="001B3DA7">
        <w:rPr>
          <w:rFonts w:cs="Times New Roman"/>
        </w:rPr>
        <w:t xml:space="preserve"> can achieve signals in many different ways</w:t>
      </w:r>
      <w:r w:rsidR="00786625" w:rsidRPr="001B3DA7">
        <w:rPr>
          <w:rFonts w:cs="Times New Roman"/>
        </w:rPr>
        <w:t>,</w:t>
      </w:r>
      <w:r w:rsidRPr="001B3DA7">
        <w:rPr>
          <w:rFonts w:cs="Times New Roman"/>
        </w:rPr>
        <w:t xml:space="preserve"> and the most common way is electrodes attached to scalp. </w:t>
      </w:r>
      <w:r w:rsidR="003A173D">
        <w:rPr>
          <w:rFonts w:cs="Times New Roman"/>
        </w:rPr>
        <w:t>In the past this hardware have been used for</w:t>
      </w:r>
      <w:r w:rsidRPr="001B3DA7">
        <w:rPr>
          <w:rFonts w:cs="Times New Roman"/>
        </w:rPr>
        <w:t xml:space="preserve"> medical purposes such as diagnosis of epilepsy and sleep disorders. </w:t>
      </w:r>
      <w:r w:rsidR="00DB6021" w:rsidRPr="001B3DA7">
        <w:rPr>
          <w:rFonts w:cs="Times New Roman"/>
        </w:rPr>
        <w:fldChar w:fldCharType="begin" w:fldLock="1"/>
      </w:r>
      <w:r w:rsidR="00DB6021" w:rsidRPr="001B3DA7">
        <w:rPr>
          <w:rFonts w:cs="Times New Roman"/>
        </w:rPr>
        <w:instrText>ADDIN CSL_CITATION {"citationItems":[{"id":"ITEM-1","itemData":{"DOI":"10.1111/j.1528-1167.2010.02522.x","ISSN":"00139580","abstract":"The International League Against Epilepsy (ILAE) Commission on Classification and Terminology has revised concepts, terminology, and approaches for classifying seizures and forms of epilepsy. Generalized and focal are redefined for seizures as occurring in and rapidly engaging bilaterally distributed networks (generalized) and within networks limited to one hemisphere and either discretely localized or more widely distributed (focal). Classification of generalized seizures is simplified. No natural classification for focal seizures exists; focal seizures should be described according to their manifestations (e.g., dyscognitive, focal motor). The concepts of generalized and focal do not apply to electroclinical syndromes. Genetic, structural-metabolic, and unknown represent modified concepts to replace idiopathic, symptomatic, and cryptogenic. Not all epilepsies are recognized as electroclinical syndromes. Organization of forms of epilepsy is first by specificity: electroclinical syndromes, nonsyndromic epilepsies with structural-metabolic causes, and epilepsies of unknown cause. Further organization within these divisions can be accomplished in a flexible manner depending on purpose. Natural classes (e.g., specific underlying cause, age at onset, associated seizure type), or pragmatic groupings (e.g., epileptic encephalopathies, self-limited electroclinical syndromes) may serve as the basis for organizing knowledge about recognized forms of epilepsy and facilitate identification of new forms. ? 2010 International League Against Epilepsy.","author":[{"dropping-particle":"","family":"Berg","given":"Anne T","non-dropping-particle":"","parse-names":false,"suffix":""},{"dropping-particle":"","family":"Berkovic","given":"Samuel F","non-dropping-particle":"","parse-names":false,"suffix":""},{"dropping-particle":"","family":"Brodie","given":"Martin J","non-dropping-particle":"","parse-names":false,"suffix":""},{"dropping-particle":"","family":"Buchhalter","given":"Jeffrey","non-dropping-particle":"","parse-names":false,"suffix":""},{"dropping-particle":"","family":"Cross","given":"J Helen","non-dropping-particle":"","parse-names":false,"suffix":""},{"dropping-particle":"","family":"Emde Boas","given":"Walter","non-dropping-particle":"Van","parse-names":false,"suffix":""},{"dropping-particle":"","family":"Engel","given":"Jerome","non-dropping-particle":"","parse-names":false,"suffix":""},{"dropping-particle":"","family":"French","given":"Jacqueline","non-dropping-particle":"","parse-names":false,"suffix":""},{"dropping-particle":"","family":"Glauser","given":"Tracy A","non-dropping-particle":"","parse-names":false,"suffix":""},{"dropping-particle":"","family":"Mathern","given":"Gary W.","non-dropping-particle":"","parse-names":false,"suffix":""},{"dropping-particle":"","family":"Moshé","given":"Solomon L.","non-dropping-particle":"","parse-names":false,"suffix":""},{"dropping-particle":"","family":"Nordli","given":"Douglas","non-dropping-particle":"","parse-names":false,"suffix":""},{"dropping-particle":"","family":"Plouin","given":"Perrine","non-dropping-particle":"","parse-names":false,"suffix":""},{"dropping-particle":"","family":"Scheffer","given":"Ingrid E","non-dropping-particle":"","parse-names":false,"suffix":""}],"container-title":"Epilepsia","id":"ITEM-1","issue":"4","issued":{"date-parts":[["2010"]]},"page":"676-685","title":"Revised terminology and concepts for organization of seizures and epilepsies: Report of the ILAE Commission on Classification and Terminology, 2005-2009","type":"article-journal","volume":"51"},"uris":["http://www.mendeley.com/documents/?uuid=78c74c13-7c63-440e-a2ef-232b992fc648"]}],"mendeley":{"formattedCitation":"[2]","plainTextFormattedCitation":"[2]","previouslyFormattedCitation":"[2]"},"properties":{"noteIndex":0},"schema":"https://github.com/citation-style-language/schema/raw/master/csl-citation.json"}</w:instrText>
      </w:r>
      <w:r w:rsidR="00DB6021" w:rsidRPr="001B3DA7">
        <w:rPr>
          <w:rFonts w:cs="Times New Roman"/>
        </w:rPr>
        <w:fldChar w:fldCharType="separate"/>
      </w:r>
      <w:r w:rsidR="00DB6021" w:rsidRPr="001B3DA7">
        <w:rPr>
          <w:rFonts w:cs="Times New Roman"/>
          <w:noProof/>
        </w:rPr>
        <w:t>[2]</w:t>
      </w:r>
      <w:r w:rsidR="00DB6021" w:rsidRPr="001B3DA7">
        <w:rPr>
          <w:rFonts w:cs="Times New Roman"/>
        </w:rPr>
        <w:fldChar w:fldCharType="end"/>
      </w:r>
      <w:r w:rsidRPr="001B3DA7">
        <w:rPr>
          <w:rFonts w:cs="Times New Roman"/>
        </w:rPr>
        <w:t xml:space="preserve"> mentions </w:t>
      </w:r>
      <w:r w:rsidR="00D34C5E">
        <w:rPr>
          <w:rFonts w:cs="Times New Roman"/>
        </w:rPr>
        <w:t xml:space="preserve">that </w:t>
      </w:r>
      <w:r w:rsidRPr="001B3DA7">
        <w:rPr>
          <w:rFonts w:cs="Times New Roman"/>
        </w:rPr>
        <w:t xml:space="preserve">in medical studies, it </w:t>
      </w:r>
      <w:r w:rsidR="00D34C5E">
        <w:rPr>
          <w:rFonts w:cs="Times New Roman"/>
        </w:rPr>
        <w:t xml:space="preserve">has been discovered </w:t>
      </w:r>
      <w:r w:rsidR="008E2957">
        <w:rPr>
          <w:rFonts w:cs="Times New Roman"/>
        </w:rPr>
        <w:t xml:space="preserve">that </w:t>
      </w:r>
      <w:r w:rsidRPr="001B3DA7">
        <w:rPr>
          <w:rFonts w:cs="Times New Roman"/>
        </w:rPr>
        <w:t xml:space="preserve">certain </w:t>
      </w:r>
      <w:r w:rsidR="00C61A7F" w:rsidRPr="001B3DA7">
        <w:rPr>
          <w:rFonts w:cs="Times New Roman"/>
        </w:rPr>
        <w:t>EEG activities</w:t>
      </w:r>
      <w:r w:rsidRPr="001B3DA7">
        <w:rPr>
          <w:rFonts w:cs="Times New Roman"/>
        </w:rPr>
        <w:t xml:space="preserve"> happen before the beginning of seizure</w:t>
      </w:r>
      <w:r w:rsidR="00664445">
        <w:rPr>
          <w:rFonts w:cs="Times New Roman"/>
        </w:rPr>
        <w:t>.</w:t>
      </w:r>
      <w:r w:rsidRPr="001B3DA7">
        <w:rPr>
          <w:rFonts w:cs="Times New Roman"/>
        </w:rPr>
        <w:t xml:space="preserve"> </w:t>
      </w:r>
      <w:r w:rsidR="00C61A7F">
        <w:rPr>
          <w:rFonts w:cs="Times New Roman"/>
        </w:rPr>
        <w:t>This</w:t>
      </w:r>
      <w:r w:rsidRPr="001B3DA7">
        <w:rPr>
          <w:rFonts w:cs="Times New Roman"/>
        </w:rPr>
        <w:t xml:space="preserve"> data </w:t>
      </w:r>
      <w:r w:rsidR="00C61A7F" w:rsidRPr="001B3DA7">
        <w:rPr>
          <w:rFonts w:cs="Times New Roman"/>
        </w:rPr>
        <w:t>was</w:t>
      </w:r>
      <w:r w:rsidRPr="001B3DA7">
        <w:rPr>
          <w:rFonts w:cs="Times New Roman"/>
        </w:rPr>
        <w:t xml:space="preserve"> only discovered by automatic classification of data gathered through EEG. This information allow</w:t>
      </w:r>
      <w:r w:rsidR="00C61A7F">
        <w:rPr>
          <w:rFonts w:cs="Times New Roman"/>
        </w:rPr>
        <w:t>s</w:t>
      </w:r>
      <w:r w:rsidRPr="001B3DA7">
        <w:rPr>
          <w:rFonts w:cs="Times New Roman"/>
        </w:rPr>
        <w:t xml:space="preserve"> us to understand that </w:t>
      </w:r>
      <w:r w:rsidR="00C61A7F">
        <w:rPr>
          <w:rFonts w:cs="Times New Roman"/>
        </w:rPr>
        <w:t>the</w:t>
      </w:r>
      <w:r w:rsidRPr="001B3DA7">
        <w:rPr>
          <w:rFonts w:cs="Times New Roman"/>
        </w:rPr>
        <w:t xml:space="preserve"> brain establishes these EEG activities </w:t>
      </w:r>
      <w:r w:rsidR="00C61A7F">
        <w:rPr>
          <w:rFonts w:cs="Times New Roman"/>
        </w:rPr>
        <w:t>prior to</w:t>
      </w:r>
      <w:r w:rsidRPr="001B3DA7">
        <w:rPr>
          <w:rFonts w:cs="Times New Roman"/>
        </w:rPr>
        <w:t xml:space="preserve"> any seizures </w:t>
      </w:r>
      <w:r w:rsidR="00C61A7F">
        <w:rPr>
          <w:rFonts w:cs="Times New Roman"/>
        </w:rPr>
        <w:t xml:space="preserve">that </w:t>
      </w:r>
      <w:r w:rsidR="00786625" w:rsidRPr="001B3DA7">
        <w:rPr>
          <w:rFonts w:cs="Times New Roman"/>
        </w:rPr>
        <w:t>have</w:t>
      </w:r>
      <w:r w:rsidRPr="001B3DA7">
        <w:rPr>
          <w:rFonts w:cs="Times New Roman"/>
        </w:rPr>
        <w:t xml:space="preserve"> occurred</w:t>
      </w:r>
      <w:r w:rsidR="00C61A7F">
        <w:rPr>
          <w:rFonts w:cs="Times New Roman"/>
        </w:rPr>
        <w:t>;</w:t>
      </w:r>
      <w:r w:rsidRPr="001B3DA7">
        <w:rPr>
          <w:rFonts w:cs="Times New Roman"/>
        </w:rPr>
        <w:t xml:space="preserve"> this can happen with any other brain activity </w:t>
      </w:r>
      <w:r w:rsidR="00C61A7F">
        <w:rPr>
          <w:rFonts w:cs="Times New Roman"/>
        </w:rPr>
        <w:t xml:space="preserve">or </w:t>
      </w:r>
      <w:r w:rsidRPr="001B3DA7">
        <w:rPr>
          <w:rFonts w:cs="Times New Roman"/>
        </w:rPr>
        <w:t xml:space="preserve">physical activity. One of the other uses of automatic classification is to take control of humanoid robot mentioned by </w:t>
      </w:r>
      <w:r w:rsidR="00DB6021" w:rsidRPr="001B3DA7">
        <w:rPr>
          <w:rFonts w:cs="Times New Roman"/>
        </w:rPr>
        <w:fldChar w:fldCharType="begin" w:fldLock="1"/>
      </w:r>
      <w:r w:rsidR="00DB6021" w:rsidRPr="001B3DA7">
        <w:rPr>
          <w:rFonts w:cs="Times New Roman"/>
        </w:rPr>
        <w:instrText>ADDIN CSL_CITATION {"citationItems":[{"id":"ITEM-1","itemData":{"DOI":"10.1109/TRO.2012.2201310","ISSN":"15523098","abstract":"The brain–computer interface (BCI) technique is a novel control interface to translate human intentions into appro- priate motion commands for robotic systems. The aim of this study is to apply an asynchronous direct-control system for humanoid robot navigation using an electroencephalograph (EEG), based active BCI. The experimental procedures consist of offline train- ing, online feedback testing, and real-time control sessions. The amplitude features from EEGs are extracted using power spec- tral analysis, while informative feature components are selected based on the Fisher ratio. The two classifiers are hierarchically structured to identify human intentions and trained to build an asynchronous BCI system. For the performance test, five healthy subjects controlled a humanoid robot navigation to reach a target goal in an indoor maze by using their EEGs based on real-time images obtained from a camera on the head of the robot. The ex- perimental results showed that the subjects successfully controlled the humanoid robot in the indoor maze and reached the goal by using the proposed asynchronous EEG-based active BCI system.","author":[{"dropping-particle":"","family":"Chae","given":"Yongwook","non-dropping-particle":"","parse-names":false,"suffix":""},{"dropping-particle":"","family":"Jeong","given":"Jaeseung","non-dropping-particle":"","parse-names":false,"suffix":""},{"dropping-particle":"","family":"Jo","given":"Sungho","non-dropping-particle":"","parse-names":false,"suffix":""}],"container-title":"IEEE Transactions on Robotics","id":"ITEM-1","issued":{"date-parts":[["2012"]]},"title":"Toward brain-actuated humanoid robots: Asynchronous direct control using an EEG-Based BCI","type":"article-journal"},"uris":["http://www.mendeley.com/documents/?uuid=81d17f8c-e667-445c-b6d6-bc60d962ca62"]}],"mendeley":{"formattedCitation":"[3]","plainTextFormattedCitation":"[3]","previouslyFormattedCitation":"[3]"},"properties":{"noteIndex":0},"schema":"https://github.com/citation-style-language/schema/raw/master/csl-citation.json"}</w:instrText>
      </w:r>
      <w:r w:rsidR="00DB6021" w:rsidRPr="001B3DA7">
        <w:rPr>
          <w:rFonts w:cs="Times New Roman"/>
        </w:rPr>
        <w:fldChar w:fldCharType="separate"/>
      </w:r>
      <w:r w:rsidR="00DB6021" w:rsidRPr="001B3DA7">
        <w:rPr>
          <w:rFonts w:cs="Times New Roman"/>
          <w:noProof/>
        </w:rPr>
        <w:t>[3]</w:t>
      </w:r>
      <w:r w:rsidR="00DB6021" w:rsidRPr="001B3DA7">
        <w:rPr>
          <w:rFonts w:cs="Times New Roman"/>
        </w:rPr>
        <w:fldChar w:fldCharType="end"/>
      </w:r>
      <w:r w:rsidRPr="001B3DA7">
        <w:rPr>
          <w:rFonts w:cs="Times New Roman"/>
        </w:rPr>
        <w:t xml:space="preserve">. One of the </w:t>
      </w:r>
      <w:r w:rsidR="00B93C76">
        <w:rPr>
          <w:rFonts w:cs="Times New Roman"/>
        </w:rPr>
        <w:t xml:space="preserve">most </w:t>
      </w:r>
      <w:r w:rsidRPr="001B3DA7">
        <w:rPr>
          <w:rFonts w:cs="Times New Roman"/>
        </w:rPr>
        <w:t xml:space="preserve">common products has been seen </w:t>
      </w:r>
      <w:r w:rsidR="00B93C76">
        <w:rPr>
          <w:rFonts w:cs="Times New Roman"/>
        </w:rPr>
        <w:t xml:space="preserve">on </w:t>
      </w:r>
      <w:r w:rsidRPr="001B3DA7">
        <w:rPr>
          <w:rFonts w:cs="Times New Roman"/>
        </w:rPr>
        <w:t>television</w:t>
      </w:r>
      <w:r w:rsidR="00786625" w:rsidRPr="001B3DA7">
        <w:rPr>
          <w:rFonts w:cs="Times New Roman"/>
        </w:rPr>
        <w:t>,</w:t>
      </w:r>
      <w:r w:rsidRPr="001B3DA7">
        <w:rPr>
          <w:rFonts w:cs="Times New Roman"/>
        </w:rPr>
        <w:t xml:space="preserve"> and </w:t>
      </w:r>
      <w:r w:rsidR="00B93C76">
        <w:rPr>
          <w:rFonts w:cs="Times New Roman"/>
        </w:rPr>
        <w:t xml:space="preserve">in </w:t>
      </w:r>
      <w:r w:rsidRPr="001B3DA7">
        <w:rPr>
          <w:rFonts w:cs="Times New Roman"/>
        </w:rPr>
        <w:t>documentaries controlling exoskeletons,</w:t>
      </w:r>
      <w:r w:rsidR="00B93C76">
        <w:rPr>
          <w:rFonts w:cs="Times New Roman"/>
        </w:rPr>
        <w:t xml:space="preserve"> </w:t>
      </w:r>
      <w:r w:rsidRPr="001B3DA7">
        <w:rPr>
          <w:rFonts w:cs="Times New Roman"/>
        </w:rPr>
        <w:t xml:space="preserve">mainly used for disabled individuals </w:t>
      </w:r>
      <w:r w:rsidR="00DB6021" w:rsidRPr="001B3DA7">
        <w:rPr>
          <w:rFonts w:cs="Times New Roman"/>
        </w:rPr>
        <w:fldChar w:fldCharType="begin" w:fldLock="1"/>
      </w:r>
      <w:r w:rsidR="00DB6021" w:rsidRPr="001B3DA7">
        <w:rPr>
          <w:rFonts w:cs="Times New Roman"/>
        </w:rPr>
        <w:instrText>ADDIN CSL_CITATION {"citationItems":[{"id":"ITEM-1","itemData":{"DOI":"10.3390/s18103342","ISSN":"14248220","abstract":"Electroencephalography (EEG) signals have great impact on the development of assistive rehabilitation devices. These signals are used as a popular tool to investigate the functions and the behavior of the human motion in recent research. The study of EEG-based control of assistive devices is still in early stages. Although the EEG-based control of assistive devices has attracted a considerable level of attention over the last few years, few studies have been carried out to systematically review these studies, as a means of offering researchers and experts a comprehensive summary of the present, state-of-the-art EEG-based control techniques used for assistive technology. Therefore, this research has three main goals. The first aim is to systematically gather, summarize, evaluate and synthesize information regarding the accuracy and the value of previous research published in the literature between 2011 and 2018. The second goal is to extensively report on the holistic, experimental outcomes of this domain in relation to current research. It is systematically performed to provide a wealthy image and grounded evidence of the current state of research covering EEG-based control for assistive rehabilitation devices to all the experts and scientists. The third goal is to recognize the gap of knowledge that demands further investigation and to recommend directions for future research in this area.","author":[{"dropping-particle":"","family":"Al-Quraishi","given":"Maged S.","non-dropping-particle":"","parse-names":false,"suffix":""},{"dropping-particle":"","family":"Elamvazuthi","given":"Irraivan","non-dropping-particle":"","parse-names":false,"suffix":""},{"dropping-particle":"","family":"Daud","given":"Siti Asmah","non-dropping-particle":"","parse-names":false,"suffix":""},{"dropping-particle":"","family":"Parasuraman","given":"S.","non-dropping-particle":"","parse-names":false,"suffix":""},{"dropping-particle":"","family":"Borboni","given":"Alberto","non-dropping-particle":"","parse-names":false,"suffix":""}],"container-title":"Sensors (Switzerland)","id":"ITEM-1","issued":{"date-parts":[["2018"]]},"title":"Eeg-based control for upper and lower limb exoskeletons and prostheses: A systematic review","type":"article"},"uris":["http://www.mendeley.com/documents/?uuid=d2877724-424f-435d-b9f8-f4a4d9db47ae"]}],"mendeley":{"formattedCitation":"[4]","plainTextFormattedCitation":"[4]","previouslyFormattedCitation":"[4]"},"properties":{"noteIndex":0},"schema":"https://github.com/citation-style-language/schema/raw/master/csl-citation.json"}</w:instrText>
      </w:r>
      <w:r w:rsidR="00DB6021" w:rsidRPr="001B3DA7">
        <w:rPr>
          <w:rFonts w:cs="Times New Roman"/>
        </w:rPr>
        <w:fldChar w:fldCharType="separate"/>
      </w:r>
      <w:r w:rsidR="00DB6021" w:rsidRPr="001B3DA7">
        <w:rPr>
          <w:rFonts w:cs="Times New Roman"/>
          <w:noProof/>
        </w:rPr>
        <w:t>[4]</w:t>
      </w:r>
      <w:r w:rsidR="00DB6021" w:rsidRPr="001B3DA7">
        <w:rPr>
          <w:rFonts w:cs="Times New Roman"/>
        </w:rPr>
        <w:fldChar w:fldCharType="end"/>
      </w:r>
      <w:r w:rsidRPr="001B3DA7">
        <w:rPr>
          <w:rFonts w:cs="Times New Roman"/>
        </w:rPr>
        <w:t>.</w:t>
      </w:r>
    </w:p>
    <w:p w14:paraId="3AB0298F" w14:textId="77777777" w:rsidR="002B127F" w:rsidRPr="001B3DA7" w:rsidRDefault="00FE5447">
      <w:pPr>
        <w:pStyle w:val="ListParagraph"/>
        <w:numPr>
          <w:ilvl w:val="1"/>
          <w:numId w:val="1"/>
        </w:numPr>
        <w:rPr>
          <w:rFonts w:cs="Times New Roman"/>
        </w:rPr>
      </w:pPr>
      <w:bookmarkStart w:id="22" w:name="_Toc17125506"/>
      <w:r w:rsidRPr="001B3DA7">
        <w:rPr>
          <w:rFonts w:cs="Times New Roman"/>
        </w:rPr>
        <w:t>Project Description</w:t>
      </w:r>
      <w:bookmarkEnd w:id="22"/>
    </w:p>
    <w:p w14:paraId="3AB02990" w14:textId="0BEB73DB" w:rsidR="002B127F" w:rsidRPr="001B3DA7" w:rsidRDefault="00FE5447">
      <w:pPr>
        <w:pStyle w:val="ListParagraph"/>
        <w:ind w:left="360"/>
        <w:rPr>
          <w:rFonts w:cs="Times New Roman"/>
        </w:rPr>
      </w:pPr>
      <w:r w:rsidRPr="001B3DA7">
        <w:rPr>
          <w:rFonts w:cs="Times New Roman"/>
        </w:rPr>
        <w:t xml:space="preserve">The project as it </w:t>
      </w:r>
      <w:r w:rsidR="00731024">
        <w:rPr>
          <w:rFonts w:cs="Times New Roman"/>
        </w:rPr>
        <w:t>is</w:t>
      </w:r>
      <w:r w:rsidRPr="001B3DA7">
        <w:rPr>
          <w:rFonts w:cs="Times New Roman"/>
        </w:rPr>
        <w:t xml:space="preserve"> mentioned in </w:t>
      </w:r>
      <w:r w:rsidR="00DB6021" w:rsidRPr="001B3DA7">
        <w:rPr>
          <w:rFonts w:cs="Times New Roman"/>
        </w:rPr>
        <w:fldChar w:fldCharType="begin" w:fldLock="1"/>
      </w:r>
      <w:r w:rsidR="00DB6021" w:rsidRPr="001B3DA7">
        <w:rPr>
          <w:rFonts w:cs="Times New Roman"/>
        </w:rPr>
        <w:instrText>ADDIN CSL_CITATION {"citationItems":[{"id":"ITEM-1","itemData":{"author":[{"dropping-particle":"","family":"Mahrad","given":"Pisheh Var","non-dropping-particle":"","parse-names":false,"suffix":""}],"id":"ITEM-1","issued":{"date-parts":[["0"]]},"title":"BCI implemented in virtual worlds using VR","type":"article-journal"},"uris":["http://www.mendeley.com/documents/?uuid=1427727e-9aa7-46a1-98ba-ba23e48556a6"]}],"mendeley":{"formattedCitation":"[5]","plainTextFormattedCitation":"[5]","previouslyFormattedCitation":"[5]"},"properties":{"noteIndex":0},"schema":"https://github.com/citation-style-language/schema/raw/master/csl-citation.json"}</w:instrText>
      </w:r>
      <w:r w:rsidR="00DB6021" w:rsidRPr="001B3DA7">
        <w:rPr>
          <w:rFonts w:cs="Times New Roman"/>
        </w:rPr>
        <w:fldChar w:fldCharType="separate"/>
      </w:r>
      <w:r w:rsidR="00DB6021" w:rsidRPr="001B3DA7">
        <w:rPr>
          <w:rFonts w:cs="Times New Roman"/>
          <w:noProof/>
        </w:rPr>
        <w:t>[5]</w:t>
      </w:r>
      <w:r w:rsidR="00DB6021" w:rsidRPr="001B3DA7">
        <w:rPr>
          <w:rFonts w:cs="Times New Roman"/>
        </w:rPr>
        <w:fldChar w:fldCharType="end"/>
      </w:r>
      <w:r w:rsidRPr="001B3DA7">
        <w:rPr>
          <w:rFonts w:cs="Times New Roman"/>
        </w:rPr>
        <w:t>, create</w:t>
      </w:r>
      <w:r w:rsidR="00731024">
        <w:rPr>
          <w:rFonts w:cs="Times New Roman"/>
        </w:rPr>
        <w:t>s</w:t>
      </w:r>
      <w:r w:rsidRPr="001B3DA7">
        <w:rPr>
          <w:rFonts w:cs="Times New Roman"/>
        </w:rPr>
        <w:t xml:space="preserve"> two different environments and use Enobio 20 </w:t>
      </w:r>
      <w:r w:rsidR="00DB6021" w:rsidRPr="001B3DA7">
        <w:rPr>
          <w:rFonts w:cs="Times New Roman"/>
        </w:rPr>
        <w:fldChar w:fldCharType="begin" w:fldLock="1"/>
      </w:r>
      <w:r w:rsidR="00DB6021" w:rsidRPr="001B3DA7">
        <w:rPr>
          <w:rFonts w:cs="Times New Roman"/>
        </w:rPr>
        <w:instrText>ADDIN CSL_CITATION {"citationItems":[{"id":"ITEM-1","itemData":{"author":[{"dropping-particle":"","family":"NeuroElectrics","given":"","non-dropping-particle":"","parse-names":false,"suffix":""}],"container-title":"Neuroelectrics User Manual","id":"ITEM-1","issued":{"date-parts":[["2016"]]},"page":"1-36","title":"Neuroelectrics User Manual Enobio","type":"article-journal","volume":"2.0"},"uris":["http://www.mendeley.com/documents/?uuid=d5511138-246e-44c9-8419-e200161b8ef7"]}],"mendeley":{"formattedCitation":"[6]","plainTextFormattedCitation":"[6]","previouslyFormattedCitation":"[6]"},"properties":{"noteIndex":0},"schema":"https://github.com/citation-style-language/schema/raw/master/csl-citation.json"}</w:instrText>
      </w:r>
      <w:r w:rsidR="00DB6021" w:rsidRPr="001B3DA7">
        <w:rPr>
          <w:rFonts w:cs="Times New Roman"/>
        </w:rPr>
        <w:fldChar w:fldCharType="separate"/>
      </w:r>
      <w:r w:rsidR="00DB6021" w:rsidRPr="001B3DA7">
        <w:rPr>
          <w:rFonts w:cs="Times New Roman"/>
          <w:noProof/>
        </w:rPr>
        <w:t>[6]</w:t>
      </w:r>
      <w:r w:rsidR="00DB6021" w:rsidRPr="001B3DA7">
        <w:rPr>
          <w:rFonts w:cs="Times New Roman"/>
        </w:rPr>
        <w:fldChar w:fldCharType="end"/>
      </w:r>
      <w:r w:rsidRPr="001B3DA7">
        <w:rPr>
          <w:rFonts w:cs="Times New Roman"/>
        </w:rPr>
        <w:t xml:space="preserve">, to establish </w:t>
      </w:r>
      <w:r w:rsidR="00786625" w:rsidRPr="001B3DA7">
        <w:rPr>
          <w:rFonts w:cs="Times New Roman"/>
        </w:rPr>
        <w:t xml:space="preserve">a </w:t>
      </w:r>
      <w:r w:rsidRPr="001B3DA7">
        <w:rPr>
          <w:rFonts w:cs="Times New Roman"/>
        </w:rPr>
        <w:t>connection with user’s EEG activities and the environment, these activities w</w:t>
      </w:r>
      <w:r w:rsidR="00786625" w:rsidRPr="001B3DA7">
        <w:rPr>
          <w:rFonts w:cs="Times New Roman"/>
        </w:rPr>
        <w:t>ere</w:t>
      </w:r>
      <w:r w:rsidRPr="001B3DA7">
        <w:rPr>
          <w:rFonts w:cs="Times New Roman"/>
        </w:rPr>
        <w:t xml:space="preserve"> used mostly to control lights and water taps.</w:t>
      </w:r>
    </w:p>
    <w:p w14:paraId="3AB02991" w14:textId="1A6D4360" w:rsidR="002B127F" w:rsidRPr="001B3DA7" w:rsidRDefault="00FE5447">
      <w:pPr>
        <w:pStyle w:val="ListParagraph"/>
        <w:ind w:left="360"/>
        <w:rPr>
          <w:rFonts w:cs="Times New Roman"/>
        </w:rPr>
      </w:pPr>
      <w:r w:rsidRPr="001B3DA7">
        <w:rPr>
          <w:rFonts w:cs="Times New Roman"/>
        </w:rPr>
        <w:t>The project has two sides that w</w:t>
      </w:r>
      <w:r w:rsidR="00786625" w:rsidRPr="001B3DA7">
        <w:rPr>
          <w:rFonts w:cs="Times New Roman"/>
        </w:rPr>
        <w:t>ere</w:t>
      </w:r>
      <w:r w:rsidRPr="001B3DA7">
        <w:rPr>
          <w:rFonts w:cs="Times New Roman"/>
        </w:rPr>
        <w:t xml:space="preserve"> designed and programmed with four different languages (Java, C#, Lua</w:t>
      </w:r>
      <w:r w:rsidR="00786625" w:rsidRPr="001B3DA7">
        <w:rPr>
          <w:rFonts w:cs="Times New Roman"/>
        </w:rPr>
        <w:t>,</w:t>
      </w:r>
      <w:r w:rsidRPr="001B3DA7">
        <w:rPr>
          <w:rFonts w:cs="Times New Roman"/>
        </w:rPr>
        <w:t xml:space="preserve"> and Python)</w:t>
      </w:r>
      <w:r w:rsidR="00786625" w:rsidRPr="001B3DA7">
        <w:rPr>
          <w:rFonts w:cs="Times New Roman"/>
        </w:rPr>
        <w:t>. T</w:t>
      </w:r>
      <w:r w:rsidRPr="001B3DA7">
        <w:rPr>
          <w:rFonts w:cs="Times New Roman"/>
        </w:rPr>
        <w:t>hese sections are:</w:t>
      </w:r>
    </w:p>
    <w:p w14:paraId="3AB02992" w14:textId="77777777" w:rsidR="002B127F" w:rsidRPr="001B3DA7" w:rsidRDefault="00FE5447">
      <w:pPr>
        <w:pStyle w:val="ListParagraph"/>
        <w:numPr>
          <w:ilvl w:val="0"/>
          <w:numId w:val="2"/>
        </w:numPr>
        <w:rPr>
          <w:rFonts w:cs="Times New Roman"/>
        </w:rPr>
      </w:pPr>
      <w:r w:rsidRPr="001B3DA7">
        <w:rPr>
          <w:rFonts w:cs="Times New Roman"/>
        </w:rPr>
        <w:t>Environment side</w:t>
      </w:r>
    </w:p>
    <w:p w14:paraId="3AB02993" w14:textId="77777777" w:rsidR="002B127F" w:rsidRPr="001B3DA7" w:rsidRDefault="00FE5447">
      <w:pPr>
        <w:pStyle w:val="ListParagraph"/>
        <w:numPr>
          <w:ilvl w:val="0"/>
          <w:numId w:val="2"/>
        </w:numPr>
        <w:rPr>
          <w:rFonts w:cs="Times New Roman"/>
        </w:rPr>
      </w:pPr>
      <w:r w:rsidRPr="001B3DA7">
        <w:rPr>
          <w:rFonts w:cs="Times New Roman"/>
        </w:rPr>
        <w:t>BCI side</w:t>
      </w:r>
    </w:p>
    <w:p w14:paraId="3AB02994" w14:textId="0161C024" w:rsidR="002B127F" w:rsidRPr="001B3DA7" w:rsidRDefault="00FE5447">
      <w:pPr>
        <w:pStyle w:val="ListParagraph"/>
        <w:ind w:left="360"/>
        <w:rPr>
          <w:rFonts w:cs="Times New Roman"/>
        </w:rPr>
      </w:pPr>
      <w:r w:rsidRPr="001B3DA7">
        <w:rPr>
          <w:rFonts w:cs="Times New Roman"/>
        </w:rPr>
        <w:t xml:space="preserve">In the environment side, one environment is created with simple textures and uses few numbers of polygons in </w:t>
      </w:r>
      <w:r w:rsidR="00786625" w:rsidRPr="001B3DA7">
        <w:rPr>
          <w:rFonts w:cs="Times New Roman"/>
        </w:rPr>
        <w:t xml:space="preserve">the </w:t>
      </w:r>
      <w:r w:rsidRPr="001B3DA7">
        <w:rPr>
          <w:rFonts w:cs="Times New Roman"/>
        </w:rPr>
        <w:t xml:space="preserve">creation of objects. The </w:t>
      </w:r>
      <w:r w:rsidR="00731024" w:rsidRPr="001B3DA7">
        <w:rPr>
          <w:rFonts w:cs="Times New Roman"/>
        </w:rPr>
        <w:t>simplic</w:t>
      </w:r>
      <w:r w:rsidR="00731024">
        <w:rPr>
          <w:rFonts w:cs="Times New Roman"/>
        </w:rPr>
        <w:t>ity</w:t>
      </w:r>
      <w:r w:rsidRPr="001B3DA7">
        <w:rPr>
          <w:rFonts w:cs="Times New Roman"/>
        </w:rPr>
        <w:t xml:space="preserve"> of the environment </w:t>
      </w:r>
      <w:r w:rsidR="00731024">
        <w:rPr>
          <w:rFonts w:cs="Times New Roman"/>
        </w:rPr>
        <w:t>is</w:t>
      </w:r>
      <w:r w:rsidRPr="001B3DA7">
        <w:rPr>
          <w:rFonts w:cs="Times New Roman"/>
        </w:rPr>
        <w:t xml:space="preserve"> set to be </w:t>
      </w:r>
      <w:r w:rsidR="00731024">
        <w:rPr>
          <w:rFonts w:cs="Times New Roman"/>
        </w:rPr>
        <w:t xml:space="preserve">the </w:t>
      </w:r>
      <w:r w:rsidRPr="001B3DA7">
        <w:rPr>
          <w:rFonts w:cs="Times New Roman"/>
        </w:rPr>
        <w:t>least comprehensive</w:t>
      </w:r>
      <w:r w:rsidR="00731024">
        <w:rPr>
          <w:rFonts w:cs="Times New Roman"/>
        </w:rPr>
        <w:t>,</w:t>
      </w:r>
      <w:r w:rsidRPr="001B3DA7">
        <w:rPr>
          <w:rFonts w:cs="Times New Roman"/>
        </w:rPr>
        <w:t xml:space="preserve"> the user </w:t>
      </w:r>
      <w:r w:rsidR="00731024">
        <w:rPr>
          <w:rFonts w:cs="Times New Roman"/>
        </w:rPr>
        <w:t xml:space="preserve">will </w:t>
      </w:r>
      <w:r w:rsidRPr="001B3DA7">
        <w:rPr>
          <w:rFonts w:cs="Times New Roman"/>
        </w:rPr>
        <w:t xml:space="preserve">have a complete understanding of </w:t>
      </w:r>
      <w:r w:rsidR="00786625" w:rsidRPr="001B3DA7">
        <w:rPr>
          <w:rFonts w:cs="Times New Roman"/>
        </w:rPr>
        <w:t>their</w:t>
      </w:r>
      <w:r w:rsidRPr="001B3DA7">
        <w:rPr>
          <w:rFonts w:cs="Times New Roman"/>
        </w:rPr>
        <w:t xml:space="preserve"> environment. The other environment is created with more complex textures and used </w:t>
      </w:r>
      <w:r w:rsidR="00075247">
        <w:rPr>
          <w:rFonts w:cs="Times New Roman"/>
        </w:rPr>
        <w:t xml:space="preserve">a </w:t>
      </w:r>
      <w:r w:rsidRPr="001B3DA7">
        <w:rPr>
          <w:rFonts w:cs="Times New Roman"/>
        </w:rPr>
        <w:t>higher number of polygons. This environment has</w:t>
      </w:r>
      <w:r w:rsidR="00731024">
        <w:rPr>
          <w:rFonts w:cs="Times New Roman"/>
        </w:rPr>
        <w:t xml:space="preserve"> thorough</w:t>
      </w:r>
      <w:r w:rsidRPr="001B3DA7">
        <w:rPr>
          <w:rFonts w:cs="Times New Roman"/>
        </w:rPr>
        <w:t xml:space="preserve"> architecture and lights located and positioned to bring realism to </w:t>
      </w:r>
      <w:r w:rsidR="00731024">
        <w:rPr>
          <w:rFonts w:cs="Times New Roman"/>
        </w:rPr>
        <w:t>the</w:t>
      </w:r>
      <w:r w:rsidRPr="001B3DA7">
        <w:rPr>
          <w:rFonts w:cs="Times New Roman"/>
        </w:rPr>
        <w:t xml:space="preserve"> environment. The complex environment has </w:t>
      </w:r>
      <w:r w:rsidR="00786625" w:rsidRPr="001B3DA7">
        <w:rPr>
          <w:rFonts w:cs="Times New Roman"/>
        </w:rPr>
        <w:t>seven</w:t>
      </w:r>
      <w:r w:rsidRPr="001B3DA7">
        <w:rPr>
          <w:rFonts w:cs="Times New Roman"/>
        </w:rPr>
        <w:t xml:space="preserve"> different set</w:t>
      </w:r>
      <w:r w:rsidR="00786625" w:rsidRPr="001B3DA7">
        <w:rPr>
          <w:rFonts w:cs="Times New Roman"/>
        </w:rPr>
        <w:t>s</w:t>
      </w:r>
      <w:r w:rsidRPr="001B3DA7">
        <w:rPr>
          <w:rFonts w:cs="Times New Roman"/>
        </w:rPr>
        <w:t xml:space="preserve"> of mood which will be explained </w:t>
      </w:r>
      <w:r w:rsidR="00614CDF">
        <w:rPr>
          <w:rFonts w:cs="Times New Roman"/>
        </w:rPr>
        <w:t>further</w:t>
      </w:r>
      <w:r w:rsidRPr="001B3DA7">
        <w:rPr>
          <w:rFonts w:cs="Times New Roman"/>
        </w:rPr>
        <w:t xml:space="preserve"> in the implementation.</w:t>
      </w:r>
    </w:p>
    <w:p w14:paraId="3AB02995" w14:textId="09121381" w:rsidR="002B127F" w:rsidRPr="001B3DA7" w:rsidRDefault="00FE5447">
      <w:pPr>
        <w:pStyle w:val="ListParagraph"/>
        <w:ind w:left="360"/>
        <w:rPr>
          <w:rFonts w:cs="Times New Roman"/>
        </w:rPr>
      </w:pPr>
      <w:r w:rsidRPr="001B3DA7">
        <w:rPr>
          <w:rFonts w:cs="Times New Roman"/>
        </w:rPr>
        <w:t>In each environment</w:t>
      </w:r>
      <w:r w:rsidR="00786625" w:rsidRPr="001B3DA7">
        <w:rPr>
          <w:rFonts w:cs="Times New Roman"/>
        </w:rPr>
        <w:t>,</w:t>
      </w:r>
      <w:r w:rsidRPr="001B3DA7">
        <w:rPr>
          <w:rFonts w:cs="Times New Roman"/>
        </w:rPr>
        <w:t xml:space="preserve"> a set of stimuli was used to trigger EEG activities in </w:t>
      </w:r>
      <w:r w:rsidR="00075247">
        <w:rPr>
          <w:rFonts w:cs="Times New Roman"/>
        </w:rPr>
        <w:t xml:space="preserve">the </w:t>
      </w:r>
      <w:r w:rsidRPr="001B3DA7">
        <w:rPr>
          <w:rFonts w:cs="Times New Roman"/>
        </w:rPr>
        <w:t>recording of the signals.</w:t>
      </w:r>
    </w:p>
    <w:p w14:paraId="3AB02996" w14:textId="628C06AD" w:rsidR="002B127F" w:rsidRPr="001B3DA7" w:rsidRDefault="00FE5447">
      <w:pPr>
        <w:pStyle w:val="ListParagraph"/>
        <w:ind w:left="360"/>
        <w:rPr>
          <w:rFonts w:cs="Times New Roman"/>
        </w:rPr>
      </w:pPr>
      <w:r w:rsidRPr="001B3DA7">
        <w:rPr>
          <w:rFonts w:cs="Times New Roman"/>
        </w:rPr>
        <w:lastRenderedPageBreak/>
        <w:t xml:space="preserve">In the BCI side of the project, OpenVibe </w:t>
      </w:r>
      <w:r w:rsidR="00DB6021" w:rsidRPr="001B3DA7">
        <w:rPr>
          <w:rFonts w:cs="Times New Roman"/>
        </w:rPr>
        <w:fldChar w:fldCharType="begin" w:fldLock="1"/>
      </w:r>
      <w:r w:rsidR="00DB6021" w:rsidRPr="001B3DA7">
        <w:rPr>
          <w:rFonts w:cs="Times New Roman"/>
        </w:rPr>
        <w:instrText>ADDIN CSL_CITATION {"citationItems":[{"id":"ITEM-1","itemData":{"DOI":"10.1162/pres.19.1.35","ISSN":"10547460","abstract":"Abstract This paper describes the OpenViBE software platform which enables researchers to design, test, and use braincomputer interfaces (BCIs). BCIs are communication systems that enable users to send commands to computers solely by means of brain activity. BCIs are gaining interest among the virtual reality (VR) community since they have appeared as promising interaction devices for virtual environments (VEs). The key features of the platform are (1) high modularity, (2) embedded tools for visualization and feedback based on VR and 3D displays, (3) BCI design made available to non-programmers thanks to visual programming, and (4) various tools offered to the different types of users. The platform features are illustrated in this paper with two entertaining VR applications based on a BCI. In the first one, users can move a virtual ball by imagining hand movements, while in the second one, they can control a virtual spaceship using real or imagined foot movements. Online experiments with these applicatio...","author":[{"dropping-particle":"","family":"Renard","given":"Yann","non-dropping-particle":"","parse-names":false,"suffix":""},{"dropping-particle":"","family":"Lotte","given":"Fabien","non-dropping-particle":"","parse-names":false,"suffix":""},{"dropping-particle":"","family":"Gibert","given":"Guillaume","non-dropping-particle":"","parse-names":false,"suffix":""},{"dropping-particle":"","family":"Congedo","given":"Marco","non-dropping-particle":"","parse-names":false,"suffix":""},{"dropping-particle":"","family":"Maby","given":"Emmanuel","non-dropping-particle":"","parse-names":false,"suffix":""},{"dropping-particle":"","family":"Delannoy","given":"Vincent","non-dropping-particle":"","parse-names":false,"suffix":""},{"dropping-particle":"","family":"Bertrand","given":"Olivier","non-dropping-particle":"","parse-names":false,"suffix":""},{"dropping-particle":"","family":"Lécuyer","given":"Anatole","non-dropping-particle":"","parse-names":false,"suffix":""}],"container-title":"Presence: Teleoperators and Virtual Environments","id":"ITEM-1","issued":{"date-parts":[["2010"]]},"title":"OpenViBE: An open-source software platform to design, test, and use brain-computer interfaces in real and virtual environments","type":"article-journal"},"uris":["http://www.mendeley.com/documents/?uuid=e8310ecf-52be-499d-a5f1-075b22c32d1b"]}],"mendeley":{"formattedCitation":"[7]","plainTextFormattedCitation":"[7]","previouslyFormattedCitation":"[7]"},"properties":{"noteIndex":0},"schema":"https://github.com/citation-style-language/schema/raw/master/csl-citation.json"}</w:instrText>
      </w:r>
      <w:r w:rsidR="00DB6021" w:rsidRPr="001B3DA7">
        <w:rPr>
          <w:rFonts w:cs="Times New Roman"/>
        </w:rPr>
        <w:fldChar w:fldCharType="separate"/>
      </w:r>
      <w:r w:rsidR="00DB6021" w:rsidRPr="001B3DA7">
        <w:rPr>
          <w:rFonts w:cs="Times New Roman"/>
          <w:noProof/>
        </w:rPr>
        <w:t>[7]</w:t>
      </w:r>
      <w:r w:rsidR="00DB6021" w:rsidRPr="001B3DA7">
        <w:rPr>
          <w:rFonts w:cs="Times New Roman"/>
        </w:rPr>
        <w:fldChar w:fldCharType="end"/>
      </w:r>
      <w:r w:rsidRPr="001B3DA7">
        <w:rPr>
          <w:rFonts w:cs="Times New Roman"/>
        </w:rPr>
        <w:t xml:space="preserve"> was used to create </w:t>
      </w:r>
      <w:r w:rsidR="00786625" w:rsidRPr="001B3DA7">
        <w:rPr>
          <w:rFonts w:cs="Times New Roman"/>
        </w:rPr>
        <w:t>seven</w:t>
      </w:r>
      <w:r w:rsidRPr="001B3DA7">
        <w:rPr>
          <w:rFonts w:cs="Times New Roman"/>
        </w:rPr>
        <w:t xml:space="preserve"> different scenarios to prosses the data and allow the signals to be classified and trained and to be processed for real-time classification and be used to establish </w:t>
      </w:r>
      <w:r w:rsidR="00786625" w:rsidRPr="001B3DA7">
        <w:rPr>
          <w:rFonts w:cs="Times New Roman"/>
        </w:rPr>
        <w:t xml:space="preserve">a </w:t>
      </w:r>
      <w:r w:rsidRPr="001B3DA7">
        <w:rPr>
          <w:rFonts w:cs="Times New Roman"/>
        </w:rPr>
        <w:t>connection with our environment.</w:t>
      </w:r>
    </w:p>
    <w:p w14:paraId="3AB02997" w14:textId="77777777" w:rsidR="002B127F" w:rsidRPr="001B3DA7" w:rsidRDefault="00FE5447">
      <w:pPr>
        <w:pStyle w:val="ListParagraph"/>
        <w:numPr>
          <w:ilvl w:val="1"/>
          <w:numId w:val="1"/>
        </w:numPr>
        <w:rPr>
          <w:rFonts w:cs="Times New Roman"/>
        </w:rPr>
      </w:pPr>
      <w:bookmarkStart w:id="23" w:name="_Toc17125507"/>
      <w:r w:rsidRPr="001B3DA7">
        <w:rPr>
          <w:rFonts w:cs="Times New Roman"/>
        </w:rPr>
        <w:t>Goal</w:t>
      </w:r>
      <w:bookmarkEnd w:id="23"/>
    </w:p>
    <w:p w14:paraId="3AB02998" w14:textId="09FE8106" w:rsidR="002B127F" w:rsidRPr="001B3DA7" w:rsidRDefault="00C748E4">
      <w:pPr>
        <w:pStyle w:val="ListParagraph"/>
        <w:ind w:left="360"/>
        <w:rPr>
          <w:rFonts w:cs="Times New Roman"/>
        </w:rPr>
      </w:pPr>
      <w:r>
        <w:rPr>
          <w:rFonts w:cs="Times New Roman"/>
        </w:rPr>
        <w:t>The</w:t>
      </w:r>
      <w:r w:rsidR="00FE5447" w:rsidRPr="001B3DA7">
        <w:rPr>
          <w:rFonts w:cs="Times New Roman"/>
        </w:rPr>
        <w:t xml:space="preserve"> goal </w:t>
      </w:r>
      <w:r w:rsidR="00E11CB9">
        <w:rPr>
          <w:rFonts w:cs="Times New Roman"/>
        </w:rPr>
        <w:t>for</w:t>
      </w:r>
      <w:r w:rsidR="00FE5447" w:rsidRPr="001B3DA7">
        <w:rPr>
          <w:rFonts w:cs="Times New Roman"/>
        </w:rPr>
        <w:t xml:space="preserve"> this research is to understand the BCI </w:t>
      </w:r>
      <w:r w:rsidR="00614CDF">
        <w:rPr>
          <w:rFonts w:cs="Times New Roman"/>
        </w:rPr>
        <w:t>further</w:t>
      </w:r>
      <w:r w:rsidR="00FE5447" w:rsidRPr="001B3DA7">
        <w:rPr>
          <w:rFonts w:cs="Times New Roman"/>
        </w:rPr>
        <w:t xml:space="preserve"> and observe brain activities in interaction with the environments created. There are many observations made and recorded in this project.</w:t>
      </w:r>
    </w:p>
    <w:p w14:paraId="3AB02999" w14:textId="77777777" w:rsidR="002B127F" w:rsidRPr="001B3DA7" w:rsidRDefault="00FE5447">
      <w:pPr>
        <w:pStyle w:val="ListParagraph"/>
        <w:ind w:left="360"/>
        <w:rPr>
          <w:rFonts w:cs="Times New Roman"/>
        </w:rPr>
      </w:pPr>
      <w:r w:rsidRPr="001B3DA7">
        <w:rPr>
          <w:rFonts w:cs="Times New Roman"/>
        </w:rPr>
        <w:t>The performance of BCI was tested with the list below:</w:t>
      </w:r>
    </w:p>
    <w:p w14:paraId="3AB0299A" w14:textId="77777777" w:rsidR="002B127F" w:rsidRPr="001B3DA7" w:rsidRDefault="00FE5447">
      <w:pPr>
        <w:pStyle w:val="ListParagraph"/>
        <w:numPr>
          <w:ilvl w:val="0"/>
          <w:numId w:val="3"/>
        </w:numPr>
        <w:rPr>
          <w:rFonts w:cs="Times New Roman"/>
        </w:rPr>
      </w:pPr>
      <w:r w:rsidRPr="001B3DA7">
        <w:rPr>
          <w:rFonts w:cs="Times New Roman"/>
        </w:rPr>
        <w:t>3D simple environment.</w:t>
      </w:r>
    </w:p>
    <w:p w14:paraId="3AB0299B" w14:textId="77777777" w:rsidR="002B127F" w:rsidRPr="001B3DA7" w:rsidRDefault="00FE5447">
      <w:pPr>
        <w:pStyle w:val="ListParagraph"/>
        <w:numPr>
          <w:ilvl w:val="0"/>
          <w:numId w:val="3"/>
        </w:numPr>
        <w:rPr>
          <w:rFonts w:cs="Times New Roman"/>
        </w:rPr>
      </w:pPr>
      <w:r w:rsidRPr="001B3DA7">
        <w:rPr>
          <w:rFonts w:cs="Times New Roman"/>
        </w:rPr>
        <w:t>3D complex environment.</w:t>
      </w:r>
    </w:p>
    <w:p w14:paraId="3AB0299C" w14:textId="77777777" w:rsidR="002B127F" w:rsidRPr="001B3DA7" w:rsidRDefault="00FE5447">
      <w:pPr>
        <w:pStyle w:val="ListParagraph"/>
        <w:numPr>
          <w:ilvl w:val="0"/>
          <w:numId w:val="3"/>
        </w:numPr>
        <w:rPr>
          <w:rFonts w:cs="Times New Roman"/>
        </w:rPr>
      </w:pPr>
      <w:r w:rsidRPr="001B3DA7">
        <w:rPr>
          <w:rFonts w:cs="Times New Roman"/>
        </w:rPr>
        <w:t>2D stimulus with only Black Background.</w:t>
      </w:r>
    </w:p>
    <w:p w14:paraId="3AB0299D" w14:textId="77777777" w:rsidR="002B127F" w:rsidRPr="001B3DA7" w:rsidRDefault="00FE5447">
      <w:pPr>
        <w:pStyle w:val="ListParagraph"/>
        <w:numPr>
          <w:ilvl w:val="0"/>
          <w:numId w:val="3"/>
        </w:numPr>
        <w:rPr>
          <w:rFonts w:cs="Times New Roman"/>
        </w:rPr>
      </w:pPr>
      <w:r w:rsidRPr="001B3DA7">
        <w:rPr>
          <w:rFonts w:cs="Times New Roman"/>
        </w:rPr>
        <w:t>VR integration to our environments.</w:t>
      </w:r>
    </w:p>
    <w:p w14:paraId="3AB0299E" w14:textId="0861CBC6" w:rsidR="002B127F" w:rsidRPr="001B3DA7" w:rsidRDefault="00786625">
      <w:pPr>
        <w:pStyle w:val="ListParagraph"/>
        <w:numPr>
          <w:ilvl w:val="0"/>
          <w:numId w:val="3"/>
        </w:numPr>
        <w:rPr>
          <w:rFonts w:cs="Times New Roman"/>
        </w:rPr>
      </w:pPr>
      <w:r w:rsidRPr="001B3DA7">
        <w:rPr>
          <w:rFonts w:cs="Times New Roman"/>
        </w:rPr>
        <w:t>Two</w:t>
      </w:r>
      <w:r w:rsidR="00FE5447" w:rsidRPr="001B3DA7">
        <w:rPr>
          <w:rFonts w:cs="Times New Roman"/>
        </w:rPr>
        <w:t xml:space="preserve"> ways to flicker our stimulus (during the observations it was noticed in a 3D environment</w:t>
      </w:r>
      <w:r w:rsidRPr="001B3DA7">
        <w:rPr>
          <w:rFonts w:cs="Times New Roman"/>
        </w:rPr>
        <w:t xml:space="preserve">, </w:t>
      </w:r>
      <w:r w:rsidR="00FE5447" w:rsidRPr="001B3DA7">
        <w:rPr>
          <w:rFonts w:cs="Times New Roman"/>
        </w:rPr>
        <w:t>machines can have different frame</w:t>
      </w:r>
      <w:r w:rsidRPr="001B3DA7">
        <w:rPr>
          <w:rFonts w:cs="Times New Roman"/>
        </w:rPr>
        <w:t>s</w:t>
      </w:r>
      <w:r w:rsidR="00FE5447" w:rsidRPr="001B3DA7">
        <w:rPr>
          <w:rFonts w:cs="Times New Roman"/>
        </w:rPr>
        <w:t xml:space="preserve"> per second to visualise the stimulus and flicker them</w:t>
      </w:r>
      <w:r w:rsidRPr="001B3DA7">
        <w:rPr>
          <w:rFonts w:cs="Times New Roman"/>
        </w:rPr>
        <w:t xml:space="preserve">. </w:t>
      </w:r>
      <w:r w:rsidR="005A623C" w:rsidRPr="001B3DA7">
        <w:rPr>
          <w:rFonts w:cs="Times New Roman"/>
        </w:rPr>
        <w:t>Therefore,</w:t>
      </w:r>
      <w:r w:rsidR="00FE5447" w:rsidRPr="001B3DA7">
        <w:rPr>
          <w:rFonts w:cs="Times New Roman"/>
        </w:rPr>
        <w:t xml:space="preserve"> a Jar file was written </w:t>
      </w:r>
      <w:r w:rsidR="00E97850">
        <w:rPr>
          <w:rFonts w:cs="Times New Roman"/>
        </w:rPr>
        <w:t>for</w:t>
      </w:r>
      <w:r w:rsidR="00FE5447" w:rsidRPr="001B3DA7">
        <w:rPr>
          <w:rFonts w:cs="Times New Roman"/>
        </w:rPr>
        <w:t xml:space="preserve"> the C# written program </w:t>
      </w:r>
      <w:r w:rsidR="00FA6DBC">
        <w:rPr>
          <w:rFonts w:cs="Times New Roman"/>
        </w:rPr>
        <w:t xml:space="preserve">to </w:t>
      </w:r>
      <w:r w:rsidR="00FE5447" w:rsidRPr="001B3DA7">
        <w:rPr>
          <w:rFonts w:cs="Times New Roman"/>
        </w:rPr>
        <w:t>control th</w:t>
      </w:r>
      <w:r w:rsidR="00FA6DBC">
        <w:rPr>
          <w:rFonts w:cs="Times New Roman"/>
        </w:rPr>
        <w:t>e</w:t>
      </w:r>
      <w:r w:rsidR="00FE5447" w:rsidRPr="001B3DA7">
        <w:rPr>
          <w:rFonts w:cs="Times New Roman"/>
        </w:rPr>
        <w:t xml:space="preserve"> Jar file to have a completely different thread in GPU dedicated </w:t>
      </w:r>
      <w:r w:rsidR="00075247">
        <w:rPr>
          <w:rFonts w:cs="Times New Roman"/>
        </w:rPr>
        <w:t>to</w:t>
      </w:r>
      <w:r w:rsidR="00FE5447" w:rsidRPr="001B3DA7">
        <w:rPr>
          <w:rFonts w:cs="Times New Roman"/>
        </w:rPr>
        <w:t xml:space="preserve"> the Jar file).</w:t>
      </w:r>
    </w:p>
    <w:p w14:paraId="3AB0299F" w14:textId="45904E6C" w:rsidR="002B127F" w:rsidRPr="001B3DA7" w:rsidRDefault="00FE5447">
      <w:pPr>
        <w:rPr>
          <w:rFonts w:cs="Times New Roman"/>
        </w:rPr>
      </w:pPr>
      <w:r w:rsidRPr="001B3DA7">
        <w:rPr>
          <w:rFonts w:cs="Times New Roman"/>
        </w:rPr>
        <w:t>The project has different features that w</w:t>
      </w:r>
      <w:r w:rsidR="00786625" w:rsidRPr="001B3DA7">
        <w:rPr>
          <w:rFonts w:cs="Times New Roman"/>
        </w:rPr>
        <w:t>ere</w:t>
      </w:r>
      <w:r w:rsidRPr="001B3DA7">
        <w:rPr>
          <w:rFonts w:cs="Times New Roman"/>
        </w:rPr>
        <w:t xml:space="preserve"> implemented and will go over in </w:t>
      </w:r>
      <w:r w:rsidR="00075247">
        <w:rPr>
          <w:rFonts w:cs="Times New Roman"/>
        </w:rPr>
        <w:t xml:space="preserve">the </w:t>
      </w:r>
      <w:r w:rsidRPr="001B3DA7">
        <w:rPr>
          <w:rFonts w:cs="Times New Roman"/>
        </w:rPr>
        <w:t>design and implementation chapter</w:t>
      </w:r>
      <w:r w:rsidR="008F26C8">
        <w:rPr>
          <w:rFonts w:cs="Times New Roman"/>
        </w:rPr>
        <w:t>:</w:t>
      </w:r>
    </w:p>
    <w:p w14:paraId="3AB029A0" w14:textId="0E6C4B37" w:rsidR="002B127F" w:rsidRPr="001B3DA7" w:rsidRDefault="00FE5447">
      <w:pPr>
        <w:pStyle w:val="ListParagraph"/>
        <w:numPr>
          <w:ilvl w:val="0"/>
          <w:numId w:val="4"/>
        </w:numPr>
        <w:rPr>
          <w:rFonts w:cs="Times New Roman"/>
        </w:rPr>
      </w:pPr>
      <w:r w:rsidRPr="001B3DA7">
        <w:rPr>
          <w:rFonts w:cs="Times New Roman"/>
        </w:rPr>
        <w:t>Two environments</w:t>
      </w:r>
      <w:r w:rsidR="00075247">
        <w:rPr>
          <w:rFonts w:cs="Times New Roman"/>
        </w:rPr>
        <w:t>,</w:t>
      </w:r>
      <w:r w:rsidRPr="001B3DA7">
        <w:rPr>
          <w:rFonts w:cs="Times New Roman"/>
        </w:rPr>
        <w:t xml:space="preserve"> one simple and one complex that </w:t>
      </w:r>
      <w:r w:rsidR="00786625" w:rsidRPr="001B3DA7">
        <w:rPr>
          <w:rFonts w:cs="Times New Roman"/>
        </w:rPr>
        <w:t>is</w:t>
      </w:r>
      <w:r w:rsidRPr="001B3DA7">
        <w:rPr>
          <w:rFonts w:cs="Times New Roman"/>
        </w:rPr>
        <w:t xml:space="preserve"> similar and built with the same architecture.</w:t>
      </w:r>
    </w:p>
    <w:p w14:paraId="3AB029A1" w14:textId="6B8E3759" w:rsidR="002B127F" w:rsidRPr="001B3DA7" w:rsidRDefault="00FE5447">
      <w:pPr>
        <w:pStyle w:val="ListParagraph"/>
        <w:numPr>
          <w:ilvl w:val="0"/>
          <w:numId w:val="4"/>
        </w:numPr>
        <w:rPr>
          <w:rFonts w:cs="Times New Roman"/>
        </w:rPr>
      </w:pPr>
      <w:r w:rsidRPr="001B3DA7">
        <w:rPr>
          <w:rFonts w:cs="Times New Roman"/>
        </w:rPr>
        <w:t xml:space="preserve">A complete BCI system to acquire </w:t>
      </w:r>
      <w:r w:rsidR="00786625" w:rsidRPr="001B3DA7">
        <w:rPr>
          <w:rFonts w:cs="Times New Roman"/>
        </w:rPr>
        <w:t xml:space="preserve">the </w:t>
      </w:r>
      <w:r w:rsidRPr="001B3DA7">
        <w:rPr>
          <w:rFonts w:cs="Times New Roman"/>
        </w:rPr>
        <w:t>signals process, measure the performance and output</w:t>
      </w:r>
      <w:r w:rsidR="00075247">
        <w:rPr>
          <w:rFonts w:cs="Times New Roman"/>
        </w:rPr>
        <w:t xml:space="preserve"> of</w:t>
      </w:r>
      <w:r w:rsidRPr="001B3DA7">
        <w:rPr>
          <w:rFonts w:cs="Times New Roman"/>
        </w:rPr>
        <w:t xml:space="preserve"> the stimulations.</w:t>
      </w:r>
    </w:p>
    <w:p w14:paraId="3AB029A2" w14:textId="77777777" w:rsidR="002B127F" w:rsidRPr="001B3DA7" w:rsidRDefault="00FE5447">
      <w:pPr>
        <w:pStyle w:val="ListParagraph"/>
        <w:numPr>
          <w:ilvl w:val="0"/>
          <w:numId w:val="4"/>
        </w:numPr>
        <w:rPr>
          <w:rFonts w:cs="Times New Roman"/>
        </w:rPr>
      </w:pPr>
      <w:r w:rsidRPr="001B3DA7">
        <w:rPr>
          <w:rFonts w:cs="Times New Roman"/>
        </w:rPr>
        <w:t>An automatic test that records the data which calculates their performance based on the recorded data.</w:t>
      </w:r>
    </w:p>
    <w:p w14:paraId="3AB029A3" w14:textId="77777777" w:rsidR="002B127F" w:rsidRPr="001B3DA7" w:rsidRDefault="00FE5447">
      <w:pPr>
        <w:pStyle w:val="ListParagraph"/>
        <w:keepNext/>
        <w:widowControl w:val="0"/>
        <w:numPr>
          <w:ilvl w:val="1"/>
          <w:numId w:val="1"/>
        </w:numPr>
        <w:spacing w:after="0" w:line="360" w:lineRule="auto"/>
        <w:rPr>
          <w:rFonts w:cs="Times New Roman"/>
        </w:rPr>
      </w:pPr>
      <w:bookmarkStart w:id="24" w:name="_Toc17125508"/>
      <w:r w:rsidRPr="001B3DA7">
        <w:rPr>
          <w:rFonts w:cs="Times New Roman"/>
        </w:rPr>
        <w:t>Dissertation structure</w:t>
      </w:r>
      <w:bookmarkEnd w:id="24"/>
      <w:r w:rsidRPr="001B3DA7">
        <w:rPr>
          <w:rFonts w:cs="Times New Roman"/>
        </w:rPr>
        <w:t xml:space="preserve"> </w:t>
      </w:r>
    </w:p>
    <w:p w14:paraId="3AB029A4" w14:textId="52076BCE" w:rsidR="002B127F" w:rsidRPr="001B3DA7" w:rsidRDefault="00FE5447">
      <w:pPr>
        <w:pStyle w:val="ListParagraph"/>
        <w:keepNext/>
        <w:widowControl w:val="0"/>
        <w:spacing w:after="0" w:line="360" w:lineRule="auto"/>
        <w:ind w:left="360"/>
        <w:rPr>
          <w:rFonts w:cs="Times New Roman"/>
        </w:rPr>
      </w:pPr>
      <w:r w:rsidRPr="001B3DA7">
        <w:rPr>
          <w:rFonts w:cs="Times New Roman"/>
        </w:rPr>
        <w:t xml:space="preserve">This dissertation consists of 6 chapters starting with </w:t>
      </w:r>
      <w:r w:rsidR="001E4098">
        <w:rPr>
          <w:rFonts w:cs="Times New Roman"/>
        </w:rPr>
        <w:t xml:space="preserve">the </w:t>
      </w:r>
      <w:r w:rsidRPr="001B3DA7">
        <w:rPr>
          <w:rFonts w:cs="Times New Roman"/>
        </w:rPr>
        <w:t>Introduction</w:t>
      </w:r>
      <w:r w:rsidR="001E4098">
        <w:rPr>
          <w:rFonts w:cs="Times New Roman"/>
        </w:rPr>
        <w:t xml:space="preserve"> </w:t>
      </w:r>
      <w:r w:rsidRPr="001B3DA7">
        <w:rPr>
          <w:rFonts w:cs="Times New Roman"/>
        </w:rPr>
        <w:t>to chapters:</w:t>
      </w:r>
    </w:p>
    <w:p w14:paraId="3AB029A5" w14:textId="57B5A6FB" w:rsidR="002B127F" w:rsidRPr="001B3DA7" w:rsidRDefault="00FE5447">
      <w:pPr>
        <w:pStyle w:val="ListParagraph"/>
        <w:keepNext/>
        <w:widowControl w:val="0"/>
        <w:numPr>
          <w:ilvl w:val="0"/>
          <w:numId w:val="5"/>
        </w:numPr>
        <w:spacing w:after="0" w:line="360" w:lineRule="auto"/>
        <w:rPr>
          <w:rFonts w:cs="Times New Roman"/>
        </w:rPr>
      </w:pPr>
      <w:r w:rsidRPr="001B3DA7">
        <w:rPr>
          <w:rFonts w:cs="Times New Roman"/>
        </w:rPr>
        <w:t>Chapter 2: Literature review</w:t>
      </w:r>
      <w:r w:rsidR="00FA602E">
        <w:rPr>
          <w:rFonts w:cs="Times New Roman"/>
        </w:rPr>
        <w:t xml:space="preserve">; </w:t>
      </w:r>
      <w:r w:rsidRPr="001B3DA7">
        <w:rPr>
          <w:rFonts w:cs="Times New Roman"/>
        </w:rPr>
        <w:t>review</w:t>
      </w:r>
      <w:r w:rsidR="00FA602E">
        <w:rPr>
          <w:rFonts w:cs="Times New Roman"/>
        </w:rPr>
        <w:t>ing</w:t>
      </w:r>
      <w:r w:rsidRPr="001B3DA7">
        <w:rPr>
          <w:rFonts w:cs="Times New Roman"/>
        </w:rPr>
        <w:t xml:space="preserve"> </w:t>
      </w:r>
      <w:r w:rsidR="00786625" w:rsidRPr="001B3DA7">
        <w:rPr>
          <w:rFonts w:cs="Times New Roman"/>
        </w:rPr>
        <w:t xml:space="preserve">the </w:t>
      </w:r>
      <w:r w:rsidRPr="001B3DA7">
        <w:rPr>
          <w:rFonts w:cs="Times New Roman"/>
        </w:rPr>
        <w:t xml:space="preserve">existing literature related to </w:t>
      </w:r>
      <w:r w:rsidR="00FA602E">
        <w:rPr>
          <w:rFonts w:cs="Times New Roman"/>
        </w:rPr>
        <w:t>the</w:t>
      </w:r>
      <w:r w:rsidRPr="001B3DA7">
        <w:rPr>
          <w:rFonts w:cs="Times New Roman"/>
        </w:rPr>
        <w:t xml:space="preserve"> project</w:t>
      </w:r>
      <w:r w:rsidR="00FA602E">
        <w:rPr>
          <w:rFonts w:cs="Times New Roman"/>
        </w:rPr>
        <w:t>, and further</w:t>
      </w:r>
      <w:r w:rsidRPr="001B3DA7">
        <w:rPr>
          <w:rFonts w:cs="Times New Roman"/>
        </w:rPr>
        <w:t xml:space="preserve"> </w:t>
      </w:r>
      <w:r w:rsidR="00FA602E" w:rsidRPr="001B3DA7">
        <w:rPr>
          <w:rFonts w:cs="Times New Roman"/>
        </w:rPr>
        <w:t>explana</w:t>
      </w:r>
      <w:r w:rsidR="00FA602E">
        <w:rPr>
          <w:rFonts w:cs="Times New Roman"/>
        </w:rPr>
        <w:t xml:space="preserve">tion of </w:t>
      </w:r>
      <w:r w:rsidRPr="001B3DA7">
        <w:rPr>
          <w:rFonts w:cs="Times New Roman"/>
        </w:rPr>
        <w:t>terms</w:t>
      </w:r>
      <w:r w:rsidR="006F24BB" w:rsidRPr="001B3DA7">
        <w:rPr>
          <w:rFonts w:cs="Times New Roman"/>
        </w:rPr>
        <w:t xml:space="preserve"> and concepts that are used in t</w:t>
      </w:r>
      <w:r w:rsidRPr="001B3DA7">
        <w:rPr>
          <w:rFonts w:cs="Times New Roman"/>
        </w:rPr>
        <w:t>his project.</w:t>
      </w:r>
    </w:p>
    <w:p w14:paraId="3AB029A6" w14:textId="60A334A4" w:rsidR="002B127F" w:rsidRPr="001B3DA7" w:rsidRDefault="00FE5447">
      <w:pPr>
        <w:pStyle w:val="ListParagraph"/>
        <w:keepNext/>
        <w:widowControl w:val="0"/>
        <w:numPr>
          <w:ilvl w:val="0"/>
          <w:numId w:val="5"/>
        </w:numPr>
        <w:spacing w:after="0" w:line="360" w:lineRule="auto"/>
        <w:rPr>
          <w:rFonts w:cs="Times New Roman"/>
        </w:rPr>
      </w:pPr>
      <w:r w:rsidRPr="001B3DA7">
        <w:rPr>
          <w:rFonts w:cs="Times New Roman"/>
        </w:rPr>
        <w:t>Chapter 3: Requirements and Design</w:t>
      </w:r>
      <w:r w:rsidR="00965404">
        <w:rPr>
          <w:rFonts w:cs="Times New Roman"/>
        </w:rPr>
        <w:t>;</w:t>
      </w:r>
      <w:r w:rsidRPr="001B3DA7">
        <w:rPr>
          <w:rFonts w:cs="Times New Roman"/>
        </w:rPr>
        <w:t xml:space="preserve"> contain</w:t>
      </w:r>
      <w:r w:rsidR="00350B93">
        <w:rPr>
          <w:rFonts w:cs="Times New Roman"/>
        </w:rPr>
        <w:t>s</w:t>
      </w:r>
      <w:r w:rsidRPr="001B3DA7">
        <w:rPr>
          <w:rFonts w:cs="Times New Roman"/>
        </w:rPr>
        <w:t xml:space="preserve"> all the information about </w:t>
      </w:r>
      <w:r w:rsidR="00350B93">
        <w:rPr>
          <w:rFonts w:cs="Times New Roman"/>
        </w:rPr>
        <w:t>the</w:t>
      </w:r>
      <w:r w:rsidRPr="001B3DA7">
        <w:rPr>
          <w:rFonts w:cs="Times New Roman"/>
        </w:rPr>
        <w:t xml:space="preserve"> program structure</w:t>
      </w:r>
      <w:r w:rsidR="00786625" w:rsidRPr="001B3DA7">
        <w:rPr>
          <w:rFonts w:cs="Times New Roman"/>
        </w:rPr>
        <w:t>,</w:t>
      </w:r>
      <w:r w:rsidRPr="001B3DA7">
        <w:rPr>
          <w:rFonts w:cs="Times New Roman"/>
        </w:rPr>
        <w:t xml:space="preserve"> and BCI designs</w:t>
      </w:r>
      <w:r w:rsidR="00EE42DF">
        <w:rPr>
          <w:rFonts w:cs="Times New Roman"/>
        </w:rPr>
        <w:t xml:space="preserve"> </w:t>
      </w:r>
      <w:r w:rsidRPr="001B3DA7">
        <w:rPr>
          <w:rFonts w:cs="Times New Roman"/>
        </w:rPr>
        <w:t xml:space="preserve">made in the </w:t>
      </w:r>
      <w:r w:rsidR="00EE42DF">
        <w:rPr>
          <w:rFonts w:cs="Times New Roman"/>
        </w:rPr>
        <w:t xml:space="preserve">OpenVibe </w:t>
      </w:r>
      <w:r w:rsidRPr="001B3DA7">
        <w:rPr>
          <w:rFonts w:cs="Times New Roman"/>
        </w:rPr>
        <w:t>scenario.</w:t>
      </w:r>
    </w:p>
    <w:p w14:paraId="3AB029A7" w14:textId="7EA60044" w:rsidR="002B127F" w:rsidRPr="001B3DA7" w:rsidRDefault="00FE5447">
      <w:pPr>
        <w:pStyle w:val="ListParagraph"/>
        <w:keepNext/>
        <w:widowControl w:val="0"/>
        <w:numPr>
          <w:ilvl w:val="0"/>
          <w:numId w:val="5"/>
        </w:numPr>
        <w:spacing w:after="0" w:line="360" w:lineRule="auto"/>
        <w:rPr>
          <w:rFonts w:cs="Times New Roman"/>
        </w:rPr>
      </w:pPr>
      <w:r w:rsidRPr="001B3DA7">
        <w:rPr>
          <w:rFonts w:cs="Times New Roman"/>
        </w:rPr>
        <w:t>Chapter 4: Implementation</w:t>
      </w:r>
      <w:r w:rsidR="00965404">
        <w:rPr>
          <w:rFonts w:cs="Times New Roman"/>
        </w:rPr>
        <w:t>;</w:t>
      </w:r>
      <w:r w:rsidRPr="001B3DA7">
        <w:rPr>
          <w:rFonts w:cs="Times New Roman"/>
        </w:rPr>
        <w:t xml:space="preserve"> further</w:t>
      </w:r>
      <w:r w:rsidR="00905C72">
        <w:rPr>
          <w:rFonts w:cs="Times New Roman"/>
        </w:rPr>
        <w:t xml:space="preserve"> testing</w:t>
      </w:r>
      <w:r w:rsidRPr="001B3DA7">
        <w:rPr>
          <w:rFonts w:cs="Times New Roman"/>
        </w:rPr>
        <w:t xml:space="preserve"> in how the environments were made and programmed and how each scenario in OpenVibe was created and scripted.</w:t>
      </w:r>
    </w:p>
    <w:p w14:paraId="3AB029A8" w14:textId="460B7B0E" w:rsidR="002B127F" w:rsidRPr="001B3DA7" w:rsidRDefault="00FE5447">
      <w:pPr>
        <w:pStyle w:val="ListParagraph"/>
        <w:keepNext/>
        <w:widowControl w:val="0"/>
        <w:numPr>
          <w:ilvl w:val="0"/>
          <w:numId w:val="5"/>
        </w:numPr>
        <w:spacing w:after="0" w:line="360" w:lineRule="auto"/>
        <w:rPr>
          <w:rFonts w:cs="Times New Roman"/>
        </w:rPr>
      </w:pPr>
      <w:r w:rsidRPr="001B3DA7">
        <w:rPr>
          <w:rFonts w:cs="Times New Roman"/>
        </w:rPr>
        <w:t xml:space="preserve">Chapter 5: Results and </w:t>
      </w:r>
      <w:r w:rsidR="00965404">
        <w:rPr>
          <w:rFonts w:cs="Times New Roman"/>
        </w:rPr>
        <w:t>D</w:t>
      </w:r>
      <w:r w:rsidRPr="001B3DA7">
        <w:rPr>
          <w:rFonts w:cs="Times New Roman"/>
        </w:rPr>
        <w:t>iscussion</w:t>
      </w:r>
      <w:r w:rsidR="00965404">
        <w:rPr>
          <w:rFonts w:cs="Times New Roman"/>
        </w:rPr>
        <w:t>;</w:t>
      </w:r>
      <w:r w:rsidRPr="001B3DA7">
        <w:rPr>
          <w:rFonts w:cs="Times New Roman"/>
        </w:rPr>
        <w:t xml:space="preserve"> illustrate and explains all the results received from </w:t>
      </w:r>
      <w:r w:rsidR="00DA6D78">
        <w:rPr>
          <w:rFonts w:cs="Times New Roman"/>
        </w:rPr>
        <w:t>the</w:t>
      </w:r>
      <w:r w:rsidRPr="001B3DA7">
        <w:rPr>
          <w:rFonts w:cs="Times New Roman"/>
        </w:rPr>
        <w:t xml:space="preserve"> </w:t>
      </w:r>
      <w:r w:rsidR="00786625" w:rsidRPr="001B3DA7">
        <w:rPr>
          <w:rFonts w:cs="Times New Roman"/>
        </w:rPr>
        <w:t>five</w:t>
      </w:r>
      <w:r w:rsidRPr="001B3DA7">
        <w:rPr>
          <w:rFonts w:cs="Times New Roman"/>
        </w:rPr>
        <w:t xml:space="preserve"> </w:t>
      </w:r>
      <w:r w:rsidRPr="001B3DA7">
        <w:rPr>
          <w:rFonts w:cs="Times New Roman"/>
        </w:rPr>
        <w:lastRenderedPageBreak/>
        <w:t>tests.</w:t>
      </w:r>
    </w:p>
    <w:p w14:paraId="2BF5F749" w14:textId="41B65774" w:rsidR="00AE1935" w:rsidRPr="00776C38" w:rsidRDefault="00FE5447" w:rsidP="00776C38">
      <w:pPr>
        <w:pStyle w:val="ListParagraph"/>
        <w:keepNext/>
        <w:widowControl w:val="0"/>
        <w:numPr>
          <w:ilvl w:val="0"/>
          <w:numId w:val="5"/>
        </w:numPr>
        <w:spacing w:after="0" w:line="360" w:lineRule="auto"/>
        <w:rPr>
          <w:rFonts w:cs="Times New Roman"/>
        </w:rPr>
      </w:pPr>
      <w:r w:rsidRPr="001B3DA7">
        <w:rPr>
          <w:rFonts w:cs="Times New Roman"/>
        </w:rPr>
        <w:t xml:space="preserve">Chapter 6: </w:t>
      </w:r>
      <w:r w:rsidR="00965404">
        <w:rPr>
          <w:rFonts w:cs="Times New Roman"/>
        </w:rPr>
        <w:t>C</w:t>
      </w:r>
      <w:r w:rsidRPr="001B3DA7">
        <w:rPr>
          <w:rFonts w:cs="Times New Roman"/>
        </w:rPr>
        <w:t>onclusion</w:t>
      </w:r>
      <w:r w:rsidR="00965404">
        <w:rPr>
          <w:rFonts w:cs="Times New Roman"/>
        </w:rPr>
        <w:t xml:space="preserve">; </w:t>
      </w:r>
      <w:r w:rsidRPr="001B3DA7">
        <w:rPr>
          <w:rFonts w:cs="Times New Roman"/>
        </w:rPr>
        <w:t>conclude</w:t>
      </w:r>
      <w:r w:rsidR="00965404">
        <w:rPr>
          <w:rFonts w:cs="Times New Roman"/>
        </w:rPr>
        <w:t>s the</w:t>
      </w:r>
      <w:r w:rsidRPr="001B3DA7">
        <w:rPr>
          <w:rFonts w:cs="Times New Roman"/>
        </w:rPr>
        <w:t xml:space="preserve"> project and</w:t>
      </w:r>
      <w:r w:rsidR="00965404">
        <w:rPr>
          <w:rFonts w:cs="Times New Roman"/>
        </w:rPr>
        <w:t xml:space="preserve"> further recommendations for the project.</w:t>
      </w:r>
    </w:p>
    <w:p w14:paraId="3AB029AC" w14:textId="758AE3F3" w:rsidR="002B127F" w:rsidRPr="007E3E34" w:rsidRDefault="00FE5447" w:rsidP="007E3E34">
      <w:pPr>
        <w:pStyle w:val="Heading1"/>
        <w:rPr>
          <w:color w:val="auto"/>
        </w:rPr>
      </w:pPr>
      <w:bookmarkStart w:id="25" w:name="_Toc15243087"/>
      <w:bookmarkStart w:id="26" w:name="_Toc15243309"/>
      <w:bookmarkStart w:id="27" w:name="_Toc15243322"/>
      <w:bookmarkStart w:id="28" w:name="_Toc17125509"/>
      <w:bookmarkStart w:id="29" w:name="_Toc17293962"/>
      <w:bookmarkStart w:id="30" w:name="_Toc17751941"/>
      <w:r w:rsidRPr="001B3DA7">
        <w:rPr>
          <w:color w:val="auto"/>
        </w:rPr>
        <w:t>Chapter 2 - Literature review</w:t>
      </w:r>
      <w:bookmarkEnd w:id="25"/>
      <w:bookmarkEnd w:id="26"/>
      <w:bookmarkEnd w:id="27"/>
      <w:bookmarkEnd w:id="28"/>
      <w:bookmarkEnd w:id="29"/>
      <w:bookmarkEnd w:id="30"/>
    </w:p>
    <w:p w14:paraId="3AB029AD" w14:textId="1E47719F" w:rsidR="002B127F" w:rsidRPr="001B3DA7" w:rsidRDefault="00FE5447">
      <w:pPr>
        <w:pStyle w:val="Heading2"/>
      </w:pPr>
      <w:bookmarkStart w:id="31" w:name="_Toc17125510"/>
      <w:bookmarkStart w:id="32" w:name="_Toc17293963"/>
      <w:bookmarkStart w:id="33" w:name="_Toc17751942"/>
      <w:r w:rsidRPr="001B3DA7">
        <w:t>2.1 What is BCI</w:t>
      </w:r>
      <w:bookmarkEnd w:id="31"/>
      <w:bookmarkEnd w:id="32"/>
      <w:r w:rsidR="005C332D">
        <w:t>?</w:t>
      </w:r>
      <w:bookmarkEnd w:id="33"/>
    </w:p>
    <w:p w14:paraId="3AB029AE" w14:textId="209564C4" w:rsidR="002B127F" w:rsidRPr="001B3DA7" w:rsidRDefault="00FE5447">
      <w:pPr>
        <w:rPr>
          <w:rFonts w:cs="Times New Roman"/>
        </w:rPr>
      </w:pPr>
      <w:r w:rsidRPr="001B3DA7">
        <w:rPr>
          <w:rFonts w:cs="Times New Roman"/>
        </w:rPr>
        <w:t>Brain-</w:t>
      </w:r>
      <w:r w:rsidR="00F85374">
        <w:rPr>
          <w:rFonts w:cs="Times New Roman"/>
        </w:rPr>
        <w:t>C</w:t>
      </w:r>
      <w:r w:rsidRPr="001B3DA7">
        <w:rPr>
          <w:rFonts w:cs="Times New Roman"/>
        </w:rPr>
        <w:t xml:space="preserve">omputer </w:t>
      </w:r>
      <w:r w:rsidR="00F85374">
        <w:rPr>
          <w:rFonts w:cs="Times New Roman"/>
        </w:rPr>
        <w:t>I</w:t>
      </w:r>
      <w:r w:rsidRPr="001B3DA7">
        <w:rPr>
          <w:rFonts w:cs="Times New Roman"/>
        </w:rPr>
        <w:t>nterface is a system that independently help severely disabled people</w:t>
      </w:r>
      <w:r w:rsidR="00786625" w:rsidRPr="001B3DA7">
        <w:rPr>
          <w:rFonts w:cs="Times New Roman"/>
        </w:rPr>
        <w:t>. T</w:t>
      </w:r>
      <w:r w:rsidRPr="001B3DA7">
        <w:rPr>
          <w:rFonts w:cs="Times New Roman"/>
        </w:rPr>
        <w:t xml:space="preserve">he aid is </w:t>
      </w:r>
      <w:r w:rsidR="00786625" w:rsidRPr="001B3DA7">
        <w:rPr>
          <w:rFonts w:cs="Times New Roman"/>
        </w:rPr>
        <w:t xml:space="preserve">applied </w:t>
      </w:r>
      <w:r w:rsidRPr="001B3DA7">
        <w:rPr>
          <w:rFonts w:cs="Times New Roman"/>
        </w:rPr>
        <w:t>by converting their intentions from the signal form into machine</w:t>
      </w:r>
      <w:r w:rsidR="00786625" w:rsidRPr="001B3DA7">
        <w:rPr>
          <w:rFonts w:cs="Times New Roman"/>
        </w:rPr>
        <w:t>-</w:t>
      </w:r>
      <w:r w:rsidRPr="001B3DA7">
        <w:rPr>
          <w:rFonts w:cs="Times New Roman"/>
        </w:rPr>
        <w:t xml:space="preserve">readable commands </w:t>
      </w:r>
      <w:r w:rsidR="00DB6021" w:rsidRPr="001B3DA7">
        <w:rPr>
          <w:rFonts w:cs="Times New Roman"/>
        </w:rPr>
        <w:fldChar w:fldCharType="begin" w:fldLock="1"/>
      </w:r>
      <w:r w:rsidR="00DB6021" w:rsidRPr="001B3DA7">
        <w:rPr>
          <w:rFonts w:cs="Times New Roman"/>
        </w:rPr>
        <w:instrText>ADDIN CSL_CITATION {"citationItems":[{"id":"ITEM-1","itemData":{"DOI":"10.1371/journal.pone.0191673","ISBN":"1111111111","ISSN":"19326203","abstract":"©2018 İşcan, Nikulin. This is an open access article distributed under the terms of the Creative Commons Attribution License, which permits unrestricted use, distribution, and reproduction in any medium, provided the original author and source are credited. Brain-computer interface (BCI) paradigms are usually tested when environmental and biological artifacts are intentionally avoided. In this study, we deliberately introduced different perturbations in order to test the robustness of a steady state visual evoked potential (SSVEP) based BCI. Specifically we investigated to what extent a drop in performance is related to the degraded quality of EEG signals or rather due to increased cognitive load. In the online tasks, subjects focused on one of the four circles and gave feedback on the correctness of the classification under four conditions randomized across subjects: Control (no perturbation), Speaking (counting loudly and repeatedly from one to ten), Thinking (mentally counting repeatedly from one to ten), and Listening (listening to verbal counting from one to ten). Decision tree, Naïve Bayes and K-Nearest Neighbor classifiers were used to evaluate the classification performance using features generated by canonical correlation analysis. During the online condition, Speaking and Thinking decreased moderately the mean classification accuracy compared to Control condition whereas there was no significant difference between Listening and Control conditions across subjects. The performances were sensitive to the classification method and to the perturbation conditions. We have not observed significant artifacts in EEG during perturbations in the frequency range of interest except in theta band. Therefore we concluded that the drop in the performance is likely to have a cognitive origin. During the Listening condition relative alpha power in a broad area including central and temporal regions primarily over the left hemisphere correlated negatively with the performance thus most likely indicating active suppression of the distracting presentation of the playback. This is the first study that systematically evaluates the effects of natural artifacts (i.e. mental, verbal and audio perturbations) on SSVEP-based BCIs. The results can be used to improve individual classification performance taking into account effects of perturbations.","author":[{"dropping-particle":"","family":"Işcan","given":"Zafer","non-dropping-particle":"","parse-names":false,"suffix":""},{"dropping-particle":"V","family":"Nikulin","given":"Vadim","non-dropping-particle":"","parse-names":false,"suffix":""}],"container-title":"PLoS ONE","id":"ITEM-1","issue":"1","issued":{"date-parts":[["2018"]]},"page":"1-17","title":"Steady state visual evoked potential (SSVEP) based brain-computer interface (BCI) performance under different perturbations","type":"article-journal","volume":"13"},"uris":["http://www.mendeley.com/documents/?uuid=ace18c68-e00e-40f2-b491-8d9567cf9a65"]}],"mendeley":{"formattedCitation":"[8]","plainTextFormattedCitation":"[8]","previouslyFormattedCitation":"[8]"},"properties":{"noteIndex":0},"schema":"https://github.com/citation-style-language/schema/raw/master/csl-citation.json"}</w:instrText>
      </w:r>
      <w:r w:rsidR="00DB6021" w:rsidRPr="001B3DA7">
        <w:rPr>
          <w:rFonts w:cs="Times New Roman"/>
        </w:rPr>
        <w:fldChar w:fldCharType="separate"/>
      </w:r>
      <w:r w:rsidR="00DB6021" w:rsidRPr="001B3DA7">
        <w:rPr>
          <w:rFonts w:cs="Times New Roman"/>
          <w:noProof/>
        </w:rPr>
        <w:t>[8]</w:t>
      </w:r>
      <w:r w:rsidR="00DB6021" w:rsidRPr="001B3DA7">
        <w:rPr>
          <w:rFonts w:cs="Times New Roman"/>
        </w:rPr>
        <w:fldChar w:fldCharType="end"/>
      </w:r>
      <w:r w:rsidRPr="001B3DA7">
        <w:rPr>
          <w:rFonts w:cs="Times New Roman"/>
        </w:rPr>
        <w:t>. The electroencephalogram EEG is common</w:t>
      </w:r>
      <w:r w:rsidR="005C332D">
        <w:rPr>
          <w:rFonts w:cs="Times New Roman"/>
        </w:rPr>
        <w:t>ly used</w:t>
      </w:r>
      <w:r w:rsidRPr="001B3DA7">
        <w:rPr>
          <w:rFonts w:cs="Times New Roman"/>
        </w:rPr>
        <w:t xml:space="preserve"> because of its safety and high time resolution [8]. BCI can be described as a peripheral that allows users to eliminate the usage of </w:t>
      </w:r>
      <w:r w:rsidR="00075247">
        <w:rPr>
          <w:rFonts w:cs="Times New Roman"/>
        </w:rPr>
        <w:t xml:space="preserve">the </w:t>
      </w:r>
      <w:r w:rsidRPr="001B3DA7">
        <w:rPr>
          <w:rFonts w:cs="Times New Roman"/>
        </w:rPr>
        <w:t>manual controller and directly use the brain signals or “intent” to interact with their environment. The philosophy behind these studies originates from helping disabled people who are not able to perform desired actions.</w:t>
      </w:r>
    </w:p>
    <w:p w14:paraId="3AB029AF" w14:textId="5F862A4E" w:rsidR="002B127F" w:rsidRPr="001B3DA7" w:rsidRDefault="00FE5447">
      <w:pPr>
        <w:rPr>
          <w:rFonts w:cs="Times New Roman"/>
        </w:rPr>
      </w:pPr>
      <w:r w:rsidRPr="001B3DA7">
        <w:rPr>
          <w:rFonts w:cs="Times New Roman"/>
        </w:rPr>
        <w:t>Figure 1 illustrates a BCI system architecture</w:t>
      </w:r>
      <w:r w:rsidR="00B95769">
        <w:rPr>
          <w:rFonts w:cs="Times New Roman"/>
        </w:rPr>
        <w:t xml:space="preserve">; </w:t>
      </w:r>
      <w:r w:rsidRPr="001B3DA7">
        <w:rPr>
          <w:rFonts w:cs="Times New Roman"/>
        </w:rPr>
        <w:t xml:space="preserve">the system starts with signals to be acquired from the subject, </w:t>
      </w:r>
      <w:r w:rsidR="00B95769">
        <w:rPr>
          <w:rFonts w:cs="Times New Roman"/>
        </w:rPr>
        <w:t>once</w:t>
      </w:r>
      <w:r w:rsidRPr="001B3DA7">
        <w:rPr>
          <w:rFonts w:cs="Times New Roman"/>
        </w:rPr>
        <w:t xml:space="preserve"> the data is acquired, each signal will go through feature extraction, the extracted features will be processed by </w:t>
      </w:r>
      <w:r w:rsidR="00B95769">
        <w:rPr>
          <w:rFonts w:cs="Times New Roman"/>
        </w:rPr>
        <w:t xml:space="preserve">the </w:t>
      </w:r>
      <w:r w:rsidRPr="001B3DA7">
        <w:rPr>
          <w:rFonts w:cs="Times New Roman"/>
        </w:rPr>
        <w:t>classifier and output will be decided.</w:t>
      </w:r>
    </w:p>
    <w:p w14:paraId="38619A95" w14:textId="77777777" w:rsidR="006F24BB" w:rsidRPr="001B3DA7" w:rsidRDefault="00FE5447" w:rsidP="006F24BB">
      <w:pPr>
        <w:keepNext/>
      </w:pPr>
      <w:r w:rsidRPr="001B3DA7">
        <w:rPr>
          <w:rFonts w:cs="Times New Roman"/>
          <w:noProof/>
          <w:lang w:eastAsia="en-GB"/>
        </w:rPr>
        <w:drawing>
          <wp:inline distT="0" distB="0" distL="0" distR="0" wp14:anchorId="3AB0292D" wp14:editId="3AB0292E">
            <wp:extent cx="5591171" cy="3076571"/>
            <wp:effectExtent l="95250" t="95250" r="85729" b="85729"/>
            <wp:docPr id="1" name="Picture 1" descr="C:\Users\Mahrad\Downloads\Untitled Diagram.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rcRect/>
                    <a:stretch>
                      <a:fillRect/>
                    </a:stretch>
                  </pic:blipFill>
                  <pic:spPr>
                    <a:xfrm>
                      <a:off x="0" y="0"/>
                      <a:ext cx="5591171" cy="3076571"/>
                    </a:xfrm>
                    <a:prstGeom prst="rect">
                      <a:avLst/>
                    </a:prstGeom>
                    <a:noFill/>
                    <a:ln w="88897" cmpd="dbl">
                      <a:solidFill>
                        <a:srgbClr val="000000"/>
                      </a:solidFill>
                      <a:prstDash val="solid"/>
                    </a:ln>
                  </pic:spPr>
                </pic:pic>
              </a:graphicData>
            </a:graphic>
          </wp:inline>
        </w:drawing>
      </w:r>
    </w:p>
    <w:p w14:paraId="3AB029B2" w14:textId="62009792" w:rsidR="002B127F" w:rsidRPr="001B3DA7" w:rsidRDefault="006F24BB" w:rsidP="007E3E34">
      <w:pPr>
        <w:pStyle w:val="Caption"/>
      </w:pPr>
      <w:bookmarkStart w:id="34" w:name="_Toc17669596"/>
      <w:bookmarkStart w:id="35" w:name="_Toc17752004"/>
      <w:r w:rsidRPr="001B3DA7">
        <w:t xml:space="preserve">Figure </w:t>
      </w:r>
      <w:r w:rsidR="00382580">
        <w:fldChar w:fldCharType="begin"/>
      </w:r>
      <w:r w:rsidR="00382580">
        <w:instrText xml:space="preserve"> SEQ Figure \* ARABIC </w:instrText>
      </w:r>
      <w:r w:rsidR="00382580">
        <w:fldChar w:fldCharType="separate"/>
      </w:r>
      <w:r w:rsidR="00382580">
        <w:rPr>
          <w:noProof/>
        </w:rPr>
        <w:t>1</w:t>
      </w:r>
      <w:r w:rsidR="00382580">
        <w:rPr>
          <w:noProof/>
        </w:rPr>
        <w:fldChar w:fldCharType="end"/>
      </w:r>
      <w:r w:rsidR="00E71901">
        <w:rPr>
          <w:noProof/>
        </w:rPr>
        <w:t xml:space="preserve"> </w:t>
      </w:r>
      <w:r w:rsidRPr="001B3DA7">
        <w:t>AN OVERVIEW OF THE BCI SYSTEM</w:t>
      </w:r>
      <w:bookmarkEnd w:id="34"/>
      <w:bookmarkEnd w:id="35"/>
    </w:p>
    <w:p w14:paraId="3AB029B3" w14:textId="77777777" w:rsidR="002B127F" w:rsidRPr="001B3DA7" w:rsidRDefault="00FE5447">
      <w:pPr>
        <w:pStyle w:val="Heading2"/>
      </w:pPr>
      <w:bookmarkStart w:id="36" w:name="_Toc17125511"/>
      <w:bookmarkStart w:id="37" w:name="_Toc17293964"/>
      <w:bookmarkStart w:id="38" w:name="_Toc17751943"/>
      <w:r w:rsidRPr="001B3DA7">
        <w:t>2.2 Classification in BCI</w:t>
      </w:r>
      <w:bookmarkEnd w:id="36"/>
      <w:bookmarkEnd w:id="37"/>
      <w:bookmarkEnd w:id="38"/>
    </w:p>
    <w:p w14:paraId="3AB029B4" w14:textId="53D807D4" w:rsidR="002B127F" w:rsidRPr="001B3DA7" w:rsidRDefault="00FE5447">
      <w:pPr>
        <w:rPr>
          <w:rFonts w:cs="Times New Roman"/>
        </w:rPr>
      </w:pPr>
      <w:r w:rsidRPr="001B3DA7">
        <w:rPr>
          <w:rFonts w:cs="Times New Roman"/>
        </w:rPr>
        <w:t>One of the core parts of the BCI system is its classification unit. The classification unit will receive all the features extracted by the EEG and translates into machine</w:t>
      </w:r>
      <w:r w:rsidR="00786625" w:rsidRPr="001B3DA7">
        <w:rPr>
          <w:rFonts w:cs="Times New Roman"/>
        </w:rPr>
        <w:t>-</w:t>
      </w:r>
      <w:r w:rsidRPr="001B3DA7">
        <w:rPr>
          <w:rFonts w:cs="Times New Roman"/>
        </w:rPr>
        <w:t>readable commands. In the classification</w:t>
      </w:r>
      <w:r w:rsidR="00075247">
        <w:rPr>
          <w:rFonts w:cs="Times New Roman"/>
        </w:rPr>
        <w:t>,</w:t>
      </w:r>
      <w:r w:rsidRPr="001B3DA7">
        <w:rPr>
          <w:rFonts w:cs="Times New Roman"/>
        </w:rPr>
        <w:t xml:space="preserve"> according to </w:t>
      </w:r>
      <w:r w:rsidR="00DB6021" w:rsidRPr="001B3DA7">
        <w:rPr>
          <w:rFonts w:cs="Times New Roman"/>
        </w:rPr>
        <w:fldChar w:fldCharType="begin" w:fldLock="1"/>
      </w:r>
      <w:r w:rsidR="00DB6021" w:rsidRPr="001B3DA7">
        <w:rPr>
          <w:rFonts w:cs="Times New Roman"/>
        </w:rPr>
        <w:instrText>ADDIN CSL_CITATION {"citationItems":[{"id":"ITEM-1","itemData":{"DOI":"10.1088/1741-2560/4/2/R01","ISSN":"17412560","abstract":"In this paper we review classification algorithms used to design brain-computer interface (BCI) systems based on electroencephalography (EEG). We briefly present the commonly employed algorithms and describe their critical properties. Based on the literature, we compare them in terms of performance and provide guidelines to choose the suitable classification algorithm(s) for a specific BCI.","author":[{"dropping-particle":"","family":"Lotte","given":"F.","non-dropping-particle":"","parse-names":false,"suffix":""},{"dropping-particle":"","family":"Congedo","given":"M.","non-dropping-particle":"","parse-names":false,"suffix":""},{"dropping-particle":"","family":"Lécuyer","given":"A.","non-dropping-particle":"","parse-names":false,"suffix":""},{"dropping-particle":"","family":"Lamarche","given":"F.","non-dropping-particle":"","parse-names":false,"suffix":""},{"dropping-particle":"","family":"Arnaldi","given":"B.","non-dropping-particle":"","parse-names":false,"suffix":""}],"container-title":"Journal of Neural Engineering","id":"ITEM-1","issued":{"date-parts":[["2007"]]},"title":"A review of classification algorithms for EEG-based brain-computer interfaces","type":"article"},"uris":["http://www.mendeley.com/documents/?uuid=ef2d753d-70fb-4207-b5f3-86df1d0671b1"]}],"mendeley":{"formattedCitation":"[9]","plainTextFormattedCitation":"[9]","previouslyFormattedCitation":"[9]"},"properties":{"noteIndex":0},"schema":"https://github.com/citation-style-language/schema/raw/master/csl-citation.json"}</w:instrText>
      </w:r>
      <w:r w:rsidR="00DB6021" w:rsidRPr="001B3DA7">
        <w:rPr>
          <w:rFonts w:cs="Times New Roman"/>
        </w:rPr>
        <w:fldChar w:fldCharType="separate"/>
      </w:r>
      <w:r w:rsidR="00DB6021" w:rsidRPr="001B3DA7">
        <w:rPr>
          <w:rFonts w:cs="Times New Roman"/>
          <w:noProof/>
        </w:rPr>
        <w:t>[9]</w:t>
      </w:r>
      <w:r w:rsidR="00DB6021" w:rsidRPr="001B3DA7">
        <w:rPr>
          <w:rFonts w:cs="Times New Roman"/>
        </w:rPr>
        <w:fldChar w:fldCharType="end"/>
      </w:r>
      <w:r w:rsidRPr="001B3DA7">
        <w:rPr>
          <w:rFonts w:cs="Times New Roman"/>
        </w:rPr>
        <w:t xml:space="preserve"> </w:t>
      </w:r>
      <w:r w:rsidR="00786625" w:rsidRPr="001B3DA7">
        <w:rPr>
          <w:rFonts w:cs="Times New Roman"/>
        </w:rPr>
        <w:t>some properties</w:t>
      </w:r>
      <w:r w:rsidRPr="001B3DA7">
        <w:rPr>
          <w:rFonts w:cs="Times New Roman"/>
        </w:rPr>
        <w:t xml:space="preserve"> need</w:t>
      </w:r>
      <w:r w:rsidR="00786625" w:rsidRPr="001B3DA7">
        <w:rPr>
          <w:rFonts w:cs="Times New Roman"/>
        </w:rPr>
        <w:t xml:space="preserve"> some level of </w:t>
      </w:r>
      <w:r w:rsidRPr="001B3DA7">
        <w:rPr>
          <w:rFonts w:cs="Times New Roman"/>
        </w:rPr>
        <w:t>consideration.</w:t>
      </w:r>
    </w:p>
    <w:p w14:paraId="3AB029B5" w14:textId="7EE3F9C0" w:rsidR="002B127F" w:rsidRPr="001B3DA7" w:rsidRDefault="00FE5447">
      <w:pPr>
        <w:rPr>
          <w:rFonts w:cs="Times New Roman"/>
        </w:rPr>
      </w:pPr>
      <w:r w:rsidRPr="001B3DA7">
        <w:rPr>
          <w:rFonts w:cs="Times New Roman"/>
        </w:rPr>
        <w:t xml:space="preserve">[9] mentions six different properties </w:t>
      </w:r>
      <w:r w:rsidR="00786625" w:rsidRPr="001B3DA7">
        <w:rPr>
          <w:rFonts w:cs="Times New Roman"/>
        </w:rPr>
        <w:t>of</w:t>
      </w:r>
      <w:r w:rsidRPr="001B3DA7">
        <w:rPr>
          <w:rFonts w:cs="Times New Roman"/>
        </w:rPr>
        <w:t xml:space="preserve"> </w:t>
      </w:r>
      <w:r w:rsidR="00FF45DF">
        <w:rPr>
          <w:rFonts w:cs="Times New Roman"/>
        </w:rPr>
        <w:t xml:space="preserve">the </w:t>
      </w:r>
      <w:r w:rsidRPr="001B3DA7">
        <w:rPr>
          <w:rFonts w:cs="Times New Roman"/>
        </w:rPr>
        <w:t xml:space="preserve">BCI systems </w:t>
      </w:r>
      <w:r w:rsidR="00FF45DF">
        <w:rPr>
          <w:rFonts w:cs="Times New Roman"/>
        </w:rPr>
        <w:t xml:space="preserve">that </w:t>
      </w:r>
      <w:r w:rsidRPr="001B3DA7">
        <w:rPr>
          <w:rFonts w:cs="Times New Roman"/>
        </w:rPr>
        <w:t>must be considered in classification</w:t>
      </w:r>
      <w:r w:rsidR="00304703">
        <w:rPr>
          <w:rFonts w:cs="Times New Roman"/>
        </w:rPr>
        <w:t>:</w:t>
      </w:r>
    </w:p>
    <w:p w14:paraId="3AB029B6" w14:textId="284B20A7" w:rsidR="002B127F" w:rsidRPr="001B3DA7" w:rsidRDefault="00FE5447">
      <w:pPr>
        <w:pStyle w:val="ListParagraph"/>
        <w:numPr>
          <w:ilvl w:val="0"/>
          <w:numId w:val="6"/>
        </w:numPr>
        <w:rPr>
          <w:rFonts w:cs="Times New Roman"/>
        </w:rPr>
      </w:pPr>
      <w:r w:rsidRPr="001B3DA7">
        <w:rPr>
          <w:rFonts w:cs="Times New Roman"/>
        </w:rPr>
        <w:t xml:space="preserve">EEG Noise </w:t>
      </w:r>
      <w:r w:rsidR="002754D7">
        <w:rPr>
          <w:rFonts w:cs="Times New Roman"/>
        </w:rPr>
        <w:t xml:space="preserve">that </w:t>
      </w:r>
      <w:r w:rsidRPr="001B3DA7">
        <w:rPr>
          <w:rFonts w:cs="Times New Roman"/>
        </w:rPr>
        <w:t>exists naturally.</w:t>
      </w:r>
    </w:p>
    <w:p w14:paraId="3AB029B7" w14:textId="77777777" w:rsidR="002B127F" w:rsidRPr="001B3DA7" w:rsidRDefault="00FE5447">
      <w:pPr>
        <w:pStyle w:val="ListParagraph"/>
        <w:numPr>
          <w:ilvl w:val="0"/>
          <w:numId w:val="6"/>
        </w:numPr>
        <w:rPr>
          <w:rFonts w:cs="Times New Roman"/>
        </w:rPr>
      </w:pPr>
      <w:r w:rsidRPr="001B3DA7">
        <w:rPr>
          <w:rFonts w:cs="Times New Roman"/>
        </w:rPr>
        <w:t>Outliers caused by poor signal to noise ratio.</w:t>
      </w:r>
    </w:p>
    <w:p w14:paraId="3AB029B8" w14:textId="2447AC1C" w:rsidR="002B127F" w:rsidRPr="001B3DA7" w:rsidRDefault="00FE5447">
      <w:pPr>
        <w:pStyle w:val="ListParagraph"/>
        <w:numPr>
          <w:ilvl w:val="0"/>
          <w:numId w:val="6"/>
        </w:numPr>
        <w:rPr>
          <w:rFonts w:cs="Times New Roman"/>
        </w:rPr>
      </w:pPr>
      <w:r w:rsidRPr="001B3DA7">
        <w:rPr>
          <w:rFonts w:cs="Times New Roman"/>
        </w:rPr>
        <w:lastRenderedPageBreak/>
        <w:t xml:space="preserve"> Training data size, in </w:t>
      </w:r>
      <w:r w:rsidR="00B44BCB">
        <w:rPr>
          <w:rFonts w:cs="Times New Roman"/>
        </w:rPr>
        <w:t xml:space="preserve">the </w:t>
      </w:r>
      <w:r w:rsidRPr="001B3DA7">
        <w:rPr>
          <w:rFonts w:cs="Times New Roman"/>
        </w:rPr>
        <w:t>case of acquiring signals to train, these signals are gathered in a real-time pace</w:t>
      </w:r>
      <w:r w:rsidR="00075247">
        <w:rPr>
          <w:rFonts w:cs="Times New Roman"/>
        </w:rPr>
        <w:t>,</w:t>
      </w:r>
      <w:r w:rsidRPr="001B3DA7">
        <w:rPr>
          <w:rFonts w:cs="Times New Roman"/>
        </w:rPr>
        <w:t xml:space="preserve"> which can be very time</w:t>
      </w:r>
      <w:r w:rsidR="00786625" w:rsidRPr="001B3DA7">
        <w:rPr>
          <w:rFonts w:cs="Times New Roman"/>
        </w:rPr>
        <w:t>-</w:t>
      </w:r>
      <w:r w:rsidRPr="001B3DA7">
        <w:rPr>
          <w:rFonts w:cs="Times New Roman"/>
        </w:rPr>
        <w:t xml:space="preserve">consuming. It will not be possible to have a test subject sit and train our data </w:t>
      </w:r>
      <w:r w:rsidR="00C064B0">
        <w:rPr>
          <w:rFonts w:cs="Times New Roman"/>
        </w:rPr>
        <w:t>specifically</w:t>
      </w:r>
      <w:r w:rsidRPr="001B3DA7">
        <w:rPr>
          <w:rFonts w:cs="Times New Roman"/>
        </w:rPr>
        <w:t xml:space="preserve"> for SSVEP wh</w:t>
      </w:r>
      <w:r w:rsidR="00B44BCB">
        <w:rPr>
          <w:rFonts w:cs="Times New Roman"/>
        </w:rPr>
        <w:t>ere</w:t>
      </w:r>
      <w:r w:rsidRPr="001B3DA7">
        <w:rPr>
          <w:rFonts w:cs="Times New Roman"/>
        </w:rPr>
        <w:t xml:space="preserve"> they must stare at a flickering light.</w:t>
      </w:r>
    </w:p>
    <w:p w14:paraId="3AB029B9" w14:textId="24632AF3" w:rsidR="002B127F" w:rsidRPr="001B3DA7" w:rsidRDefault="00786625">
      <w:pPr>
        <w:pStyle w:val="ListParagraph"/>
        <w:numPr>
          <w:ilvl w:val="0"/>
          <w:numId w:val="6"/>
        </w:numPr>
        <w:rPr>
          <w:rFonts w:cs="Times New Roman"/>
        </w:rPr>
      </w:pPr>
      <w:r w:rsidRPr="001B3DA7">
        <w:rPr>
          <w:rFonts w:cs="Times New Roman"/>
        </w:rPr>
        <w:t>The v</w:t>
      </w:r>
      <w:r w:rsidR="00FE5447" w:rsidRPr="001B3DA7">
        <w:rPr>
          <w:rFonts w:cs="Times New Roman"/>
        </w:rPr>
        <w:t>olatility of signals, some EEG signals often change over time</w:t>
      </w:r>
      <w:r w:rsidRPr="001B3DA7">
        <w:rPr>
          <w:rFonts w:cs="Times New Roman"/>
        </w:rPr>
        <w:t>;</w:t>
      </w:r>
      <w:r w:rsidR="00FE5447" w:rsidRPr="001B3DA7">
        <w:rPr>
          <w:rFonts w:cs="Times New Roman"/>
        </w:rPr>
        <w:t xml:space="preserve"> these changes cause the trained classifier to perform poorly in </w:t>
      </w:r>
      <w:r w:rsidR="00075247">
        <w:rPr>
          <w:rFonts w:cs="Times New Roman"/>
        </w:rPr>
        <w:t xml:space="preserve">the </w:t>
      </w:r>
      <w:r w:rsidR="00FE5447" w:rsidRPr="001B3DA7">
        <w:rPr>
          <w:rFonts w:cs="Times New Roman"/>
        </w:rPr>
        <w:t>future.</w:t>
      </w:r>
    </w:p>
    <w:p w14:paraId="3AB029BA" w14:textId="60F654AC" w:rsidR="002B127F" w:rsidRPr="001B3DA7" w:rsidRDefault="00FE5447">
      <w:pPr>
        <w:pStyle w:val="ListParagraph"/>
        <w:numPr>
          <w:ilvl w:val="0"/>
          <w:numId w:val="6"/>
        </w:numPr>
        <w:rPr>
          <w:rFonts w:cs="Times New Roman"/>
        </w:rPr>
      </w:pPr>
      <w:r w:rsidRPr="001B3DA7">
        <w:rPr>
          <w:rFonts w:cs="Times New Roman"/>
        </w:rPr>
        <w:t>Time information, th</w:t>
      </w:r>
      <w:r w:rsidR="00260DDC">
        <w:rPr>
          <w:rFonts w:cs="Times New Roman"/>
        </w:rPr>
        <w:t>is</w:t>
      </w:r>
      <w:r w:rsidRPr="001B3DA7">
        <w:rPr>
          <w:rFonts w:cs="Times New Roman"/>
        </w:rPr>
        <w:t xml:space="preserve"> information is gathered over</w:t>
      </w:r>
      <w:r w:rsidR="00786625" w:rsidRPr="001B3DA7">
        <w:rPr>
          <w:rFonts w:cs="Times New Roman"/>
        </w:rPr>
        <w:t xml:space="preserve"> </w:t>
      </w:r>
      <w:r w:rsidRPr="001B3DA7">
        <w:rPr>
          <w:rFonts w:cs="Times New Roman"/>
        </w:rPr>
        <w:t>time</w:t>
      </w:r>
      <w:r w:rsidR="00786625" w:rsidRPr="001B3DA7">
        <w:rPr>
          <w:rFonts w:cs="Times New Roman"/>
        </w:rPr>
        <w:t>;</w:t>
      </w:r>
      <w:r w:rsidRPr="001B3DA7">
        <w:rPr>
          <w:rFonts w:cs="Times New Roman"/>
        </w:rPr>
        <w:t xml:space="preserve"> </w:t>
      </w:r>
      <w:r w:rsidR="0097317E" w:rsidRPr="001B3DA7">
        <w:rPr>
          <w:rFonts w:cs="Times New Roman"/>
        </w:rPr>
        <w:t>therefore,</w:t>
      </w:r>
      <w:r w:rsidRPr="001B3DA7">
        <w:rPr>
          <w:rFonts w:cs="Times New Roman"/>
        </w:rPr>
        <w:t xml:space="preserve"> in some cases, the data is appended to the last data.</w:t>
      </w:r>
    </w:p>
    <w:p w14:paraId="3AB029BB" w14:textId="77777777" w:rsidR="002B127F" w:rsidRPr="001B3DA7" w:rsidRDefault="00FE5447">
      <w:pPr>
        <w:pStyle w:val="ListParagraph"/>
        <w:numPr>
          <w:ilvl w:val="0"/>
          <w:numId w:val="6"/>
        </w:numPr>
        <w:rPr>
          <w:rFonts w:cs="Times New Roman"/>
        </w:rPr>
      </w:pPr>
      <w:r w:rsidRPr="001B3DA7">
        <w:rPr>
          <w:rFonts w:cs="Times New Roman"/>
        </w:rPr>
        <w:t>Features ought to suffer from high dimensionality.</w:t>
      </w:r>
    </w:p>
    <w:p w14:paraId="3AB029BC" w14:textId="77777777" w:rsidR="002B127F" w:rsidRPr="001B3DA7" w:rsidRDefault="00FE5447">
      <w:pPr>
        <w:pStyle w:val="Heading2"/>
      </w:pPr>
      <w:bookmarkStart w:id="39" w:name="_Toc17125512"/>
      <w:bookmarkStart w:id="40" w:name="_Toc17293965"/>
      <w:bookmarkStart w:id="41" w:name="_Toc17751944"/>
      <w:r w:rsidRPr="001B3DA7">
        <w:t>2.3 EEG</w:t>
      </w:r>
      <w:bookmarkEnd w:id="39"/>
      <w:bookmarkEnd w:id="40"/>
      <w:bookmarkEnd w:id="41"/>
    </w:p>
    <w:p w14:paraId="3AB029BD" w14:textId="7A00EE18" w:rsidR="002B127F" w:rsidRPr="001B3DA7" w:rsidRDefault="00FE5447">
      <w:pPr>
        <w:rPr>
          <w:rFonts w:cs="Times New Roman"/>
        </w:rPr>
      </w:pPr>
      <w:r w:rsidRPr="001B3DA7">
        <w:rPr>
          <w:rFonts w:cs="Times New Roman"/>
        </w:rPr>
        <w:t xml:space="preserve">For signal acquisition, EEG or </w:t>
      </w:r>
      <w:r w:rsidR="0035206D">
        <w:rPr>
          <w:rFonts w:cs="Times New Roman"/>
        </w:rPr>
        <w:t>E</w:t>
      </w:r>
      <w:r w:rsidRPr="001B3DA7">
        <w:rPr>
          <w:rFonts w:cs="Times New Roman"/>
        </w:rPr>
        <w:t>lectro</w:t>
      </w:r>
      <w:r w:rsidR="0035206D">
        <w:rPr>
          <w:rFonts w:cs="Times New Roman"/>
        </w:rPr>
        <w:t>E</w:t>
      </w:r>
      <w:r w:rsidRPr="001B3DA7">
        <w:rPr>
          <w:rFonts w:cs="Times New Roman"/>
        </w:rPr>
        <w:t>ncephalo</w:t>
      </w:r>
      <w:r w:rsidR="0035206D">
        <w:rPr>
          <w:rFonts w:cs="Times New Roman"/>
        </w:rPr>
        <w:t>G</w:t>
      </w:r>
      <w:r w:rsidRPr="001B3DA7">
        <w:rPr>
          <w:rFonts w:cs="Times New Roman"/>
        </w:rPr>
        <w:t>raphy is commonly</w:t>
      </w:r>
      <w:r w:rsidR="0035206D">
        <w:rPr>
          <w:rFonts w:cs="Times New Roman"/>
        </w:rPr>
        <w:t xml:space="preserve"> used</w:t>
      </w:r>
      <w:r w:rsidRPr="001B3DA7">
        <w:rPr>
          <w:rFonts w:cs="Times New Roman"/>
        </w:rPr>
        <w:t>, other methods such as MRI and MEG is used in a wider and more technical range. Drytrodes</w:t>
      </w:r>
      <w:r w:rsidR="00786625" w:rsidRPr="001B3DA7">
        <w:rPr>
          <w:rFonts w:cs="Times New Roman"/>
        </w:rPr>
        <w:t>, as mentioned in [5],</w:t>
      </w:r>
      <w:r w:rsidRPr="001B3DA7">
        <w:rPr>
          <w:rFonts w:cs="Times New Roman"/>
        </w:rPr>
        <w:t xml:space="preserve"> are commonly used in Enobio 20 [6]</w:t>
      </w:r>
      <w:r w:rsidR="00786625" w:rsidRPr="001B3DA7">
        <w:rPr>
          <w:rFonts w:cs="Times New Roman"/>
        </w:rPr>
        <w:t>,</w:t>
      </w:r>
      <w:r w:rsidRPr="001B3DA7">
        <w:rPr>
          <w:rFonts w:cs="Times New Roman"/>
        </w:rPr>
        <w:t xml:space="preserve"> but other electrodes can be placed on </w:t>
      </w:r>
      <w:r w:rsidR="00075247">
        <w:rPr>
          <w:rFonts w:cs="Times New Roman"/>
        </w:rPr>
        <w:t xml:space="preserve">the </w:t>
      </w:r>
      <w:r w:rsidRPr="001B3DA7">
        <w:rPr>
          <w:rFonts w:cs="Times New Roman"/>
        </w:rPr>
        <w:t>subject’s head</w:t>
      </w:r>
      <w:r w:rsidR="00786625" w:rsidRPr="001B3DA7">
        <w:rPr>
          <w:rFonts w:cs="Times New Roman"/>
        </w:rPr>
        <w:t>,</w:t>
      </w:r>
      <w:r w:rsidRPr="001B3DA7">
        <w:rPr>
          <w:rFonts w:cs="Times New Roman"/>
        </w:rPr>
        <w:t xml:space="preserve"> and the signals are monitored. </w:t>
      </w:r>
      <w:r w:rsidR="008E691A">
        <w:rPr>
          <w:rFonts w:cs="Times New Roman"/>
        </w:rPr>
        <w:t xml:space="preserve">A </w:t>
      </w:r>
      <w:r w:rsidR="0035206D">
        <w:rPr>
          <w:rFonts w:cs="Times New Roman"/>
        </w:rPr>
        <w:t>different</w:t>
      </w:r>
      <w:r w:rsidRPr="001B3DA7">
        <w:rPr>
          <w:rFonts w:cs="Times New Roman"/>
        </w:rPr>
        <w:t xml:space="preserve"> method </w:t>
      </w:r>
      <w:r w:rsidR="0035206D">
        <w:rPr>
          <w:rFonts w:cs="Times New Roman"/>
        </w:rPr>
        <w:t>to</w:t>
      </w:r>
      <w:r w:rsidRPr="001B3DA7">
        <w:rPr>
          <w:rFonts w:cs="Times New Roman"/>
        </w:rPr>
        <w:t xml:space="preserve"> dry electrodes, </w:t>
      </w:r>
      <w:r w:rsidR="008E691A">
        <w:rPr>
          <w:rFonts w:cs="Times New Roman"/>
        </w:rPr>
        <w:t xml:space="preserve">is </w:t>
      </w:r>
      <w:r w:rsidRPr="001B3DA7">
        <w:rPr>
          <w:rFonts w:cs="Times New Roman"/>
        </w:rPr>
        <w:t xml:space="preserve">a conductive gel </w:t>
      </w:r>
      <w:r w:rsidR="008E691A">
        <w:rPr>
          <w:rFonts w:cs="Times New Roman"/>
        </w:rPr>
        <w:t>to be</w:t>
      </w:r>
      <w:r w:rsidRPr="001B3DA7">
        <w:rPr>
          <w:rFonts w:cs="Times New Roman"/>
        </w:rPr>
        <w:t xml:space="preserve"> applied to the electrodes which allow the signals to gather</w:t>
      </w:r>
      <w:r w:rsidR="008E691A">
        <w:rPr>
          <w:rFonts w:cs="Times New Roman"/>
        </w:rPr>
        <w:t xml:space="preserve"> </w:t>
      </w:r>
      <w:r w:rsidRPr="001B3DA7">
        <w:rPr>
          <w:rFonts w:cs="Times New Roman"/>
        </w:rPr>
        <w:t xml:space="preserve">higher strength. As mentioned, EEG is used to measure signals </w:t>
      </w:r>
      <w:r w:rsidR="008E691A">
        <w:rPr>
          <w:rFonts w:cs="Times New Roman"/>
        </w:rPr>
        <w:t xml:space="preserve">and </w:t>
      </w:r>
      <w:r w:rsidRPr="001B3DA7">
        <w:rPr>
          <w:rFonts w:cs="Times New Roman"/>
        </w:rPr>
        <w:t>which signals represent the electrical activity occurring in the brain. The brain consists of many neurons and each neuron establish</w:t>
      </w:r>
      <w:r w:rsidR="008E691A">
        <w:rPr>
          <w:rFonts w:cs="Times New Roman"/>
        </w:rPr>
        <w:t>es a</w:t>
      </w:r>
      <w:r w:rsidRPr="001B3DA7">
        <w:rPr>
          <w:rFonts w:cs="Times New Roman"/>
        </w:rPr>
        <w:t xml:space="preserve"> connection by electrical discharges. Each discharge represents a communication occurring in the brain. These electrical discharges are not picked up individually by the electrodes</w:t>
      </w:r>
      <w:r w:rsidR="00786625" w:rsidRPr="001B3DA7">
        <w:rPr>
          <w:rFonts w:cs="Times New Roman"/>
        </w:rPr>
        <w:t>. T</w:t>
      </w:r>
      <w:r w:rsidRPr="001B3DA7">
        <w:rPr>
          <w:rFonts w:cs="Times New Roman"/>
        </w:rPr>
        <w:t xml:space="preserve">herefore, a group of neurons must discharge together and </w:t>
      </w:r>
      <w:r w:rsidR="00195A3E">
        <w:rPr>
          <w:rFonts w:cs="Times New Roman"/>
        </w:rPr>
        <w:t xml:space="preserve">be </w:t>
      </w:r>
      <w:r w:rsidRPr="001B3DA7">
        <w:rPr>
          <w:rFonts w:cs="Times New Roman"/>
        </w:rPr>
        <w:t xml:space="preserve">synchronized. Therefore, </w:t>
      </w:r>
      <w:r w:rsidR="00195A3E">
        <w:rPr>
          <w:rFonts w:cs="Times New Roman"/>
        </w:rPr>
        <w:t xml:space="preserve">the </w:t>
      </w:r>
      <w:r w:rsidRPr="001B3DA7">
        <w:rPr>
          <w:rFonts w:cs="Times New Roman"/>
        </w:rPr>
        <w:t xml:space="preserve">number of active neurons and how much they are synchronized </w:t>
      </w:r>
      <w:r w:rsidR="00195A3E">
        <w:rPr>
          <w:rFonts w:cs="Times New Roman"/>
        </w:rPr>
        <w:t xml:space="preserve">will </w:t>
      </w:r>
      <w:r w:rsidRPr="001B3DA7">
        <w:rPr>
          <w:rFonts w:cs="Times New Roman"/>
        </w:rPr>
        <w:t xml:space="preserve">affects the signal’s strength  </w:t>
      </w:r>
      <w:r w:rsidR="00DB6021" w:rsidRPr="001B3DA7">
        <w:rPr>
          <w:rFonts w:cs="Times New Roman"/>
        </w:rPr>
        <w:fldChar w:fldCharType="begin" w:fldLock="1"/>
      </w:r>
      <w:r w:rsidR="00DB6021" w:rsidRPr="001B3DA7">
        <w:rPr>
          <w:rFonts w:cs="Times New Roman"/>
        </w:rPr>
        <w:instrText>ADDIN CSL_CITATION {"citationItems":[{"id":"ITEM-1","itemData":{"DOI":"10.1017/CBO9781107415324.004","ISBN":"9788578110796","ISSN":"1098-6596","PMID":"25246403","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Widmaier","given":"E. P.","non-dropping-particle":"","parse-names":false,"suffix":""},{"dropping-particle":"","family":"Raff","given":"H.","non-dropping-particle":"","parse-names":false,"suffix":""},{"dropping-particle":"","family":"Strang","given":"K. T.","non-dropping-particle":"","parse-names":false,"suffix":""}],"container-title":"Vander's Human Physiology- The mechanisms of Body Function","id":"ITEM-1","issued":{"date-parts":[["2014"]]},"title":"Regulation of Organic Metabolism and Energy Balance","type":"article-journal"},"uris":["http://www.mendeley.com/documents/?uuid=facc20b7-1949-45de-90b2-14e8cbed6094"]}],"mendeley":{"formattedCitation":"[10]","plainTextFormattedCitation":"[10]","previouslyFormattedCitation":"[10]"},"properties":{"noteIndex":0},"schema":"https://github.com/citation-style-language/schema/raw/master/csl-citation.json"}</w:instrText>
      </w:r>
      <w:r w:rsidR="00DB6021" w:rsidRPr="001B3DA7">
        <w:rPr>
          <w:rFonts w:cs="Times New Roman"/>
        </w:rPr>
        <w:fldChar w:fldCharType="separate"/>
      </w:r>
      <w:r w:rsidR="00DB6021" w:rsidRPr="001B3DA7">
        <w:rPr>
          <w:rFonts w:cs="Times New Roman"/>
          <w:noProof/>
        </w:rPr>
        <w:t>[10]</w:t>
      </w:r>
      <w:r w:rsidR="00DB6021" w:rsidRPr="001B3DA7">
        <w:rPr>
          <w:rFonts w:cs="Times New Roman"/>
        </w:rPr>
        <w:fldChar w:fldCharType="end"/>
      </w:r>
      <w:r w:rsidRPr="001B3DA7">
        <w:rPr>
          <w:rFonts w:cs="Times New Roman"/>
        </w:rPr>
        <w:t>.</w:t>
      </w:r>
    </w:p>
    <w:p w14:paraId="3AB029C0" w14:textId="4A2114CA" w:rsidR="002B127F" w:rsidRPr="001B3DA7" w:rsidRDefault="00DB6021">
      <w:pPr>
        <w:rPr>
          <w:rFonts w:cs="Times New Roman"/>
        </w:rPr>
      </w:pPr>
      <w:r w:rsidRPr="001B3DA7">
        <w:rPr>
          <w:rFonts w:cs="Times New Roman"/>
        </w:rPr>
        <w:fldChar w:fldCharType="begin" w:fldLock="1"/>
      </w:r>
      <w:r w:rsidRPr="001B3DA7">
        <w:rPr>
          <w:rFonts w:cs="Times New Roman"/>
        </w:rPr>
        <w:instrText>ADDIN CSL_CITATION {"citationItems":[{"id":"ITEM-1","itemData":{"abstract":"Theoretical models and experimental EEG data were examined to quantify the spatial resolution of scalp surface recordings of EEG. The results suggest that scalp EEG electrodes are mostly sensitive to activity correlated over large areas of the superficial neocortical surface, with smaller contributions from deeper sources. The surface Laplacian of the scalp surface potential is shown to be an estimate of the cortical surface potential. To accurately compute the surface Laplacian, the 3-dimensional spline algorithm has been developed to minimize aliasing errors by applying a smoothing filter based on the effective size of each electrode. The spline-generated surface Laplacian improves the spatial resolution of EEG by reducing the sensitivity of each electrode to only a local region of neocortical tissue beneath the electrode.","author":[{"dropping-particle":"","family":"Srinivasan","given":"Ramesh","non-dropping-particle":"","parse-names":false,"suffix":""}],"container-title":"INTERNATIONAL JOURNAL OF BIOELECTROMAGNETISM","id":"ITEM-1","issued":{"date-parts":[["1999"]]},"title":"Methods to Improve the Spatial Resolution of EEG","type":"article-journal"},"uris":["http://www.mendeley.com/documents/?uuid=b4116b62-ed39-45b6-ac9d-6f8cd421724f"]}],"mendeley":{"formattedCitation":"[11]","plainTextFormattedCitation":"[11]","previouslyFormattedCitation":"[11]"},"properties":{"noteIndex":0},"schema":"https://github.com/citation-style-language/schema/raw/master/csl-citation.json"}</w:instrText>
      </w:r>
      <w:r w:rsidRPr="001B3DA7">
        <w:rPr>
          <w:rFonts w:cs="Times New Roman"/>
        </w:rPr>
        <w:fldChar w:fldCharType="separate"/>
      </w:r>
      <w:r w:rsidRPr="001B3DA7">
        <w:rPr>
          <w:rFonts w:cs="Times New Roman"/>
          <w:noProof/>
        </w:rPr>
        <w:t>[11]</w:t>
      </w:r>
      <w:r w:rsidRPr="001B3DA7">
        <w:rPr>
          <w:rFonts w:cs="Times New Roman"/>
        </w:rPr>
        <w:fldChar w:fldCharType="end"/>
      </w:r>
      <w:r w:rsidR="00FE5447" w:rsidRPr="001B3DA7">
        <w:rPr>
          <w:rFonts w:cs="Times New Roman"/>
        </w:rPr>
        <w:t xml:space="preserve"> and </w:t>
      </w:r>
      <w:r w:rsidRPr="001B3DA7">
        <w:rPr>
          <w:rFonts w:cs="Times New Roman"/>
        </w:rPr>
        <w:fldChar w:fldCharType="begin" w:fldLock="1"/>
      </w:r>
      <w:r w:rsidRPr="001B3DA7">
        <w:rPr>
          <w:rFonts w:cs="Times New Roman"/>
        </w:rPr>
        <w:instrText>ADDIN CSL_CITATION {"citationItems":[{"id":"ITEM-1","itemData":{"DOI":"10.1113/jphysiol.2006.105379","ISSN":"00223751","abstract":"A realistically shaped three-dimensional single-neuron model was constructed for each of four principal cell types in the neocortex in order to infer their contributions to magnetoencephalography (MEG) and electroencephalography (EEG) signals. For each cell, the soma was stimulated and the resulting intracellular current was used to compute the current dipole Q for the whole cell or separately for the apical and basal dendrites. The magnitude of Q is proportional to the magnetic field and electrical potential far from the neuron. A train of spikes and depolarization shift in an intracellular burst discharge were seen as spikes and an envelope in Q for the layer V and layer II/III pyramidal cells. The stellate cells lacked the envelope. As expected, the pyramidal cells produced a stronger Q than the stellate cells. The spikes produced by the layer V pyramidal cells (n = 4) varied between -0.78 and 2.97 pA m with the majority of the cells showing a current toward the pia (defined as positive). The basal dendrites, however, produced considerable spike currents. The magnitude and direction of dipole moment are in agreement with the distribution of the dendrites. The spikes in Q for the layer V pyramidal cells were produced by the transient sodium conductance and potassium conductance of delayed rectifier type; the conductances distributed along the dendrites were capable of generating spike propagation, which was seen in Q as the tail of a triphasic wave lasting several milliseconds. The envelope was similar in magnitude (-0.41 to -0.90 pA m) across the four layer V pyramidal cells. The spike and envelope for the layer II/III pyramidal cell were 0.47 and -0.29 pA m, respectively; these values agreed well with empirical and theoretical estimates for guinea pig CA3 pyramidal cells. Spikes were stronger for the layer IV spiny stellate (0.27 pA m) than the layer III aspiny stellate cell (0.06 pA m) along their best orientations. The spikes may thus be stronger than has been previously thought. The Q for a population of stellate cells may be weaker than a linear sum of their individual Q values due to their variable dendritic geometry. The burst discharge by pyramidal cells may be detectable with MEG and EEG when 10 000-50 000 cells are synchronously active.","author":[{"dropping-particle":"","family":"Murakami","given":"Shingo","non-dropping-particle":"","parse-names":false,"suffix":""},{"dropping-particle":"","family":"Okada","given":"Yoshio","non-dropping-particle":"","parse-names":false,"suffix":""}],"container-title":"Journal of Physiology","id":"ITEM-1","issued":{"date-parts":[["2006"]]},"title":"Contributions of principal neocortical neurons to magnetoencephalography and electroencephalography signals","type":"article-journal"},"uris":["http://www.mendeley.com/documents/?uuid=a5716b7e-d1df-4249-baa6-32c078f3a031"]}],"mendeley":{"formattedCitation":"[12]","plainTextFormattedCitation":"[12]","previouslyFormattedCitation":"[12]"},"properties":{"noteIndex":0},"schema":"https://github.com/citation-style-language/schema/raw/master/csl-citation.json"}</w:instrText>
      </w:r>
      <w:r w:rsidRPr="001B3DA7">
        <w:rPr>
          <w:rFonts w:cs="Times New Roman"/>
        </w:rPr>
        <w:fldChar w:fldCharType="separate"/>
      </w:r>
      <w:r w:rsidRPr="001B3DA7">
        <w:rPr>
          <w:rFonts w:cs="Times New Roman"/>
          <w:noProof/>
        </w:rPr>
        <w:t>[12]</w:t>
      </w:r>
      <w:r w:rsidRPr="001B3DA7">
        <w:rPr>
          <w:rFonts w:cs="Times New Roman"/>
        </w:rPr>
        <w:fldChar w:fldCharType="end"/>
      </w:r>
      <w:r w:rsidR="00FE5447" w:rsidRPr="001B3DA7">
        <w:rPr>
          <w:rFonts w:cs="Times New Roman"/>
        </w:rPr>
        <w:t xml:space="preserve"> mention two disadvantages of using non-invasive EEG</w:t>
      </w:r>
      <w:r w:rsidR="00786625" w:rsidRPr="001B3DA7">
        <w:rPr>
          <w:rFonts w:cs="Times New Roman"/>
        </w:rPr>
        <w:t>,</w:t>
      </w:r>
      <w:r w:rsidR="00FE5447" w:rsidRPr="001B3DA7">
        <w:rPr>
          <w:rFonts w:cs="Times New Roman"/>
        </w:rPr>
        <w:t xml:space="preserve"> </w:t>
      </w:r>
      <w:r w:rsidR="00195A3E">
        <w:rPr>
          <w:rFonts w:cs="Times New Roman"/>
        </w:rPr>
        <w:t>these</w:t>
      </w:r>
      <w:r w:rsidR="00FE5447" w:rsidRPr="001B3DA7">
        <w:rPr>
          <w:rFonts w:cs="Times New Roman"/>
        </w:rPr>
        <w:t xml:space="preserve"> include using the electrodes on the scalp.</w:t>
      </w:r>
      <w:r w:rsidR="00195A3E">
        <w:rPr>
          <w:rFonts w:cs="Times New Roman"/>
        </w:rPr>
        <w:t xml:space="preserve"> </w:t>
      </w:r>
      <w:r w:rsidR="00FE5447" w:rsidRPr="001B3DA7">
        <w:rPr>
          <w:rFonts w:cs="Times New Roman"/>
        </w:rPr>
        <w:t>[11] claims that non-invasive EEG</w:t>
      </w:r>
      <w:r w:rsidR="00786625" w:rsidRPr="001B3DA7">
        <w:rPr>
          <w:rFonts w:cs="Times New Roman"/>
        </w:rPr>
        <w:t>s</w:t>
      </w:r>
      <w:r w:rsidR="00FE5447" w:rsidRPr="001B3DA7">
        <w:rPr>
          <w:rFonts w:cs="Times New Roman"/>
        </w:rPr>
        <w:t xml:space="preserve"> consist of poor spatial resolution</w:t>
      </w:r>
      <w:r w:rsidR="00786625" w:rsidRPr="001B3DA7">
        <w:rPr>
          <w:rFonts w:cs="Times New Roman"/>
        </w:rPr>
        <w:t>,</w:t>
      </w:r>
      <w:r w:rsidR="00FE5447" w:rsidRPr="001B3DA7">
        <w:rPr>
          <w:rFonts w:cs="Times New Roman"/>
        </w:rPr>
        <w:t xml:space="preserve"> and most of the brain activities occur </w:t>
      </w:r>
      <w:r w:rsidR="00786625" w:rsidRPr="001B3DA7">
        <w:rPr>
          <w:rFonts w:cs="Times New Roman"/>
        </w:rPr>
        <w:t>at</w:t>
      </w:r>
      <w:r w:rsidR="00FE5447" w:rsidRPr="001B3DA7">
        <w:rPr>
          <w:rFonts w:cs="Times New Roman"/>
        </w:rPr>
        <w:t xml:space="preserve"> </w:t>
      </w:r>
      <w:r w:rsidR="00786625" w:rsidRPr="001B3DA7">
        <w:rPr>
          <w:rFonts w:cs="Times New Roman"/>
        </w:rPr>
        <w:t xml:space="preserve">a </w:t>
      </w:r>
      <w:r w:rsidR="00FE5447" w:rsidRPr="001B3DA7">
        <w:rPr>
          <w:rFonts w:cs="Times New Roman"/>
        </w:rPr>
        <w:t>deeper level of the brain and the non-invasive EEGs cannot measure their activities.</w:t>
      </w:r>
      <w:r w:rsidR="00195A3E">
        <w:rPr>
          <w:rFonts w:cs="Times New Roman"/>
        </w:rPr>
        <w:t xml:space="preserve"> Further</w:t>
      </w:r>
      <w:r w:rsidR="00FE5447" w:rsidRPr="001B3DA7">
        <w:rPr>
          <w:rFonts w:cs="Times New Roman"/>
        </w:rPr>
        <w:t xml:space="preserve">, [12] </w:t>
      </w:r>
      <w:r w:rsidR="00195A3E">
        <w:rPr>
          <w:rFonts w:cs="Times New Roman"/>
        </w:rPr>
        <w:t xml:space="preserve">claims that </w:t>
      </w:r>
      <w:r w:rsidR="00FE5447" w:rsidRPr="001B3DA7">
        <w:rPr>
          <w:rFonts w:cs="Times New Roman"/>
        </w:rPr>
        <w:t>signals get distorted by the skull</w:t>
      </w:r>
      <w:r w:rsidR="00075247">
        <w:rPr>
          <w:rFonts w:cs="Times New Roman"/>
        </w:rPr>
        <w:t>,</w:t>
      </w:r>
      <w:r w:rsidR="00FE5447" w:rsidRPr="001B3DA7">
        <w:rPr>
          <w:rFonts w:cs="Times New Roman"/>
        </w:rPr>
        <w:t xml:space="preserve"> and sometimes EEG is biased in </w:t>
      </w:r>
      <w:r w:rsidR="00195A3E">
        <w:rPr>
          <w:rFonts w:cs="Times New Roman"/>
        </w:rPr>
        <w:t>certain</w:t>
      </w:r>
      <w:r w:rsidR="00FE5447" w:rsidRPr="001B3DA7">
        <w:rPr>
          <w:rFonts w:cs="Times New Roman"/>
        </w:rPr>
        <w:t xml:space="preserve"> neuron types.</w:t>
      </w:r>
    </w:p>
    <w:p w14:paraId="3AB029C1" w14:textId="534C511D" w:rsidR="002B127F" w:rsidRPr="001B3DA7" w:rsidRDefault="00FE5447">
      <w:pPr>
        <w:pStyle w:val="Heading2"/>
      </w:pPr>
      <w:bookmarkStart w:id="42" w:name="_Toc17125513"/>
      <w:bookmarkStart w:id="43" w:name="_Toc17293966"/>
      <w:bookmarkStart w:id="44" w:name="_Toc17751945"/>
      <w:r w:rsidRPr="001B3DA7">
        <w:t>2.4 What is SSVEP</w:t>
      </w:r>
      <w:bookmarkEnd w:id="42"/>
      <w:bookmarkEnd w:id="43"/>
      <w:r w:rsidR="00226D8A">
        <w:t>?</w:t>
      </w:r>
      <w:bookmarkEnd w:id="44"/>
    </w:p>
    <w:p w14:paraId="3AB029C2" w14:textId="6C89085C" w:rsidR="002B127F" w:rsidRPr="001B3DA7" w:rsidRDefault="00FE5447">
      <w:pPr>
        <w:rPr>
          <w:rFonts w:cs="Times New Roman"/>
        </w:rPr>
      </w:pPr>
      <w:r w:rsidRPr="001B3DA7">
        <w:rPr>
          <w:rFonts w:cs="Times New Roman"/>
        </w:rPr>
        <w:t xml:space="preserve">“SSVEP or </w:t>
      </w:r>
      <w:r w:rsidR="005940BA">
        <w:rPr>
          <w:rFonts w:cs="Times New Roman"/>
        </w:rPr>
        <w:t>S</w:t>
      </w:r>
      <w:r w:rsidRPr="001B3DA7">
        <w:rPr>
          <w:rFonts w:cs="Times New Roman"/>
        </w:rPr>
        <w:t>teady</w:t>
      </w:r>
      <w:r w:rsidR="00786625" w:rsidRPr="001B3DA7">
        <w:rPr>
          <w:rFonts w:cs="Times New Roman"/>
        </w:rPr>
        <w:t>-</w:t>
      </w:r>
      <w:r w:rsidR="005940BA">
        <w:rPr>
          <w:rFonts w:cs="Times New Roman"/>
        </w:rPr>
        <w:t>S</w:t>
      </w:r>
      <w:r w:rsidRPr="001B3DA7">
        <w:rPr>
          <w:rFonts w:cs="Times New Roman"/>
        </w:rPr>
        <w:t xml:space="preserve">tate </w:t>
      </w:r>
      <w:r w:rsidR="005940BA">
        <w:rPr>
          <w:rFonts w:cs="Times New Roman"/>
        </w:rPr>
        <w:t>Vi</w:t>
      </w:r>
      <w:r w:rsidRPr="001B3DA7">
        <w:rPr>
          <w:rFonts w:cs="Times New Roman"/>
        </w:rPr>
        <w:t xml:space="preserve">sual </w:t>
      </w:r>
      <w:r w:rsidR="005940BA">
        <w:rPr>
          <w:rFonts w:cs="Times New Roman"/>
        </w:rPr>
        <w:t>E</w:t>
      </w:r>
      <w:r w:rsidRPr="001B3DA7">
        <w:rPr>
          <w:rFonts w:cs="Times New Roman"/>
        </w:rPr>
        <w:t xml:space="preserve">voked </w:t>
      </w:r>
      <w:r w:rsidR="005940BA">
        <w:rPr>
          <w:rFonts w:cs="Times New Roman"/>
        </w:rPr>
        <w:t>P</w:t>
      </w:r>
      <w:r w:rsidRPr="001B3DA7">
        <w:rPr>
          <w:rFonts w:cs="Times New Roman"/>
        </w:rPr>
        <w:t>otential is a resonance phenomenon</w:t>
      </w:r>
      <w:r w:rsidR="00786625" w:rsidRPr="001B3DA7">
        <w:rPr>
          <w:rFonts w:cs="Times New Roman"/>
        </w:rPr>
        <w:t>” [13],</w:t>
      </w:r>
      <w:r w:rsidRPr="001B3DA7">
        <w:rPr>
          <w:rFonts w:cs="Times New Roman"/>
        </w:rPr>
        <w:t xml:space="preserve"> this phenomenon causes a larger amplitude to be oscillated by the system, and this compared to the force applied at other frequencies is a lot larger. “The phenomenon only occurs when the frequency at which a force is periodically applied is equal or nearly equal to one of the natural frequencies of the system on which it acts” </w:t>
      </w:r>
      <w:r w:rsidR="00DB6021" w:rsidRPr="001B3DA7">
        <w:rPr>
          <w:rFonts w:cs="Times New Roman"/>
        </w:rPr>
        <w:fldChar w:fldCharType="begin" w:fldLock="1"/>
      </w:r>
      <w:r w:rsidR="00DB6021" w:rsidRPr="001B3DA7">
        <w:rPr>
          <w:rFonts w:cs="Times New Roman"/>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lliday","given":"","non-dropping-particle":"","parse-names":false,"suffix":""},{"dropping-particle":"","family":"Resnick","given":"","non-dropping-particle":"","parse-names":false,"suffix":""}],"container-title":"Wiley","id":"ITEM-1","issued":{"date-parts":[["2015"]]},"title":"Fundamental of Physics 10th Edition","type":"book"},"uris":["http://www.mendeley.com/documents/?uuid=8cfce800-39f2-4bab-9337-908b3ed9cf5c"]}],"mendeley":{"formattedCitation":"[13]","plainTextFormattedCitation":"[13]","previouslyFormattedCitation":"[13]"},"properties":{"noteIndex":0},"schema":"https://github.com/citation-style-language/schema/raw/master/csl-citation.json"}</w:instrText>
      </w:r>
      <w:r w:rsidR="00DB6021" w:rsidRPr="001B3DA7">
        <w:rPr>
          <w:rFonts w:cs="Times New Roman"/>
        </w:rPr>
        <w:fldChar w:fldCharType="separate"/>
      </w:r>
      <w:r w:rsidR="00DB6021" w:rsidRPr="001B3DA7">
        <w:rPr>
          <w:rFonts w:cs="Times New Roman"/>
          <w:noProof/>
        </w:rPr>
        <w:t>[13]</w:t>
      </w:r>
      <w:r w:rsidR="00DB6021" w:rsidRPr="001B3DA7">
        <w:rPr>
          <w:rFonts w:cs="Times New Roman"/>
        </w:rPr>
        <w:fldChar w:fldCharType="end"/>
      </w:r>
      <w:r w:rsidRPr="001B3DA7">
        <w:rPr>
          <w:rFonts w:cs="Times New Roman"/>
        </w:rPr>
        <w:t>.</w:t>
      </w:r>
    </w:p>
    <w:p w14:paraId="3AB029C4" w14:textId="3F639B17" w:rsidR="002B127F" w:rsidRPr="001B3DA7" w:rsidRDefault="00FE5447">
      <w:pPr>
        <w:rPr>
          <w:rFonts w:cs="Times New Roman"/>
        </w:rPr>
      </w:pPr>
      <w:r w:rsidRPr="001B3DA7">
        <w:rPr>
          <w:rFonts w:cs="Times New Roman"/>
        </w:rPr>
        <w:t xml:space="preserve">In BCI, the resonance phenomenon is checked and observed when the subject is set to look at a light source with a flickering frequency that stays the same throughout the observation, </w:t>
      </w:r>
      <w:r w:rsidR="00786625" w:rsidRPr="001B3DA7">
        <w:rPr>
          <w:rFonts w:cs="Times New Roman"/>
        </w:rPr>
        <w:t xml:space="preserve">the </w:t>
      </w:r>
      <w:r w:rsidRPr="001B3DA7">
        <w:rPr>
          <w:rFonts w:cs="Times New Roman"/>
        </w:rPr>
        <w:t xml:space="preserve">occipital and parietal lobe of </w:t>
      </w:r>
      <w:r w:rsidR="00075247">
        <w:rPr>
          <w:rFonts w:cs="Times New Roman"/>
        </w:rPr>
        <w:t xml:space="preserve">the </w:t>
      </w:r>
      <w:r w:rsidRPr="001B3DA7">
        <w:rPr>
          <w:rFonts w:cs="Times New Roman"/>
        </w:rPr>
        <w:t>brain are the main areas to check these signals that highlight resonance phenomenon [8].</w:t>
      </w:r>
      <w:r w:rsidR="00513A6A">
        <w:rPr>
          <w:rFonts w:cs="Times New Roman"/>
        </w:rPr>
        <w:t xml:space="preserve"> </w:t>
      </w:r>
      <w:r w:rsidRPr="001B3DA7">
        <w:rPr>
          <w:rFonts w:cs="Times New Roman"/>
        </w:rPr>
        <w:t>One of the reasons SSVEPs are commonly used is because of its robustness and high signal to noise ratio (SNR) [8].</w:t>
      </w:r>
    </w:p>
    <w:p w14:paraId="3AB029C5" w14:textId="2255DEAD" w:rsidR="002B127F" w:rsidRPr="001B3DA7" w:rsidRDefault="00FE5447">
      <w:pPr>
        <w:pStyle w:val="Heading2"/>
      </w:pPr>
      <w:bookmarkStart w:id="45" w:name="_Toc17125514"/>
      <w:bookmarkStart w:id="46" w:name="_Toc17293967"/>
      <w:bookmarkStart w:id="47" w:name="_Toc17751946"/>
      <w:r w:rsidRPr="001B3DA7">
        <w:t>2.5 What is Stimuli</w:t>
      </w:r>
      <w:bookmarkEnd w:id="45"/>
      <w:bookmarkEnd w:id="46"/>
      <w:r w:rsidR="00226D8A">
        <w:t>?</w:t>
      </w:r>
      <w:bookmarkEnd w:id="47"/>
    </w:p>
    <w:p w14:paraId="3AB029C6" w14:textId="6CFC51CD" w:rsidR="002B127F" w:rsidRPr="001B3DA7" w:rsidRDefault="00226D8A">
      <w:pPr>
        <w:rPr>
          <w:rFonts w:cs="Times New Roman"/>
        </w:rPr>
      </w:pPr>
      <w:r>
        <w:rPr>
          <w:rFonts w:cs="Times New Roman"/>
        </w:rPr>
        <w:t>When a</w:t>
      </w:r>
      <w:r w:rsidR="00FE5447" w:rsidRPr="001B3DA7">
        <w:rPr>
          <w:rFonts w:cs="Times New Roman"/>
        </w:rPr>
        <w:t xml:space="preserve">n organ or tissue is stimulated by an event or an object </w:t>
      </w:r>
      <w:r w:rsidR="00EF34DE">
        <w:rPr>
          <w:rFonts w:cs="Times New Roman"/>
        </w:rPr>
        <w:t>t</w:t>
      </w:r>
      <w:r w:rsidR="00FE5447" w:rsidRPr="001B3DA7">
        <w:rPr>
          <w:rFonts w:cs="Times New Roman"/>
        </w:rPr>
        <w:t>he stimulation evokes the organ or tissue to respond with a reaction</w:t>
      </w:r>
      <w:r w:rsidR="00CD3A20">
        <w:rPr>
          <w:rFonts w:cs="Times New Roman"/>
        </w:rPr>
        <w:t xml:space="preserve"> </w:t>
      </w:r>
      <w:r w:rsidR="00FE5447" w:rsidRPr="001B3DA7">
        <w:rPr>
          <w:rFonts w:cs="Times New Roman"/>
        </w:rPr>
        <w:t xml:space="preserve"> </w:t>
      </w:r>
      <w:r w:rsidR="00DB6021" w:rsidRPr="001B3DA7">
        <w:rPr>
          <w:rFonts w:cs="Times New Roman"/>
        </w:rPr>
        <w:fldChar w:fldCharType="begin" w:fldLock="1"/>
      </w:r>
      <w:r w:rsidR="00DB6021" w:rsidRPr="001B3DA7">
        <w:rPr>
          <w:rFonts w:cs="Times New Roman"/>
        </w:rPr>
        <w:instrText>ADDIN CSL_CITATION {"citationItems":[{"id":"ITEM-1","itemData":{"DOI":"978-0878937257","ISBN":"0878937250","ISSN":"1471003X","abstract":"Review \"'...an outstanding textbok and one that will be useful for Instructors and students of many introductory courses.' - Neuron on the First Edition\" -This text refers to an out of print or unavailable edition of this title. Product Description Neuroscience is a comprehensive textbook created primarily for medical and premedical students. In a single concise and approachable volume, the text guides students through the challenges and excitement of this rapidly changing field. The length and accessibility of the writing are a successful combination that works equally well for medical students or for undergraduate neuroscience courses in which many of the students are premeds. Being both comprehensive and authoritative, the book is also appropriate for graduate and professional use. Key features of the Third Edition include: Text boxes, new and revised, that highlight topics of special interest relevant to the chapter topics; these include discussions of the major neurological diseases, research methods, and the relevant animal models Additional neuroanatomical content, including two appendices: (1) The Brainstem and Cranial Nerves, and (2) Vascular Supply, the Meninges, and Ventricles Sylvius for Neuroscience: Visual Glossary of Human Neuroanatomy (CD included with every copy) is an interactive reference guide to the human nervous system. This new version of the popular teaching aid features textbook-specific organization and an enhanced interface. Revised and expanded full-color art","author":[{"dropping-particle":"","family":"Purves","given":"Dale","non-dropping-particle":"","parse-names":false,"suffix":""}],"container-title":"Vascular","id":"ITEM-1","issued":{"date-parts":[["2004"]]},"title":"3,4 Neuroscience Third Edition","type":"book"},"uris":["http://www.mendeley.com/documents/?uuid=16c564c0-69ac-4d1f-875a-389ea0d53d02"]}],"mendeley":{"formattedCitation":"[14]","plainTextFormattedCitation":"[14]","previouslyFormattedCitation":"[14]"},"properties":{"noteIndex":0},"schema":"https://github.com/citation-style-language/schema/raw/master/csl-citation.json"}</w:instrText>
      </w:r>
      <w:r w:rsidR="00DB6021" w:rsidRPr="001B3DA7">
        <w:rPr>
          <w:rFonts w:cs="Times New Roman"/>
        </w:rPr>
        <w:fldChar w:fldCharType="separate"/>
      </w:r>
      <w:r w:rsidR="00DB6021" w:rsidRPr="001B3DA7">
        <w:rPr>
          <w:rFonts w:cs="Times New Roman"/>
          <w:noProof/>
        </w:rPr>
        <w:t>[14]</w:t>
      </w:r>
      <w:r w:rsidR="00DB6021" w:rsidRPr="001B3DA7">
        <w:rPr>
          <w:rFonts w:cs="Times New Roman"/>
        </w:rPr>
        <w:fldChar w:fldCharType="end"/>
      </w:r>
      <w:r w:rsidR="00FE5447" w:rsidRPr="001B3DA7">
        <w:rPr>
          <w:rFonts w:cs="Times New Roman"/>
        </w:rPr>
        <w:t>. In SSVEP</w:t>
      </w:r>
      <w:r w:rsidR="00786625" w:rsidRPr="001B3DA7">
        <w:rPr>
          <w:rFonts w:cs="Times New Roman"/>
        </w:rPr>
        <w:t>,</w:t>
      </w:r>
      <w:r w:rsidR="00FE5447" w:rsidRPr="001B3DA7">
        <w:rPr>
          <w:rFonts w:cs="Times New Roman"/>
        </w:rPr>
        <w:t xml:space="preserve"> there are different ways to create stimuli and evoke the brain to respond.</w:t>
      </w:r>
    </w:p>
    <w:p w14:paraId="3AB029C7" w14:textId="3B80CCCF" w:rsidR="002B127F" w:rsidRPr="001B3DA7" w:rsidRDefault="00FE5447">
      <w:pPr>
        <w:pStyle w:val="Heading2"/>
      </w:pPr>
      <w:bookmarkStart w:id="48" w:name="_Toc17125515"/>
      <w:bookmarkStart w:id="49" w:name="_Toc17293968"/>
      <w:bookmarkStart w:id="50" w:name="_Toc17751947"/>
      <w:r w:rsidRPr="001B3DA7">
        <w:t>2.6 How to SSVEP</w:t>
      </w:r>
      <w:bookmarkEnd w:id="48"/>
      <w:bookmarkEnd w:id="49"/>
      <w:r w:rsidR="00865F7E">
        <w:t>?</w:t>
      </w:r>
      <w:bookmarkEnd w:id="50"/>
    </w:p>
    <w:p w14:paraId="3AB029C9" w14:textId="2230D68A" w:rsidR="002B127F" w:rsidRPr="001B3DA7" w:rsidRDefault="00DB6021">
      <w:pPr>
        <w:rPr>
          <w:rFonts w:cs="Times New Roman"/>
        </w:rPr>
      </w:pPr>
      <w:r w:rsidRPr="001B3DA7">
        <w:rPr>
          <w:rFonts w:cs="Times New Roman"/>
        </w:rPr>
        <w:fldChar w:fldCharType="begin" w:fldLock="1"/>
      </w:r>
      <w:r w:rsidR="004F0F22">
        <w:rPr>
          <w:rFonts w:cs="Times New Roman"/>
        </w:rPr>
        <w:instrText>ADDIN CSL_CITATION {"citationItems":[{"id":"ITEM-1","itemData":{"URL":"http://openvibe.inria.fr/steady-state-visual-evoked-potentials/","author":[{"dropping-particle":"","family":"Lbonnet","given":"","non-dropping-particle":"","parse-names":false,"suffix":""}],"id":"ITEM-1","issued":{"date-parts":[["2011"]]},"title":"SSVEP: Steady-State Visual-Evoked Potentials","type":"webpage"},"uris":["http://www.mendeley.com/documents/?uuid=2d5a8900-e6a1-46f9-87a1-8e415d80ed1d"]}],"mendeley":{"formattedCitation":"[15]","plainTextFormattedCitation":"[15]","previouslyFormattedCitation":"[15]"},"properties":{"noteIndex":0},"schema":"https://github.com/citation-style-language/schema/raw/master/csl-citation.json"}</w:instrText>
      </w:r>
      <w:r w:rsidRPr="001B3DA7">
        <w:rPr>
          <w:rFonts w:cs="Times New Roman"/>
        </w:rPr>
        <w:fldChar w:fldCharType="separate"/>
      </w:r>
      <w:r w:rsidRPr="001B3DA7">
        <w:rPr>
          <w:rFonts w:cs="Times New Roman"/>
          <w:noProof/>
        </w:rPr>
        <w:t>[15]</w:t>
      </w:r>
      <w:r w:rsidRPr="001B3DA7">
        <w:rPr>
          <w:rFonts w:cs="Times New Roman"/>
        </w:rPr>
        <w:fldChar w:fldCharType="end"/>
      </w:r>
      <w:r w:rsidR="00FE5447" w:rsidRPr="001B3DA7">
        <w:rPr>
          <w:rFonts w:cs="Times New Roman"/>
        </w:rPr>
        <w:t xml:space="preserve"> discusses four steps in implementing the steady-state visual-evoked potentials in </w:t>
      </w:r>
      <w:r w:rsidR="00786625" w:rsidRPr="001B3DA7">
        <w:rPr>
          <w:rFonts w:cs="Times New Roman"/>
        </w:rPr>
        <w:t xml:space="preserve">the </w:t>
      </w:r>
      <w:r w:rsidR="00FE5447" w:rsidRPr="001B3DA7">
        <w:rPr>
          <w:rFonts w:cs="Times New Roman"/>
        </w:rPr>
        <w:t>BCI system:</w:t>
      </w:r>
    </w:p>
    <w:p w14:paraId="3AB029CA" w14:textId="77777777" w:rsidR="002B127F" w:rsidRPr="001B3DA7" w:rsidRDefault="00FE5447">
      <w:pPr>
        <w:pStyle w:val="ListParagraph"/>
        <w:numPr>
          <w:ilvl w:val="0"/>
          <w:numId w:val="7"/>
        </w:numPr>
        <w:rPr>
          <w:rFonts w:cs="Times New Roman"/>
        </w:rPr>
      </w:pPr>
      <w:r w:rsidRPr="001B3DA7">
        <w:rPr>
          <w:rFonts w:cs="Times New Roman"/>
        </w:rPr>
        <w:t xml:space="preserve">Configuration step. </w:t>
      </w:r>
    </w:p>
    <w:p w14:paraId="3AB029CB" w14:textId="77777777" w:rsidR="002B127F" w:rsidRPr="001B3DA7" w:rsidRDefault="00FE5447">
      <w:pPr>
        <w:pStyle w:val="ListParagraph"/>
        <w:numPr>
          <w:ilvl w:val="0"/>
          <w:numId w:val="7"/>
        </w:numPr>
        <w:rPr>
          <w:rFonts w:cs="Times New Roman"/>
        </w:rPr>
      </w:pPr>
      <w:r w:rsidRPr="001B3DA7">
        <w:rPr>
          <w:rFonts w:cs="Times New Roman"/>
        </w:rPr>
        <w:lastRenderedPageBreak/>
        <w:t>Acquisition of training data step.</w:t>
      </w:r>
    </w:p>
    <w:p w14:paraId="3AB029CC" w14:textId="77777777" w:rsidR="002B127F" w:rsidRPr="001B3DA7" w:rsidRDefault="00FE5447">
      <w:pPr>
        <w:pStyle w:val="ListParagraph"/>
        <w:numPr>
          <w:ilvl w:val="0"/>
          <w:numId w:val="7"/>
        </w:numPr>
        <w:rPr>
          <w:rFonts w:cs="Times New Roman"/>
        </w:rPr>
      </w:pPr>
      <w:r w:rsidRPr="001B3DA7">
        <w:rPr>
          <w:rFonts w:cs="Times New Roman"/>
        </w:rPr>
        <w:t>Training the classifier step.</w:t>
      </w:r>
    </w:p>
    <w:p w14:paraId="3AB029CD" w14:textId="77777777" w:rsidR="002B127F" w:rsidRPr="001B3DA7" w:rsidRDefault="00FE5447">
      <w:pPr>
        <w:pStyle w:val="ListParagraph"/>
        <w:numPr>
          <w:ilvl w:val="0"/>
          <w:numId w:val="7"/>
        </w:numPr>
        <w:rPr>
          <w:rFonts w:cs="Times New Roman"/>
        </w:rPr>
      </w:pPr>
      <w:r w:rsidRPr="001B3DA7">
        <w:rPr>
          <w:rFonts w:cs="Times New Roman"/>
        </w:rPr>
        <w:t>Online testing step.</w:t>
      </w:r>
    </w:p>
    <w:p w14:paraId="3AB029CE" w14:textId="0465AC3A" w:rsidR="002B127F" w:rsidRPr="001B3DA7" w:rsidRDefault="00FE5447">
      <w:pPr>
        <w:rPr>
          <w:rFonts w:cs="Times New Roman"/>
        </w:rPr>
      </w:pPr>
      <w:r w:rsidRPr="001B3DA7">
        <w:rPr>
          <w:rFonts w:cs="Times New Roman"/>
        </w:rPr>
        <w:t>In the configuration step, the experiment must first set</w:t>
      </w:r>
      <w:r w:rsidR="00786625" w:rsidRPr="001B3DA7">
        <w:rPr>
          <w:rFonts w:cs="Times New Roman"/>
        </w:rPr>
        <w:t xml:space="preserve"> </w:t>
      </w:r>
      <w:r w:rsidRPr="001B3DA7">
        <w:rPr>
          <w:rFonts w:cs="Times New Roman"/>
        </w:rPr>
        <w:t>up the peripheral settings</w:t>
      </w:r>
      <w:r w:rsidR="00786625" w:rsidRPr="001B3DA7">
        <w:rPr>
          <w:rFonts w:cs="Times New Roman"/>
        </w:rPr>
        <w:t>;</w:t>
      </w:r>
      <w:r w:rsidRPr="001B3DA7">
        <w:rPr>
          <w:rFonts w:cs="Times New Roman"/>
        </w:rPr>
        <w:t xml:space="preserve"> this setting will allow the program to understand the display’s refresh rate which will limit the simulation based on the frame per second of the monitor.</w:t>
      </w:r>
    </w:p>
    <w:p w14:paraId="3AB029CF" w14:textId="4B8CEBDC" w:rsidR="002B127F" w:rsidRPr="001B3DA7" w:rsidRDefault="00FE5447">
      <w:pPr>
        <w:rPr>
          <w:rFonts w:cs="Times New Roman"/>
        </w:rPr>
      </w:pPr>
      <w:r w:rsidRPr="001B3DA7">
        <w:rPr>
          <w:rFonts w:cs="Times New Roman"/>
        </w:rPr>
        <w:t>“In the SSVEP-based BCI experiments need to reproduce a flickering stimulus at a constant frequency” [15]. The training and testing of the data must follow this rule</w:t>
      </w:r>
      <w:r w:rsidR="00786625" w:rsidRPr="001B3DA7">
        <w:rPr>
          <w:rFonts w:cs="Times New Roman"/>
        </w:rPr>
        <w:t>,</w:t>
      </w:r>
      <w:r w:rsidRPr="001B3DA7">
        <w:rPr>
          <w:rFonts w:cs="Times New Roman"/>
        </w:rPr>
        <w:t xml:space="preserve"> and the flickering object must be presented in a shape that holds a constant frequency to change colour [15].</w:t>
      </w:r>
    </w:p>
    <w:p w14:paraId="3AB029D0" w14:textId="77777777" w:rsidR="002B127F" w:rsidRPr="001B3DA7" w:rsidRDefault="00FE5447">
      <w:pPr>
        <w:rPr>
          <w:rFonts w:cs="Times New Roman"/>
        </w:rPr>
      </w:pPr>
      <w:r w:rsidRPr="001B3DA7">
        <w:rPr>
          <w:rFonts w:cs="Times New Roman"/>
        </w:rPr>
        <w:t xml:space="preserve">The interval time between each flicker must be measured with high precision. </w:t>
      </w:r>
    </w:p>
    <w:p w14:paraId="3AB029D1" w14:textId="46930BB7" w:rsidR="002B127F" w:rsidRPr="001B3DA7" w:rsidRDefault="00FE5447">
      <w:pPr>
        <w:rPr>
          <w:rFonts w:cs="Times New Roman"/>
        </w:rPr>
      </w:pPr>
      <w:r w:rsidRPr="001B3DA7">
        <w:rPr>
          <w:rFonts w:cs="Times New Roman"/>
        </w:rPr>
        <w:t>To be more in</w:t>
      </w:r>
      <w:r w:rsidR="00786625" w:rsidRPr="001B3DA7">
        <w:rPr>
          <w:rFonts w:cs="Times New Roman"/>
        </w:rPr>
        <w:t>-</w:t>
      </w:r>
      <w:r w:rsidRPr="001B3DA7">
        <w:rPr>
          <w:rFonts w:cs="Times New Roman"/>
        </w:rPr>
        <w:t xml:space="preserve">depth about electrical screens and refresh rates, a 60 HZ display is a common refresh rate that is used in most of the displays, in some gaming displays the refresh rate goes up to 144 HZ. In 60 HZ displays, frequencies in </w:t>
      </w:r>
      <w:r w:rsidR="00075247">
        <w:rPr>
          <w:rFonts w:cs="Times New Roman"/>
        </w:rPr>
        <w:t xml:space="preserve">the </w:t>
      </w:r>
      <w:r w:rsidRPr="001B3DA7">
        <w:rPr>
          <w:rFonts w:cs="Times New Roman"/>
        </w:rPr>
        <w:t>range of 30, 20, 15, 12, 10 or maybe lower are possible to be displayed. Comparatively, a 50 HZ will only display 25, 16.66, 12.5 and 10 or lower frequencies [15].</w:t>
      </w:r>
    </w:p>
    <w:p w14:paraId="5112094C" w14:textId="77777777" w:rsidR="006F24BB" w:rsidRPr="001B3DA7" w:rsidRDefault="00FE5447" w:rsidP="006F24BB">
      <w:pPr>
        <w:keepNext/>
      </w:pPr>
      <w:r w:rsidRPr="001B3DA7">
        <w:rPr>
          <w:rFonts w:cs="Times New Roman"/>
          <w:noProof/>
          <w:lang w:eastAsia="en-GB"/>
        </w:rPr>
        <w:drawing>
          <wp:inline distT="0" distB="0" distL="0" distR="0" wp14:anchorId="3AB0292F" wp14:editId="3AB02930">
            <wp:extent cx="4581528" cy="2867028"/>
            <wp:effectExtent l="95250" t="95250" r="104772" b="104772"/>
            <wp:docPr id="2" name="Picture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581528" cy="2867028"/>
                    </a:xfrm>
                    <a:prstGeom prst="rect">
                      <a:avLst/>
                    </a:prstGeom>
                    <a:noFill/>
                    <a:ln w="88897" cmpd="dbl">
                      <a:solidFill>
                        <a:srgbClr val="000000"/>
                      </a:solidFill>
                      <a:prstDash val="solid"/>
                    </a:ln>
                  </pic:spPr>
                </pic:pic>
              </a:graphicData>
            </a:graphic>
          </wp:inline>
        </w:drawing>
      </w:r>
    </w:p>
    <w:p w14:paraId="3AB029D2" w14:textId="5B52BE11" w:rsidR="002B127F" w:rsidRPr="001B3DA7" w:rsidRDefault="006F24BB" w:rsidP="006F24BB">
      <w:pPr>
        <w:pStyle w:val="Caption"/>
      </w:pPr>
      <w:bookmarkStart w:id="51" w:name="_Toc17669597"/>
      <w:bookmarkStart w:id="52" w:name="_Toc17752005"/>
      <w:r w:rsidRPr="001B3DA7">
        <w:t xml:space="preserve">Figure </w:t>
      </w:r>
      <w:r w:rsidR="00382580">
        <w:fldChar w:fldCharType="begin"/>
      </w:r>
      <w:r w:rsidR="00382580">
        <w:instrText xml:space="preserve"> SEQ Figure \* ARABIC </w:instrText>
      </w:r>
      <w:r w:rsidR="00382580">
        <w:fldChar w:fldCharType="separate"/>
      </w:r>
      <w:r w:rsidR="00382580">
        <w:rPr>
          <w:noProof/>
        </w:rPr>
        <w:t>2</w:t>
      </w:r>
      <w:r w:rsidR="00382580">
        <w:rPr>
          <w:noProof/>
        </w:rPr>
        <w:fldChar w:fldCharType="end"/>
      </w:r>
      <w:r w:rsidRPr="001B3DA7">
        <w:t xml:space="preserve"> Stimulation frequencies on a 60HZ monitor, each colour represents a change in colour in the timeline of the experiment</w:t>
      </w:r>
      <w:bookmarkEnd w:id="51"/>
      <w:bookmarkEnd w:id="52"/>
    </w:p>
    <w:p w14:paraId="3AB029D4" w14:textId="3EAD0D95" w:rsidR="002B127F" w:rsidRPr="001B3DA7" w:rsidRDefault="00FE5447">
      <w:pPr>
        <w:rPr>
          <w:rFonts w:cs="Times New Roman"/>
        </w:rPr>
      </w:pPr>
      <w:r w:rsidRPr="001B3DA7">
        <w:rPr>
          <w:rFonts w:cs="Times New Roman"/>
        </w:rPr>
        <w:t xml:space="preserve">In the training step, the subject must go through a simulation where each occipital area of the scalp </w:t>
      </w:r>
      <w:r w:rsidR="00974CC5">
        <w:rPr>
          <w:rFonts w:cs="Times New Roman"/>
        </w:rPr>
        <w:t>will</w:t>
      </w:r>
      <w:r w:rsidRPr="001B3DA7">
        <w:rPr>
          <w:rFonts w:cs="Times New Roman"/>
        </w:rPr>
        <w:t xml:space="preserve"> be </w:t>
      </w:r>
      <w:r w:rsidR="00DD2BD8" w:rsidRPr="001B3DA7">
        <w:rPr>
          <w:rFonts w:cs="Times New Roman"/>
        </w:rPr>
        <w:t>recorded,</w:t>
      </w:r>
      <w:r w:rsidRPr="001B3DA7">
        <w:rPr>
          <w:rFonts w:cs="Times New Roman"/>
        </w:rPr>
        <w:t xml:space="preserve"> and signals </w:t>
      </w:r>
      <w:r w:rsidR="002B16E9">
        <w:rPr>
          <w:rFonts w:cs="Times New Roman"/>
        </w:rPr>
        <w:t>will be</w:t>
      </w:r>
      <w:r w:rsidRPr="001B3DA7">
        <w:rPr>
          <w:rFonts w:cs="Times New Roman"/>
        </w:rPr>
        <w:t xml:space="preserve"> acquired </w:t>
      </w:r>
      <w:r w:rsidR="00786625" w:rsidRPr="001B3DA7">
        <w:rPr>
          <w:rFonts w:cs="Times New Roman"/>
        </w:rPr>
        <w:t>at</w:t>
      </w:r>
      <w:r w:rsidRPr="001B3DA7">
        <w:rPr>
          <w:rFonts w:cs="Times New Roman"/>
        </w:rPr>
        <w:t xml:space="preserve"> a specified time.</w:t>
      </w:r>
    </w:p>
    <w:p w14:paraId="3AB029D5" w14:textId="12354B64" w:rsidR="002B127F" w:rsidRPr="001B3DA7" w:rsidRDefault="00FE5447">
      <w:pPr>
        <w:rPr>
          <w:rFonts w:cs="Times New Roman"/>
        </w:rPr>
      </w:pPr>
      <w:r w:rsidRPr="001B3DA7">
        <w:rPr>
          <w:rFonts w:cs="Times New Roman"/>
        </w:rPr>
        <w:t>In the simulation</w:t>
      </w:r>
      <w:r w:rsidR="00786625" w:rsidRPr="001B3DA7">
        <w:rPr>
          <w:rFonts w:cs="Times New Roman"/>
        </w:rPr>
        <w:t>,</w:t>
      </w:r>
      <w:r w:rsidRPr="001B3DA7">
        <w:rPr>
          <w:rFonts w:cs="Times New Roman"/>
        </w:rPr>
        <w:t xml:space="preserve"> three squares must be presented with </w:t>
      </w:r>
      <w:r w:rsidR="00786625" w:rsidRPr="001B3DA7">
        <w:rPr>
          <w:rFonts w:cs="Times New Roman"/>
        </w:rPr>
        <w:t xml:space="preserve">the </w:t>
      </w:r>
      <w:r w:rsidRPr="001B3DA7">
        <w:rPr>
          <w:rFonts w:cs="Times New Roman"/>
        </w:rPr>
        <w:t>additional non</w:t>
      </w:r>
      <w:r w:rsidR="00786625" w:rsidRPr="001B3DA7">
        <w:rPr>
          <w:rFonts w:cs="Times New Roman"/>
        </w:rPr>
        <w:t>-</w:t>
      </w:r>
      <w:r w:rsidRPr="001B3DA7">
        <w:rPr>
          <w:rFonts w:cs="Times New Roman"/>
        </w:rPr>
        <w:t>flickering square</w:t>
      </w:r>
      <w:r w:rsidR="00075247">
        <w:rPr>
          <w:rFonts w:cs="Times New Roman"/>
        </w:rPr>
        <w:t>,</w:t>
      </w:r>
      <w:r w:rsidRPr="001B3DA7">
        <w:rPr>
          <w:rFonts w:cs="Times New Roman"/>
        </w:rPr>
        <w:t xml:space="preserve"> which indicates the no stimulation state. Each square must flicker in a predefined frequency</w:t>
      </w:r>
      <w:r w:rsidR="00786625" w:rsidRPr="001B3DA7">
        <w:rPr>
          <w:rFonts w:cs="Times New Roman"/>
        </w:rPr>
        <w:t>,</w:t>
      </w:r>
      <w:r w:rsidRPr="001B3DA7">
        <w:rPr>
          <w:rFonts w:cs="Times New Roman"/>
        </w:rPr>
        <w:t xml:space="preserve"> and each square must be focused separately by the subject [15].</w:t>
      </w:r>
    </w:p>
    <w:p w14:paraId="3AB029D6" w14:textId="77777777" w:rsidR="002B127F" w:rsidRPr="001B3DA7" w:rsidRDefault="00FE5447">
      <w:pPr>
        <w:rPr>
          <w:rFonts w:cs="Times New Roman"/>
        </w:rPr>
      </w:pPr>
      <w:r w:rsidRPr="001B3DA7">
        <w:rPr>
          <w:rFonts w:cs="Times New Roman"/>
        </w:rPr>
        <w:t>In the training of the classifiers, two different trainings must be done.</w:t>
      </w:r>
    </w:p>
    <w:p w14:paraId="3AB029D7" w14:textId="77777777" w:rsidR="002B127F" w:rsidRPr="001B3DA7" w:rsidRDefault="00FE5447">
      <w:pPr>
        <w:pStyle w:val="ListParagraph"/>
        <w:numPr>
          <w:ilvl w:val="0"/>
          <w:numId w:val="8"/>
        </w:numPr>
        <w:rPr>
          <w:rFonts w:cs="Times New Roman"/>
        </w:rPr>
      </w:pPr>
      <w:r w:rsidRPr="001B3DA7">
        <w:rPr>
          <w:rFonts w:cs="Times New Roman"/>
        </w:rPr>
        <w:t>CSP training that highlights the best characteristics of the data.</w:t>
      </w:r>
    </w:p>
    <w:p w14:paraId="3AB029D8" w14:textId="77777777" w:rsidR="002B127F" w:rsidRPr="001B3DA7" w:rsidRDefault="00FE5447">
      <w:pPr>
        <w:pStyle w:val="ListParagraph"/>
        <w:numPr>
          <w:ilvl w:val="0"/>
          <w:numId w:val="8"/>
        </w:numPr>
        <w:rPr>
          <w:rFonts w:cs="Times New Roman"/>
        </w:rPr>
      </w:pPr>
      <w:r w:rsidRPr="001B3DA7">
        <w:rPr>
          <w:rFonts w:cs="Times New Roman"/>
        </w:rPr>
        <w:lastRenderedPageBreak/>
        <w:t>Classifier training that will learn from the best characteristics chosen by CSP training.</w:t>
      </w:r>
    </w:p>
    <w:p w14:paraId="3AB029D9" w14:textId="35FE98CD" w:rsidR="002B127F" w:rsidRPr="001B3DA7" w:rsidRDefault="00FE5447">
      <w:pPr>
        <w:rPr>
          <w:rFonts w:cs="Times New Roman"/>
        </w:rPr>
      </w:pPr>
      <w:r w:rsidRPr="001B3DA7">
        <w:rPr>
          <w:rFonts w:cs="Times New Roman"/>
        </w:rPr>
        <w:t xml:space="preserve">The online testing step is mentioned by [15], </w:t>
      </w:r>
      <w:r w:rsidR="00DD2BD8">
        <w:rPr>
          <w:rFonts w:cs="Times New Roman"/>
        </w:rPr>
        <w:t xml:space="preserve">where </w:t>
      </w:r>
      <w:r w:rsidRPr="001B3DA7">
        <w:rPr>
          <w:rFonts w:cs="Times New Roman"/>
        </w:rPr>
        <w:t xml:space="preserve">real-time signals must be </w:t>
      </w:r>
      <w:r w:rsidR="00DD2BD8" w:rsidRPr="001B3DA7">
        <w:rPr>
          <w:rFonts w:cs="Times New Roman"/>
        </w:rPr>
        <w:t>pre-processed</w:t>
      </w:r>
      <w:r w:rsidRPr="001B3DA7">
        <w:rPr>
          <w:rFonts w:cs="Times New Roman"/>
        </w:rPr>
        <w:t xml:space="preserve"> and sent to </w:t>
      </w:r>
      <w:r w:rsidR="00075247">
        <w:rPr>
          <w:rFonts w:cs="Times New Roman"/>
        </w:rPr>
        <w:t xml:space="preserve">the </w:t>
      </w:r>
      <w:r w:rsidRPr="001B3DA7">
        <w:rPr>
          <w:rFonts w:cs="Times New Roman"/>
        </w:rPr>
        <w:t>classifier</w:t>
      </w:r>
      <w:r w:rsidR="00786625" w:rsidRPr="001B3DA7">
        <w:rPr>
          <w:rFonts w:cs="Times New Roman"/>
        </w:rPr>
        <w:t xml:space="preserve">, </w:t>
      </w:r>
      <w:r w:rsidRPr="001B3DA7">
        <w:rPr>
          <w:rFonts w:cs="Times New Roman"/>
        </w:rPr>
        <w:t xml:space="preserve">the streamed matrix must be processed before </w:t>
      </w:r>
      <w:r w:rsidR="00DD2BD8">
        <w:rPr>
          <w:rFonts w:cs="Times New Roman"/>
        </w:rPr>
        <w:t xml:space="preserve">it is </w:t>
      </w:r>
      <w:r w:rsidRPr="001B3DA7">
        <w:rPr>
          <w:rFonts w:cs="Times New Roman"/>
        </w:rPr>
        <w:t>sent through a port to another program.</w:t>
      </w:r>
    </w:p>
    <w:p w14:paraId="3AB029DA" w14:textId="2F9E532A" w:rsidR="002B127F" w:rsidRPr="001B3DA7" w:rsidRDefault="00FE5447">
      <w:pPr>
        <w:pStyle w:val="Heading2"/>
      </w:pPr>
      <w:bookmarkStart w:id="53" w:name="_Toc17125516"/>
      <w:bookmarkStart w:id="54" w:name="_Toc17293969"/>
      <w:bookmarkStart w:id="55" w:name="_Toc17751948"/>
      <w:r w:rsidRPr="001B3DA7">
        <w:t>2.4 What is virtual reality</w:t>
      </w:r>
      <w:bookmarkEnd w:id="53"/>
      <w:bookmarkEnd w:id="54"/>
      <w:r w:rsidR="0012136F">
        <w:t>?</w:t>
      </w:r>
      <w:bookmarkEnd w:id="55"/>
    </w:p>
    <w:p w14:paraId="3AB029DB" w14:textId="48768D20" w:rsidR="002B127F" w:rsidRPr="001B3DA7" w:rsidRDefault="00FE5447">
      <w:pPr>
        <w:rPr>
          <w:rFonts w:cs="Times New Roman"/>
        </w:rPr>
      </w:pPr>
      <w:r w:rsidRPr="001B3DA7">
        <w:rPr>
          <w:rFonts w:cs="Times New Roman"/>
        </w:rPr>
        <w:t>An act of simulation that mimics the physical presence only</w:t>
      </w:r>
      <w:r w:rsidR="0061009D">
        <w:rPr>
          <w:rFonts w:cs="Times New Roman"/>
        </w:rPr>
        <w:t xml:space="preserve"> </w:t>
      </w:r>
      <w:r w:rsidRPr="001B3DA7">
        <w:rPr>
          <w:rFonts w:cs="Times New Roman"/>
        </w:rPr>
        <w:t xml:space="preserve">possible by simulated environments created by computers. The feeling of physical presence is simulated by creating a world where its visualisation holds features taken from the real environment </w:t>
      </w:r>
      <w:r w:rsidR="00DB6021" w:rsidRPr="001B3DA7">
        <w:rPr>
          <w:rFonts w:cs="Times New Roman"/>
        </w:rPr>
        <w:fldChar w:fldCharType="begin" w:fldLock="1"/>
      </w:r>
      <w:r w:rsidR="0099179F" w:rsidRPr="001B3DA7">
        <w:rPr>
          <w:rFonts w:cs="Times New Roman"/>
        </w:rPr>
        <w:instrText>ADDIN CSL_CITATION {"citationItems":[{"id":"ITEM-1","itemData":{"ISBN":"9789881902658","abstract":"This research prefaces the need for engaging with end-users in early stages of design as means to achieve higher performing designs with an increased certainty for end-user satisfaction. While the architecture, engineering, and construction (AEC) community has previously used virtual reality, the primary use has been for coordination and visualization of Building Information Models (BIM). This work builds upon the value of use of virtual environments in AEC processes but asks the research question \"how can we better test and measure design alternatives through the integration of immersive virtual reality into our digital and physical mock up workflows? \" The work is predicated on the need for design exploration through associative parametric design models, as well as, testing and measuring design alternatives with human subjects. The paper focuses on immersive virtual environments (IVEs) and presents a literature review of the use of virtual environments for integrating end-user feedback during the design stage. In a controlled pilot experiment, the authors find that human participants perform similarly in IVE and the physical environment in everyday tasks. The participants indicated they felt a strong sense of \"presence\" in IVE. In the future, the authors plan on using IVE to explore the integration of multi agent systems to impact building design performance and occupant satisfaction. ? 2014, The Association for Computer-Aided Architectural Design Research in Asia (CAADRIA), Hong Kong.","author":[{"dropping-particle":"","family":"Heydarian","given":"Arsalan","non-dropping-particle":"","parse-names":false,"suffix":""},{"dropping-particle":"","family":"Carneiro","given":"Joao P.","non-dropping-particle":"","parse-names":false,"suffix":""},{"dropping-particle":"","family":"Gerber","given":"David","non-dropping-particle":"","parse-names":false,"suffix":""},{"dropping-particle":"","family":"Becerik-Gerber","given":"Burcin","non-dropping-particle":"","parse-names":false,"suffix":""},{"dropping-particle":"","family":"Hayes","given":"Timothy","non-dropping-particle":"","parse-names":false,"suffix":""},{"dropping-particle":"","family":"Wood","given":"Wendy","non-dropping-particle":"","parse-names":false,"suffix":""}],"container-title":"Rethinking Comprehensive Design: Speculative Counterculture - Proceedings of the 19th International Conference on Computer-Aided Architectural Design Research in Asia, CAADRIA 2014","id":"ITEM-1","issue":"May","issued":{"date-parts":[["2014"]]},"page":"729-738","title":"Immersive virtual environments: Experiments on impacting design and human building interaction","type":"article-journal"},"uris":["http://www.mendeley.com/documents/?uuid=b6204d4d-f8bb-4e6e-b27c-edf6c32c2ec4"]}],"mendeley":{"formattedCitation":"[16]","plainTextFormattedCitation":"[16]","previouslyFormattedCitation":"[16]"},"properties":{"noteIndex":0},"schema":"https://github.com/citation-style-language/schema/raw/master/csl-citation.json"}</w:instrText>
      </w:r>
      <w:r w:rsidR="00DB6021" w:rsidRPr="001B3DA7">
        <w:rPr>
          <w:rFonts w:cs="Times New Roman"/>
        </w:rPr>
        <w:fldChar w:fldCharType="separate"/>
      </w:r>
      <w:r w:rsidR="00DB6021" w:rsidRPr="001B3DA7">
        <w:rPr>
          <w:rFonts w:cs="Times New Roman"/>
          <w:noProof/>
        </w:rPr>
        <w:t>[16]</w:t>
      </w:r>
      <w:r w:rsidR="00DB6021" w:rsidRPr="001B3DA7">
        <w:rPr>
          <w:rFonts w:cs="Times New Roman"/>
        </w:rPr>
        <w:fldChar w:fldCharType="end"/>
      </w:r>
      <w:r w:rsidRPr="001B3DA7">
        <w:rPr>
          <w:rFonts w:cs="Times New Roman"/>
        </w:rPr>
        <w:t>.</w:t>
      </w:r>
    </w:p>
    <w:p w14:paraId="3AB029DC" w14:textId="15688EC0" w:rsidR="002B127F" w:rsidRPr="001B3DA7" w:rsidRDefault="00FE5447">
      <w:pPr>
        <w:rPr>
          <w:rFonts w:cs="Times New Roman"/>
        </w:rPr>
      </w:pPr>
      <w:r w:rsidRPr="001B3DA7">
        <w:rPr>
          <w:rFonts w:cs="Times New Roman"/>
        </w:rPr>
        <w:t xml:space="preserve">One of the goals of this project is to create immersion, [16] experiments to create immersive environments, the point of the experiment is to compare </w:t>
      </w:r>
      <w:r w:rsidR="00786625" w:rsidRPr="001B3DA7">
        <w:rPr>
          <w:rFonts w:cs="Times New Roman"/>
        </w:rPr>
        <w:t xml:space="preserve">the </w:t>
      </w:r>
      <w:r w:rsidRPr="001B3DA7">
        <w:rPr>
          <w:rFonts w:cs="Times New Roman"/>
        </w:rPr>
        <w:t>performance of human</w:t>
      </w:r>
      <w:r w:rsidR="00786625" w:rsidRPr="001B3DA7">
        <w:rPr>
          <w:rFonts w:cs="Times New Roman"/>
        </w:rPr>
        <w:t xml:space="preserve">s on a list </w:t>
      </w:r>
      <w:r w:rsidRPr="001B3DA7">
        <w:rPr>
          <w:rFonts w:cs="Times New Roman"/>
        </w:rPr>
        <w:t xml:space="preserve">of tasks in </w:t>
      </w:r>
      <w:r w:rsidR="00075247">
        <w:rPr>
          <w:rFonts w:cs="Times New Roman"/>
        </w:rPr>
        <w:t xml:space="preserve">a </w:t>
      </w:r>
      <w:r w:rsidRPr="001B3DA7">
        <w:rPr>
          <w:rFonts w:cs="Times New Roman"/>
        </w:rPr>
        <w:t>real physical environment and immersive virtual environment. The experiment in [16] was done by creating an identical 3D model of an environment</w:t>
      </w:r>
      <w:r w:rsidR="00786625" w:rsidRPr="001B3DA7">
        <w:rPr>
          <w:rFonts w:cs="Times New Roman"/>
        </w:rPr>
        <w:t>;</w:t>
      </w:r>
      <w:r w:rsidRPr="001B3DA7">
        <w:rPr>
          <w:rFonts w:cs="Times New Roman"/>
        </w:rPr>
        <w:t xml:space="preserve"> the environment was set to have different set</w:t>
      </w:r>
      <w:r w:rsidR="00786625" w:rsidRPr="001B3DA7">
        <w:rPr>
          <w:rFonts w:cs="Times New Roman"/>
        </w:rPr>
        <w:t>s</w:t>
      </w:r>
      <w:r w:rsidRPr="001B3DA7">
        <w:rPr>
          <w:rFonts w:cs="Times New Roman"/>
        </w:rPr>
        <w:t xml:space="preserve"> of lighting. [16] introduces </w:t>
      </w:r>
      <w:r w:rsidR="00786625" w:rsidRPr="001B3DA7">
        <w:rPr>
          <w:rFonts w:cs="Times New Roman"/>
        </w:rPr>
        <w:t>four</w:t>
      </w:r>
      <w:r w:rsidRPr="001B3DA7">
        <w:rPr>
          <w:rFonts w:cs="Times New Roman"/>
        </w:rPr>
        <w:t xml:space="preserve"> different lighting setting with a permanent natural light emitted through </w:t>
      </w:r>
      <w:r w:rsidR="00877EB7">
        <w:rPr>
          <w:rFonts w:cs="Times New Roman"/>
        </w:rPr>
        <w:t xml:space="preserve">a </w:t>
      </w:r>
      <w:r w:rsidRPr="001B3DA7">
        <w:rPr>
          <w:rFonts w:cs="Times New Roman"/>
        </w:rPr>
        <w:t>window</w:t>
      </w:r>
      <w:r w:rsidR="0061009D">
        <w:rPr>
          <w:rFonts w:cs="Times New Roman"/>
        </w:rPr>
        <w:t>:</w:t>
      </w:r>
    </w:p>
    <w:p w14:paraId="3AB029DD" w14:textId="77777777" w:rsidR="002B127F" w:rsidRPr="001B3DA7" w:rsidRDefault="00FE5447">
      <w:pPr>
        <w:pStyle w:val="ListParagraph"/>
        <w:numPr>
          <w:ilvl w:val="0"/>
          <w:numId w:val="9"/>
        </w:numPr>
        <w:rPr>
          <w:rFonts w:cs="Times New Roman"/>
        </w:rPr>
      </w:pPr>
      <w:r w:rsidRPr="001B3DA7">
        <w:rPr>
          <w:rFonts w:cs="Times New Roman"/>
        </w:rPr>
        <w:t>No light emitted.</w:t>
      </w:r>
    </w:p>
    <w:p w14:paraId="3AB029DE" w14:textId="56D49746" w:rsidR="002B127F" w:rsidRPr="001B3DA7" w:rsidRDefault="00FE5447">
      <w:pPr>
        <w:pStyle w:val="ListParagraph"/>
        <w:numPr>
          <w:ilvl w:val="0"/>
          <w:numId w:val="9"/>
        </w:numPr>
        <w:rPr>
          <w:rFonts w:cs="Times New Roman"/>
        </w:rPr>
      </w:pPr>
      <w:r w:rsidRPr="001B3DA7">
        <w:rPr>
          <w:rFonts w:cs="Times New Roman"/>
        </w:rPr>
        <w:t xml:space="preserve"> </w:t>
      </w:r>
      <w:r w:rsidR="00786625" w:rsidRPr="001B3DA7">
        <w:rPr>
          <w:rFonts w:cs="Times New Roman"/>
        </w:rPr>
        <w:t>Two</w:t>
      </w:r>
      <w:r w:rsidRPr="001B3DA7">
        <w:rPr>
          <w:rFonts w:cs="Times New Roman"/>
        </w:rPr>
        <w:t xml:space="preserve"> light bulbs turned on.</w:t>
      </w:r>
    </w:p>
    <w:p w14:paraId="3AB029DF" w14:textId="370EA2A1" w:rsidR="002B127F" w:rsidRPr="001B3DA7" w:rsidRDefault="00786625">
      <w:pPr>
        <w:pStyle w:val="ListParagraph"/>
        <w:numPr>
          <w:ilvl w:val="0"/>
          <w:numId w:val="9"/>
        </w:numPr>
        <w:rPr>
          <w:rFonts w:cs="Times New Roman"/>
        </w:rPr>
      </w:pPr>
      <w:r w:rsidRPr="001B3DA7">
        <w:rPr>
          <w:rFonts w:cs="Times New Roman"/>
        </w:rPr>
        <w:t>Four</w:t>
      </w:r>
      <w:r w:rsidR="00FE5447" w:rsidRPr="001B3DA7">
        <w:rPr>
          <w:rFonts w:cs="Times New Roman"/>
        </w:rPr>
        <w:t xml:space="preserve"> light bulbs turned on.</w:t>
      </w:r>
    </w:p>
    <w:p w14:paraId="3AB029E0" w14:textId="5AE3AA60" w:rsidR="002B127F" w:rsidRPr="001B3DA7" w:rsidRDefault="00786625">
      <w:pPr>
        <w:pStyle w:val="ListParagraph"/>
        <w:numPr>
          <w:ilvl w:val="0"/>
          <w:numId w:val="9"/>
        </w:numPr>
        <w:rPr>
          <w:rFonts w:cs="Times New Roman"/>
        </w:rPr>
      </w:pPr>
      <w:r w:rsidRPr="001B3DA7">
        <w:rPr>
          <w:rFonts w:cs="Times New Roman"/>
        </w:rPr>
        <w:t>Six</w:t>
      </w:r>
      <w:r w:rsidR="00FE5447" w:rsidRPr="001B3DA7">
        <w:rPr>
          <w:rFonts w:cs="Times New Roman"/>
        </w:rPr>
        <w:t xml:space="preserve"> light bulbs turned on.</w:t>
      </w:r>
    </w:p>
    <w:p w14:paraId="3AB029E2" w14:textId="35641443" w:rsidR="002B127F" w:rsidRPr="001B3DA7" w:rsidRDefault="0099179F">
      <w:pPr>
        <w:rPr>
          <w:rFonts w:cs="Times New Roman"/>
        </w:rPr>
      </w:pPr>
      <w:r w:rsidRPr="001B3DA7">
        <w:rPr>
          <w:rFonts w:cs="Times New Roman"/>
        </w:rPr>
        <w:fldChar w:fldCharType="begin" w:fldLock="1"/>
      </w:r>
      <w:r w:rsidRPr="001B3DA7">
        <w:rPr>
          <w:rFonts w:cs="Times New Roman"/>
        </w:rPr>
        <w:instrText>ADDIN CSL_CITATION {"citationItems":[{"id":"ITEM-1","itemData":{"abstract":"Three studies examined the effects of key aspects of indoor lighting (illuminance, spectral distribution) on the performance of tasks that did not primarily involve visual processing. It was hypothesized that lighting conditions which generated positive affect among subjects would influence behavior and cognition in ways consistent with the findings of previous research on the influence of such affect. Results of all three studies offered partial support for this hypothesis. In Study 1, male and female subjects exposed to relatively low levels of illuminance (150 lux) assigned higher performance appraisals to a fictitious employee and included a broader range of words in specific word categories than subjects exposed to relatively high levels of illuminance (1500 lux). In Study 2, subjects exposed to warm white light reported stronger preferences for resolving interpersonal conflicts through collaboration and weaker preferences for resolving conflicts through avoidance than subjects exposed to cool-white light. Additionally, illuminance and spectral distribution (color) interacted to influence subjects' self-set goals on a clerical coding task. In Study 3, receipt of a small, unexpected gift and exposure to warm-white light both increased the amount of time subjects were willing to donate as unpaid volunteers. In addition, in the absence of a gift, subjects volunteered more time under low than under high illuminance.","author":[{"dropping-particle":"","family":"Robert A. Baron;","given":"","non-dropping-particle":"","parse-names":false,"suffix":""},{"dropping-particle":"","family":"Mark S. Rea;","given":"","non-dropping-particle":"","parse-names":false,"suffix":""},{"dropping-particle":"","family":"Susan G. Daniels","given":"","non-dropping-particle":"","parse-names":false,"suffix":""}],"container-title":"Motivation and Emotion","id":"ITEM-1","issued":{"date-parts":[["1992"]]},"title":"Effects of indoor lighting (illuminance and spectral distribution) on the performance of cognitive tasks and interpersonal behaviors: The potential mediating role of positive affect","type":"article-journal"},"uris":["http://www.mendeley.com/documents/?uuid=7aaa441b-cd54-4960-9535-8c459cac2b7d"]}],"mendeley":{"formattedCitation":"[17]","plainTextFormattedCitation":"[17]","previouslyFormattedCitation":"[17]"},"properties":{"noteIndex":0},"schema":"https://github.com/citation-style-language/schema/raw/master/csl-citation.json"}</w:instrText>
      </w:r>
      <w:r w:rsidRPr="001B3DA7">
        <w:rPr>
          <w:rFonts w:cs="Times New Roman"/>
        </w:rPr>
        <w:fldChar w:fldCharType="separate"/>
      </w:r>
      <w:r w:rsidRPr="001B3DA7">
        <w:rPr>
          <w:rFonts w:cs="Times New Roman"/>
          <w:noProof/>
        </w:rPr>
        <w:t>[17]</w:t>
      </w:r>
      <w:r w:rsidRPr="001B3DA7">
        <w:rPr>
          <w:rFonts w:cs="Times New Roman"/>
        </w:rPr>
        <w:fldChar w:fldCharType="end"/>
      </w:r>
      <w:r w:rsidR="00FE5447" w:rsidRPr="001B3DA7">
        <w:rPr>
          <w:rFonts w:cs="Times New Roman"/>
        </w:rPr>
        <w:t xml:space="preserve"> strengthens [16] argument, [17] claims humans’ performance is influenced by colour and illuminance level on cognitive tasks or interpersonal behaviour.</w:t>
      </w:r>
      <w:r w:rsidR="007E1F33">
        <w:rPr>
          <w:rFonts w:cs="Times New Roman"/>
        </w:rPr>
        <w:t xml:space="preserve"> </w:t>
      </w:r>
      <w:r w:rsidR="00FE5447" w:rsidRPr="001B3DA7">
        <w:rPr>
          <w:rFonts w:cs="Times New Roman"/>
        </w:rPr>
        <w:t>In the results, [16] claimed that most of the participants felt natural with immersive environments</w:t>
      </w:r>
      <w:r w:rsidR="00075247">
        <w:rPr>
          <w:rFonts w:cs="Times New Roman"/>
        </w:rPr>
        <w:t>,</w:t>
      </w:r>
      <w:r w:rsidR="00FE5447" w:rsidRPr="001B3DA7">
        <w:rPr>
          <w:rFonts w:cs="Times New Roman"/>
        </w:rPr>
        <w:t xml:space="preserve"> and the p-value indicated that tasks were completed </w:t>
      </w:r>
      <w:r w:rsidR="00075247">
        <w:rPr>
          <w:rFonts w:cs="Times New Roman"/>
        </w:rPr>
        <w:t>by</w:t>
      </w:r>
      <w:r w:rsidR="00FE5447" w:rsidRPr="001B3DA7">
        <w:rPr>
          <w:rFonts w:cs="Times New Roman"/>
        </w:rPr>
        <w:t xml:space="preserve"> keeping the performance similar to the real physical environment.</w:t>
      </w:r>
    </w:p>
    <w:p w14:paraId="3AB029E3" w14:textId="77777777" w:rsidR="002B127F" w:rsidRPr="001B3DA7" w:rsidRDefault="00FE5447">
      <w:pPr>
        <w:pStyle w:val="Heading2"/>
      </w:pPr>
      <w:bookmarkStart w:id="56" w:name="_Toc17293970"/>
      <w:bookmarkStart w:id="57" w:name="_Toc17751949"/>
      <w:r w:rsidRPr="001B3DA7">
        <w:t>2.5 State of Art</w:t>
      </w:r>
      <w:bookmarkEnd w:id="56"/>
      <w:bookmarkEnd w:id="57"/>
    </w:p>
    <w:p w14:paraId="3AB029E4" w14:textId="28EB7938" w:rsidR="002B127F" w:rsidRPr="001B3DA7" w:rsidRDefault="00FE5447">
      <w:pPr>
        <w:rPr>
          <w:rFonts w:cs="Times New Roman"/>
        </w:rPr>
      </w:pPr>
      <w:r w:rsidRPr="001B3DA7">
        <w:rPr>
          <w:rFonts w:cs="Times New Roman"/>
        </w:rPr>
        <w:t xml:space="preserve">When it comes to the EEG data acquisition, it is always a question </w:t>
      </w:r>
      <w:r w:rsidR="007E1F33">
        <w:rPr>
          <w:rFonts w:cs="Times New Roman"/>
        </w:rPr>
        <w:t xml:space="preserve">whether </w:t>
      </w:r>
      <w:r w:rsidRPr="001B3DA7">
        <w:rPr>
          <w:rFonts w:cs="Times New Roman"/>
        </w:rPr>
        <w:t>to use dry-EEG or wet-EEG</w:t>
      </w:r>
      <w:r w:rsidR="007E1F33">
        <w:rPr>
          <w:rFonts w:cs="Times New Roman"/>
        </w:rPr>
        <w:t>.</w:t>
      </w:r>
      <w:r w:rsidRPr="001B3DA7">
        <w:rPr>
          <w:rFonts w:cs="Times New Roman"/>
        </w:rPr>
        <w:t xml:space="preserve"> </w:t>
      </w:r>
      <w:r w:rsidR="007E1F33">
        <w:rPr>
          <w:rFonts w:cs="Times New Roman"/>
        </w:rPr>
        <w:t>A</w:t>
      </w:r>
      <w:r w:rsidRPr="001B3DA7">
        <w:rPr>
          <w:rFonts w:cs="Times New Roman"/>
        </w:rPr>
        <w:t xml:space="preserve"> dry-EEG will use drytrodes that does not need any gel to be added to the electrodes and wet-EEG requires the gel to be added. In a study </w:t>
      </w:r>
      <w:r w:rsidR="00CA2CD6">
        <w:rPr>
          <w:rFonts w:cs="Times New Roman"/>
        </w:rPr>
        <w:t>made</w:t>
      </w:r>
      <w:r w:rsidRPr="001B3DA7">
        <w:rPr>
          <w:rFonts w:cs="Times New Roman"/>
        </w:rPr>
        <w:t xml:space="preserve"> by </w:t>
      </w:r>
      <w:r w:rsidR="0099179F" w:rsidRPr="001B3DA7">
        <w:rPr>
          <w:rFonts w:cs="Times New Roman"/>
        </w:rPr>
        <w:fldChar w:fldCharType="begin" w:fldLock="1"/>
      </w:r>
      <w:r w:rsidR="0099179F" w:rsidRPr="001B3DA7">
        <w:rPr>
          <w:rFonts w:cs="Times New Roman"/>
        </w:rPr>
        <w:instrText>ADDIN CSL_CITATION {"citationItems":[{"id":"ITEM-1","itemData":{"DOI":"10.3389/fnhum.2014.00182","ISSN":"16625161","abstract":"Recent advances in mobile electroencephalogram (EEG) systems, featuring non-prep dry electrodes and wireless telemetry, have enabled and promoted the applications of mobile brain-computer interfaces (BCIs) in our daily life. Since the brain may behave differently while people are actively situated in ecologically-valid environments versus highly-controlled laboratory environments, it remains unclear how well the current laboratory-oriented BCI demonstrations can be translated into operational BCIs for users with naturalistic movements. Understanding inherent links between natural human behaviors and brain activities is the key to ensuring the applicability and stability of mobile BCIs. This study aims to assess the quality of steady-state visual-evoked potentials (SSVEPs), which is one of promising channels for functioning BCI systems, recorded using a mobile EEG system under challenging recording conditions, e.g., walking. To systematically explore the effects of walking locomotion on the SSVEPs, this study instructed subjects to stand or walk on a treadmill running at speeds of 1, 2, and 3 mile (s) per hour (MPH) while concurrently perceiving visual flickers (11 and 12 Hz). Empirical results of this study showed that the SSVEP amplitude tended to deteriorate when subjects switched from standing to walking. Such SSVEP suppression could be attributed to the walking locomotion, leading to distinctly deteriorated SSVEP detectability from standing (84.87 ± 13.55%) to walking (1 MPH: 83.03 ± 13.24%, 2 MPH: 79.47 ± 13.53%, and 3 MPH: 75.26 ± 17.89%). These findings not only demonstrated the applicability and limitations of SSVEPs recorded from freely behaving humans in realistic environments, but also provide useful methods and techniques for boosting the translation of the BCI technology from laboratory demonstrations to practical applications. © 2014 Lin, Wang, Wei and Jung.","author":[{"dropping-particle":"","family":"Lin","given":"Yuan Pin","non-dropping-particle":"","parse-names":false,"suffix":""},{"dropping-particle":"","family":"Wang","given":"Yijun","non-dropping-particle":"","parse-names":false,"suffix":""},{"dropping-particle":"","family":"Wei","given":"Chun Shu","non-dropping-particle":"","parse-names":false,"suffix":""},{"dropping-particle":"","family":"Jung","given":"Tzyy Ping","non-dropping-particle":"","parse-names":false,"suffix":""}],"container-title":"Frontiers in Human Neuroscience","id":"ITEM-1","issued":{"date-parts":[["2014"]]},"title":"Human neuroscience assessing the quality of steady-state visual-evoked potentials for moving humans using a mobile electroencephalogram headset","type":"article-journal"},"uris":["http://www.mendeley.com/documents/?uuid=b5a1d54b-743c-41cf-93a7-2411e0f09c5e"]}],"mendeley":{"formattedCitation":"[18]","plainTextFormattedCitation":"[18]","previouslyFormattedCitation":"[18]"},"properties":{"noteIndex":0},"schema":"https://github.com/citation-style-language/schema/raw/master/csl-citation.json"}</w:instrText>
      </w:r>
      <w:r w:rsidR="0099179F" w:rsidRPr="001B3DA7">
        <w:rPr>
          <w:rFonts w:cs="Times New Roman"/>
        </w:rPr>
        <w:fldChar w:fldCharType="separate"/>
      </w:r>
      <w:r w:rsidR="0099179F" w:rsidRPr="001B3DA7">
        <w:rPr>
          <w:rFonts w:cs="Times New Roman"/>
          <w:noProof/>
        </w:rPr>
        <w:t>[18]</w:t>
      </w:r>
      <w:r w:rsidR="0099179F" w:rsidRPr="001B3DA7">
        <w:rPr>
          <w:rFonts w:cs="Times New Roman"/>
        </w:rPr>
        <w:fldChar w:fldCharType="end"/>
      </w:r>
      <w:r w:rsidRPr="001B3DA7">
        <w:rPr>
          <w:rFonts w:cs="Times New Roman"/>
        </w:rPr>
        <w:t>, [18] showed that wet-EEG had high performance in comparison to dry-EEG. The experiment was set in locomotion</w:t>
      </w:r>
      <w:r w:rsidR="00786625" w:rsidRPr="001B3DA7">
        <w:rPr>
          <w:rFonts w:cs="Times New Roman"/>
        </w:rPr>
        <w:t>,</w:t>
      </w:r>
      <w:r w:rsidRPr="001B3DA7">
        <w:rPr>
          <w:rFonts w:cs="Times New Roman"/>
        </w:rPr>
        <w:t xml:space="preserve"> and the accuracy was measured for standing and different speeds at walking. [18] claims wet-EEG obtained higher accuracy by 4 percent in standing state and 10 percent in </w:t>
      </w:r>
      <w:r w:rsidR="00075247">
        <w:rPr>
          <w:rFonts w:cs="Times New Roman"/>
        </w:rPr>
        <w:t xml:space="preserve">the </w:t>
      </w:r>
      <w:r w:rsidRPr="001B3DA7">
        <w:rPr>
          <w:rFonts w:cs="Times New Roman"/>
        </w:rPr>
        <w:t>walking state. During the walking state, a 32-channel dry-EEG was used, the SSVEP stimuli are fixated on 11 and 12 hertz. In th</w:t>
      </w:r>
      <w:r w:rsidR="0042238B">
        <w:rPr>
          <w:rFonts w:cs="Times New Roman"/>
        </w:rPr>
        <w:t>is</w:t>
      </w:r>
      <w:r w:rsidRPr="001B3DA7">
        <w:rPr>
          <w:rFonts w:cs="Times New Roman"/>
        </w:rPr>
        <w:t xml:space="preserve"> project, we are unable to use any wet-EEG</w:t>
      </w:r>
      <w:r w:rsidR="00786625" w:rsidRPr="001B3DA7">
        <w:rPr>
          <w:rFonts w:cs="Times New Roman"/>
        </w:rPr>
        <w:t>. Therefore,</w:t>
      </w:r>
      <w:r w:rsidRPr="001B3DA7">
        <w:rPr>
          <w:rFonts w:cs="Times New Roman"/>
        </w:rPr>
        <w:t xml:space="preserve"> a 4 to 10 percent in accuracy must be taken </w:t>
      </w:r>
      <w:r w:rsidR="0023270D">
        <w:rPr>
          <w:rFonts w:cs="Times New Roman"/>
        </w:rPr>
        <w:t>in</w:t>
      </w:r>
      <w:r w:rsidRPr="001B3DA7">
        <w:rPr>
          <w:rFonts w:cs="Times New Roman"/>
        </w:rPr>
        <w:t>to</w:t>
      </w:r>
      <w:r w:rsidR="0023270D">
        <w:rPr>
          <w:rFonts w:cs="Times New Roman"/>
        </w:rPr>
        <w:t xml:space="preserve"> </w:t>
      </w:r>
      <w:r w:rsidRPr="001B3DA7">
        <w:rPr>
          <w:rFonts w:cs="Times New Roman"/>
        </w:rPr>
        <w:t xml:space="preserve">account </w:t>
      </w:r>
      <w:r w:rsidR="0023270D">
        <w:rPr>
          <w:rFonts w:cs="Times New Roman"/>
        </w:rPr>
        <w:t>as</w:t>
      </w:r>
      <w:r w:rsidRPr="001B3DA7">
        <w:rPr>
          <w:rFonts w:cs="Times New Roman"/>
        </w:rPr>
        <w:t xml:space="preserve"> dry-EEGs may affect the results. Comparatively, triggering a lower limb exoskeleton, a study carried out in </w:t>
      </w:r>
      <w:r w:rsidR="0099179F" w:rsidRPr="001B3DA7">
        <w:rPr>
          <w:rFonts w:cs="Times New Roman"/>
        </w:rPr>
        <w:fldChar w:fldCharType="begin" w:fldLock="1"/>
      </w:r>
      <w:r w:rsidR="0099179F" w:rsidRPr="001B3DA7">
        <w:rPr>
          <w:rFonts w:cs="Times New Roman"/>
        </w:rPr>
        <w:instrText>ADDIN CSL_CITATION {"citationItems":[{"id":"ITEM-1","itemData":{"DOI":"10.1109/ICRA.2016.7487227","ISBN":"9781467380263","ISSN":"10504729","abstract":"© 2016 IEEE. This paper introduces a novel asynchronous adaptive brain machine interface (BMI), based on a dry-wireless headset, to trigger the movement of a lower limb exoskeleton robot by foot motor imagery. Specifically, it addresses two issues that are critical for the development of a plug-and-play brain robot interface (BRI): setup-time and the nonstationarity of the electroencephalogram (EEG). The former is solved by a dry-wireless headset that reduces setup-time compared to gel-based systems, and removes the nuisance of cables. The latter has been extensively studied in the literature, leading to effective adaptive algorithms in synchronous BMI. However, asynchronous BMI has received little attention. We propose an extension of state-of-the-art adaptive methods by defining the forgetting factors according to the time constant of the exponential moving average. In addition, we propose feature adaptation as opposed to the standard bias adaptation of a linear classifier. After calibrating the decoder, the subject with a reliable classification of sensorimotor rhythms was asked to trigger robot squatting. The motion was successfully initialized by foot motor imagery; with an essential contribution of the proposed adaptive BMI, which makes features less prone to nonstationarities and improves classification performance compared to standard adaptive methods. The ultimate goal of our research is to develop a plug-and-play co-adaptive BRI for neuromotor rehabilitation.","author":[{"dropping-particle":"","family":"Lisi","given":"Giuseppe","non-dropping-particle":"","parse-names":false,"suffix":""},{"dropping-particle":"","family":"Hamaya","given":"Masashi","non-dropping-particle":"","parse-names":false,"suffix":""},{"dropping-particle":"","family":"Noda","given":"Tomoyuki","non-dropping-particle":"","parse-names":false,"suffix":""},{"dropping-particle":"","family":"Morimoto","given":"Jun","non-dropping-particle":"","parse-names":false,"suffix":""}],"container-title":"Proceedings - IEEE International Conference on Robotics and Automation","id":"ITEM-1","issued":{"date-parts":[["2016"]]},"title":"Dry-wireless EEG and asynchronous adaptive feature extraction towards a plug-and-play co-adaptive brain robot interface","type":"paper-conference"},"uris":["http://www.mendeley.com/documents/?uuid=bee1be3d-9c43-4deb-9128-2961ef30a794"]}],"mendeley":{"formattedCitation":"[19]","plainTextFormattedCitation":"[19]","previouslyFormattedCitation":"[19]"},"properties":{"noteIndex":0},"schema":"https://github.com/citation-style-language/schema/raw/master/csl-citation.json"}</w:instrText>
      </w:r>
      <w:r w:rsidR="0099179F" w:rsidRPr="001B3DA7">
        <w:rPr>
          <w:rFonts w:cs="Times New Roman"/>
        </w:rPr>
        <w:fldChar w:fldCharType="separate"/>
      </w:r>
      <w:r w:rsidR="0099179F" w:rsidRPr="001B3DA7">
        <w:rPr>
          <w:rFonts w:cs="Times New Roman"/>
          <w:noProof/>
        </w:rPr>
        <w:t>[19]</w:t>
      </w:r>
      <w:r w:rsidR="0099179F" w:rsidRPr="001B3DA7">
        <w:rPr>
          <w:rFonts w:cs="Times New Roman"/>
        </w:rPr>
        <w:fldChar w:fldCharType="end"/>
      </w:r>
      <w:r w:rsidRPr="001B3DA7">
        <w:rPr>
          <w:rFonts w:cs="Times New Roman"/>
        </w:rPr>
        <w:t xml:space="preserve"> paper, [19]’s aim in their paper was to use a 20-channel dry-EEG headset to assemble a system for motor imagery BCI to have the asynchronous attribute. [19] claims that the dry-wireless EEG may underperform by a small amount</w:t>
      </w:r>
      <w:r w:rsidR="00786625" w:rsidRPr="001B3DA7">
        <w:rPr>
          <w:rFonts w:cs="Times New Roman"/>
        </w:rPr>
        <w:t>,</w:t>
      </w:r>
      <w:r w:rsidRPr="001B3DA7">
        <w:rPr>
          <w:rFonts w:cs="Times New Roman"/>
        </w:rPr>
        <w:t xml:space="preserve"> but the setup-time for these headsets are incomparable to wet-EEGs</w:t>
      </w:r>
      <w:r w:rsidR="00786625" w:rsidRPr="001B3DA7">
        <w:rPr>
          <w:rFonts w:cs="Times New Roman"/>
        </w:rPr>
        <w:t xml:space="preserve">. </w:t>
      </w:r>
      <w:r w:rsidR="003549BB" w:rsidRPr="001B3DA7">
        <w:rPr>
          <w:rFonts w:cs="Times New Roman"/>
        </w:rPr>
        <w:t>Therefore,</w:t>
      </w:r>
      <w:r w:rsidRPr="001B3DA7">
        <w:rPr>
          <w:rFonts w:cs="Times New Roman"/>
        </w:rPr>
        <w:t xml:space="preserve"> it will save time in process of experimenting and implementing at the same time.</w:t>
      </w:r>
    </w:p>
    <w:p w14:paraId="3AB029E5" w14:textId="0FD9B00E" w:rsidR="002B127F" w:rsidRPr="001B3DA7" w:rsidRDefault="00FE5447">
      <w:pPr>
        <w:rPr>
          <w:rFonts w:cs="Times New Roman"/>
        </w:rPr>
      </w:pPr>
      <w:r w:rsidRPr="001B3DA7">
        <w:rPr>
          <w:rFonts w:cs="Times New Roman"/>
        </w:rPr>
        <w:t>Aside from the hardware side of BCI, it is important how the data is trained and what type of classifiers are used. One of the common approaches in classification is deep learning</w:t>
      </w:r>
      <w:r w:rsidR="00786625" w:rsidRPr="001B3DA7">
        <w:rPr>
          <w:rFonts w:cs="Times New Roman"/>
        </w:rPr>
        <w:t>.</w:t>
      </w:r>
      <w:r w:rsidRPr="001B3DA7">
        <w:rPr>
          <w:rFonts w:cs="Times New Roman"/>
        </w:rPr>
        <w:t xml:space="preserve"> </w:t>
      </w:r>
      <w:r w:rsidR="00786625" w:rsidRPr="001B3DA7">
        <w:rPr>
          <w:rFonts w:cs="Times New Roman"/>
        </w:rPr>
        <w:t>M</w:t>
      </w:r>
      <w:r w:rsidRPr="001B3DA7">
        <w:rPr>
          <w:rFonts w:cs="Times New Roman"/>
        </w:rPr>
        <w:t xml:space="preserve">oreover, in BCI applications this method is applied commonly, one of the papers related to motor imagery which also involves classification of SSVEP signals uses deep learning with convolutional neural networks (CNN) in EEG mapping and end-to-end EEG analysis, </w:t>
      </w:r>
      <w:r w:rsidR="0099179F" w:rsidRPr="001B3DA7">
        <w:rPr>
          <w:rFonts w:cs="Times New Roman"/>
        </w:rPr>
        <w:fldChar w:fldCharType="begin" w:fldLock="1"/>
      </w:r>
      <w:r w:rsidR="0099179F" w:rsidRPr="001B3DA7">
        <w:rPr>
          <w:rFonts w:cs="Times New Roman"/>
        </w:rPr>
        <w:instrText>ADDIN CSL_CITATION {"citationItems":[{"id":"ITEM-1","itemData":{"DOI":"10.1002/hbm.23730","ISSN":"10970193","abstract":"Deep learning with convolutional neural networks (deep ConvNets) has revolutionized computer vision through end-to-end learning, that is, learning from the raw data. There is increasing interest in using deep ConvNets for end-to-end EEG analysis, but a better understanding of how to design and train ConvNets for end-to-end EEG decoding and how to visualize the informative EEG features the ConvNets learn is still needed. Here, we studied deep ConvNets with a range of different architectures, designed for decoding imagined or executed tasks from raw EEG. Our results show that recent advances from the machine learning field, including batch normalization and exponential linear units, together with a cropped training strategy, boosted the deep ConvNets decoding performance, reaching at least as good performance as the widely used filter bank common spatial patterns (FBCSP) algorithm (mean decoding accuracies 82.1% FBCSP, 84.0% deep ConvNets). While FBCSP is designed to use spectral power modulations, the features used by ConvNets are not fixed a priori. Our novel methods for visualizing the learned features demonstrated that ConvNets indeed learned to use spectral power modulations in the alpha, beta, and high gamma frequencies, and proved useful for spatially mapping the learned features by revealing the topography of the causal contributions of features in different frequency bands to the decoding decision. Our study thus shows how to design and train ConvNets to decode task-related information from the raw EEG without handcrafted features and highlights the potential of deep ConvNets combined with advanced visualization techniques for EEG-based brain mapping. Hum Brain Mapp 38:5391-5420, 2017. © 2017 Wiley Periodicals, Inc.","author":[{"dropping-particle":"","family":"Schirrmeister","given":"Robin Tibor","non-dropping-particle":"","parse-names":false,"suffix":""},{"dropping-particle":"","family":"Springenberg","given":"Jost Tobias","non-dropping-particle":"","parse-names":false,"suffix":""},{"dropping-particle":"","family":"Fiederer","given":"Lukas Dominique Josef","non-dropping-particle":"","parse-names":false,"suffix":""},{"dropping-particle":"","family":"Glasstetter","given":"Martin","non-dropping-particle":"","parse-names":false,"suffix":""},{"dropping-particle":"","family":"Eggensperger","given":"Katharina","non-dropping-particle":"","parse-names":false,"suffix":""},{"dropping-particle":"","family":"Tangermann","given":"Michael","non-dropping-particle":"","parse-names":false,"suffix":""},{"dropping-particle":"","family":"Hutter","given":"Frank","non-dropping-particle":"","parse-names":false,"suffix":""},{"dropping-particle":"","family":"Burgard","given":"Wolfram","non-dropping-particle":"","parse-names":false,"suffix":""},{"dropping-particle":"","family":"Ball","given":"Tonio","non-dropping-particle":"","parse-names":false,"suffix":""}],"container-title":"Human Brain Mapping","id":"ITEM-1","issued":{"date-parts":[["2017"]]},"title":"Deep learning with convolutional neural networks for EEG decoding and visualization","type":"article-journal"},"uris":["http://www.mendeley.com/documents/?uuid=b86c2acd-3362-4358-bcef-b43e6f6094f1"]}],"mendeley":{"formattedCitation":"[20]","plainTextFormattedCitation":"[20]","previouslyFormattedCitation":"[20]"},"properties":{"noteIndex":0},"schema":"https://github.com/citation-style-language/schema/raw/master/csl-citation.json"}</w:instrText>
      </w:r>
      <w:r w:rsidR="0099179F" w:rsidRPr="001B3DA7">
        <w:rPr>
          <w:rFonts w:cs="Times New Roman"/>
        </w:rPr>
        <w:fldChar w:fldCharType="separate"/>
      </w:r>
      <w:r w:rsidR="0099179F" w:rsidRPr="001B3DA7">
        <w:rPr>
          <w:rFonts w:cs="Times New Roman"/>
          <w:noProof/>
        </w:rPr>
        <w:t>[20]</w:t>
      </w:r>
      <w:r w:rsidR="0099179F" w:rsidRPr="001B3DA7">
        <w:rPr>
          <w:rFonts w:cs="Times New Roman"/>
        </w:rPr>
        <w:fldChar w:fldCharType="end"/>
      </w:r>
      <w:r w:rsidRPr="001B3DA7">
        <w:rPr>
          <w:rFonts w:cs="Times New Roman"/>
        </w:rPr>
        <w:t xml:space="preserve"> claims that their results have shown that machine learning has reached a good performance in comparison to other state</w:t>
      </w:r>
      <w:r w:rsidR="00786625" w:rsidRPr="001B3DA7">
        <w:rPr>
          <w:rFonts w:cs="Times New Roman"/>
        </w:rPr>
        <w:t>s</w:t>
      </w:r>
      <w:r w:rsidRPr="001B3DA7">
        <w:rPr>
          <w:rFonts w:cs="Times New Roman"/>
        </w:rPr>
        <w:t xml:space="preserve"> of art.</w:t>
      </w:r>
    </w:p>
    <w:p w14:paraId="3AB029E6" w14:textId="57C0B48F" w:rsidR="002B127F" w:rsidRPr="001B3DA7" w:rsidRDefault="00FE5447">
      <w:pPr>
        <w:rPr>
          <w:rFonts w:cs="Times New Roman"/>
        </w:rPr>
      </w:pPr>
      <w:r w:rsidRPr="001B3DA7">
        <w:rPr>
          <w:rFonts w:cs="Times New Roman"/>
        </w:rPr>
        <w:t xml:space="preserve">In contrast, Paradigms list below was introduced by </w:t>
      </w:r>
      <w:r w:rsidR="0099179F" w:rsidRPr="001B3DA7">
        <w:rPr>
          <w:rFonts w:cs="Times New Roman"/>
        </w:rPr>
        <w:fldChar w:fldCharType="begin" w:fldLock="1"/>
      </w:r>
      <w:r w:rsidR="0099179F" w:rsidRPr="001B3DA7">
        <w:rPr>
          <w:rFonts w:cs="Times New Roman"/>
        </w:rPr>
        <w:instrText>ADDIN CSL_CITATION {"citationItems":[{"id":"ITEM-1","itemData":{"DOI":"10.1088/1741-2552/aace8c","ISSN":"17412552","abstract":"Brain computer interfaces (BCI) enable direct communication with a computer, using neural activity as the control signal. This neural signal is generally chosen from a variety of well-studied electroencephalogram (EEG) signals. For a given BCI paradigm, feature extractors and classifiers are tailored to the distinct characteristics of its expected EEG control signal, limiting its application to that specific signal. Convolutional Neural Networks (CNNs), which have been used in computer vision and speech recognition, have successfully been applied to EEG-based BCIs; however, they have mainly been applied to single BCI paradigms and thus it remains unclear how these architectures generalize to other paradigms. Here, we ask if we can design a single CNN architecture to accurately classify EEG signals from different BCI paradigms, while simultaneously being as compact as possible. In this work we introduce EEGNet, a compact convolutional network for EEG-based BCIs. We introduce the use of depthwise and separable convolutions to construct an EEG-specific model which encapsulates well-known EEG feature extraction concepts for BCI. We compare EEGNet to current state-of-the-art approaches across four BCI paradigms: P300 visual-evoked potentials, error-related negativity responses (ERN), movement-related cortical potentials (MRCP), and sensory motor rhythms (SMR). We show that EEGNet generalizes across paradigms better than the reference algorithms when only limited training data is available. We demonstrate three different approaches to visualize the contents of a trained EEGNet model to enable interpretation of the learned features. Our results suggest that EEGNet is robust enough to learn a wide variety of interpretable features over a range of BCI tasks, suggesting that the observed performances were not due to artifact or noise sources in the data.","author":[{"dropping-particle":"","family":"Lawhern","given":"Vernon J.","non-dropping-particle":"","parse-names":false,"suffix":""},{"dropping-particle":"","family":"Solon","given":"Amelia J.","non-dropping-particle":"","parse-names":false,"suffix":""},{"dropping-particle":"","family":"Waytowich","given":"Nicholas R.","non-dropping-particle":"","parse-names":false,"suffix":""},{"dropping-particle":"","family":"Gordon","given":"Stephen M.","non-dropping-particle":"","parse-names":false,"suffix":""},{"dropping-particle":"","family":"Hung","given":"Chou P.","non-dropping-particle":"","parse-names":false,"suffix":""},{"dropping-particle":"","family":"Lance","given":"Brent J.","non-dropping-particle":"","parse-names":false,"suffix":""}],"container-title":"Journal of Neural Engineering","id":"ITEM-1","issued":{"date-parts":[["2018"]]},"title":"EEGNet: A compact convolutional neural network for EEG-based brain-computer interfaces","type":"article-journal"},"uris":["http://www.mendeley.com/documents/?uuid=d3384cfa-d2ea-47b5-8df8-20d0ae14fd94"]}],"mendeley":{"formattedCitation":"[21]","plainTextFormattedCitation":"[21]","previouslyFormattedCitation":"[21]"},"properties":{"noteIndex":0},"schema":"https://github.com/citation-style-language/schema/raw/master/csl-citation.json"}</w:instrText>
      </w:r>
      <w:r w:rsidR="0099179F" w:rsidRPr="001B3DA7">
        <w:rPr>
          <w:rFonts w:cs="Times New Roman"/>
        </w:rPr>
        <w:fldChar w:fldCharType="separate"/>
      </w:r>
      <w:r w:rsidR="0099179F" w:rsidRPr="001B3DA7">
        <w:rPr>
          <w:rFonts w:cs="Times New Roman"/>
          <w:noProof/>
        </w:rPr>
        <w:t>[21]</w:t>
      </w:r>
      <w:r w:rsidR="0099179F" w:rsidRPr="001B3DA7">
        <w:rPr>
          <w:rFonts w:cs="Times New Roman"/>
        </w:rPr>
        <w:fldChar w:fldCharType="end"/>
      </w:r>
      <w:r w:rsidRPr="001B3DA7">
        <w:rPr>
          <w:rFonts w:cs="Times New Roman"/>
        </w:rPr>
        <w:t xml:space="preserve"> to be used in a Convolutional Neural Network (CNN) model:</w:t>
      </w:r>
    </w:p>
    <w:p w14:paraId="3AB029E7" w14:textId="77777777" w:rsidR="002B127F" w:rsidRPr="001B3DA7" w:rsidRDefault="00FE5447">
      <w:pPr>
        <w:pStyle w:val="ListParagraph"/>
        <w:numPr>
          <w:ilvl w:val="0"/>
          <w:numId w:val="10"/>
        </w:numPr>
        <w:spacing w:line="240" w:lineRule="auto"/>
        <w:rPr>
          <w:rFonts w:cs="Times New Roman"/>
        </w:rPr>
      </w:pPr>
      <w:r w:rsidRPr="001B3DA7">
        <w:rPr>
          <w:rFonts w:cs="Times New Roman"/>
        </w:rPr>
        <w:lastRenderedPageBreak/>
        <w:t>Sensorimotor Rhythm.</w:t>
      </w:r>
    </w:p>
    <w:p w14:paraId="3AB029E8" w14:textId="77777777" w:rsidR="002B127F" w:rsidRPr="001B3DA7" w:rsidRDefault="00FE5447">
      <w:pPr>
        <w:pStyle w:val="ListParagraph"/>
        <w:numPr>
          <w:ilvl w:val="0"/>
          <w:numId w:val="10"/>
        </w:numPr>
        <w:spacing w:line="240" w:lineRule="auto"/>
        <w:rPr>
          <w:rFonts w:cs="Times New Roman"/>
        </w:rPr>
      </w:pPr>
      <w:r w:rsidRPr="001B3DA7">
        <w:rPr>
          <w:rFonts w:cs="Times New Roman"/>
        </w:rPr>
        <w:t>P300 Event-Related Potential.</w:t>
      </w:r>
    </w:p>
    <w:p w14:paraId="3AB029E9" w14:textId="77777777" w:rsidR="002B127F" w:rsidRPr="001B3DA7" w:rsidRDefault="00FE5447">
      <w:pPr>
        <w:pStyle w:val="ListParagraph"/>
        <w:numPr>
          <w:ilvl w:val="0"/>
          <w:numId w:val="10"/>
        </w:numPr>
        <w:spacing w:line="240" w:lineRule="auto"/>
        <w:rPr>
          <w:rFonts w:cs="Times New Roman"/>
        </w:rPr>
      </w:pPr>
      <w:r w:rsidRPr="001B3DA7">
        <w:rPr>
          <w:rFonts w:cs="Times New Roman"/>
        </w:rPr>
        <w:t>Error-Related Negativity.</w:t>
      </w:r>
    </w:p>
    <w:p w14:paraId="3AB029EA" w14:textId="77777777" w:rsidR="002B127F" w:rsidRPr="001B3DA7" w:rsidRDefault="00FE5447">
      <w:pPr>
        <w:pStyle w:val="ListParagraph"/>
        <w:numPr>
          <w:ilvl w:val="0"/>
          <w:numId w:val="10"/>
        </w:numPr>
        <w:spacing w:line="240" w:lineRule="auto"/>
        <w:rPr>
          <w:rFonts w:cs="Times New Roman"/>
        </w:rPr>
      </w:pPr>
      <w:r w:rsidRPr="001B3DA7">
        <w:rPr>
          <w:rFonts w:cs="Times New Roman"/>
        </w:rPr>
        <w:t>Movement-Related Cortical Potential.</w:t>
      </w:r>
    </w:p>
    <w:p w14:paraId="3AB029EB" w14:textId="77777777" w:rsidR="002B127F" w:rsidRPr="001B3DA7" w:rsidRDefault="00FE5447">
      <w:pPr>
        <w:rPr>
          <w:rFonts w:cs="Times New Roman"/>
        </w:rPr>
      </w:pPr>
      <w:r w:rsidRPr="001B3DA7">
        <w:rPr>
          <w:rFonts w:cs="Times New Roman"/>
        </w:rPr>
        <w:t>[21] also used wet-EEG for data acquisition and introduced a method called EEGNet.</w:t>
      </w:r>
    </w:p>
    <w:p w14:paraId="3AB029EC" w14:textId="41AF2CA7" w:rsidR="002B127F" w:rsidRPr="001B3DA7" w:rsidRDefault="00FE5447">
      <w:pPr>
        <w:rPr>
          <w:rFonts w:cs="Times New Roman"/>
        </w:rPr>
      </w:pPr>
      <w:r w:rsidRPr="001B3DA7">
        <w:rPr>
          <w:rFonts w:cs="Times New Roman"/>
        </w:rPr>
        <w:t xml:space="preserve">[21] states, each data is </w:t>
      </w:r>
      <w:r w:rsidR="003E2703" w:rsidRPr="001B3DA7">
        <w:rPr>
          <w:rFonts w:cs="Times New Roman"/>
        </w:rPr>
        <w:t>pre-processed</w:t>
      </w:r>
      <w:r w:rsidRPr="001B3DA7">
        <w:rPr>
          <w:rFonts w:cs="Times New Roman"/>
        </w:rPr>
        <w:t xml:space="preserve"> before training. In the </w:t>
      </w:r>
      <w:r w:rsidR="003E2703" w:rsidRPr="001B3DA7">
        <w:rPr>
          <w:rFonts w:cs="Times New Roman"/>
        </w:rPr>
        <w:t>pre-processing</w:t>
      </w:r>
      <w:r w:rsidRPr="001B3DA7">
        <w:rPr>
          <w:rFonts w:cs="Times New Roman"/>
        </w:rPr>
        <w:t>, both deep and shallow CNN was used across and within</w:t>
      </w:r>
      <w:r w:rsidR="00786625" w:rsidRPr="001B3DA7">
        <w:rPr>
          <w:rFonts w:cs="Times New Roman"/>
        </w:rPr>
        <w:t>-</w:t>
      </w:r>
      <w:r w:rsidRPr="001B3DA7">
        <w:rPr>
          <w:rFonts w:cs="Times New Roman"/>
        </w:rPr>
        <w:t>subject classification. In the result</w:t>
      </w:r>
      <w:r w:rsidR="000F6E39">
        <w:rPr>
          <w:rFonts w:cs="Times New Roman"/>
        </w:rPr>
        <w:t>s</w:t>
      </w:r>
      <w:r w:rsidRPr="001B3DA7">
        <w:rPr>
          <w:rFonts w:cs="Times New Roman"/>
        </w:rPr>
        <w:t>, [21] claims for each approach paradigms explained performed differently</w:t>
      </w:r>
      <w:r w:rsidR="00786625" w:rsidRPr="001B3DA7">
        <w:rPr>
          <w:rFonts w:cs="Times New Roman"/>
        </w:rPr>
        <w:t>,</w:t>
      </w:r>
      <w:r w:rsidRPr="001B3DA7">
        <w:rPr>
          <w:rFonts w:cs="Times New Roman"/>
        </w:rPr>
        <w:t xml:space="preserve"> and there is an in-conclusion for this matter. </w:t>
      </w:r>
    </w:p>
    <w:p w14:paraId="3AB029ED" w14:textId="4595AF60" w:rsidR="002B127F" w:rsidRPr="001B3DA7" w:rsidRDefault="00FE5447">
      <w:pPr>
        <w:rPr>
          <w:rFonts w:cs="Times New Roman"/>
        </w:rPr>
      </w:pPr>
      <w:r w:rsidRPr="001B3DA7">
        <w:rPr>
          <w:rFonts w:cs="Times New Roman"/>
        </w:rPr>
        <w:t xml:space="preserve">Similar to [20], </w:t>
      </w:r>
      <w:r w:rsidR="0099179F" w:rsidRPr="001B3DA7">
        <w:rPr>
          <w:rFonts w:cs="Times New Roman"/>
        </w:rPr>
        <w:fldChar w:fldCharType="begin" w:fldLock="1"/>
      </w:r>
      <w:r w:rsidR="0099179F" w:rsidRPr="001B3DA7">
        <w:rPr>
          <w:rFonts w:cs="Times New Roman"/>
        </w:rPr>
        <w:instrText>ADDIN CSL_CITATION {"citationItems":[{"id":"ITEM-1","itemData":{"DOI":"10.1371/journal.pone.0172578","ISSN":"19326203","abstract":"Copyright © 2017 Kwak et al. This is an open access article distributed under the terms of the Creative Commons Attribution License, which permits unrestricted use, distribution, and reproduction in any medium, provided the original author and source are credited. The robust analysis of neural signals is a challenging problem. Here, we contribute a convolutional neural network (CNN) for the robust classification of a steady-state visual evoked potentials (SSVEPs) paradigm. We measure electroencephalogram (EEG)-based SSVEPs for a brain-controlled exoskeleton under ambulatory conditions in which numerous artifacts may deteriorate decoding. The proposed CNN is shown to achieve reliable performance under these challenging conditions. To validate the proposed method, we have acquired an SSVEP dataset under two conditions: 1) a static environment, in a standing position while fixated into a lower-limb exoskeleton and 2) an ambulatory environment, walking along a test course wearing the exoskeleton (here, artifacts are most challenging). The proposed CNN is compared to a standard neural network and other state-of-the-art methods for SSVEP decoding (i.e., a canonical correlation analysis (CCA)-based classifier, a multivariate synchronization index (MSI), a CCA combined with k-nearest neighbors (CCA-KNN) classifier) in an offline analysis. We found highly encouraging SSVEP decoding results for the CNN architecture, surpassing those of other methods with classification rates of 99.28% and 94.03% in the static and ambulatory conditions, respectively. A subsequent analysis inspects the representation found by the CNN at each layer and can thus contribute to a better understanding of the CNN's robust, accurate decoding abilities.","author":[{"dropping-particle":"","family":"Kwak","given":"No Sang","non-dropping-particle":"","parse-names":false,"suffix":""},{"dropping-particle":"","family":"Müller","given":"Klaus Robert","non-dropping-particle":"","parse-names":false,"suffix":""},{"dropping-particle":"","family":"Lee","given":"Seong Whan","non-dropping-particle":"","parse-names":false,"suffix":""}],"container-title":"PLoS ONE","id":"ITEM-1","issued":{"date-parts":[["2017"]]},"title":"A convolutional neural network for steady state visual evoked potential classification under ambulatory environment","type":"article-journal"},"uris":["http://www.mendeley.com/documents/?uuid=d774951e-59eb-4ecd-af08-cdcb04ffd136"]}],"mendeley":{"formattedCitation":"[22]","plainTextFormattedCitation":"[22]","previouslyFormattedCitation":"[22]"},"properties":{"noteIndex":0},"schema":"https://github.com/citation-style-language/schema/raw/master/csl-citation.json"}</w:instrText>
      </w:r>
      <w:r w:rsidR="0099179F" w:rsidRPr="001B3DA7">
        <w:rPr>
          <w:rFonts w:cs="Times New Roman"/>
        </w:rPr>
        <w:fldChar w:fldCharType="separate"/>
      </w:r>
      <w:r w:rsidR="0099179F" w:rsidRPr="001B3DA7">
        <w:rPr>
          <w:rFonts w:cs="Times New Roman"/>
          <w:noProof/>
        </w:rPr>
        <w:t>[22]</w:t>
      </w:r>
      <w:r w:rsidR="0099179F" w:rsidRPr="001B3DA7">
        <w:rPr>
          <w:rFonts w:cs="Times New Roman"/>
        </w:rPr>
        <w:fldChar w:fldCharType="end"/>
      </w:r>
      <w:r w:rsidRPr="001B3DA7">
        <w:rPr>
          <w:rFonts w:cs="Times New Roman"/>
        </w:rPr>
        <w:t xml:space="preserve"> used five stimuli which visualised as LEDs, each LED was controlled to have different frequencies in flickering. [22] paper states that the </w:t>
      </w:r>
      <w:r w:rsidR="00786625" w:rsidRPr="001B3DA7">
        <w:rPr>
          <w:rFonts w:cs="Times New Roman"/>
        </w:rPr>
        <w:t>project aimed</w:t>
      </w:r>
      <w:r w:rsidRPr="001B3DA7">
        <w:rPr>
          <w:rFonts w:cs="Times New Roman"/>
        </w:rPr>
        <w:t xml:space="preserve"> to use a visual stimulus generator to command an exoskeleton. [22] states that in the SSVEP signal measurement, a set of eight wet-EEG was used. In the implementation, [22] states a comparison was made with three different neural networks (NN), these proposed NN are:</w:t>
      </w:r>
    </w:p>
    <w:p w14:paraId="3AB029EE" w14:textId="77777777" w:rsidR="002B127F" w:rsidRPr="001B3DA7" w:rsidRDefault="00FE5447">
      <w:pPr>
        <w:pStyle w:val="ListParagraph"/>
        <w:numPr>
          <w:ilvl w:val="0"/>
          <w:numId w:val="11"/>
        </w:numPr>
        <w:spacing w:line="240" w:lineRule="auto"/>
        <w:rPr>
          <w:rFonts w:cs="Times New Roman"/>
        </w:rPr>
      </w:pPr>
      <w:r w:rsidRPr="001B3DA7">
        <w:rPr>
          <w:rFonts w:cs="Times New Roman"/>
        </w:rPr>
        <w:t>Three-layer network (CNN-1).</w:t>
      </w:r>
    </w:p>
    <w:p w14:paraId="3AB029EF" w14:textId="77777777" w:rsidR="002B127F" w:rsidRPr="001B3DA7" w:rsidRDefault="00FE5447">
      <w:pPr>
        <w:pStyle w:val="ListParagraph"/>
        <w:numPr>
          <w:ilvl w:val="0"/>
          <w:numId w:val="11"/>
        </w:numPr>
        <w:spacing w:line="240" w:lineRule="auto"/>
        <w:rPr>
          <w:rFonts w:cs="Times New Roman"/>
        </w:rPr>
      </w:pPr>
      <w:r w:rsidRPr="001B3DA7">
        <w:rPr>
          <w:rFonts w:cs="Times New Roman"/>
        </w:rPr>
        <w:t>Four-layer network (CNN-2).</w:t>
      </w:r>
    </w:p>
    <w:p w14:paraId="3AB029F0" w14:textId="77777777" w:rsidR="002B127F" w:rsidRPr="001B3DA7" w:rsidRDefault="00FE5447">
      <w:pPr>
        <w:pStyle w:val="ListParagraph"/>
        <w:numPr>
          <w:ilvl w:val="0"/>
          <w:numId w:val="11"/>
        </w:numPr>
        <w:spacing w:line="240" w:lineRule="auto"/>
        <w:rPr>
          <w:rFonts w:cs="Times New Roman"/>
        </w:rPr>
      </w:pPr>
      <w:r w:rsidRPr="001B3DA7">
        <w:rPr>
          <w:rFonts w:cs="Times New Roman"/>
        </w:rPr>
        <w:t>Fully-connected NN.</w:t>
      </w:r>
    </w:p>
    <w:p w14:paraId="3AB029F1" w14:textId="1D469033" w:rsidR="002B127F" w:rsidRPr="001B3DA7" w:rsidRDefault="00FE5447">
      <w:pPr>
        <w:rPr>
          <w:rFonts w:cs="Times New Roman"/>
        </w:rPr>
      </w:pPr>
      <w:r w:rsidRPr="001B3DA7">
        <w:rPr>
          <w:rFonts w:cs="Times New Roman"/>
        </w:rPr>
        <w:t xml:space="preserve">These comparisons were possible with measuring by Canonical Correlation Analysis (CCA), Canonical Correlation Analysis with k-Nearest Neighbours (CCA-KNN), Multivariate </w:t>
      </w:r>
      <w:r w:rsidR="00303962">
        <w:rPr>
          <w:rFonts w:cs="Times New Roman"/>
        </w:rPr>
        <w:t>S</w:t>
      </w:r>
      <w:r w:rsidRPr="001B3DA7">
        <w:rPr>
          <w:rFonts w:cs="Times New Roman"/>
        </w:rPr>
        <w:t>ynchronization Index</w:t>
      </w:r>
      <w:r w:rsidR="000F6E39">
        <w:rPr>
          <w:rFonts w:cs="Times New Roman"/>
        </w:rPr>
        <w:t xml:space="preserve"> </w:t>
      </w:r>
      <w:r w:rsidRPr="001B3DA7">
        <w:rPr>
          <w:rFonts w:cs="Times New Roman"/>
        </w:rPr>
        <w:t>(MSI). In [22]’s paper, it is mentioned that real-time data was not used</w:t>
      </w:r>
      <w:r w:rsidR="00786625" w:rsidRPr="001B3DA7">
        <w:rPr>
          <w:rFonts w:cs="Times New Roman"/>
        </w:rPr>
        <w:t>. I</w:t>
      </w:r>
      <w:r w:rsidRPr="001B3DA7">
        <w:rPr>
          <w:rFonts w:cs="Times New Roman"/>
        </w:rPr>
        <w:t>nstead</w:t>
      </w:r>
      <w:r w:rsidR="00786625" w:rsidRPr="001B3DA7">
        <w:rPr>
          <w:rFonts w:cs="Times New Roman"/>
        </w:rPr>
        <w:t>,</w:t>
      </w:r>
      <w:r w:rsidRPr="001B3DA7">
        <w:rPr>
          <w:rFonts w:cs="Times New Roman"/>
        </w:rPr>
        <w:t xml:space="preserve"> a set of pre-processed data was proposed. [22] states </w:t>
      </w:r>
      <w:r w:rsidR="00075247">
        <w:rPr>
          <w:rFonts w:cs="Times New Roman"/>
        </w:rPr>
        <w:t xml:space="preserve">the </w:t>
      </w:r>
      <w:r w:rsidRPr="001B3DA7">
        <w:rPr>
          <w:rFonts w:cs="Times New Roman"/>
        </w:rPr>
        <w:t>CNN-1 method achieved best accuracy in comparison to other NNs.</w:t>
      </w:r>
    </w:p>
    <w:p w14:paraId="3AB029F3" w14:textId="75339101" w:rsidR="002B127F" w:rsidRPr="001B3DA7" w:rsidRDefault="00FE5447">
      <w:pPr>
        <w:rPr>
          <w:rFonts w:cs="Times New Roman"/>
        </w:rPr>
      </w:pPr>
      <w:r w:rsidRPr="001B3DA7">
        <w:rPr>
          <w:rFonts w:cs="Times New Roman"/>
        </w:rPr>
        <w:t>A five</w:t>
      </w:r>
      <w:r w:rsidR="00786625" w:rsidRPr="001B3DA7">
        <w:rPr>
          <w:rFonts w:cs="Times New Roman"/>
        </w:rPr>
        <w:t>-</w:t>
      </w:r>
      <w:r w:rsidRPr="001B3DA7">
        <w:rPr>
          <w:rFonts w:cs="Times New Roman"/>
        </w:rPr>
        <w:t xml:space="preserve">class SSVEP signal has </w:t>
      </w:r>
      <w:r w:rsidR="00075247">
        <w:rPr>
          <w:rFonts w:cs="Times New Roman"/>
        </w:rPr>
        <w:t xml:space="preserve">a </w:t>
      </w:r>
      <w:r w:rsidRPr="001B3DA7">
        <w:rPr>
          <w:rFonts w:cs="Times New Roman"/>
        </w:rPr>
        <w:t xml:space="preserve">classification issue where the author </w:t>
      </w:r>
      <w:r w:rsidR="0099179F" w:rsidRPr="001B3DA7">
        <w:rPr>
          <w:rFonts w:cs="Times New Roman"/>
        </w:rPr>
        <w:fldChar w:fldCharType="begin" w:fldLock="1"/>
      </w:r>
      <w:r w:rsidR="0099179F" w:rsidRPr="001B3DA7">
        <w:rPr>
          <w:rFonts w:cs="Times New Roman"/>
        </w:rPr>
        <w:instrText>ADDIN CSL_CITATION {"citationItems":[{"id":"ITEM-1","itemData":{"DOI":"10.1109/SMC.2017.8122608","ISBN":"9781538616451","abstract":"Brain-computer interface (BCI) is an emerging area of research that aims to improve the quality of human-computer applications. It has enormous scope in biomedical applications, neural rehabilitation, biometric authentication, educational pro-grammes, and entertainment applications. A BCI system has four major components: signal acquisition, signal preprocessing, feature extraction, and classification. In this study, we provide a comparison of various traditional classification algorithms to the newer methods of deep learning. We explore two different types of deep learning methods, namely, convolutional neural networks (CNN) and recurrent neural networks (RNN) with long short-term memory (LSTM) architecture. We test the classification accuracies on a recent 5-class steady-state visual evoked potential (SSVEP) dataset. The results prove the superiority of deep learning methods in comparison with the traditional classification algorithms. Amongst the traditional classifiers, support vector machine (SVM) with Gaussian kernel employing sequential forward selection (SFS) of features provided a better classification accuracy of 66.09%, while CNN provided the highest classifica-tion accuracy of 69.03%.","author":[{"dropping-particle":"","family":"Thomas","given":"John","non-dropping-particle":"","parse-names":false,"suffix":""},{"dropping-particle":"","family":"Maszczyk","given":"Tomasz","non-dropping-particle":"","parse-names":false,"suffix":""},{"dropping-particle":"","family":"Sinha","given":"Nishant","non-dropping-particle":"","parse-names":false,"suffix":""},{"dropping-particle":"","family":"Kluge","given":"Tilmann","non-dropping-particle":"","parse-names":false,"suffix":""},{"dropping-particle":"","family":"Dauwels","given":"Justin","non-dropping-particle":"","parse-names":false,"suffix":""}],"container-title":"2017 IEEE International Conference on Systems, Man, and Cybernetics, SMC 2017","id":"ITEM-1","issued":{"date-parts":[["2017"]]},"title":"Deep learning-based classification for brain-computer interfaces","type":"paper-conference"},"uris":["http://www.mendeley.com/documents/?uuid=ba33fc47-f784-4dbf-87d8-a8ab59592223"]}],"mendeley":{"formattedCitation":"[23]","plainTextFormattedCitation":"[23]","previouslyFormattedCitation":"[23]"},"properties":{"noteIndex":0},"schema":"https://github.com/citation-style-language/schema/raw/master/csl-citation.json"}</w:instrText>
      </w:r>
      <w:r w:rsidR="0099179F" w:rsidRPr="001B3DA7">
        <w:rPr>
          <w:rFonts w:cs="Times New Roman"/>
        </w:rPr>
        <w:fldChar w:fldCharType="separate"/>
      </w:r>
      <w:r w:rsidR="0099179F" w:rsidRPr="001B3DA7">
        <w:rPr>
          <w:rFonts w:cs="Times New Roman"/>
          <w:noProof/>
        </w:rPr>
        <w:t>[23]</w:t>
      </w:r>
      <w:r w:rsidR="0099179F" w:rsidRPr="001B3DA7">
        <w:rPr>
          <w:rFonts w:cs="Times New Roman"/>
        </w:rPr>
        <w:fldChar w:fldCharType="end"/>
      </w:r>
      <w:r w:rsidRPr="001B3DA7">
        <w:rPr>
          <w:rFonts w:cs="Times New Roman"/>
        </w:rPr>
        <w:t xml:space="preserve"> stated </w:t>
      </w:r>
      <w:r w:rsidR="00467BFE">
        <w:rPr>
          <w:rFonts w:cs="Times New Roman"/>
        </w:rPr>
        <w:t xml:space="preserve">that </w:t>
      </w:r>
      <w:r w:rsidRPr="001B3DA7">
        <w:rPr>
          <w:rFonts w:cs="Times New Roman"/>
        </w:rPr>
        <w:t>the classification was made possible by combining deep learning and traditional machine learning.</w:t>
      </w:r>
      <w:r w:rsidR="00467BFE">
        <w:rPr>
          <w:rFonts w:cs="Times New Roman"/>
        </w:rPr>
        <w:t xml:space="preserve"> </w:t>
      </w:r>
      <w:r w:rsidRPr="001B3DA7">
        <w:rPr>
          <w:rFonts w:cs="Times New Roman"/>
        </w:rPr>
        <w:t xml:space="preserve">[23] used datasets from </w:t>
      </w:r>
      <w:r w:rsidR="0099179F" w:rsidRPr="001B3DA7">
        <w:rPr>
          <w:rFonts w:cs="Times New Roman"/>
        </w:rPr>
        <w:fldChar w:fldCharType="begin" w:fldLock="1"/>
      </w:r>
      <w:r w:rsidR="0099179F" w:rsidRPr="001B3DA7">
        <w:rPr>
          <w:rFonts w:cs="Times New Roman"/>
        </w:rPr>
        <w:instrText>ADDIN CSL_CITATION {"citationItems":[{"id":"ITEM-1","itemData":{"ISSN":"15244539","abstract":"The newly inaugurated Research Resource for Complex Physiologic Signals, which was created under the auspices of the National Center for Research Resources of the National Institutes of Health, is intended to stimulate current research and new investigations in the study of cardiovascular and other complex biomedical signals. The resource has 3 interdependent components. PhysioBank is a large and growing archive of well-characterized digital recordings of physiological signals and related data for use by the biomedical research community. It currently includes databases of multiparameter cardiopulmonary, neural, and other biomedical signals from healthy subjects and from patients with a variety of conditions with major public health implications, including life-threatening arrhythmias, congestive heart failure, sleep apnea, neurological disorders, and aging. PhysioToolkit is a library of open-source software for physiological signal processing and analysis, the detection of physiologically significant events using both classic techniques and novel methods based on statistical physics and nonlinear dynamics, the interactive display and characterization of signals, the creation of new databases, the simulation of physiological and other signals, the quantitative evaluation and comparison of analysis methods, and the analysis of nonstationary processes. PhysioNet is an on-line forum for the dissemination and exchange of recorded biomedical signals and open-source software for analyzing them. It provides facilities for the cooperative analysis of data and the evaluation of proposed new algorithms. In addition to providing free electronic access to PhysioBank data and PhysioToolkit software via the World Wide Web (http://www.physionet. org), PhysioNet offers services and training via on-line tutorials to assist users with varying levels of expertise.","author":[{"dropping-particle":"","family":"Goldberger","given":"A. L.","non-dropping-particle":"","parse-names":false,"suffix":""},{"dropping-particle":"","family":"Amaral","given":"L. A.","non-dropping-particle":"","parse-names":false,"suffix":""},{"dropping-particle":"","family":"Glass","given":"L.","non-dropping-particle":"","parse-names":false,"suffix":""},{"dropping-particle":"","family":"Hausdorff","given":"J. M.","non-dropping-particle":"","parse-names":false,"suffix":""},{"dropping-particle":"","family":"Ivanov","given":"P. C.","non-dropping-particle":"","parse-names":false,"suffix":""},{"dropping-particle":"","family":"Mark","given":"R. G.","non-dropping-particle":"","parse-names":false,"suffix":""},{"dropping-particle":"","family":"Mietus","given":"J. E.","non-dropping-particle":"","parse-names":false,"suffix":""},{"dropping-particle":"","family":"Moody","given":"G. B.","non-dropping-particle":"","parse-names":false,"suffix":""},{"dropping-particle":"","family":"Peng","given":"C. K.","non-dropping-particle":"","parse-names":false,"suffix":""},{"dropping-particle":"","family":"Stanley","given":"H. E.","non-dropping-particle":"","parse-names":false,"suffix":""}],"container-title":"Circulation","id":"ITEM-1","issued":{"date-parts":[["2000"]]},"title":"PhysioBank, PhysioToolkit, and PhysioNet: components of a new research resource for complex physiologic signals.","type":"article-journal"},"uris":["http://www.mendeley.com/documents/?uuid=51afcd4d-8812-4678-9084-7d0ae122189d"]}],"mendeley":{"formattedCitation":"[24]","plainTextFormattedCitation":"[24]","previouslyFormattedCitation":"[24]"},"properties":{"noteIndex":0},"schema":"https://github.com/citation-style-language/schema/raw/master/csl-citation.json"}</w:instrText>
      </w:r>
      <w:r w:rsidR="0099179F" w:rsidRPr="001B3DA7">
        <w:rPr>
          <w:rFonts w:cs="Times New Roman"/>
        </w:rPr>
        <w:fldChar w:fldCharType="separate"/>
      </w:r>
      <w:r w:rsidR="0099179F" w:rsidRPr="001B3DA7">
        <w:rPr>
          <w:rFonts w:cs="Times New Roman"/>
          <w:noProof/>
        </w:rPr>
        <w:t>[24]</w:t>
      </w:r>
      <w:r w:rsidR="0099179F" w:rsidRPr="001B3DA7">
        <w:rPr>
          <w:rFonts w:cs="Times New Roman"/>
        </w:rPr>
        <w:fldChar w:fldCharType="end"/>
      </w:r>
      <w:r w:rsidRPr="001B3DA7">
        <w:rPr>
          <w:rFonts w:cs="Times New Roman"/>
        </w:rPr>
        <w:t xml:space="preserve">. </w:t>
      </w:r>
      <w:r w:rsidR="00075247">
        <w:rPr>
          <w:rFonts w:cs="Times New Roman"/>
        </w:rPr>
        <w:t>Five flickering stimuli frequencies made the dataset</w:t>
      </w:r>
      <w:r w:rsidRPr="001B3DA7">
        <w:rPr>
          <w:rFonts w:cs="Times New Roman"/>
        </w:rPr>
        <w:t xml:space="preserve">. Each signal was gathered by traditional wet-EEG. [23] proposed to compare deep learning methods against classifiers such as Multi-layer Perceptron (MLP), decision trees, k-Nearest Neighbour (KNN) and Support Vector Machine (SVM). [23] states the deep learning methods include, CNN and Recurrent Neural Network (RNN) with Long-Short Term Memory (LSTM). [23] claims CNN performance had </w:t>
      </w:r>
      <w:r w:rsidR="00786625" w:rsidRPr="001B3DA7">
        <w:rPr>
          <w:rFonts w:cs="Times New Roman"/>
        </w:rPr>
        <w:t xml:space="preserve">the </w:t>
      </w:r>
      <w:r w:rsidRPr="001B3DA7">
        <w:rPr>
          <w:rFonts w:cs="Times New Roman"/>
        </w:rPr>
        <w:t>highest performance in comparison to other approaches, the mean accuracy achieved was 69.03%. Comparatively, SVM achieved highest overall accuracy.</w:t>
      </w:r>
    </w:p>
    <w:p w14:paraId="3AB029F5" w14:textId="0C9F457C" w:rsidR="002B127F" w:rsidRPr="001B3DA7" w:rsidRDefault="00FE5447">
      <w:pPr>
        <w:rPr>
          <w:rFonts w:cs="Times New Roman"/>
        </w:rPr>
      </w:pPr>
      <w:r w:rsidRPr="001B3DA7">
        <w:rPr>
          <w:rFonts w:cs="Times New Roman"/>
        </w:rPr>
        <w:t>On the higher level of implementation of BCI, virtual reality is combined with BCI for any real-time experiments and simulations.</w:t>
      </w:r>
      <w:r w:rsidR="00082787">
        <w:rPr>
          <w:rFonts w:cs="Times New Roman"/>
        </w:rPr>
        <w:t xml:space="preserve"> </w:t>
      </w:r>
      <w:r w:rsidR="0099179F" w:rsidRPr="001B3DA7">
        <w:rPr>
          <w:rFonts w:cs="Times New Roman"/>
        </w:rPr>
        <w:fldChar w:fldCharType="begin" w:fldLock="1"/>
      </w:r>
      <w:r w:rsidR="0099179F" w:rsidRPr="001B3DA7">
        <w:rPr>
          <w:rFonts w:cs="Times New Roman"/>
        </w:rPr>
        <w:instrText>ADDIN CSL_CITATION {"citationItems":[{"id":"ITEM-1","itemData":{"ISBN":"2930307099","abstract":"An electroencephalogram (EEG) based brain-computer interface (BCI) was connected with a Virtual Reality system in order to control a smart home application. Therefore special control masks were developed which allowed using the P300 component of the EEG as input signal for the BCI system. Control commands for switching TV channels, for opening and closing doors and windows, for navigation and conversation were realized. Experiments with 12 subjects were made to investigate the speed and accuracy that can be achieved if several hundred of commands are used to control the smart home environment. The study clearly shows that such a BCI system can be used for smart home control. The Virtual Reality approach is a very cost effective way for testing the smart home environment together with the BCI system.","author":[{"dropping-particle":"","family":"Guger","given":"C.","non-dropping-particle":"","parse-names":false,"suffix":""},{"dropping-particle":"","family":"Holzner","given":"C.","non-dropping-particle":"","parse-names":false,"suffix":""},{"dropping-particle":"","family":"Grönegress","given":"C.","non-dropping-particle":"","parse-names":false,"suffix":""},{"dropping-particle":"","family":"Edlinger","given":"G.","non-dropping-particle":"","parse-names":false,"suffix":""},{"dropping-particle":"","family":"Slater","given":"M.","non-dropping-particle":"","parse-names":false,"suffix":""}],"container-title":"ESANN 2009 Proceedings, 17th European Symposium on Artificial Neural Networks - Advances in Computational Intelligence and Learning","id":"ITEM-1","issued":{"date-parts":[["2009"]]},"title":"Brain-computer interface for virtual reality control","type":"paper-conference"},"uris":["http://www.mendeley.com/documents/?uuid=e0090fdc-f15c-470d-a175-62cd58595a66"]}],"mendeley":{"formattedCitation":"[25]","plainTextFormattedCitation":"[25]","previouslyFormattedCitation":"[25]"},"properties":{"noteIndex":0},"schema":"https://github.com/citation-style-language/schema/raw/master/csl-citation.json"}</w:instrText>
      </w:r>
      <w:r w:rsidR="0099179F" w:rsidRPr="001B3DA7">
        <w:rPr>
          <w:rFonts w:cs="Times New Roman"/>
        </w:rPr>
        <w:fldChar w:fldCharType="separate"/>
      </w:r>
      <w:r w:rsidR="0099179F" w:rsidRPr="001B3DA7">
        <w:rPr>
          <w:rFonts w:cs="Times New Roman"/>
          <w:noProof/>
        </w:rPr>
        <w:t>[25]</w:t>
      </w:r>
      <w:r w:rsidR="0099179F" w:rsidRPr="001B3DA7">
        <w:rPr>
          <w:rFonts w:cs="Times New Roman"/>
        </w:rPr>
        <w:fldChar w:fldCharType="end"/>
      </w:r>
      <w:r w:rsidRPr="001B3DA7">
        <w:rPr>
          <w:rFonts w:cs="Times New Roman"/>
        </w:rPr>
        <w:t xml:space="preserve"> states that they have demonstrated BCI with VR by implementing a smart home application in a virtual reality environment. [25] states the environment was made in extreme VR (XVR) and a BCI with P300 system was connected to the environment. [25] claims that it made possible for the subjects to interact with the environment like switching lights through BCI. In [25] experiment, 8, 4</w:t>
      </w:r>
      <w:r w:rsidR="00075247">
        <w:rPr>
          <w:rFonts w:cs="Times New Roman"/>
        </w:rPr>
        <w:t>,</w:t>
      </w:r>
      <w:r w:rsidRPr="001B3DA7">
        <w:rPr>
          <w:rFonts w:cs="Times New Roman"/>
        </w:rPr>
        <w:t xml:space="preserve"> and </w:t>
      </w:r>
      <w:r w:rsidR="00786625" w:rsidRPr="001B3DA7">
        <w:rPr>
          <w:rFonts w:cs="Times New Roman"/>
        </w:rPr>
        <w:t>two</w:t>
      </w:r>
      <w:r w:rsidRPr="001B3DA7">
        <w:rPr>
          <w:rFonts w:cs="Times New Roman"/>
        </w:rPr>
        <w:t xml:space="preserve"> flashes of stimuli were used. The experiment for each flash was timed</w:t>
      </w:r>
      <w:r w:rsidR="00786625" w:rsidRPr="001B3DA7">
        <w:rPr>
          <w:rFonts w:cs="Times New Roman"/>
        </w:rPr>
        <w:t>,</w:t>
      </w:r>
      <w:r w:rsidRPr="001B3DA7">
        <w:rPr>
          <w:rFonts w:cs="Times New Roman"/>
        </w:rPr>
        <w:t xml:space="preserve"> and accuracy was measured. [25] claims that most subjects were successful in commanding the program and achieved 79 percent accuracy for </w:t>
      </w:r>
      <w:r w:rsidR="00786625" w:rsidRPr="001B3DA7">
        <w:rPr>
          <w:rFonts w:cs="Times New Roman"/>
        </w:rPr>
        <w:t>eight</w:t>
      </w:r>
      <w:r w:rsidRPr="001B3DA7">
        <w:rPr>
          <w:rFonts w:cs="Times New Roman"/>
        </w:rPr>
        <w:t xml:space="preserve"> flashes. In contrast, the experiment showed </w:t>
      </w:r>
      <w:r w:rsidR="00786625" w:rsidRPr="001B3DA7">
        <w:rPr>
          <w:rFonts w:cs="Times New Roman"/>
        </w:rPr>
        <w:t>four</w:t>
      </w:r>
      <w:r w:rsidRPr="001B3DA7">
        <w:rPr>
          <w:rFonts w:cs="Times New Roman"/>
        </w:rPr>
        <w:t xml:space="preserve"> flashes achieved 70 percent accuracy</w:t>
      </w:r>
      <w:r w:rsidR="00786625" w:rsidRPr="001B3DA7">
        <w:rPr>
          <w:rFonts w:cs="Times New Roman"/>
        </w:rPr>
        <w:t>,</w:t>
      </w:r>
      <w:r w:rsidRPr="001B3DA7">
        <w:rPr>
          <w:rFonts w:cs="Times New Roman"/>
        </w:rPr>
        <w:t xml:space="preserve"> and </w:t>
      </w:r>
      <w:r w:rsidR="00786625" w:rsidRPr="001B3DA7">
        <w:rPr>
          <w:rFonts w:cs="Times New Roman"/>
        </w:rPr>
        <w:t>two</w:t>
      </w:r>
      <w:r w:rsidRPr="001B3DA7">
        <w:rPr>
          <w:rFonts w:cs="Times New Roman"/>
        </w:rPr>
        <w:t xml:space="preserve"> flashes had the lowest accuracy of 54 percent. [25] suggested that </w:t>
      </w:r>
      <w:r w:rsidR="00786625" w:rsidRPr="001B3DA7">
        <w:rPr>
          <w:rFonts w:cs="Times New Roman"/>
        </w:rPr>
        <w:t xml:space="preserve">the </w:t>
      </w:r>
      <w:r w:rsidRPr="001B3DA7">
        <w:rPr>
          <w:rFonts w:cs="Times New Roman"/>
        </w:rPr>
        <w:t>P300 based BCI system is the most optimal method to control a smart home application.</w:t>
      </w:r>
    </w:p>
    <w:p w14:paraId="3AB029F6" w14:textId="25541259" w:rsidR="002B127F" w:rsidRPr="001B3DA7" w:rsidRDefault="00FE5447">
      <w:pPr>
        <w:rPr>
          <w:rFonts w:cs="Times New Roman"/>
        </w:rPr>
      </w:pPr>
      <w:r w:rsidRPr="001B3DA7">
        <w:rPr>
          <w:rFonts w:cs="Times New Roman"/>
        </w:rPr>
        <w:t xml:space="preserve">Similar to [25], </w:t>
      </w:r>
      <w:r w:rsidR="0099179F" w:rsidRPr="001B3DA7">
        <w:rPr>
          <w:rFonts w:cs="Times New Roman"/>
        </w:rPr>
        <w:fldChar w:fldCharType="begin" w:fldLock="1"/>
      </w:r>
      <w:r w:rsidR="0099179F" w:rsidRPr="001B3DA7">
        <w:rPr>
          <w:rFonts w:cs="Times New Roman"/>
        </w:rPr>
        <w:instrText>ADDIN CSL_CITATION {"citationItems":[{"id":"ITEM-1","itemData":{"DOI":"10.1109/ACCESS.2018.2809453","ISSN":"21693536","abstract":"©2013 IEEE. Brain-computer interfaces (BCIs) have enabled individuals to control devices, such as spellers, robotic arms, drones, and wheelchairs, but often these BCI applications are restricted to research laboratories. With the advent of virtual reality (VR) systems and the Internet of Things (IoT) we can couple these technologies to offer real-time control of a user's virtual and physical environment. Likewise, BCI applications are often single-use with user's having no control outside of the restrictions placed upon the applications at the time of creation. Therefore, there is a need to create a tool that allows users the flexibility to create and modularize aspects of BCI applications for control of IoT devices and VR environments. Using a popular video game engine, Unity, and coupling it with BCI2000, we can create diverse applications that give the end-user additional autonomy during the task at hand. We demonstrate the validity of controlling a Unity-based VR environment and several commercial IoT devices via direct neural interfacing processed through BCI2000.","author":[{"dropping-particle":"","family":"Coogan","given":"Christopher G","non-dropping-particle":"","parse-names":false,"suffix":""},{"dropping-particle":"","family":"He","given":"Bin","non-dropping-particle":"","parse-names":false,"suffix":""}],"container-title":"IEEE Access","id":"ITEM-1","issued":{"date-parts":[["2018"]]},"page":"10840-10849","publisher":"IEEE","title":"Brain-Computer Interface Control in a Virtual Reality Environment and Applications for the Internet of Things","type":"article-journal","volume":"6"},"uris":["http://www.mendeley.com/documents/?uuid=3dbf36bd-229b-4a8b-b3c4-0bf03e950f3f"]}],"mendeley":{"formattedCitation":"[26]","plainTextFormattedCitation":"[26]","previouslyFormattedCitation":"[26]"},"properties":{"noteIndex":0},"schema":"https://github.com/citation-style-language/schema/raw/master/csl-citation.json"}</w:instrText>
      </w:r>
      <w:r w:rsidR="0099179F" w:rsidRPr="001B3DA7">
        <w:rPr>
          <w:rFonts w:cs="Times New Roman"/>
        </w:rPr>
        <w:fldChar w:fldCharType="separate"/>
      </w:r>
      <w:r w:rsidR="0099179F" w:rsidRPr="001B3DA7">
        <w:rPr>
          <w:rFonts w:cs="Times New Roman"/>
          <w:noProof/>
        </w:rPr>
        <w:t>[26]</w:t>
      </w:r>
      <w:r w:rsidR="0099179F" w:rsidRPr="001B3DA7">
        <w:rPr>
          <w:rFonts w:cs="Times New Roman"/>
        </w:rPr>
        <w:fldChar w:fldCharType="end"/>
      </w:r>
      <w:r w:rsidRPr="001B3DA7">
        <w:rPr>
          <w:rFonts w:cs="Times New Roman"/>
        </w:rPr>
        <w:t xml:space="preserve"> used the game engine Unity </w:t>
      </w:r>
      <w:r w:rsidR="0099179F" w:rsidRPr="001B3DA7">
        <w:rPr>
          <w:rFonts w:cs="Times New Roman"/>
        </w:rPr>
        <w:fldChar w:fldCharType="begin" w:fldLock="1"/>
      </w:r>
      <w:r w:rsidR="0099179F" w:rsidRPr="001B3DA7">
        <w:rPr>
          <w:rFonts w:cs="Times New Roman"/>
        </w:rPr>
        <w:instrText>ADDIN CSL_CITATION {"citationItems":[{"id":"ITEM-1","itemData":{"DOI":"10.3969/j.issn.1002-6673.2014.04.028","abstract":"Unity is a flexible and powerful development platform for creating multiplatform 3D and 2D games and interactive experiences. It's a complete ecosystem for anyone who aims to build a business on creating high-end content and connecting to their most loyal and enthusiastic players and customers.","author":[{"dropping-particle":"","family":"Unity Technology","given":"","non-dropping-particle":"","parse-names":false,"suffix":""}],"container-title":"Unity Technology","id":"ITEM-1","issued":{"date-parts":[["2018"]]},"title":"Unity 3D","type":"webpage"},"uris":["http://www.mendeley.com/documents/?uuid=3b59919c-c816-40a5-be48-707f11769211"]}],"mendeley":{"formattedCitation":"[27]","plainTextFormattedCitation":"[27]","previouslyFormattedCitation":"[27]"},"properties":{"noteIndex":0},"schema":"https://github.com/citation-style-language/schema/raw/master/csl-citation.json"}</w:instrText>
      </w:r>
      <w:r w:rsidR="0099179F" w:rsidRPr="001B3DA7">
        <w:rPr>
          <w:rFonts w:cs="Times New Roman"/>
        </w:rPr>
        <w:fldChar w:fldCharType="separate"/>
      </w:r>
      <w:r w:rsidR="0099179F" w:rsidRPr="001B3DA7">
        <w:rPr>
          <w:rFonts w:cs="Times New Roman"/>
          <w:noProof/>
        </w:rPr>
        <w:t>[27]</w:t>
      </w:r>
      <w:r w:rsidR="0099179F" w:rsidRPr="001B3DA7">
        <w:rPr>
          <w:rFonts w:cs="Times New Roman"/>
        </w:rPr>
        <w:fldChar w:fldCharType="end"/>
      </w:r>
      <w:r w:rsidRPr="001B3DA7">
        <w:rPr>
          <w:rFonts w:cs="Times New Roman"/>
        </w:rPr>
        <w:t xml:space="preserve"> with BCI2000 to control the environment. [25] states that they aimed to demonstrate the validity of controls. The controls are directed to manipulate the unity-based VR environment. [25] showed the difference in using VR and normal screen and its effect on </w:t>
      </w:r>
      <w:r w:rsidRPr="001B3DA7">
        <w:rPr>
          <w:rFonts w:cs="Times New Roman"/>
        </w:rPr>
        <w:lastRenderedPageBreak/>
        <w:t>the performance of BCI classification. [25] states that the performance did not change during V</w:t>
      </w:r>
      <w:r w:rsidR="00075247">
        <w:rPr>
          <w:rFonts w:cs="Times New Roman"/>
        </w:rPr>
        <w:t xml:space="preserve">a </w:t>
      </w:r>
      <w:r w:rsidRPr="001B3DA7">
        <w:rPr>
          <w:rFonts w:cs="Times New Roman"/>
        </w:rPr>
        <w:t>R tasks on the naïve level, but it had small increase in the adept level of experiment.</w:t>
      </w:r>
    </w:p>
    <w:p w14:paraId="2EB9A938" w14:textId="6F474F8C" w:rsidR="00EF14DB" w:rsidRPr="001B3DA7" w:rsidRDefault="00EF14DB">
      <w:pPr>
        <w:rPr>
          <w:rFonts w:cs="Times New Roman"/>
        </w:rPr>
      </w:pPr>
    </w:p>
    <w:p w14:paraId="1DC39018" w14:textId="49353AD9" w:rsidR="00EF14DB" w:rsidRPr="001B3DA7" w:rsidRDefault="00EF14DB">
      <w:pPr>
        <w:rPr>
          <w:rFonts w:cs="Times New Roman"/>
        </w:rPr>
      </w:pPr>
    </w:p>
    <w:p w14:paraId="1A1F661C" w14:textId="058CA260" w:rsidR="00EF14DB" w:rsidRPr="001B3DA7" w:rsidRDefault="00EF14DB">
      <w:pPr>
        <w:rPr>
          <w:rFonts w:cs="Times New Roman"/>
        </w:rPr>
      </w:pPr>
    </w:p>
    <w:p w14:paraId="7F3DE016" w14:textId="3CAA213B" w:rsidR="00EF14DB" w:rsidRPr="001B3DA7" w:rsidRDefault="00EF14DB">
      <w:pPr>
        <w:rPr>
          <w:rFonts w:cs="Times New Roman"/>
        </w:rPr>
      </w:pPr>
    </w:p>
    <w:p w14:paraId="65C998FE" w14:textId="264D5963" w:rsidR="00EF14DB" w:rsidRPr="001B3DA7" w:rsidRDefault="00EF14DB">
      <w:pPr>
        <w:rPr>
          <w:rFonts w:cs="Times New Roman"/>
        </w:rPr>
      </w:pPr>
    </w:p>
    <w:p w14:paraId="006AEA0F" w14:textId="786376BC" w:rsidR="00EF14DB" w:rsidRPr="001B3DA7" w:rsidRDefault="00EF14DB">
      <w:pPr>
        <w:rPr>
          <w:rFonts w:cs="Times New Roman"/>
        </w:rPr>
      </w:pPr>
    </w:p>
    <w:p w14:paraId="1ACF0269" w14:textId="4E010417" w:rsidR="00EF14DB" w:rsidRPr="001B3DA7" w:rsidRDefault="00EF14DB">
      <w:pPr>
        <w:rPr>
          <w:rFonts w:cs="Times New Roman"/>
        </w:rPr>
      </w:pPr>
    </w:p>
    <w:p w14:paraId="1806D58D" w14:textId="01A1565F" w:rsidR="00EF14DB" w:rsidRPr="001B3DA7" w:rsidRDefault="00EF14DB">
      <w:pPr>
        <w:rPr>
          <w:rFonts w:cs="Times New Roman"/>
        </w:rPr>
      </w:pPr>
    </w:p>
    <w:p w14:paraId="257B19AF" w14:textId="14FA1EC8" w:rsidR="00EF14DB" w:rsidRPr="001B3DA7" w:rsidRDefault="00EF14DB">
      <w:pPr>
        <w:rPr>
          <w:rFonts w:cs="Times New Roman"/>
        </w:rPr>
      </w:pPr>
    </w:p>
    <w:p w14:paraId="5A7B9667" w14:textId="6AC581D2" w:rsidR="00EF14DB" w:rsidRPr="001B3DA7" w:rsidRDefault="00EF14DB">
      <w:pPr>
        <w:rPr>
          <w:rFonts w:cs="Times New Roman"/>
        </w:rPr>
      </w:pPr>
    </w:p>
    <w:p w14:paraId="36123E7D" w14:textId="21A928F7" w:rsidR="00EF14DB" w:rsidRPr="001B3DA7" w:rsidRDefault="00EF14DB">
      <w:pPr>
        <w:rPr>
          <w:rFonts w:cs="Times New Roman"/>
        </w:rPr>
      </w:pPr>
    </w:p>
    <w:p w14:paraId="71954606" w14:textId="684B41F5" w:rsidR="00EF14DB" w:rsidRPr="001B3DA7" w:rsidRDefault="00EF14DB">
      <w:pPr>
        <w:rPr>
          <w:rFonts w:cs="Times New Roman"/>
        </w:rPr>
      </w:pPr>
    </w:p>
    <w:p w14:paraId="2A2E3470" w14:textId="732126B6" w:rsidR="00EF14DB" w:rsidRDefault="00EF14DB">
      <w:pPr>
        <w:rPr>
          <w:rFonts w:cs="Times New Roman"/>
        </w:rPr>
      </w:pPr>
    </w:p>
    <w:p w14:paraId="59D6F812" w14:textId="26F7B05E" w:rsidR="008832C2" w:rsidRDefault="008832C2">
      <w:pPr>
        <w:rPr>
          <w:rFonts w:cs="Times New Roman"/>
        </w:rPr>
      </w:pPr>
    </w:p>
    <w:p w14:paraId="0735DA39" w14:textId="3801688A" w:rsidR="008832C2" w:rsidRDefault="008832C2">
      <w:pPr>
        <w:rPr>
          <w:rFonts w:cs="Times New Roman"/>
        </w:rPr>
      </w:pPr>
    </w:p>
    <w:p w14:paraId="291459F0" w14:textId="0CCB23EF" w:rsidR="008832C2" w:rsidRDefault="008832C2">
      <w:pPr>
        <w:rPr>
          <w:rFonts w:cs="Times New Roman"/>
        </w:rPr>
      </w:pPr>
    </w:p>
    <w:p w14:paraId="682E2FD5" w14:textId="4EEDFE6E" w:rsidR="008832C2" w:rsidRDefault="008832C2">
      <w:pPr>
        <w:rPr>
          <w:rFonts w:cs="Times New Roman"/>
        </w:rPr>
      </w:pPr>
    </w:p>
    <w:p w14:paraId="1B46AC10" w14:textId="01439D16" w:rsidR="008832C2" w:rsidRDefault="008832C2">
      <w:pPr>
        <w:rPr>
          <w:rFonts w:cs="Times New Roman"/>
        </w:rPr>
      </w:pPr>
    </w:p>
    <w:p w14:paraId="02795183" w14:textId="0338BC73" w:rsidR="00B704B6" w:rsidRDefault="00B704B6">
      <w:pPr>
        <w:rPr>
          <w:rFonts w:cs="Times New Roman"/>
        </w:rPr>
      </w:pPr>
    </w:p>
    <w:p w14:paraId="32A2418D" w14:textId="77777777" w:rsidR="00B704B6" w:rsidRPr="001B3DA7" w:rsidRDefault="00B704B6">
      <w:pPr>
        <w:rPr>
          <w:rFonts w:cs="Times New Roman"/>
        </w:rPr>
      </w:pPr>
    </w:p>
    <w:p w14:paraId="52C3AC83" w14:textId="6143095B" w:rsidR="00EF14DB" w:rsidRPr="001B3DA7" w:rsidRDefault="00EF14DB">
      <w:pPr>
        <w:rPr>
          <w:rFonts w:cs="Times New Roman"/>
        </w:rPr>
      </w:pPr>
    </w:p>
    <w:p w14:paraId="63CAD77A" w14:textId="7F0AEF8F" w:rsidR="00EF14DB" w:rsidRPr="001B3DA7" w:rsidRDefault="00EF14DB">
      <w:pPr>
        <w:rPr>
          <w:rFonts w:cs="Times New Roman"/>
        </w:rPr>
      </w:pPr>
    </w:p>
    <w:p w14:paraId="61954F9C" w14:textId="5CAB707F" w:rsidR="00EF14DB" w:rsidRPr="001B3DA7" w:rsidRDefault="00EF14DB">
      <w:pPr>
        <w:rPr>
          <w:rFonts w:cs="Times New Roman"/>
        </w:rPr>
      </w:pPr>
    </w:p>
    <w:p w14:paraId="38078EC1" w14:textId="539AECC3" w:rsidR="00EF14DB" w:rsidRPr="001B3DA7" w:rsidRDefault="00EF14DB">
      <w:pPr>
        <w:rPr>
          <w:rFonts w:cs="Times New Roman"/>
        </w:rPr>
      </w:pPr>
    </w:p>
    <w:p w14:paraId="7979E4EE" w14:textId="33FC2118" w:rsidR="00EF14DB" w:rsidRPr="001B3DA7" w:rsidRDefault="00EF14DB">
      <w:pPr>
        <w:rPr>
          <w:rFonts w:cs="Times New Roman"/>
        </w:rPr>
      </w:pPr>
    </w:p>
    <w:p w14:paraId="0F4A292B" w14:textId="0F77C467" w:rsidR="00EF14DB" w:rsidRPr="001B3DA7" w:rsidRDefault="00EF14DB">
      <w:pPr>
        <w:rPr>
          <w:rFonts w:cs="Times New Roman"/>
        </w:rPr>
      </w:pPr>
    </w:p>
    <w:p w14:paraId="123BECCF" w14:textId="77777777" w:rsidR="007E3E34" w:rsidRPr="001B3DA7" w:rsidRDefault="007E3E34">
      <w:pPr>
        <w:rPr>
          <w:rFonts w:cs="Times New Roman"/>
        </w:rPr>
      </w:pPr>
    </w:p>
    <w:p w14:paraId="3AB029F7" w14:textId="77777777" w:rsidR="002B127F" w:rsidRPr="001B3DA7" w:rsidRDefault="00FE5447">
      <w:pPr>
        <w:pStyle w:val="Heading1"/>
        <w:rPr>
          <w:color w:val="auto"/>
        </w:rPr>
      </w:pPr>
      <w:bookmarkStart w:id="58" w:name="_Toc15243088"/>
      <w:bookmarkStart w:id="59" w:name="_Toc15243310"/>
      <w:bookmarkStart w:id="60" w:name="_Toc15243323"/>
      <w:bookmarkStart w:id="61" w:name="_Toc17125517"/>
      <w:bookmarkStart w:id="62" w:name="_Toc17293971"/>
      <w:bookmarkStart w:id="63" w:name="_Toc17751950"/>
      <w:r w:rsidRPr="001B3DA7">
        <w:rPr>
          <w:color w:val="auto"/>
        </w:rPr>
        <w:lastRenderedPageBreak/>
        <w:t xml:space="preserve">Chapter 3 – </w:t>
      </w:r>
      <w:bookmarkEnd w:id="58"/>
      <w:bookmarkEnd w:id="59"/>
      <w:bookmarkEnd w:id="60"/>
      <w:r w:rsidRPr="001B3DA7">
        <w:rPr>
          <w:color w:val="auto"/>
        </w:rPr>
        <w:t>Design</w:t>
      </w:r>
      <w:bookmarkEnd w:id="61"/>
      <w:bookmarkEnd w:id="62"/>
      <w:bookmarkEnd w:id="63"/>
    </w:p>
    <w:p w14:paraId="3AB029F8" w14:textId="77777777" w:rsidR="002B127F" w:rsidRPr="001B3DA7" w:rsidRDefault="00FE5447">
      <w:pPr>
        <w:pStyle w:val="Heading2"/>
      </w:pPr>
      <w:bookmarkStart w:id="64" w:name="_Toc17125518"/>
      <w:bookmarkStart w:id="65" w:name="_Toc17293972"/>
      <w:bookmarkStart w:id="66" w:name="_Toc17751951"/>
      <w:r w:rsidRPr="001B3DA7">
        <w:t>3.1 Overall system</w:t>
      </w:r>
      <w:bookmarkEnd w:id="64"/>
      <w:bookmarkEnd w:id="65"/>
      <w:bookmarkEnd w:id="66"/>
    </w:p>
    <w:p w14:paraId="3AB029F9" w14:textId="77777777" w:rsidR="002B127F" w:rsidRPr="001B3DA7" w:rsidRDefault="00FE5447">
      <w:pPr>
        <w:rPr>
          <w:rFonts w:cs="Times New Roman"/>
        </w:rPr>
      </w:pPr>
      <w:r w:rsidRPr="001B3DA7">
        <w:rPr>
          <w:rFonts w:cs="Times New Roman"/>
        </w:rPr>
        <w:t>The system includes main components such as:</w:t>
      </w:r>
    </w:p>
    <w:p w14:paraId="3AB029FA" w14:textId="77777777" w:rsidR="002B127F" w:rsidRPr="001B3DA7" w:rsidRDefault="00FE5447">
      <w:pPr>
        <w:pStyle w:val="ListParagraph"/>
        <w:numPr>
          <w:ilvl w:val="0"/>
          <w:numId w:val="12"/>
        </w:numPr>
        <w:rPr>
          <w:rFonts w:cs="Times New Roman"/>
        </w:rPr>
      </w:pPr>
      <w:r w:rsidRPr="001B3DA7">
        <w:rPr>
          <w:rFonts w:cs="Times New Roman"/>
        </w:rPr>
        <w:t xml:space="preserve">Environment. </w:t>
      </w:r>
    </w:p>
    <w:p w14:paraId="3AB029FB" w14:textId="77777777" w:rsidR="002B127F" w:rsidRPr="001B3DA7" w:rsidRDefault="00FE5447">
      <w:pPr>
        <w:pStyle w:val="ListParagraph"/>
        <w:numPr>
          <w:ilvl w:val="0"/>
          <w:numId w:val="12"/>
        </w:numPr>
        <w:rPr>
          <w:rFonts w:cs="Times New Roman"/>
        </w:rPr>
      </w:pPr>
      <w:r w:rsidRPr="001B3DA7">
        <w:rPr>
          <w:rFonts w:cs="Times New Roman"/>
        </w:rPr>
        <w:t>BCI.</w:t>
      </w:r>
    </w:p>
    <w:p w14:paraId="3AB029FC" w14:textId="77777777" w:rsidR="002B127F" w:rsidRPr="001B3DA7" w:rsidRDefault="00FE5447">
      <w:pPr>
        <w:pStyle w:val="ListParagraph"/>
        <w:numPr>
          <w:ilvl w:val="0"/>
          <w:numId w:val="12"/>
        </w:numPr>
        <w:rPr>
          <w:rFonts w:cs="Times New Roman"/>
        </w:rPr>
      </w:pPr>
      <w:r w:rsidRPr="001B3DA7">
        <w:rPr>
          <w:rFonts w:cs="Times New Roman"/>
        </w:rPr>
        <w:t>Subjects.</w:t>
      </w:r>
    </w:p>
    <w:p w14:paraId="3AB029FD" w14:textId="77777777" w:rsidR="002B127F" w:rsidRPr="001B3DA7" w:rsidRDefault="00FE5447">
      <w:pPr>
        <w:pStyle w:val="Heading2"/>
      </w:pPr>
      <w:bookmarkStart w:id="67" w:name="_Toc17125519"/>
      <w:bookmarkStart w:id="68" w:name="_Toc17293973"/>
      <w:bookmarkStart w:id="69" w:name="_Toc17751952"/>
      <w:r w:rsidRPr="001B3DA7">
        <w:t>3.2 BCI side design</w:t>
      </w:r>
      <w:bookmarkEnd w:id="67"/>
      <w:bookmarkEnd w:id="68"/>
      <w:bookmarkEnd w:id="69"/>
    </w:p>
    <w:p w14:paraId="3AB029FE" w14:textId="30CAD8AF" w:rsidR="002B127F" w:rsidRPr="001B3DA7" w:rsidRDefault="00FE5447">
      <w:pPr>
        <w:rPr>
          <w:rFonts w:cs="Times New Roman"/>
        </w:rPr>
      </w:pPr>
      <w:r w:rsidRPr="001B3DA7">
        <w:rPr>
          <w:rFonts w:cs="Times New Roman"/>
        </w:rPr>
        <w:t>The BCI side of the system uses the OpenVibe [7] to create scenarios and manipulate and acquis signals. Each subject will be put through training by BCI first before they are set to interact with the environment. Further</w:t>
      </w:r>
      <w:r w:rsidR="00075247">
        <w:rPr>
          <w:rFonts w:cs="Times New Roman"/>
        </w:rPr>
        <w:t>,</w:t>
      </w:r>
      <w:r w:rsidRPr="001B3DA7">
        <w:rPr>
          <w:rFonts w:cs="Times New Roman"/>
        </w:rPr>
        <w:t xml:space="preserve"> in the process</w:t>
      </w:r>
      <w:r w:rsidR="00075247">
        <w:rPr>
          <w:rFonts w:cs="Times New Roman"/>
        </w:rPr>
        <w:t>,</w:t>
      </w:r>
      <w:r w:rsidRPr="001B3DA7">
        <w:rPr>
          <w:rFonts w:cs="Times New Roman"/>
        </w:rPr>
        <w:t xml:space="preserve"> the communication is made between BCI system and the environment system which the subject will use the BCI system to communicate with the environment. The Environment is made by Unity [27] which two environments are created, the two environments share the same architecture and resemble each other. The complex environment uses Unity’s high-resolution assets taken from the asset store. The simple environment uses Unity’s low polygonal shapes which creates a comprehensive object for the subject to distinguish shapes and the appliance they are intended to </w:t>
      </w:r>
      <w:r w:rsidR="00786625" w:rsidRPr="001B3DA7">
        <w:rPr>
          <w:rFonts w:cs="Times New Roman"/>
        </w:rPr>
        <w:t>be similar</w:t>
      </w:r>
      <w:r w:rsidRPr="001B3DA7">
        <w:rPr>
          <w:rFonts w:cs="Times New Roman"/>
        </w:rPr>
        <w:t>.</w:t>
      </w:r>
    </w:p>
    <w:p w14:paraId="3AB029FF" w14:textId="439DCE64" w:rsidR="002B127F" w:rsidRPr="001B3DA7" w:rsidRDefault="00FE5447">
      <w:pPr>
        <w:rPr>
          <w:rFonts w:cs="Times New Roman"/>
        </w:rPr>
      </w:pPr>
      <w:r w:rsidRPr="001B3DA7">
        <w:rPr>
          <w:rFonts w:cs="Times New Roman"/>
        </w:rPr>
        <w:t>Figure 3 illustrates the BCI side of the system, each subject will first go through acquisition testing</w:t>
      </w:r>
      <w:r w:rsidR="00786625" w:rsidRPr="001B3DA7">
        <w:rPr>
          <w:rFonts w:cs="Times New Roman"/>
        </w:rPr>
        <w:t>,</w:t>
      </w:r>
      <w:r w:rsidRPr="001B3DA7">
        <w:rPr>
          <w:rFonts w:cs="Times New Roman"/>
        </w:rPr>
        <w:t xml:space="preserve"> where the connection is tested, and channels will be observed. In the next step</w:t>
      </w:r>
      <w:r w:rsidR="00075247">
        <w:rPr>
          <w:rFonts w:cs="Times New Roman"/>
        </w:rPr>
        <w:t>,</w:t>
      </w:r>
      <w:r w:rsidRPr="001B3DA7">
        <w:rPr>
          <w:rFonts w:cs="Times New Roman"/>
        </w:rPr>
        <w:t xml:space="preserve"> the signals will be required twice, once for training the classifiers and the other will be used for testing the classifiers. After the data is gathered for training, a comma sp</w:t>
      </w:r>
      <w:r w:rsidR="00786625" w:rsidRPr="001B3DA7">
        <w:rPr>
          <w:rFonts w:cs="Times New Roman"/>
        </w:rPr>
        <w:t>atial pattern</w:t>
      </w:r>
      <w:r w:rsidRPr="001B3DA7">
        <w:rPr>
          <w:rFonts w:cs="Times New Roman"/>
        </w:rPr>
        <w:t xml:space="preserve"> training is taken place to create configuration files </w:t>
      </w:r>
      <w:r w:rsidR="00786625" w:rsidRPr="001B3DA7">
        <w:rPr>
          <w:rFonts w:cs="Times New Roman"/>
        </w:rPr>
        <w:t>e</w:t>
      </w:r>
      <w:r w:rsidRPr="001B3DA7">
        <w:rPr>
          <w:rFonts w:cs="Times New Roman"/>
        </w:rPr>
        <w:t xml:space="preserve">specially for target separators and dividing frequencies for training the classifiers separately for each frequency chosen for buttons to flicker. The configuration files will be used in classifier training which will use LDA and SVM to classify the data gathered. An optional scenario was made to measure the performance of each classifier and illustrate a confusion matrix for further analysing. In the final stage and scenario, the main processor tends to use TCP to get connected to Unity [27] and sends the stimulations predicted. </w:t>
      </w:r>
    </w:p>
    <w:p w14:paraId="0A2C5C7D" w14:textId="77777777" w:rsidR="006F24BB" w:rsidRPr="001B3DA7" w:rsidRDefault="00FE5447" w:rsidP="006F24BB">
      <w:pPr>
        <w:keepNext/>
      </w:pPr>
      <w:r w:rsidRPr="001B3DA7">
        <w:rPr>
          <w:rFonts w:cs="Times New Roman"/>
          <w:noProof/>
          <w:lang w:eastAsia="en-GB"/>
        </w:rPr>
        <w:lastRenderedPageBreak/>
        <w:drawing>
          <wp:inline distT="0" distB="0" distL="0" distR="0" wp14:anchorId="3AB02931" wp14:editId="3AB02932">
            <wp:extent cx="5943600" cy="4838703"/>
            <wp:effectExtent l="95250" t="95250" r="95250" b="95247"/>
            <wp:docPr id="3" name="Picture 3" descr="C:\Users\Mahrad\Downloads\Untitled Diagram (1).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rcRect/>
                    <a:stretch>
                      <a:fillRect/>
                    </a:stretch>
                  </pic:blipFill>
                  <pic:spPr>
                    <a:xfrm>
                      <a:off x="0" y="0"/>
                      <a:ext cx="5943600" cy="4838703"/>
                    </a:xfrm>
                    <a:prstGeom prst="rect">
                      <a:avLst/>
                    </a:prstGeom>
                    <a:noFill/>
                    <a:ln w="88897" cmpd="dbl">
                      <a:solidFill>
                        <a:srgbClr val="000000"/>
                      </a:solidFill>
                      <a:prstDash val="solid"/>
                    </a:ln>
                  </pic:spPr>
                </pic:pic>
              </a:graphicData>
            </a:graphic>
          </wp:inline>
        </w:drawing>
      </w:r>
    </w:p>
    <w:p w14:paraId="3AB02A00" w14:textId="58A69C58" w:rsidR="002B127F" w:rsidRPr="001B3DA7" w:rsidRDefault="006F24BB" w:rsidP="006F24BB">
      <w:pPr>
        <w:pStyle w:val="Caption"/>
      </w:pPr>
      <w:bookmarkStart w:id="70" w:name="_Toc17669598"/>
      <w:bookmarkStart w:id="71" w:name="_Toc17752006"/>
      <w:r w:rsidRPr="001B3DA7">
        <w:t xml:space="preserve">Figure </w:t>
      </w:r>
      <w:r w:rsidR="00382580">
        <w:fldChar w:fldCharType="begin"/>
      </w:r>
      <w:r w:rsidR="00382580">
        <w:instrText xml:space="preserve"> SEQ Figure \* ARABIC </w:instrText>
      </w:r>
      <w:r w:rsidR="00382580">
        <w:fldChar w:fldCharType="separate"/>
      </w:r>
      <w:r w:rsidR="00382580">
        <w:rPr>
          <w:noProof/>
        </w:rPr>
        <w:t>3</w:t>
      </w:r>
      <w:r w:rsidR="00382580">
        <w:rPr>
          <w:noProof/>
        </w:rPr>
        <w:fldChar w:fldCharType="end"/>
      </w:r>
      <w:r w:rsidRPr="001B3DA7">
        <w:t xml:space="preserve"> BCI SIDE OF THE SYSTEM</w:t>
      </w:r>
      <w:bookmarkEnd w:id="70"/>
      <w:bookmarkEnd w:id="71"/>
    </w:p>
    <w:p w14:paraId="3AB02A02" w14:textId="77777777" w:rsidR="002B127F" w:rsidRPr="001B3DA7" w:rsidRDefault="00FE5447">
      <w:pPr>
        <w:pStyle w:val="Heading2"/>
      </w:pPr>
      <w:bookmarkStart w:id="72" w:name="_Toc17125520"/>
      <w:bookmarkStart w:id="73" w:name="_Toc17293974"/>
      <w:bookmarkStart w:id="74" w:name="_Toc17751953"/>
      <w:r w:rsidRPr="001B3DA7">
        <w:t>3.3 environment side design</w:t>
      </w:r>
      <w:bookmarkEnd w:id="72"/>
      <w:bookmarkEnd w:id="73"/>
      <w:bookmarkEnd w:id="74"/>
    </w:p>
    <w:p w14:paraId="3AB02A03" w14:textId="06B0CA85" w:rsidR="002B127F" w:rsidRPr="001B3DA7" w:rsidRDefault="00FE5447">
      <w:pPr>
        <w:rPr>
          <w:rFonts w:cs="Times New Roman"/>
        </w:rPr>
      </w:pPr>
      <w:r w:rsidRPr="001B3DA7">
        <w:rPr>
          <w:rFonts w:cs="Times New Roman"/>
        </w:rPr>
        <w:t xml:space="preserve">There are two environments created to test BCI. </w:t>
      </w:r>
      <w:r w:rsidR="006F24BB" w:rsidRPr="001B3DA7">
        <w:rPr>
          <w:rFonts w:cs="Times New Roman"/>
        </w:rPr>
        <w:t>The</w:t>
      </w:r>
      <w:r w:rsidRPr="001B3DA7">
        <w:rPr>
          <w:rFonts w:cs="Times New Roman"/>
        </w:rPr>
        <w:t xml:space="preserve"> two environments follow the same blueprint in </w:t>
      </w:r>
      <w:r w:rsidR="00075247">
        <w:rPr>
          <w:rFonts w:cs="Times New Roman"/>
        </w:rPr>
        <w:t xml:space="preserve">the </w:t>
      </w:r>
      <w:r w:rsidRPr="001B3DA7">
        <w:rPr>
          <w:rFonts w:cs="Times New Roman"/>
        </w:rPr>
        <w:t>placement of furniture and kitchen appliances. Figure 4 illustrates the blueprint made for this project.</w:t>
      </w:r>
    </w:p>
    <w:p w14:paraId="25D9EF7C" w14:textId="77777777" w:rsidR="006F24BB" w:rsidRPr="001B3DA7" w:rsidRDefault="00FE5447" w:rsidP="006F24BB">
      <w:pPr>
        <w:keepNext/>
      </w:pPr>
      <w:r w:rsidRPr="001B3DA7">
        <w:rPr>
          <w:rFonts w:cs="Times New Roman"/>
          <w:noProof/>
          <w:lang w:eastAsia="en-GB"/>
        </w:rPr>
        <w:lastRenderedPageBreak/>
        <w:drawing>
          <wp:inline distT="0" distB="0" distL="0" distR="0" wp14:anchorId="3AB02933" wp14:editId="3AB02934">
            <wp:extent cx="5943600" cy="3657600"/>
            <wp:effectExtent l="95250" t="95250" r="95250" b="95250"/>
            <wp:docPr id="4" name="Picture 7" descr="C:\Users\Mahrad\Downloads\Untitled Diagram (3).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rcRect/>
                    <a:stretch>
                      <a:fillRect/>
                    </a:stretch>
                  </pic:blipFill>
                  <pic:spPr>
                    <a:xfrm>
                      <a:off x="0" y="0"/>
                      <a:ext cx="5943600" cy="3657600"/>
                    </a:xfrm>
                    <a:prstGeom prst="rect">
                      <a:avLst/>
                    </a:prstGeom>
                    <a:noFill/>
                    <a:ln w="88897" cmpd="dbl">
                      <a:solidFill>
                        <a:srgbClr val="000000"/>
                      </a:solidFill>
                      <a:prstDash val="solid"/>
                    </a:ln>
                  </pic:spPr>
                </pic:pic>
              </a:graphicData>
            </a:graphic>
          </wp:inline>
        </w:drawing>
      </w:r>
    </w:p>
    <w:p w14:paraId="4F451B76" w14:textId="2C750C90" w:rsidR="006F24BB" w:rsidRPr="001B3DA7" w:rsidRDefault="006F24BB" w:rsidP="006F24BB">
      <w:pPr>
        <w:pStyle w:val="Caption"/>
      </w:pPr>
      <w:bookmarkStart w:id="75" w:name="_Toc17669599"/>
      <w:bookmarkStart w:id="76" w:name="_Toc17752007"/>
      <w:r w:rsidRPr="001B3DA7">
        <w:t xml:space="preserve">Figure </w:t>
      </w:r>
      <w:r w:rsidR="00382580">
        <w:fldChar w:fldCharType="begin"/>
      </w:r>
      <w:r w:rsidR="00382580">
        <w:instrText xml:space="preserve"> SEQ Figure \* ARABIC </w:instrText>
      </w:r>
      <w:r w:rsidR="00382580">
        <w:fldChar w:fldCharType="separate"/>
      </w:r>
      <w:r w:rsidR="00382580">
        <w:rPr>
          <w:noProof/>
        </w:rPr>
        <w:t>4</w:t>
      </w:r>
      <w:r w:rsidR="00382580">
        <w:rPr>
          <w:noProof/>
        </w:rPr>
        <w:fldChar w:fldCharType="end"/>
      </w:r>
      <w:r w:rsidRPr="001B3DA7">
        <w:t xml:space="preserve"> Blueprint of the environment</w:t>
      </w:r>
      <w:bookmarkEnd w:id="75"/>
      <w:bookmarkEnd w:id="76"/>
    </w:p>
    <w:p w14:paraId="3AB02A06" w14:textId="606F399A" w:rsidR="002B127F" w:rsidRPr="001B3DA7" w:rsidRDefault="00FE5447">
      <w:pPr>
        <w:rPr>
          <w:rFonts w:cs="Times New Roman"/>
        </w:rPr>
      </w:pPr>
      <w:r w:rsidRPr="001B3DA7">
        <w:rPr>
          <w:rFonts w:cs="Times New Roman"/>
        </w:rPr>
        <w:t xml:space="preserve">The simple environment uses </w:t>
      </w:r>
      <w:r w:rsidR="00786625" w:rsidRPr="001B3DA7">
        <w:rPr>
          <w:rFonts w:cs="Times New Roman"/>
        </w:rPr>
        <w:t xml:space="preserve">the </w:t>
      </w:r>
      <w:r w:rsidRPr="001B3DA7">
        <w:rPr>
          <w:rFonts w:cs="Times New Roman"/>
        </w:rPr>
        <w:t xml:space="preserve">simplistic low resolution and </w:t>
      </w:r>
      <w:r w:rsidR="00075247">
        <w:rPr>
          <w:rFonts w:cs="Times New Roman"/>
        </w:rPr>
        <w:t xml:space="preserve">a </w:t>
      </w:r>
      <w:r w:rsidRPr="001B3DA7">
        <w:rPr>
          <w:rFonts w:cs="Times New Roman"/>
        </w:rPr>
        <w:t>low number of edges in polygon shapes used in the environment.</w:t>
      </w:r>
    </w:p>
    <w:p w14:paraId="3AB02A07" w14:textId="5A59497D" w:rsidR="002B127F" w:rsidRPr="001B3DA7" w:rsidRDefault="00FE5447">
      <w:pPr>
        <w:rPr>
          <w:rFonts w:cs="Times New Roman"/>
        </w:rPr>
      </w:pPr>
      <w:r w:rsidRPr="001B3DA7">
        <w:rPr>
          <w:rFonts w:cs="Times New Roman"/>
        </w:rPr>
        <w:t>The appliances used in this environment was taken from Unity’s asset store</w:t>
      </w:r>
      <w:r w:rsidR="00786625" w:rsidRPr="001B3DA7">
        <w:rPr>
          <w:rFonts w:cs="Times New Roman"/>
        </w:rPr>
        <w:t>;</w:t>
      </w:r>
      <w:r w:rsidRPr="001B3DA7">
        <w:rPr>
          <w:rFonts w:cs="Times New Roman"/>
        </w:rPr>
        <w:t xml:space="preserve"> the name of the asset is “Simple Home Stuff” </w:t>
      </w:r>
      <w:r w:rsidR="0099179F" w:rsidRPr="001B3DA7">
        <w:rPr>
          <w:rFonts w:cs="Times New Roman"/>
        </w:rPr>
        <w:fldChar w:fldCharType="begin" w:fldLock="1"/>
      </w:r>
      <w:r w:rsidR="0099179F" w:rsidRPr="001B3DA7">
        <w:rPr>
          <w:rFonts w:cs="Times New Roman"/>
        </w:rPr>
        <w:instrText>ADDIN CSL_CITATION {"citationItems":[{"id":"ITEM-1","itemData":{"author":[{"dropping-particle":"","family":"Mohelm97","given":"","non-dropping-particle":"","parse-names":false,"suffix":""}],"id":"ITEM-1","issued":{"date-parts":[["0"]]},"title":"Simple Home Stuff","type":"article"},"uris":["http://www.mendeley.com/documents/?uuid=0d6b444d-02d4-4e7f-8983-3f3f9115b1ca"]}],"mendeley":{"formattedCitation":"[28]","plainTextFormattedCitation":"[28]","previouslyFormattedCitation":"[28]"},"properties":{"noteIndex":0},"schema":"https://github.com/citation-style-language/schema/raw/master/csl-citation.json"}</w:instrText>
      </w:r>
      <w:r w:rsidR="0099179F" w:rsidRPr="001B3DA7">
        <w:rPr>
          <w:rFonts w:cs="Times New Roman"/>
        </w:rPr>
        <w:fldChar w:fldCharType="separate"/>
      </w:r>
      <w:r w:rsidR="0099179F" w:rsidRPr="001B3DA7">
        <w:rPr>
          <w:rFonts w:cs="Times New Roman"/>
          <w:noProof/>
        </w:rPr>
        <w:t>[28]</w:t>
      </w:r>
      <w:r w:rsidR="0099179F" w:rsidRPr="001B3DA7">
        <w:rPr>
          <w:rFonts w:cs="Times New Roman"/>
        </w:rPr>
        <w:fldChar w:fldCharType="end"/>
      </w:r>
      <w:r w:rsidRPr="001B3DA7">
        <w:rPr>
          <w:rFonts w:cs="Times New Roman"/>
        </w:rPr>
        <w:t>.</w:t>
      </w:r>
    </w:p>
    <w:p w14:paraId="3AB02A08" w14:textId="46CABEC9" w:rsidR="002B127F" w:rsidRPr="001B3DA7" w:rsidRDefault="00FE5447">
      <w:pPr>
        <w:rPr>
          <w:rFonts w:cs="Times New Roman"/>
        </w:rPr>
      </w:pPr>
      <w:r w:rsidRPr="001B3DA7">
        <w:rPr>
          <w:rFonts w:cs="Times New Roman"/>
        </w:rPr>
        <w:t>Figure</w:t>
      </w:r>
      <w:r w:rsidR="00786625" w:rsidRPr="001B3DA7">
        <w:rPr>
          <w:rFonts w:cs="Times New Roman"/>
        </w:rPr>
        <w:t>s</w:t>
      </w:r>
      <w:r w:rsidRPr="001B3DA7">
        <w:rPr>
          <w:rFonts w:cs="Times New Roman"/>
        </w:rPr>
        <w:t xml:space="preserve"> 5 and 6 use the assets from [28] and designed in </w:t>
      </w:r>
      <w:r w:rsidR="00786625" w:rsidRPr="001B3DA7">
        <w:rPr>
          <w:rFonts w:cs="Times New Roman"/>
        </w:rPr>
        <w:t>a</w:t>
      </w:r>
      <w:r w:rsidRPr="001B3DA7">
        <w:rPr>
          <w:rFonts w:cs="Times New Roman"/>
        </w:rPr>
        <w:t xml:space="preserve"> simple environment. As shown, it is intended to apply simplistic designs to the environment and eliminate any clutter.</w:t>
      </w:r>
    </w:p>
    <w:p w14:paraId="24BFADDF" w14:textId="77777777" w:rsidR="006F24BB" w:rsidRPr="001B3DA7" w:rsidRDefault="00FE5447" w:rsidP="006F24BB">
      <w:pPr>
        <w:keepNext/>
      </w:pPr>
      <w:r w:rsidRPr="001B3DA7">
        <w:rPr>
          <w:rFonts w:cs="Times New Roman"/>
          <w:noProof/>
          <w:lang w:eastAsia="en-GB"/>
        </w:rPr>
        <w:lastRenderedPageBreak/>
        <w:drawing>
          <wp:inline distT="0" distB="0" distL="0" distR="0" wp14:anchorId="3AB02935" wp14:editId="3AB02936">
            <wp:extent cx="2495836" cy="3762801"/>
            <wp:effectExtent l="95250" t="95250" r="94964" b="104349"/>
            <wp:docPr id="5" name="Picture 5" descr="C:\Users\Mahrad\Desktop\445def55bb3cab8e1931a14646f3accd.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rcRect/>
                    <a:stretch>
                      <a:fillRect/>
                    </a:stretch>
                  </pic:blipFill>
                  <pic:spPr>
                    <a:xfrm>
                      <a:off x="0" y="0"/>
                      <a:ext cx="2495836" cy="3762801"/>
                    </a:xfrm>
                    <a:prstGeom prst="rect">
                      <a:avLst/>
                    </a:prstGeom>
                    <a:noFill/>
                    <a:ln w="88897" cmpd="dbl">
                      <a:solidFill>
                        <a:srgbClr val="000000"/>
                      </a:solidFill>
                      <a:prstDash val="solid"/>
                    </a:ln>
                  </pic:spPr>
                </pic:pic>
              </a:graphicData>
            </a:graphic>
          </wp:inline>
        </w:drawing>
      </w:r>
    </w:p>
    <w:p w14:paraId="3AB02A09" w14:textId="6C85071C" w:rsidR="002B127F" w:rsidRPr="001B3DA7" w:rsidRDefault="006F24BB" w:rsidP="006F24BB">
      <w:pPr>
        <w:pStyle w:val="Caption"/>
      </w:pPr>
      <w:bookmarkStart w:id="77" w:name="_Toc17669600"/>
      <w:bookmarkStart w:id="78" w:name="_Toc17752008"/>
      <w:r w:rsidRPr="001B3DA7">
        <w:t xml:space="preserve">Figure </w:t>
      </w:r>
      <w:r w:rsidR="00382580">
        <w:fldChar w:fldCharType="begin"/>
      </w:r>
      <w:r w:rsidR="00382580">
        <w:instrText xml:space="preserve"> SEQ Figure \* ARABIC </w:instrText>
      </w:r>
      <w:r w:rsidR="00382580">
        <w:fldChar w:fldCharType="separate"/>
      </w:r>
      <w:r w:rsidR="00382580">
        <w:rPr>
          <w:noProof/>
        </w:rPr>
        <w:t>5</w:t>
      </w:r>
      <w:r w:rsidR="00382580">
        <w:rPr>
          <w:noProof/>
        </w:rPr>
        <w:fldChar w:fldCharType="end"/>
      </w:r>
      <w:r w:rsidRPr="001B3DA7">
        <w:t xml:space="preserve"> SIMPLE HOME STUFF [28] LIGHT MODEL AS IT WAS USED IN THE SIMPLE ENVIRONMENT.</w:t>
      </w:r>
      <w:bookmarkEnd w:id="77"/>
      <w:bookmarkEnd w:id="78"/>
    </w:p>
    <w:p w14:paraId="36D02EF3" w14:textId="77777777" w:rsidR="006F24BB" w:rsidRPr="001B3DA7" w:rsidRDefault="00FE5447" w:rsidP="006F24BB">
      <w:pPr>
        <w:keepNext/>
      </w:pPr>
      <w:r w:rsidRPr="001B3DA7">
        <w:rPr>
          <w:rFonts w:cs="Times New Roman"/>
          <w:noProof/>
          <w:lang w:eastAsia="en-GB"/>
        </w:rPr>
        <w:drawing>
          <wp:inline distT="0" distB="0" distL="0" distR="0" wp14:anchorId="3AB02937" wp14:editId="3AB02938">
            <wp:extent cx="4029751" cy="2524548"/>
            <wp:effectExtent l="95250" t="95250" r="104099" b="104352"/>
            <wp:docPr id="6" name="Picture 6" descr="C:\Users\Mahrad\Desktop\d1433f39dd7c8b9af5be1d5041f16007.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rcRect/>
                    <a:stretch>
                      <a:fillRect/>
                    </a:stretch>
                  </pic:blipFill>
                  <pic:spPr>
                    <a:xfrm>
                      <a:off x="0" y="0"/>
                      <a:ext cx="4029751" cy="2524548"/>
                    </a:xfrm>
                    <a:prstGeom prst="rect">
                      <a:avLst/>
                    </a:prstGeom>
                    <a:noFill/>
                    <a:ln w="88897" cmpd="dbl">
                      <a:solidFill>
                        <a:srgbClr val="000000"/>
                      </a:solidFill>
                      <a:prstDash val="solid"/>
                    </a:ln>
                  </pic:spPr>
                </pic:pic>
              </a:graphicData>
            </a:graphic>
          </wp:inline>
        </w:drawing>
      </w:r>
    </w:p>
    <w:p w14:paraId="3AB02A0B" w14:textId="509EB867" w:rsidR="002B127F" w:rsidRPr="001B3DA7" w:rsidRDefault="006F24BB" w:rsidP="006F24BB">
      <w:pPr>
        <w:pStyle w:val="Caption"/>
      </w:pPr>
      <w:bookmarkStart w:id="79" w:name="_Toc17669601"/>
      <w:bookmarkStart w:id="80" w:name="_Toc17752009"/>
      <w:r w:rsidRPr="001B3DA7">
        <w:t xml:space="preserve">Figure </w:t>
      </w:r>
      <w:r w:rsidR="00382580">
        <w:fldChar w:fldCharType="begin"/>
      </w:r>
      <w:r w:rsidR="00382580">
        <w:instrText xml:space="preserve"> SEQ Figure \* ARABIC </w:instrText>
      </w:r>
      <w:r w:rsidR="00382580">
        <w:fldChar w:fldCharType="separate"/>
      </w:r>
      <w:r w:rsidR="00382580">
        <w:rPr>
          <w:noProof/>
        </w:rPr>
        <w:t>6</w:t>
      </w:r>
      <w:r w:rsidR="00382580">
        <w:rPr>
          <w:noProof/>
        </w:rPr>
        <w:fldChar w:fldCharType="end"/>
      </w:r>
      <w:r w:rsidRPr="001B3DA7">
        <w:t xml:space="preserve"> SIMPLE HOME STUFF [28], KITCHEN APPLIANCES MODELS AS IT WAS USED IN THE SIMPLE ENVIRONMENT.</w:t>
      </w:r>
      <w:bookmarkEnd w:id="79"/>
      <w:bookmarkEnd w:id="80"/>
    </w:p>
    <w:p w14:paraId="3AB02A0D" w14:textId="0174F015" w:rsidR="002B127F" w:rsidRPr="001B3DA7" w:rsidRDefault="00FE5447">
      <w:pPr>
        <w:rPr>
          <w:rFonts w:cs="Times New Roman"/>
        </w:rPr>
      </w:pPr>
      <w:r w:rsidRPr="001B3DA7">
        <w:rPr>
          <w:rFonts w:cs="Times New Roman"/>
        </w:rPr>
        <w:t>The complex environment will have more consideration in creating and choosing the textures. The textures chosen will have high resolution</w:t>
      </w:r>
      <w:r w:rsidR="00786625" w:rsidRPr="001B3DA7">
        <w:rPr>
          <w:rFonts w:cs="Times New Roman"/>
        </w:rPr>
        <w:t>,</w:t>
      </w:r>
      <w:r w:rsidRPr="001B3DA7">
        <w:rPr>
          <w:rFonts w:cs="Times New Roman"/>
        </w:rPr>
        <w:t xml:space="preserve"> and the object shapes are created with </w:t>
      </w:r>
      <w:r w:rsidR="00786625" w:rsidRPr="001B3DA7">
        <w:rPr>
          <w:rFonts w:cs="Times New Roman"/>
        </w:rPr>
        <w:t xml:space="preserve">a </w:t>
      </w:r>
      <w:r w:rsidRPr="001B3DA7">
        <w:rPr>
          <w:rFonts w:cs="Times New Roman"/>
        </w:rPr>
        <w:t>high number of edges.</w:t>
      </w:r>
    </w:p>
    <w:p w14:paraId="3AB02A0E" w14:textId="42C320CA" w:rsidR="002B127F" w:rsidRPr="001B3DA7" w:rsidRDefault="00FE5447">
      <w:pPr>
        <w:rPr>
          <w:rFonts w:cs="Times New Roman"/>
        </w:rPr>
      </w:pPr>
      <w:r w:rsidRPr="001B3DA7">
        <w:rPr>
          <w:rFonts w:cs="Times New Roman"/>
        </w:rPr>
        <w:lastRenderedPageBreak/>
        <w:t xml:space="preserve">The number of assets used </w:t>
      </w:r>
      <w:r w:rsidR="00786625" w:rsidRPr="001B3DA7">
        <w:rPr>
          <w:rFonts w:cs="Times New Roman"/>
        </w:rPr>
        <w:t>is</w:t>
      </w:r>
      <w:r w:rsidRPr="001B3DA7">
        <w:rPr>
          <w:rFonts w:cs="Times New Roman"/>
        </w:rPr>
        <w:t xml:space="preserve"> highly numbered</w:t>
      </w:r>
      <w:r w:rsidR="00786625" w:rsidRPr="001B3DA7">
        <w:rPr>
          <w:rFonts w:cs="Times New Roman"/>
        </w:rPr>
        <w:t>;</w:t>
      </w:r>
      <w:r w:rsidRPr="001B3DA7">
        <w:rPr>
          <w:rFonts w:cs="Times New Roman"/>
        </w:rPr>
        <w:t xml:space="preserve"> therefore</w:t>
      </w:r>
      <w:r w:rsidR="00786625" w:rsidRPr="001B3DA7">
        <w:rPr>
          <w:rFonts w:cs="Times New Roman"/>
        </w:rPr>
        <w:t>,</w:t>
      </w:r>
      <w:r w:rsidRPr="001B3DA7">
        <w:rPr>
          <w:rFonts w:cs="Times New Roman"/>
        </w:rPr>
        <w:t xml:space="preserve"> they are listed in Table 1.</w:t>
      </w:r>
    </w:p>
    <w:p w14:paraId="3D0321F1" w14:textId="72E01E86" w:rsidR="004542E4" w:rsidRDefault="004542E4" w:rsidP="004542E4">
      <w:pPr>
        <w:pStyle w:val="Caption"/>
        <w:keepNext/>
      </w:pPr>
      <w:bookmarkStart w:id="81" w:name="_Toc17752042"/>
      <w:r>
        <w:t xml:space="preserve">Table </w:t>
      </w:r>
      <w:r w:rsidR="00382580">
        <w:fldChar w:fldCharType="begin"/>
      </w:r>
      <w:r w:rsidR="00382580">
        <w:instrText xml:space="preserve"> SEQ Table \* ARABIC </w:instrText>
      </w:r>
      <w:r w:rsidR="00382580">
        <w:fldChar w:fldCharType="separate"/>
      </w:r>
      <w:r w:rsidR="00382580">
        <w:rPr>
          <w:noProof/>
        </w:rPr>
        <w:t>1</w:t>
      </w:r>
      <w:r w:rsidR="00382580">
        <w:rPr>
          <w:noProof/>
        </w:rPr>
        <w:fldChar w:fldCharType="end"/>
      </w:r>
      <w:r>
        <w:t xml:space="preserve"> </w:t>
      </w:r>
      <w:r w:rsidRPr="0086538E">
        <w:t>Complex environment’s assets</w:t>
      </w:r>
      <w:bookmarkEnd w:id="81"/>
    </w:p>
    <w:tbl>
      <w:tblPr>
        <w:tblW w:w="7012" w:type="dxa"/>
        <w:tblCellMar>
          <w:left w:w="10" w:type="dxa"/>
          <w:right w:w="10" w:type="dxa"/>
        </w:tblCellMar>
        <w:tblLook w:val="0000" w:firstRow="0" w:lastRow="0" w:firstColumn="0" w:lastColumn="0" w:noHBand="0" w:noVBand="0"/>
      </w:tblPr>
      <w:tblGrid>
        <w:gridCol w:w="2337"/>
        <w:gridCol w:w="2337"/>
        <w:gridCol w:w="2338"/>
      </w:tblGrid>
      <w:tr w:rsidR="002B127F" w:rsidRPr="001B3DA7" w14:paraId="3AB02A12" w14:textId="77777777">
        <w:tc>
          <w:tcPr>
            <w:tcW w:w="2337" w:type="dxa"/>
            <w:tcBorders>
              <w:bottom w:val="single" w:sz="12" w:space="0" w:color="666666"/>
            </w:tcBorders>
            <w:shd w:val="clear" w:color="auto" w:fill="FFFFFF"/>
            <w:tcMar>
              <w:top w:w="0" w:type="dxa"/>
              <w:left w:w="108" w:type="dxa"/>
              <w:bottom w:w="0" w:type="dxa"/>
              <w:right w:w="108" w:type="dxa"/>
            </w:tcMar>
          </w:tcPr>
          <w:p w14:paraId="3AB02A0F" w14:textId="77777777" w:rsidR="002B127F" w:rsidRPr="001B3DA7" w:rsidRDefault="00FE5447">
            <w:pPr>
              <w:spacing w:after="0"/>
              <w:rPr>
                <w:rFonts w:cs="Times New Roman"/>
                <w:b/>
                <w:bCs/>
              </w:rPr>
            </w:pPr>
            <w:r w:rsidRPr="001B3DA7">
              <w:rPr>
                <w:rFonts w:cs="Times New Roman"/>
                <w:b/>
                <w:bCs/>
              </w:rPr>
              <w:t>ID</w:t>
            </w:r>
          </w:p>
        </w:tc>
        <w:tc>
          <w:tcPr>
            <w:tcW w:w="2337" w:type="dxa"/>
            <w:tcBorders>
              <w:bottom w:val="single" w:sz="12" w:space="0" w:color="666666"/>
            </w:tcBorders>
            <w:shd w:val="clear" w:color="auto" w:fill="FFFFFF"/>
            <w:tcMar>
              <w:top w:w="0" w:type="dxa"/>
              <w:left w:w="108" w:type="dxa"/>
              <w:bottom w:w="0" w:type="dxa"/>
              <w:right w:w="108" w:type="dxa"/>
            </w:tcMar>
          </w:tcPr>
          <w:p w14:paraId="3AB02A10" w14:textId="77777777" w:rsidR="002B127F" w:rsidRPr="001B3DA7" w:rsidRDefault="00FE5447">
            <w:pPr>
              <w:spacing w:after="0"/>
              <w:rPr>
                <w:rFonts w:cs="Times New Roman"/>
                <w:b/>
                <w:bCs/>
              </w:rPr>
            </w:pPr>
            <w:r w:rsidRPr="001B3DA7">
              <w:rPr>
                <w:rFonts w:cs="Times New Roman"/>
                <w:b/>
                <w:bCs/>
              </w:rPr>
              <w:t>Name of the Asset</w:t>
            </w:r>
          </w:p>
        </w:tc>
        <w:tc>
          <w:tcPr>
            <w:tcW w:w="2338" w:type="dxa"/>
            <w:tcBorders>
              <w:bottom w:val="single" w:sz="12" w:space="0" w:color="666666"/>
            </w:tcBorders>
            <w:shd w:val="clear" w:color="auto" w:fill="FFFFFF"/>
            <w:tcMar>
              <w:top w:w="0" w:type="dxa"/>
              <w:left w:w="108" w:type="dxa"/>
              <w:bottom w:w="0" w:type="dxa"/>
              <w:right w:w="108" w:type="dxa"/>
            </w:tcMar>
          </w:tcPr>
          <w:p w14:paraId="3AB02A11" w14:textId="77777777" w:rsidR="002B127F" w:rsidRPr="001B3DA7" w:rsidRDefault="00FE5447">
            <w:pPr>
              <w:spacing w:after="0"/>
              <w:rPr>
                <w:rFonts w:cs="Times New Roman"/>
                <w:b/>
                <w:bCs/>
              </w:rPr>
            </w:pPr>
            <w:r w:rsidRPr="001B3DA7">
              <w:rPr>
                <w:rFonts w:cs="Times New Roman"/>
                <w:b/>
                <w:bCs/>
              </w:rPr>
              <w:t>Author</w:t>
            </w:r>
          </w:p>
        </w:tc>
      </w:tr>
      <w:tr w:rsidR="002B127F" w:rsidRPr="001B3DA7" w14:paraId="3AB02A16" w14:textId="77777777">
        <w:tc>
          <w:tcPr>
            <w:tcW w:w="2337" w:type="dxa"/>
            <w:tcBorders>
              <w:top w:val="single" w:sz="2" w:space="0" w:color="666666"/>
              <w:bottom w:val="single" w:sz="2" w:space="0" w:color="666666"/>
              <w:right w:val="single" w:sz="2" w:space="0" w:color="666666"/>
            </w:tcBorders>
            <w:shd w:val="clear" w:color="auto" w:fill="CCCCCC"/>
            <w:tcMar>
              <w:top w:w="0" w:type="dxa"/>
              <w:left w:w="108" w:type="dxa"/>
              <w:bottom w:w="0" w:type="dxa"/>
              <w:right w:w="108" w:type="dxa"/>
            </w:tcMar>
          </w:tcPr>
          <w:p w14:paraId="3AB02A13" w14:textId="77777777" w:rsidR="002B127F" w:rsidRPr="001B3DA7" w:rsidRDefault="00FE5447">
            <w:pPr>
              <w:spacing w:after="0"/>
              <w:rPr>
                <w:rFonts w:cs="Times New Roman"/>
                <w:b/>
                <w:bCs/>
              </w:rPr>
            </w:pPr>
            <w:r w:rsidRPr="001B3DA7">
              <w:rPr>
                <w:rFonts w:cs="Times New Roman"/>
                <w:b/>
                <w:bCs/>
              </w:rPr>
              <w:t>1</w:t>
            </w:r>
          </w:p>
        </w:tc>
        <w:tc>
          <w:tcPr>
            <w:tcW w:w="2337" w:type="dxa"/>
            <w:tcBorders>
              <w:top w:val="single" w:sz="2" w:space="0" w:color="666666"/>
              <w:left w:val="single" w:sz="2" w:space="0" w:color="666666"/>
              <w:bottom w:val="single" w:sz="2" w:space="0" w:color="666666"/>
              <w:right w:val="single" w:sz="2" w:space="0" w:color="666666"/>
            </w:tcBorders>
            <w:shd w:val="clear" w:color="auto" w:fill="CCCCCC"/>
            <w:tcMar>
              <w:top w:w="0" w:type="dxa"/>
              <w:left w:w="108" w:type="dxa"/>
              <w:bottom w:w="0" w:type="dxa"/>
              <w:right w:w="108" w:type="dxa"/>
            </w:tcMar>
          </w:tcPr>
          <w:p w14:paraId="3AB02A14" w14:textId="77777777" w:rsidR="002B127F" w:rsidRPr="001B3DA7" w:rsidRDefault="00FE5447">
            <w:pPr>
              <w:spacing w:after="0"/>
              <w:rPr>
                <w:rFonts w:cs="Times New Roman"/>
              </w:rPr>
            </w:pPr>
            <w:r w:rsidRPr="001B3DA7">
              <w:rPr>
                <w:rFonts w:cs="Times New Roman"/>
              </w:rPr>
              <w:t>Water Fx Particles</w:t>
            </w:r>
          </w:p>
        </w:tc>
        <w:tc>
          <w:tcPr>
            <w:tcW w:w="2338" w:type="dxa"/>
            <w:tcBorders>
              <w:top w:val="single" w:sz="2" w:space="0" w:color="666666"/>
              <w:left w:val="single" w:sz="2" w:space="0" w:color="666666"/>
              <w:bottom w:val="single" w:sz="2" w:space="0" w:color="666666"/>
            </w:tcBorders>
            <w:shd w:val="clear" w:color="auto" w:fill="CCCCCC"/>
            <w:tcMar>
              <w:top w:w="0" w:type="dxa"/>
              <w:left w:w="108" w:type="dxa"/>
              <w:bottom w:w="0" w:type="dxa"/>
              <w:right w:w="108" w:type="dxa"/>
            </w:tcMar>
          </w:tcPr>
          <w:p w14:paraId="3AB02A15" w14:textId="5F89F49B" w:rsidR="002B127F" w:rsidRPr="001B3DA7" w:rsidRDefault="00FE5447">
            <w:pPr>
              <w:spacing w:after="0"/>
              <w:rPr>
                <w:rFonts w:cs="Times New Roman"/>
              </w:rPr>
            </w:pPr>
            <w:r w:rsidRPr="001B3DA7">
              <w:rPr>
                <w:rFonts w:cs="Times New Roman"/>
              </w:rPr>
              <w:t xml:space="preserve">All VR Education </w:t>
            </w:r>
            <w:r w:rsidR="004F0F22">
              <w:rPr>
                <w:rFonts w:cs="Times New Roman"/>
              </w:rPr>
              <w:fldChar w:fldCharType="begin" w:fldLock="1"/>
            </w:r>
            <w:r w:rsidR="004F0F22">
              <w:rPr>
                <w:rFonts w:cs="Times New Roman"/>
              </w:rPr>
              <w:instrText>ADDIN CSL_CITATION {"citationItems":[{"id":"ITEM-1","itemData":{"URL":"https://assetstore.unity.com/packages/vfx/particles/environment/water-fx-particles-48580","author":[{"dropping-particle":"","family":"Education","given":"All VR","non-dropping-particle":"","parse-names":false,"suffix":""}],"id":"ITEM-1","issued":{"date-parts":[["0"]]},"publisher":"Unity","title":"Water Fx Particles","type":"webpage"},"uris":["http://www.mendeley.com/documents/?uuid=278c1c04-d318-4566-bee9-931608bc72ea"]}],"mendeley":{"formattedCitation":"[29]","plainTextFormattedCitation":"[29]","previouslyFormattedCitation":"[29]"},"properties":{"noteIndex":0},"schema":"https://github.com/citation-style-language/schema/raw/master/csl-citation.json"}</w:instrText>
            </w:r>
            <w:r w:rsidR="004F0F22">
              <w:rPr>
                <w:rFonts w:cs="Times New Roman"/>
              </w:rPr>
              <w:fldChar w:fldCharType="separate"/>
            </w:r>
            <w:r w:rsidR="004F0F22" w:rsidRPr="004F0F22">
              <w:rPr>
                <w:rFonts w:cs="Times New Roman"/>
                <w:noProof/>
              </w:rPr>
              <w:t>[29]</w:t>
            </w:r>
            <w:r w:rsidR="004F0F22">
              <w:rPr>
                <w:rFonts w:cs="Times New Roman"/>
              </w:rPr>
              <w:fldChar w:fldCharType="end"/>
            </w:r>
          </w:p>
        </w:tc>
      </w:tr>
      <w:tr w:rsidR="002B127F" w:rsidRPr="001B3DA7" w14:paraId="3AB02A1A" w14:textId="77777777">
        <w:tc>
          <w:tcPr>
            <w:tcW w:w="2337" w:type="dxa"/>
            <w:tcBorders>
              <w:top w:val="single" w:sz="2" w:space="0" w:color="666666"/>
              <w:bottom w:val="single" w:sz="2" w:space="0" w:color="666666"/>
              <w:right w:val="single" w:sz="2" w:space="0" w:color="666666"/>
            </w:tcBorders>
            <w:shd w:val="clear" w:color="auto" w:fill="auto"/>
            <w:tcMar>
              <w:top w:w="0" w:type="dxa"/>
              <w:left w:w="108" w:type="dxa"/>
              <w:bottom w:w="0" w:type="dxa"/>
              <w:right w:w="108" w:type="dxa"/>
            </w:tcMar>
          </w:tcPr>
          <w:p w14:paraId="3AB02A17" w14:textId="77777777" w:rsidR="002B127F" w:rsidRPr="001B3DA7" w:rsidRDefault="00FE5447">
            <w:pPr>
              <w:spacing w:after="0"/>
              <w:rPr>
                <w:rFonts w:cs="Times New Roman"/>
                <w:b/>
                <w:bCs/>
              </w:rPr>
            </w:pPr>
            <w:r w:rsidRPr="001B3DA7">
              <w:rPr>
                <w:rFonts w:cs="Times New Roman"/>
                <w:b/>
                <w:bCs/>
              </w:rPr>
              <w:t>2</w:t>
            </w:r>
          </w:p>
        </w:tc>
        <w:tc>
          <w:tcPr>
            <w:tcW w:w="2337" w:type="dxa"/>
            <w:tcBorders>
              <w:top w:val="single" w:sz="2" w:space="0" w:color="666666"/>
              <w:left w:val="single" w:sz="2" w:space="0" w:color="666666"/>
              <w:bottom w:val="single" w:sz="2" w:space="0" w:color="666666"/>
              <w:right w:val="single" w:sz="2" w:space="0" w:color="666666"/>
            </w:tcBorders>
            <w:shd w:val="clear" w:color="auto" w:fill="auto"/>
            <w:tcMar>
              <w:top w:w="0" w:type="dxa"/>
              <w:left w:w="108" w:type="dxa"/>
              <w:bottom w:w="0" w:type="dxa"/>
              <w:right w:w="108" w:type="dxa"/>
            </w:tcMar>
          </w:tcPr>
          <w:p w14:paraId="3AB02A18" w14:textId="77777777" w:rsidR="002B127F" w:rsidRPr="001B3DA7" w:rsidRDefault="00FE5447">
            <w:pPr>
              <w:spacing w:after="0"/>
              <w:rPr>
                <w:rFonts w:cs="Times New Roman"/>
              </w:rPr>
            </w:pPr>
            <w:r w:rsidRPr="001B3DA7">
              <w:rPr>
                <w:rFonts w:cs="Times New Roman"/>
              </w:rPr>
              <w:t>Croissants Pack</w:t>
            </w:r>
          </w:p>
        </w:tc>
        <w:tc>
          <w:tcPr>
            <w:tcW w:w="2338" w:type="dxa"/>
            <w:tcBorders>
              <w:top w:val="single" w:sz="2" w:space="0" w:color="666666"/>
              <w:left w:val="single" w:sz="2" w:space="0" w:color="666666"/>
              <w:bottom w:val="single" w:sz="2" w:space="0" w:color="666666"/>
            </w:tcBorders>
            <w:shd w:val="clear" w:color="auto" w:fill="auto"/>
            <w:tcMar>
              <w:top w:w="0" w:type="dxa"/>
              <w:left w:w="108" w:type="dxa"/>
              <w:bottom w:w="0" w:type="dxa"/>
              <w:right w:w="108" w:type="dxa"/>
            </w:tcMar>
          </w:tcPr>
          <w:p w14:paraId="3AB02A19" w14:textId="09E8ECEB" w:rsidR="002B127F" w:rsidRPr="001B3DA7" w:rsidRDefault="00FE5447">
            <w:pPr>
              <w:spacing w:after="0"/>
              <w:rPr>
                <w:rFonts w:cs="Times New Roman"/>
              </w:rPr>
            </w:pPr>
            <w:r w:rsidRPr="001B3DA7">
              <w:rPr>
                <w:rFonts w:cs="Times New Roman"/>
              </w:rPr>
              <w:t xml:space="preserve">Optimesh </w:t>
            </w:r>
            <w:r w:rsidR="004F0F22">
              <w:rPr>
                <w:rFonts w:cs="Times New Roman"/>
              </w:rPr>
              <w:fldChar w:fldCharType="begin" w:fldLock="1"/>
            </w:r>
            <w:r w:rsidR="004F0F22">
              <w:rPr>
                <w:rFonts w:cs="Times New Roman"/>
              </w:rPr>
              <w:instrText>ADDIN CSL_CITATION {"citationItems":[{"id":"ITEM-1","itemData":{"URL":"https://assetstore.unity.com/packages/3d/props/food/croissants-pack-112263","author":[{"dropping-particle":"","family":"OPTIMESH","given":"","non-dropping-particle":"","parse-names":false,"suffix":""}],"id":"ITEM-1","issued":{"date-parts":[["0"]]},"title":"Croissants Pack","type":"webpage"},"uris":["http://www.mendeley.com/documents/?uuid=2f9b87e4-8db3-44fb-810a-f5f72a7149de"]}],"mendeley":{"formattedCitation":"[30]","plainTextFormattedCitation":"[30]","previouslyFormattedCitation":"[30]"},"properties":{"noteIndex":0},"schema":"https://github.com/citation-style-language/schema/raw/master/csl-citation.json"}</w:instrText>
            </w:r>
            <w:r w:rsidR="004F0F22">
              <w:rPr>
                <w:rFonts w:cs="Times New Roman"/>
              </w:rPr>
              <w:fldChar w:fldCharType="separate"/>
            </w:r>
            <w:r w:rsidR="004F0F22" w:rsidRPr="004F0F22">
              <w:rPr>
                <w:rFonts w:cs="Times New Roman"/>
                <w:noProof/>
              </w:rPr>
              <w:t>[30]</w:t>
            </w:r>
            <w:r w:rsidR="004F0F22">
              <w:rPr>
                <w:rFonts w:cs="Times New Roman"/>
              </w:rPr>
              <w:fldChar w:fldCharType="end"/>
            </w:r>
          </w:p>
        </w:tc>
      </w:tr>
      <w:tr w:rsidR="002B127F" w:rsidRPr="001B3DA7" w14:paraId="3AB02A1E" w14:textId="77777777">
        <w:tc>
          <w:tcPr>
            <w:tcW w:w="2337" w:type="dxa"/>
            <w:tcBorders>
              <w:top w:val="single" w:sz="2" w:space="0" w:color="666666"/>
              <w:bottom w:val="single" w:sz="2" w:space="0" w:color="666666"/>
              <w:right w:val="single" w:sz="2" w:space="0" w:color="666666"/>
            </w:tcBorders>
            <w:shd w:val="clear" w:color="auto" w:fill="CCCCCC"/>
            <w:tcMar>
              <w:top w:w="0" w:type="dxa"/>
              <w:left w:w="108" w:type="dxa"/>
              <w:bottom w:w="0" w:type="dxa"/>
              <w:right w:w="108" w:type="dxa"/>
            </w:tcMar>
          </w:tcPr>
          <w:p w14:paraId="3AB02A1B" w14:textId="77777777" w:rsidR="002B127F" w:rsidRPr="001B3DA7" w:rsidRDefault="00FE5447">
            <w:pPr>
              <w:spacing w:after="0"/>
              <w:rPr>
                <w:rFonts w:cs="Times New Roman"/>
                <w:b/>
                <w:bCs/>
              </w:rPr>
            </w:pPr>
            <w:r w:rsidRPr="001B3DA7">
              <w:rPr>
                <w:rFonts w:cs="Times New Roman"/>
                <w:b/>
                <w:bCs/>
              </w:rPr>
              <w:t>3</w:t>
            </w:r>
          </w:p>
        </w:tc>
        <w:tc>
          <w:tcPr>
            <w:tcW w:w="2337" w:type="dxa"/>
            <w:tcBorders>
              <w:top w:val="single" w:sz="2" w:space="0" w:color="666666"/>
              <w:left w:val="single" w:sz="2" w:space="0" w:color="666666"/>
              <w:bottom w:val="single" w:sz="2" w:space="0" w:color="666666"/>
              <w:right w:val="single" w:sz="2" w:space="0" w:color="666666"/>
            </w:tcBorders>
            <w:shd w:val="clear" w:color="auto" w:fill="CCCCCC"/>
            <w:tcMar>
              <w:top w:w="0" w:type="dxa"/>
              <w:left w:w="108" w:type="dxa"/>
              <w:bottom w:w="0" w:type="dxa"/>
              <w:right w:w="108" w:type="dxa"/>
            </w:tcMar>
          </w:tcPr>
          <w:p w14:paraId="3AB02A1C" w14:textId="77777777" w:rsidR="002B127F" w:rsidRPr="001B3DA7" w:rsidRDefault="00FE5447">
            <w:pPr>
              <w:spacing w:after="0"/>
              <w:rPr>
                <w:rFonts w:cs="Times New Roman"/>
              </w:rPr>
            </w:pPr>
            <w:r w:rsidRPr="001B3DA7">
              <w:rPr>
                <w:rFonts w:cs="Times New Roman"/>
              </w:rPr>
              <w:t>ArchVizPRO Interior Vol.2</w:t>
            </w:r>
          </w:p>
        </w:tc>
        <w:tc>
          <w:tcPr>
            <w:tcW w:w="2338" w:type="dxa"/>
            <w:tcBorders>
              <w:top w:val="single" w:sz="2" w:space="0" w:color="666666"/>
              <w:left w:val="single" w:sz="2" w:space="0" w:color="666666"/>
              <w:bottom w:val="single" w:sz="2" w:space="0" w:color="666666"/>
            </w:tcBorders>
            <w:shd w:val="clear" w:color="auto" w:fill="CCCCCC"/>
            <w:tcMar>
              <w:top w:w="0" w:type="dxa"/>
              <w:left w:w="108" w:type="dxa"/>
              <w:bottom w:w="0" w:type="dxa"/>
              <w:right w:w="108" w:type="dxa"/>
            </w:tcMar>
          </w:tcPr>
          <w:p w14:paraId="3AB02A1D" w14:textId="0021C847" w:rsidR="002B127F" w:rsidRPr="001B3DA7" w:rsidRDefault="00FE5447">
            <w:pPr>
              <w:spacing w:after="0"/>
              <w:rPr>
                <w:rFonts w:cs="Times New Roman"/>
              </w:rPr>
            </w:pPr>
            <w:r w:rsidRPr="001B3DA7">
              <w:rPr>
                <w:rFonts w:cs="Times New Roman"/>
              </w:rPr>
              <w:t xml:space="preserve">ARCHVISPRO </w:t>
            </w:r>
            <w:r w:rsidR="004F0F22">
              <w:rPr>
                <w:rFonts w:cs="Times New Roman"/>
              </w:rPr>
              <w:fldChar w:fldCharType="begin" w:fldLock="1"/>
            </w:r>
            <w:r w:rsidR="004F0F22">
              <w:rPr>
                <w:rFonts w:cs="Times New Roman"/>
              </w:rPr>
              <w:instrText>ADDIN CSL_CITATION {"citationItems":[{"id":"ITEM-1","itemData":{"URL":"https://assetstore.unity.com/packages/3d/environments/archvizpro-interior-vol-2-50665","author":[{"dropping-particle":"","family":"ARCHVIZPRO","given":"","non-dropping-particle":"","parse-names":false,"suffix":""}],"id":"ITEM-1","issued":{"date-parts":[["0"]]},"title":"ArchVizPRO Interior Vol.2","type":"webpage"},"uris":["http://www.mendeley.com/documents/?uuid=105d2ecc-1cef-4c21-8fd5-9cc2e1e113df"]}],"mendeley":{"formattedCitation":"[31]","plainTextFormattedCitation":"[31]","previouslyFormattedCitation":"[31]"},"properties":{"noteIndex":0},"schema":"https://github.com/citation-style-language/schema/raw/master/csl-citation.json"}</w:instrText>
            </w:r>
            <w:r w:rsidR="004F0F22">
              <w:rPr>
                <w:rFonts w:cs="Times New Roman"/>
              </w:rPr>
              <w:fldChar w:fldCharType="separate"/>
            </w:r>
            <w:r w:rsidR="004F0F22" w:rsidRPr="004F0F22">
              <w:rPr>
                <w:rFonts w:cs="Times New Roman"/>
                <w:noProof/>
              </w:rPr>
              <w:t>[31]</w:t>
            </w:r>
            <w:r w:rsidR="004F0F22">
              <w:rPr>
                <w:rFonts w:cs="Times New Roman"/>
              </w:rPr>
              <w:fldChar w:fldCharType="end"/>
            </w:r>
          </w:p>
        </w:tc>
      </w:tr>
      <w:tr w:rsidR="002B127F" w:rsidRPr="001B3DA7" w14:paraId="3AB02A22" w14:textId="77777777">
        <w:tc>
          <w:tcPr>
            <w:tcW w:w="2337" w:type="dxa"/>
            <w:tcBorders>
              <w:top w:val="single" w:sz="2" w:space="0" w:color="666666"/>
              <w:bottom w:val="single" w:sz="2" w:space="0" w:color="666666"/>
              <w:right w:val="single" w:sz="2" w:space="0" w:color="666666"/>
            </w:tcBorders>
            <w:shd w:val="clear" w:color="auto" w:fill="auto"/>
            <w:tcMar>
              <w:top w:w="0" w:type="dxa"/>
              <w:left w:w="108" w:type="dxa"/>
              <w:bottom w:w="0" w:type="dxa"/>
              <w:right w:w="108" w:type="dxa"/>
            </w:tcMar>
          </w:tcPr>
          <w:p w14:paraId="3AB02A1F" w14:textId="77777777" w:rsidR="002B127F" w:rsidRPr="001B3DA7" w:rsidRDefault="00FE5447">
            <w:pPr>
              <w:spacing w:after="0"/>
              <w:rPr>
                <w:rFonts w:cs="Times New Roman"/>
                <w:b/>
                <w:bCs/>
              </w:rPr>
            </w:pPr>
            <w:r w:rsidRPr="001B3DA7">
              <w:rPr>
                <w:rFonts w:cs="Times New Roman"/>
                <w:b/>
                <w:bCs/>
              </w:rPr>
              <w:t>4</w:t>
            </w:r>
          </w:p>
        </w:tc>
        <w:tc>
          <w:tcPr>
            <w:tcW w:w="2337" w:type="dxa"/>
            <w:tcBorders>
              <w:top w:val="single" w:sz="2" w:space="0" w:color="666666"/>
              <w:left w:val="single" w:sz="2" w:space="0" w:color="666666"/>
              <w:bottom w:val="single" w:sz="2" w:space="0" w:color="666666"/>
              <w:right w:val="single" w:sz="2" w:space="0" w:color="666666"/>
            </w:tcBorders>
            <w:shd w:val="clear" w:color="auto" w:fill="auto"/>
            <w:tcMar>
              <w:top w:w="0" w:type="dxa"/>
              <w:left w:w="108" w:type="dxa"/>
              <w:bottom w:w="0" w:type="dxa"/>
              <w:right w:w="108" w:type="dxa"/>
            </w:tcMar>
          </w:tcPr>
          <w:p w14:paraId="3AB02A20" w14:textId="77777777" w:rsidR="002B127F" w:rsidRPr="001B3DA7" w:rsidRDefault="00FE5447">
            <w:pPr>
              <w:spacing w:after="0"/>
              <w:rPr>
                <w:rFonts w:cs="Times New Roman"/>
              </w:rPr>
            </w:pPr>
            <w:r w:rsidRPr="001B3DA7">
              <w:rPr>
                <w:rFonts w:cs="Times New Roman"/>
              </w:rPr>
              <w:t>Kitchen Creation Kit</w:t>
            </w:r>
          </w:p>
        </w:tc>
        <w:tc>
          <w:tcPr>
            <w:tcW w:w="2338" w:type="dxa"/>
            <w:tcBorders>
              <w:top w:val="single" w:sz="2" w:space="0" w:color="666666"/>
              <w:left w:val="single" w:sz="2" w:space="0" w:color="666666"/>
              <w:bottom w:val="single" w:sz="2" w:space="0" w:color="666666"/>
            </w:tcBorders>
            <w:shd w:val="clear" w:color="auto" w:fill="auto"/>
            <w:tcMar>
              <w:top w:w="0" w:type="dxa"/>
              <w:left w:w="108" w:type="dxa"/>
              <w:bottom w:w="0" w:type="dxa"/>
              <w:right w:w="108" w:type="dxa"/>
            </w:tcMar>
          </w:tcPr>
          <w:p w14:paraId="3AB02A21" w14:textId="6157D674" w:rsidR="002B127F" w:rsidRPr="001B3DA7" w:rsidRDefault="00FE5447">
            <w:pPr>
              <w:spacing w:after="0"/>
              <w:rPr>
                <w:rFonts w:cs="Times New Roman"/>
              </w:rPr>
            </w:pPr>
            <w:r w:rsidRPr="001B3DA7">
              <w:rPr>
                <w:rFonts w:cs="Times New Roman"/>
              </w:rPr>
              <w:t xml:space="preserve">Studio Krokidana </w:t>
            </w:r>
            <w:r w:rsidR="004F0F22">
              <w:rPr>
                <w:rFonts w:cs="Times New Roman"/>
              </w:rPr>
              <w:fldChar w:fldCharType="begin" w:fldLock="1"/>
            </w:r>
            <w:r w:rsidR="004F0F22">
              <w:rPr>
                <w:rFonts w:cs="Times New Roman"/>
              </w:rPr>
              <w:instrText>ADDIN CSL_CITATION {"citationItems":[{"id":"ITEM-1","itemData":{"URL":"https://assetstore.unity.com/packages/3d/environments/kitchen-creation-kit-2854","author":[{"dropping-particle":"","family":"KROKIDANA","given":"STUDIO","non-dropping-particle":"","parse-names":false,"suffix":""}],"id":"ITEM-1","issued":{"date-parts":[["0"]]},"title":"Kitchen Creation Kit","type":"webpage"},"uris":["http://www.mendeley.com/documents/?uuid=f32d9d90-6e55-4276-9c3e-64d71a4b2b0c"]}],"mendeley":{"formattedCitation":"[32]","plainTextFormattedCitation":"[32]","previouslyFormattedCitation":"[32]"},"properties":{"noteIndex":0},"schema":"https://github.com/citation-style-language/schema/raw/master/csl-citation.json"}</w:instrText>
            </w:r>
            <w:r w:rsidR="004F0F22">
              <w:rPr>
                <w:rFonts w:cs="Times New Roman"/>
              </w:rPr>
              <w:fldChar w:fldCharType="separate"/>
            </w:r>
            <w:r w:rsidR="004F0F22" w:rsidRPr="004F0F22">
              <w:rPr>
                <w:rFonts w:cs="Times New Roman"/>
                <w:noProof/>
              </w:rPr>
              <w:t>[32]</w:t>
            </w:r>
            <w:r w:rsidR="004F0F22">
              <w:rPr>
                <w:rFonts w:cs="Times New Roman"/>
              </w:rPr>
              <w:fldChar w:fldCharType="end"/>
            </w:r>
          </w:p>
        </w:tc>
      </w:tr>
      <w:tr w:rsidR="002B127F" w:rsidRPr="001B3DA7" w14:paraId="3AB02A26" w14:textId="77777777">
        <w:tc>
          <w:tcPr>
            <w:tcW w:w="2337" w:type="dxa"/>
            <w:tcBorders>
              <w:top w:val="single" w:sz="2" w:space="0" w:color="666666"/>
              <w:bottom w:val="single" w:sz="2" w:space="0" w:color="666666"/>
              <w:right w:val="single" w:sz="2" w:space="0" w:color="666666"/>
            </w:tcBorders>
            <w:shd w:val="clear" w:color="auto" w:fill="CCCCCC"/>
            <w:tcMar>
              <w:top w:w="0" w:type="dxa"/>
              <w:left w:w="108" w:type="dxa"/>
              <w:bottom w:w="0" w:type="dxa"/>
              <w:right w:w="108" w:type="dxa"/>
            </w:tcMar>
          </w:tcPr>
          <w:p w14:paraId="3AB02A23" w14:textId="77777777" w:rsidR="002B127F" w:rsidRPr="001B3DA7" w:rsidRDefault="00FE5447">
            <w:pPr>
              <w:spacing w:after="0"/>
              <w:rPr>
                <w:rFonts w:cs="Times New Roman"/>
                <w:b/>
                <w:bCs/>
              </w:rPr>
            </w:pPr>
            <w:r w:rsidRPr="001B3DA7">
              <w:rPr>
                <w:rFonts w:cs="Times New Roman"/>
                <w:b/>
                <w:bCs/>
              </w:rPr>
              <w:t>5</w:t>
            </w:r>
          </w:p>
        </w:tc>
        <w:tc>
          <w:tcPr>
            <w:tcW w:w="2337" w:type="dxa"/>
            <w:tcBorders>
              <w:top w:val="single" w:sz="2" w:space="0" w:color="666666"/>
              <w:left w:val="single" w:sz="2" w:space="0" w:color="666666"/>
              <w:bottom w:val="single" w:sz="2" w:space="0" w:color="666666"/>
              <w:right w:val="single" w:sz="2" w:space="0" w:color="666666"/>
            </w:tcBorders>
            <w:shd w:val="clear" w:color="auto" w:fill="CCCCCC"/>
            <w:tcMar>
              <w:top w:w="0" w:type="dxa"/>
              <w:left w:w="108" w:type="dxa"/>
              <w:bottom w:w="0" w:type="dxa"/>
              <w:right w:w="108" w:type="dxa"/>
            </w:tcMar>
          </w:tcPr>
          <w:p w14:paraId="3AB02A24" w14:textId="77777777" w:rsidR="002B127F" w:rsidRPr="001B3DA7" w:rsidRDefault="00FE5447">
            <w:pPr>
              <w:spacing w:after="0"/>
              <w:rPr>
                <w:rFonts w:cs="Times New Roman"/>
              </w:rPr>
            </w:pPr>
            <w:r w:rsidRPr="001B3DA7">
              <w:rPr>
                <w:rFonts w:cs="Times New Roman"/>
              </w:rPr>
              <w:t>Table with chairs x3 Free</w:t>
            </w:r>
          </w:p>
        </w:tc>
        <w:tc>
          <w:tcPr>
            <w:tcW w:w="2338" w:type="dxa"/>
            <w:tcBorders>
              <w:top w:val="single" w:sz="2" w:space="0" w:color="666666"/>
              <w:left w:val="single" w:sz="2" w:space="0" w:color="666666"/>
              <w:bottom w:val="single" w:sz="2" w:space="0" w:color="666666"/>
            </w:tcBorders>
            <w:shd w:val="clear" w:color="auto" w:fill="CCCCCC"/>
            <w:tcMar>
              <w:top w:w="0" w:type="dxa"/>
              <w:left w:w="108" w:type="dxa"/>
              <w:bottom w:w="0" w:type="dxa"/>
              <w:right w:w="108" w:type="dxa"/>
            </w:tcMar>
          </w:tcPr>
          <w:p w14:paraId="3AB02A25" w14:textId="02479091" w:rsidR="002B127F" w:rsidRPr="001B3DA7" w:rsidRDefault="00FE5447">
            <w:pPr>
              <w:spacing w:after="0"/>
              <w:rPr>
                <w:rFonts w:cs="Times New Roman"/>
              </w:rPr>
            </w:pPr>
            <w:r w:rsidRPr="001B3DA7">
              <w:rPr>
                <w:rFonts w:cs="Times New Roman"/>
              </w:rPr>
              <w:t xml:space="preserve">3DIZ-ART </w:t>
            </w:r>
            <w:r w:rsidR="004F0F22">
              <w:rPr>
                <w:rFonts w:cs="Times New Roman"/>
              </w:rPr>
              <w:fldChar w:fldCharType="begin" w:fldLock="1"/>
            </w:r>
            <w:r w:rsidR="004F0F22">
              <w:rPr>
                <w:rFonts w:cs="Times New Roman"/>
              </w:rPr>
              <w:instrText>ADDIN CSL_CITATION {"citationItems":[{"id":"ITEM-1","itemData":{"URL":"https://assetstore.unity.com/packages/3d/props/furniture/table-with-chairs-x3-free-101246","author":[{"dropping-particle":"","family":"3DIZ-ART","given":"","non-dropping-particle":"","parse-names":false,"suffix":""}],"id":"ITEM-1","issued":{"date-parts":[["0"]]},"title":"Table with chairs x3 Free","type":"webpage"},"uris":["http://www.mendeley.com/documents/?uuid=07f14c5e-0a84-4cc9-8880-1dcc056513cb"]}],"mendeley":{"formattedCitation":"[33]","plainTextFormattedCitation":"[33]","previouslyFormattedCitation":"[33]"},"properties":{"noteIndex":0},"schema":"https://github.com/citation-style-language/schema/raw/master/csl-citation.json"}</w:instrText>
            </w:r>
            <w:r w:rsidR="004F0F22">
              <w:rPr>
                <w:rFonts w:cs="Times New Roman"/>
              </w:rPr>
              <w:fldChar w:fldCharType="separate"/>
            </w:r>
            <w:r w:rsidR="004F0F22" w:rsidRPr="004F0F22">
              <w:rPr>
                <w:rFonts w:cs="Times New Roman"/>
                <w:noProof/>
              </w:rPr>
              <w:t>[33]</w:t>
            </w:r>
            <w:r w:rsidR="004F0F22">
              <w:rPr>
                <w:rFonts w:cs="Times New Roman"/>
              </w:rPr>
              <w:fldChar w:fldCharType="end"/>
            </w:r>
          </w:p>
        </w:tc>
      </w:tr>
      <w:tr w:rsidR="002B127F" w:rsidRPr="001B3DA7" w14:paraId="3AB02A2A" w14:textId="77777777">
        <w:tc>
          <w:tcPr>
            <w:tcW w:w="2337" w:type="dxa"/>
            <w:tcBorders>
              <w:top w:val="single" w:sz="2" w:space="0" w:color="666666"/>
              <w:bottom w:val="single" w:sz="2" w:space="0" w:color="666666"/>
              <w:right w:val="single" w:sz="2" w:space="0" w:color="666666"/>
            </w:tcBorders>
            <w:shd w:val="clear" w:color="auto" w:fill="auto"/>
            <w:tcMar>
              <w:top w:w="0" w:type="dxa"/>
              <w:left w:w="108" w:type="dxa"/>
              <w:bottom w:w="0" w:type="dxa"/>
              <w:right w:w="108" w:type="dxa"/>
            </w:tcMar>
          </w:tcPr>
          <w:p w14:paraId="3AB02A27" w14:textId="77777777" w:rsidR="002B127F" w:rsidRPr="001B3DA7" w:rsidRDefault="00FE5447">
            <w:pPr>
              <w:spacing w:after="0"/>
              <w:rPr>
                <w:rFonts w:cs="Times New Roman"/>
                <w:b/>
                <w:bCs/>
              </w:rPr>
            </w:pPr>
            <w:r w:rsidRPr="001B3DA7">
              <w:rPr>
                <w:rFonts w:cs="Times New Roman"/>
                <w:b/>
                <w:bCs/>
              </w:rPr>
              <w:t>6</w:t>
            </w:r>
          </w:p>
        </w:tc>
        <w:tc>
          <w:tcPr>
            <w:tcW w:w="2337" w:type="dxa"/>
            <w:tcBorders>
              <w:top w:val="single" w:sz="2" w:space="0" w:color="666666"/>
              <w:left w:val="single" w:sz="2" w:space="0" w:color="666666"/>
              <w:bottom w:val="single" w:sz="2" w:space="0" w:color="666666"/>
              <w:right w:val="single" w:sz="2" w:space="0" w:color="666666"/>
            </w:tcBorders>
            <w:shd w:val="clear" w:color="auto" w:fill="auto"/>
            <w:tcMar>
              <w:top w:w="0" w:type="dxa"/>
              <w:left w:w="108" w:type="dxa"/>
              <w:bottom w:w="0" w:type="dxa"/>
              <w:right w:w="108" w:type="dxa"/>
            </w:tcMar>
          </w:tcPr>
          <w:p w14:paraId="3AB02A28" w14:textId="0953C8EA" w:rsidR="002B127F" w:rsidRPr="001B3DA7" w:rsidRDefault="00FE5447">
            <w:pPr>
              <w:spacing w:after="0"/>
              <w:rPr>
                <w:rFonts w:cs="Times New Roman"/>
              </w:rPr>
            </w:pPr>
            <w:r w:rsidRPr="001B3DA7">
              <w:rPr>
                <w:rFonts w:cs="Times New Roman"/>
              </w:rPr>
              <w:t xml:space="preserve">Realistic </w:t>
            </w:r>
            <w:r w:rsidR="006F24BB" w:rsidRPr="001B3DA7">
              <w:rPr>
                <w:rFonts w:cs="Times New Roman"/>
              </w:rPr>
              <w:t>Furniture</w:t>
            </w:r>
            <w:r w:rsidRPr="001B3DA7">
              <w:rPr>
                <w:rFonts w:cs="Times New Roman"/>
              </w:rPr>
              <w:t xml:space="preserve"> and Interior Props Pack</w:t>
            </w:r>
          </w:p>
        </w:tc>
        <w:tc>
          <w:tcPr>
            <w:tcW w:w="2338" w:type="dxa"/>
            <w:tcBorders>
              <w:top w:val="single" w:sz="2" w:space="0" w:color="666666"/>
              <w:left w:val="single" w:sz="2" w:space="0" w:color="666666"/>
              <w:bottom w:val="single" w:sz="2" w:space="0" w:color="666666"/>
            </w:tcBorders>
            <w:shd w:val="clear" w:color="auto" w:fill="auto"/>
            <w:tcMar>
              <w:top w:w="0" w:type="dxa"/>
              <w:left w:w="108" w:type="dxa"/>
              <w:bottom w:w="0" w:type="dxa"/>
              <w:right w:w="108" w:type="dxa"/>
            </w:tcMar>
          </w:tcPr>
          <w:p w14:paraId="3AB02A29" w14:textId="26C9650A" w:rsidR="002B127F" w:rsidRPr="001B3DA7" w:rsidRDefault="00FE5447">
            <w:pPr>
              <w:spacing w:after="0"/>
              <w:rPr>
                <w:rFonts w:cs="Times New Roman"/>
              </w:rPr>
            </w:pPr>
            <w:r w:rsidRPr="001B3DA7">
              <w:rPr>
                <w:rFonts w:cs="Times New Roman"/>
              </w:rPr>
              <w:t xml:space="preserve">Sevastian Merevoy </w:t>
            </w:r>
            <w:r w:rsidR="004F0F22">
              <w:rPr>
                <w:rFonts w:cs="Times New Roman"/>
              </w:rPr>
              <w:fldChar w:fldCharType="begin" w:fldLock="1"/>
            </w:r>
            <w:r w:rsidR="004F0F22">
              <w:rPr>
                <w:rFonts w:cs="Times New Roman"/>
              </w:rPr>
              <w:instrText>ADDIN CSL_CITATION {"citationItems":[{"id":"ITEM-1","itemData":{"URL":"https://assetstore.unity.com/packages/3d/props/furniture/realistic-furniture-and-interior-props-pack-120379","author":[{"dropping-particle":"","family":"MAREVOY","given":"SEVASTIAN","non-dropping-particle":"","parse-names":false,"suffix":""}],"id":"ITEM-1","issued":{"date-parts":[["0"]]},"title":"Realistic Furniture and Interior Props Pack","type":"webpage"},"uris":["http://www.mendeley.com/documents/?uuid=906512de-5a04-4412-8f38-3d2ea2ecfdcf"]}],"mendeley":{"formattedCitation":"[34]","plainTextFormattedCitation":"[34]","previouslyFormattedCitation":"[34]"},"properties":{"noteIndex":0},"schema":"https://github.com/citation-style-language/schema/raw/master/csl-citation.json"}</w:instrText>
            </w:r>
            <w:r w:rsidR="004F0F22">
              <w:rPr>
                <w:rFonts w:cs="Times New Roman"/>
              </w:rPr>
              <w:fldChar w:fldCharType="separate"/>
            </w:r>
            <w:r w:rsidR="004F0F22" w:rsidRPr="004F0F22">
              <w:rPr>
                <w:rFonts w:cs="Times New Roman"/>
                <w:noProof/>
              </w:rPr>
              <w:t>[34]</w:t>
            </w:r>
            <w:r w:rsidR="004F0F22">
              <w:rPr>
                <w:rFonts w:cs="Times New Roman"/>
              </w:rPr>
              <w:fldChar w:fldCharType="end"/>
            </w:r>
          </w:p>
        </w:tc>
      </w:tr>
    </w:tbl>
    <w:p w14:paraId="5A11160A" w14:textId="77777777" w:rsidR="004542E4" w:rsidRDefault="004542E4">
      <w:pPr>
        <w:rPr>
          <w:rFonts w:cs="Times New Roman"/>
        </w:rPr>
      </w:pPr>
    </w:p>
    <w:p w14:paraId="3AB02A2C" w14:textId="2D4563C4" w:rsidR="002B127F" w:rsidRPr="001B3DA7" w:rsidRDefault="00FE5447">
      <w:pPr>
        <w:rPr>
          <w:rFonts w:cs="Times New Roman"/>
        </w:rPr>
      </w:pPr>
      <w:r w:rsidRPr="001B3DA7">
        <w:rPr>
          <w:rFonts w:cs="Times New Roman"/>
        </w:rPr>
        <w:t>Comparatively to Figures 5 and 6, Figures 7 and 8 represent the same corner but from the complex environment.</w:t>
      </w:r>
    </w:p>
    <w:p w14:paraId="239D9ED4" w14:textId="77777777" w:rsidR="006F24BB" w:rsidRPr="001B3DA7" w:rsidRDefault="00FE5447" w:rsidP="006F24BB">
      <w:pPr>
        <w:keepNext/>
      </w:pPr>
      <w:r w:rsidRPr="001B3DA7">
        <w:rPr>
          <w:rFonts w:cs="Times New Roman"/>
          <w:noProof/>
          <w:lang w:eastAsia="en-GB"/>
        </w:rPr>
        <w:drawing>
          <wp:inline distT="0" distB="0" distL="0" distR="0" wp14:anchorId="3AB02939" wp14:editId="3AB0293A">
            <wp:extent cx="3223333" cy="4096319"/>
            <wp:effectExtent l="95250" t="95250" r="91367" b="94681"/>
            <wp:docPr id="7" name="Picture 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rcRect/>
                    <a:stretch>
                      <a:fillRect/>
                    </a:stretch>
                  </pic:blipFill>
                  <pic:spPr>
                    <a:xfrm>
                      <a:off x="0" y="0"/>
                      <a:ext cx="3223333" cy="4096319"/>
                    </a:xfrm>
                    <a:prstGeom prst="rect">
                      <a:avLst/>
                    </a:prstGeom>
                    <a:noFill/>
                    <a:ln w="88897" cmpd="dbl">
                      <a:solidFill>
                        <a:srgbClr val="000000"/>
                      </a:solidFill>
                      <a:prstDash val="solid"/>
                    </a:ln>
                  </pic:spPr>
                </pic:pic>
              </a:graphicData>
            </a:graphic>
          </wp:inline>
        </w:drawing>
      </w:r>
    </w:p>
    <w:p w14:paraId="3AB02A2D" w14:textId="286E37F5" w:rsidR="002B127F" w:rsidRPr="001B3DA7" w:rsidRDefault="006F24BB" w:rsidP="006F24BB">
      <w:pPr>
        <w:pStyle w:val="Caption"/>
      </w:pPr>
      <w:bookmarkStart w:id="82" w:name="_Toc17669602"/>
      <w:bookmarkStart w:id="83" w:name="_Toc17752010"/>
      <w:r w:rsidRPr="001B3DA7">
        <w:t xml:space="preserve">Figure </w:t>
      </w:r>
      <w:r w:rsidR="00382580">
        <w:fldChar w:fldCharType="begin"/>
      </w:r>
      <w:r w:rsidR="00382580">
        <w:instrText xml:space="preserve"> SEQ Figure \* ARABIC </w:instrText>
      </w:r>
      <w:r w:rsidR="00382580">
        <w:fldChar w:fldCharType="separate"/>
      </w:r>
      <w:r w:rsidR="00382580">
        <w:rPr>
          <w:noProof/>
        </w:rPr>
        <w:t>7</w:t>
      </w:r>
      <w:r w:rsidR="00382580">
        <w:rPr>
          <w:noProof/>
        </w:rPr>
        <w:fldChar w:fldCharType="end"/>
      </w:r>
      <w:r w:rsidRPr="001B3DA7">
        <w:t xml:space="preserve"> COMPLEX ENVIRONMENT'S LAMP COMPARED TO FIGURE 5</w:t>
      </w:r>
      <w:bookmarkEnd w:id="82"/>
      <w:bookmarkEnd w:id="83"/>
    </w:p>
    <w:p w14:paraId="5157CD4A" w14:textId="77777777" w:rsidR="006F24BB" w:rsidRPr="001B3DA7" w:rsidRDefault="00FE5447" w:rsidP="006F24BB">
      <w:pPr>
        <w:keepNext/>
      </w:pPr>
      <w:r w:rsidRPr="001B3DA7">
        <w:rPr>
          <w:rFonts w:cs="Times New Roman"/>
          <w:noProof/>
          <w:lang w:eastAsia="en-GB"/>
        </w:rPr>
        <w:lastRenderedPageBreak/>
        <w:drawing>
          <wp:inline distT="0" distB="0" distL="0" distR="0" wp14:anchorId="3AB0293B" wp14:editId="3AB0293C">
            <wp:extent cx="5934071" cy="2638428"/>
            <wp:effectExtent l="95250" t="95250" r="85729" b="104772"/>
            <wp:docPr id="8" name="Picture 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rcRect/>
                    <a:stretch>
                      <a:fillRect/>
                    </a:stretch>
                  </pic:blipFill>
                  <pic:spPr>
                    <a:xfrm>
                      <a:off x="0" y="0"/>
                      <a:ext cx="5934071" cy="2638428"/>
                    </a:xfrm>
                    <a:prstGeom prst="rect">
                      <a:avLst/>
                    </a:prstGeom>
                    <a:noFill/>
                    <a:ln w="88897" cmpd="dbl">
                      <a:solidFill>
                        <a:srgbClr val="000000"/>
                      </a:solidFill>
                      <a:prstDash val="solid"/>
                    </a:ln>
                  </pic:spPr>
                </pic:pic>
              </a:graphicData>
            </a:graphic>
          </wp:inline>
        </w:drawing>
      </w:r>
    </w:p>
    <w:p w14:paraId="3AB02A2F" w14:textId="30C2BD85" w:rsidR="002B127F" w:rsidRPr="001B3DA7" w:rsidRDefault="006F24BB" w:rsidP="006F24BB">
      <w:pPr>
        <w:pStyle w:val="Caption"/>
      </w:pPr>
      <w:bookmarkStart w:id="84" w:name="_Toc17669603"/>
      <w:bookmarkStart w:id="85" w:name="_Toc17752011"/>
      <w:r w:rsidRPr="001B3DA7">
        <w:t xml:space="preserve">Figure </w:t>
      </w:r>
      <w:r w:rsidR="00382580">
        <w:fldChar w:fldCharType="begin"/>
      </w:r>
      <w:r w:rsidR="00382580">
        <w:instrText xml:space="preserve"> SEQ Figure \* ARABIC </w:instrText>
      </w:r>
      <w:r w:rsidR="00382580">
        <w:fldChar w:fldCharType="separate"/>
      </w:r>
      <w:r w:rsidR="00382580">
        <w:rPr>
          <w:noProof/>
        </w:rPr>
        <w:t>8</w:t>
      </w:r>
      <w:r w:rsidR="00382580">
        <w:rPr>
          <w:noProof/>
        </w:rPr>
        <w:fldChar w:fldCharType="end"/>
      </w:r>
      <w:r w:rsidRPr="001B3DA7">
        <w:t xml:space="preserve"> COMPLEX ENVIRONMENT'S KITCHEN COMPARISON MADE TO FIGURE 6</w:t>
      </w:r>
      <w:bookmarkEnd w:id="84"/>
      <w:bookmarkEnd w:id="85"/>
    </w:p>
    <w:p w14:paraId="3AB02A31" w14:textId="241BF066" w:rsidR="002B127F" w:rsidRPr="001B3DA7" w:rsidRDefault="00FE5447">
      <w:pPr>
        <w:rPr>
          <w:rFonts w:cs="Times New Roman"/>
        </w:rPr>
      </w:pPr>
      <w:r w:rsidRPr="001B3DA7">
        <w:rPr>
          <w:rFonts w:cs="Times New Roman"/>
        </w:rPr>
        <w:t>As seen in Figure</w:t>
      </w:r>
      <w:r w:rsidR="00786625" w:rsidRPr="001B3DA7">
        <w:rPr>
          <w:rFonts w:cs="Times New Roman"/>
        </w:rPr>
        <w:t>s</w:t>
      </w:r>
      <w:r w:rsidRPr="001B3DA7">
        <w:rPr>
          <w:rFonts w:cs="Times New Roman"/>
        </w:rPr>
        <w:t xml:space="preserve"> 7 and 8, a softer touch of light is added to create a warm and immersive area. Several different textures are used for different walls and floor</w:t>
      </w:r>
      <w:r w:rsidR="00786625" w:rsidRPr="001B3DA7">
        <w:rPr>
          <w:rFonts w:cs="Times New Roman"/>
        </w:rPr>
        <w:t>,</w:t>
      </w:r>
      <w:r w:rsidRPr="001B3DA7">
        <w:rPr>
          <w:rFonts w:cs="Times New Roman"/>
        </w:rPr>
        <w:t xml:space="preserve"> and each appliance holds </w:t>
      </w:r>
      <w:r w:rsidR="000A5F69">
        <w:rPr>
          <w:rFonts w:cs="Times New Roman"/>
        </w:rPr>
        <w:t xml:space="preserve">a </w:t>
      </w:r>
      <w:r w:rsidRPr="001B3DA7">
        <w:rPr>
          <w:rFonts w:cs="Times New Roman"/>
        </w:rPr>
        <w:t>different texture. It is intended the shadows are baked on the surfaces which will create more understanding of shapes.</w:t>
      </w:r>
    </w:p>
    <w:p w14:paraId="10655804" w14:textId="329FE7AA" w:rsidR="00E440C4" w:rsidRPr="001B3DA7" w:rsidRDefault="00FE5447" w:rsidP="00E440C4">
      <w:pPr>
        <w:keepNext/>
      </w:pPr>
      <w:r w:rsidRPr="001B3DA7">
        <w:rPr>
          <w:rFonts w:cs="Times New Roman"/>
        </w:rPr>
        <w:t xml:space="preserve">Figure 9 illustrates the system that was used </w:t>
      </w:r>
      <w:r w:rsidR="00786625" w:rsidRPr="001B3DA7">
        <w:rPr>
          <w:rFonts w:cs="Times New Roman"/>
        </w:rPr>
        <w:t>i</w:t>
      </w:r>
      <w:r w:rsidRPr="001B3DA7">
        <w:rPr>
          <w:rFonts w:cs="Times New Roman"/>
        </w:rPr>
        <w:t>n the presentation and background processes of the environments. The subjects are intended to interact with the created environments separately</w:t>
      </w:r>
      <w:r w:rsidR="00786625" w:rsidRPr="001B3DA7">
        <w:rPr>
          <w:rFonts w:cs="Times New Roman"/>
        </w:rPr>
        <w:t>,</w:t>
      </w:r>
      <w:r w:rsidRPr="001B3DA7">
        <w:rPr>
          <w:rFonts w:cs="Times New Roman"/>
        </w:rPr>
        <w:t xml:space="preserve"> and each is powered by the Hover_UI system where most main background processes of SSVEP is occurring in this component. The process controls each stimulus to move and flicker. </w:t>
      </w:r>
      <w:r w:rsidR="00786625" w:rsidRPr="001B3DA7">
        <w:rPr>
          <w:rFonts w:cs="Times New Roman"/>
        </w:rPr>
        <w:t>The SSVEP unit controls each button</w:t>
      </w:r>
      <w:r w:rsidR="00075247">
        <w:rPr>
          <w:rFonts w:cs="Times New Roman"/>
        </w:rPr>
        <w:t>,</w:t>
      </w:r>
      <w:r w:rsidRPr="001B3DA7">
        <w:rPr>
          <w:rFonts w:cs="Times New Roman"/>
        </w:rPr>
        <w:t xml:space="preserve"> and the system </w:t>
      </w:r>
      <w:r w:rsidR="00797336">
        <w:rPr>
          <w:rFonts w:cs="Times New Roman"/>
        </w:rPr>
        <w:t>has</w:t>
      </w:r>
      <w:r w:rsidRPr="001B3DA7">
        <w:rPr>
          <w:rFonts w:cs="Times New Roman"/>
        </w:rPr>
        <w:t xml:space="preserve"> made it possible for buttons to be easily modified in the unity editor. Several mood lightings are added to the environment to represent and mimic the real-life natural lights such as morning,</w:t>
      </w:r>
      <w:r w:rsidR="00797336">
        <w:rPr>
          <w:rFonts w:cs="Times New Roman"/>
        </w:rPr>
        <w:t xml:space="preserve"> </w:t>
      </w:r>
      <w:r w:rsidRPr="001B3DA7">
        <w:rPr>
          <w:rFonts w:cs="Times New Roman"/>
        </w:rPr>
        <w:lastRenderedPageBreak/>
        <w:t>afternoon and evening lighting.</w:t>
      </w:r>
      <w:r w:rsidRPr="001B3DA7">
        <w:rPr>
          <w:rFonts w:cs="Times New Roman"/>
          <w:noProof/>
          <w:lang w:eastAsia="en-GB"/>
        </w:rPr>
        <w:drawing>
          <wp:inline distT="0" distB="0" distL="0" distR="0" wp14:anchorId="3AB0293D" wp14:editId="3AB0293E">
            <wp:extent cx="5943600" cy="4018916"/>
            <wp:effectExtent l="95250" t="95250" r="95250" b="95884"/>
            <wp:docPr id="9" name="Picture 4" descr="C:\Users\Mahrad\Downloads\Untitled Diagram (2).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rcRect/>
                    <a:stretch>
                      <a:fillRect/>
                    </a:stretch>
                  </pic:blipFill>
                  <pic:spPr>
                    <a:xfrm>
                      <a:off x="0" y="0"/>
                      <a:ext cx="5943600" cy="4018916"/>
                    </a:xfrm>
                    <a:prstGeom prst="rect">
                      <a:avLst/>
                    </a:prstGeom>
                    <a:noFill/>
                    <a:ln w="88897" cmpd="dbl">
                      <a:solidFill>
                        <a:srgbClr val="000000"/>
                      </a:solidFill>
                      <a:prstDash val="solid"/>
                    </a:ln>
                  </pic:spPr>
                </pic:pic>
              </a:graphicData>
            </a:graphic>
          </wp:inline>
        </w:drawing>
      </w:r>
    </w:p>
    <w:p w14:paraId="3AB02A32" w14:textId="60BC07F7" w:rsidR="002B127F" w:rsidRPr="001B3DA7" w:rsidRDefault="00E440C4" w:rsidP="00E440C4">
      <w:pPr>
        <w:pStyle w:val="Caption"/>
      </w:pPr>
      <w:bookmarkStart w:id="86" w:name="_Toc17669604"/>
      <w:bookmarkStart w:id="87" w:name="_Toc17752012"/>
      <w:r w:rsidRPr="001B3DA7">
        <w:t xml:space="preserve">Figure </w:t>
      </w:r>
      <w:r w:rsidR="00382580">
        <w:fldChar w:fldCharType="begin"/>
      </w:r>
      <w:r w:rsidR="00382580">
        <w:instrText xml:space="preserve"> SEQ Figure \* ARABIC </w:instrText>
      </w:r>
      <w:r w:rsidR="00382580">
        <w:fldChar w:fldCharType="separate"/>
      </w:r>
      <w:r w:rsidR="00382580">
        <w:rPr>
          <w:noProof/>
        </w:rPr>
        <w:t>9</w:t>
      </w:r>
      <w:r w:rsidR="00382580">
        <w:rPr>
          <w:noProof/>
        </w:rPr>
        <w:fldChar w:fldCharType="end"/>
      </w:r>
      <w:r w:rsidRPr="001B3DA7">
        <w:t xml:space="preserve"> ENVIRONMENTS SSVEP COOPERATED SYSTEM</w:t>
      </w:r>
      <w:bookmarkEnd w:id="86"/>
      <w:bookmarkEnd w:id="87"/>
    </w:p>
    <w:p w14:paraId="3AB02A34" w14:textId="3E5040B9" w:rsidR="002B127F" w:rsidRPr="001B3DA7" w:rsidRDefault="00FE5447">
      <w:r w:rsidRPr="001B3DA7">
        <w:rPr>
          <w:rFonts w:cs="Times New Roman"/>
        </w:rPr>
        <w:t xml:space="preserve">Figure 8 shows that under the </w:t>
      </w:r>
      <w:r w:rsidRPr="001B3DA7">
        <w:rPr>
          <w:rFonts w:cs="Times New Roman"/>
          <w:i/>
          <w:iCs/>
        </w:rPr>
        <w:t xml:space="preserve">Buttons </w:t>
      </w:r>
      <w:r w:rsidRPr="001B3DA7">
        <w:rPr>
          <w:rFonts w:cs="Times New Roman"/>
        </w:rPr>
        <w:t>option</w:t>
      </w:r>
      <w:r w:rsidR="00786625" w:rsidRPr="001B3DA7">
        <w:rPr>
          <w:rFonts w:cs="Times New Roman"/>
        </w:rPr>
        <w:t>,</w:t>
      </w:r>
      <w:r w:rsidRPr="001B3DA7">
        <w:rPr>
          <w:rFonts w:cs="Times New Roman"/>
        </w:rPr>
        <w:t xml:space="preserve"> there is a size variable that is serialized and </w:t>
      </w:r>
      <w:r w:rsidR="00075247">
        <w:rPr>
          <w:rFonts w:cs="Times New Roman"/>
        </w:rPr>
        <w:t>maximum of four different buttons can be added</w:t>
      </w:r>
      <w:r w:rsidRPr="001B3DA7">
        <w:rPr>
          <w:rFonts w:cs="Times New Roman"/>
        </w:rPr>
        <w:t>. Each button is customizable in placement, action it will do if triggered, the frequency it will flicker, and the text presented on the button.</w:t>
      </w:r>
    </w:p>
    <w:p w14:paraId="3AB02A35" w14:textId="0379321D" w:rsidR="002B127F" w:rsidRPr="001B3DA7" w:rsidRDefault="00FE5447">
      <w:pPr>
        <w:rPr>
          <w:rFonts w:cs="Times New Roman"/>
        </w:rPr>
      </w:pPr>
      <w:r w:rsidRPr="001B3DA7">
        <w:rPr>
          <w:rFonts w:cs="Times New Roman"/>
        </w:rPr>
        <w:t>The Hover_UI also uses another system</w:t>
      </w:r>
      <w:r w:rsidR="00786625" w:rsidRPr="001B3DA7">
        <w:rPr>
          <w:rFonts w:cs="Times New Roman"/>
        </w:rPr>
        <w:t>,</w:t>
      </w:r>
      <w:r w:rsidRPr="001B3DA7">
        <w:rPr>
          <w:rFonts w:cs="Times New Roman"/>
        </w:rPr>
        <w:t xml:space="preserve"> </w:t>
      </w:r>
      <w:r w:rsidR="00786625" w:rsidRPr="001B3DA7">
        <w:rPr>
          <w:rFonts w:cs="Times New Roman"/>
        </w:rPr>
        <w:t>where</w:t>
      </w:r>
      <w:r w:rsidRPr="001B3DA7">
        <w:rPr>
          <w:rFonts w:cs="Times New Roman"/>
        </w:rPr>
        <w:t xml:space="preserve"> is the experiment system that will record and instruct users to go through tests to measure the BCI system performance with the environment chosen. It is intended for the actions for each button to be triggered if the stimulus code of that button matches the BCI system’s predicted stimulus.</w:t>
      </w:r>
    </w:p>
    <w:p w14:paraId="6832E3BB" w14:textId="77777777" w:rsidR="00E440C4" w:rsidRPr="001B3DA7" w:rsidRDefault="00FE5447" w:rsidP="00E440C4">
      <w:pPr>
        <w:keepNext/>
      </w:pPr>
      <w:r w:rsidRPr="001B3DA7">
        <w:rPr>
          <w:rFonts w:cs="Times New Roman"/>
          <w:noProof/>
          <w:lang w:eastAsia="en-GB"/>
        </w:rPr>
        <w:lastRenderedPageBreak/>
        <w:drawing>
          <wp:inline distT="0" distB="0" distL="0" distR="0" wp14:anchorId="3AB0293F" wp14:editId="3AB02940">
            <wp:extent cx="5217639" cy="4289505"/>
            <wp:effectExtent l="95250" t="95250" r="97311" b="91995"/>
            <wp:docPr id="10" name="Picture 10" descr="C:\Users\Mahrad\Desktop\dbebe78283fd27fe0aa7faf5926cccb4.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rcRect/>
                    <a:stretch>
                      <a:fillRect/>
                    </a:stretch>
                  </pic:blipFill>
                  <pic:spPr>
                    <a:xfrm>
                      <a:off x="0" y="0"/>
                      <a:ext cx="5217639" cy="4289505"/>
                    </a:xfrm>
                    <a:prstGeom prst="rect">
                      <a:avLst/>
                    </a:prstGeom>
                    <a:noFill/>
                    <a:ln w="88897" cmpd="dbl">
                      <a:solidFill>
                        <a:srgbClr val="000000"/>
                      </a:solidFill>
                      <a:prstDash val="solid"/>
                    </a:ln>
                  </pic:spPr>
                </pic:pic>
              </a:graphicData>
            </a:graphic>
          </wp:inline>
        </w:drawing>
      </w:r>
    </w:p>
    <w:p w14:paraId="3AB02A36" w14:textId="4E1234F2" w:rsidR="002B127F" w:rsidRPr="001B3DA7" w:rsidRDefault="00E440C4" w:rsidP="00E440C4">
      <w:pPr>
        <w:pStyle w:val="Caption"/>
      </w:pPr>
      <w:bookmarkStart w:id="88" w:name="_Toc17669605"/>
      <w:bookmarkStart w:id="89" w:name="_Toc17752013"/>
      <w:r w:rsidRPr="001B3DA7">
        <w:t xml:space="preserve">Figure </w:t>
      </w:r>
      <w:r w:rsidR="00382580">
        <w:fldChar w:fldCharType="begin"/>
      </w:r>
      <w:r w:rsidR="00382580">
        <w:instrText xml:space="preserve"> SEQ Figure \* ARABIC </w:instrText>
      </w:r>
      <w:r w:rsidR="00382580">
        <w:fldChar w:fldCharType="separate"/>
      </w:r>
      <w:r w:rsidR="00382580">
        <w:rPr>
          <w:noProof/>
        </w:rPr>
        <w:t>10</w:t>
      </w:r>
      <w:r w:rsidR="00382580">
        <w:rPr>
          <w:noProof/>
        </w:rPr>
        <w:fldChar w:fldCharType="end"/>
      </w:r>
      <w:r w:rsidRPr="001B3DA7">
        <w:t xml:space="preserve"> HOVER_UI'S EDITOR</w:t>
      </w:r>
      <w:bookmarkEnd w:id="88"/>
      <w:bookmarkEnd w:id="89"/>
    </w:p>
    <w:p w14:paraId="3AB02A38" w14:textId="77777777" w:rsidR="002B127F" w:rsidRPr="001B3DA7" w:rsidRDefault="00FE5447">
      <w:pPr>
        <w:pStyle w:val="Heading2"/>
      </w:pPr>
      <w:bookmarkStart w:id="90" w:name="_Toc17751954"/>
      <w:r w:rsidRPr="001B3DA7">
        <w:t>3.4 Testing design</w:t>
      </w:r>
      <w:bookmarkEnd w:id="90"/>
    </w:p>
    <w:p w14:paraId="3AB02A39" w14:textId="637AC0AF" w:rsidR="002B127F" w:rsidRPr="001B3DA7" w:rsidRDefault="00FE5447">
      <w:r w:rsidRPr="001B3DA7">
        <w:t xml:space="preserve">To answer the research questions mentioned in </w:t>
      </w:r>
      <w:r w:rsidR="00075247">
        <w:t xml:space="preserve">the </w:t>
      </w:r>
      <w:r w:rsidRPr="001B3DA7">
        <w:t xml:space="preserve">proposal </w:t>
      </w:r>
      <w:r w:rsidR="00786625" w:rsidRPr="001B3DA7">
        <w:fldChar w:fldCharType="begin" w:fldLock="1"/>
      </w:r>
      <w:r w:rsidR="00056F7C">
        <w:instrText>ADDIN CSL_CITATION {"citationItems":[{"id":"ITEM-1","itemData":{"author":[{"dropping-particle":"","family":"Mahrad","given":"Pisheh Var","non-dropping-particle":"","parse-names":false,"suffix":""}],"id":"ITEM-1","issued":{"date-parts":[["0"]]},"title":"BCI implemented in virtual worlds using VR","type":"article-journal"},"uris":["http://www.mendeley.com/documents/?uuid=1427727e-9aa7-46a1-98ba-ba23e48556a6"]}],"mendeley":{"formattedCitation":"[5]","plainTextFormattedCitation":"[5]","previouslyFormattedCitation":"[5]"},"properties":{"noteIndex":0},"schema":"https://github.com/citation-style-language/schema/raw/master/csl-citation.json"}</w:instrText>
      </w:r>
      <w:r w:rsidR="00786625" w:rsidRPr="001B3DA7">
        <w:fldChar w:fldCharType="separate"/>
      </w:r>
      <w:r w:rsidR="00786625" w:rsidRPr="001B3DA7">
        <w:rPr>
          <w:noProof/>
        </w:rPr>
        <w:t>[5]</w:t>
      </w:r>
      <w:r w:rsidR="00786625" w:rsidRPr="001B3DA7">
        <w:fldChar w:fldCharType="end"/>
      </w:r>
      <w:r w:rsidRPr="001B3DA7">
        <w:t xml:space="preserve">, a set of tests must be designed to introduce an analysis to these questions </w:t>
      </w:r>
      <w:r w:rsidR="00841F43">
        <w:t>to answer them</w:t>
      </w:r>
      <w:r w:rsidRPr="001B3DA7">
        <w:t>. A brief from the research questions can be explained in the list below:</w:t>
      </w:r>
    </w:p>
    <w:p w14:paraId="3AB02A3A" w14:textId="77777777" w:rsidR="002B127F" w:rsidRPr="001B3DA7" w:rsidRDefault="00FE5447">
      <w:pPr>
        <w:pStyle w:val="ListParagraph"/>
        <w:numPr>
          <w:ilvl w:val="0"/>
          <w:numId w:val="13"/>
        </w:numPr>
      </w:pPr>
      <w:r w:rsidRPr="001B3DA7">
        <w:t>Does an immersive environment improve BCI SSVEP pattern detection?</w:t>
      </w:r>
    </w:p>
    <w:p w14:paraId="3AB02A3B" w14:textId="77777777" w:rsidR="002B127F" w:rsidRPr="001B3DA7" w:rsidRDefault="00FE5447">
      <w:pPr>
        <w:pStyle w:val="ListParagraph"/>
        <w:numPr>
          <w:ilvl w:val="0"/>
          <w:numId w:val="13"/>
        </w:numPr>
      </w:pPr>
      <w:r w:rsidRPr="001B3DA7">
        <w:t>Does VR create that immersion to improve classification?</w:t>
      </w:r>
    </w:p>
    <w:p w14:paraId="3AB02A3C" w14:textId="1507B25B" w:rsidR="002B127F" w:rsidRPr="001B3DA7" w:rsidRDefault="00FE5447">
      <w:r w:rsidRPr="001B3DA7">
        <w:t>To address these questions, a test must be designed to cover these questions and provide an analysis to be concluded into an answer.</w:t>
      </w:r>
      <w:r w:rsidR="00E440C4" w:rsidRPr="001B3DA7">
        <w:t xml:space="preserve"> Figure 11 illustrates the testing</w:t>
      </w:r>
      <w:r w:rsidR="00786625" w:rsidRPr="001B3DA7">
        <w:t>;</w:t>
      </w:r>
      <w:r w:rsidR="007F7EC2" w:rsidRPr="001B3DA7">
        <w:t xml:space="preserve"> there are two results. The first results represent the experiment done on the offline data where it was previously gathered from the subjects</w:t>
      </w:r>
      <w:r w:rsidR="00786625" w:rsidRPr="001B3DA7">
        <w:t>,</w:t>
      </w:r>
      <w:r w:rsidR="007F7EC2" w:rsidRPr="001B3DA7">
        <w:t xml:space="preserve"> and the classifier’s confusion matrix and accuracy are measured. The second results are gathered </w:t>
      </w:r>
      <w:r w:rsidR="006D5002" w:rsidRPr="001B3DA7">
        <w:t>online and from the environments directly</w:t>
      </w:r>
      <w:r w:rsidR="00075247">
        <w:t>,</w:t>
      </w:r>
      <w:r w:rsidR="006D5002" w:rsidRPr="001B3DA7">
        <w:t xml:space="preserve"> which will measure the </w:t>
      </w:r>
      <w:r w:rsidR="00786625" w:rsidRPr="001B3DA7">
        <w:t>performance of the classifier</w:t>
      </w:r>
      <w:r w:rsidR="006D5002" w:rsidRPr="001B3DA7">
        <w:t xml:space="preserve"> by measuring the time and number of maximum tries until the classifier got the desired stimuli frequency correctly. The second results are intended to </w:t>
      </w:r>
      <w:r w:rsidR="00786625" w:rsidRPr="001B3DA7">
        <w:t>experiment</w:t>
      </w:r>
      <w:r w:rsidR="006D5002" w:rsidRPr="001B3DA7">
        <w:t xml:space="preserve"> with </w:t>
      </w:r>
      <w:r w:rsidR="00786625" w:rsidRPr="001B3DA7">
        <w:t xml:space="preserve">a </w:t>
      </w:r>
      <w:r w:rsidR="006D5002" w:rsidRPr="001B3DA7">
        <w:t xml:space="preserve">normal screen display and VR </w:t>
      </w:r>
      <w:r w:rsidR="00786625" w:rsidRPr="001B3DA7">
        <w:t>i</w:t>
      </w:r>
      <w:r w:rsidR="006D5002" w:rsidRPr="001B3DA7">
        <w:t xml:space="preserve">n both </w:t>
      </w:r>
      <w:r w:rsidR="00786625" w:rsidRPr="001B3DA7">
        <w:t xml:space="preserve">a </w:t>
      </w:r>
      <w:r w:rsidR="006D5002" w:rsidRPr="001B3DA7">
        <w:t xml:space="preserve">simple and complex environment. The classifiers </w:t>
      </w:r>
      <w:r w:rsidR="00786625" w:rsidRPr="001B3DA7">
        <w:t>used are S</w:t>
      </w:r>
      <w:r w:rsidR="006D5002" w:rsidRPr="001B3DA7">
        <w:t xml:space="preserve">upport </w:t>
      </w:r>
      <w:r w:rsidR="00786625" w:rsidRPr="001B3DA7">
        <w:t>V</w:t>
      </w:r>
      <w:r w:rsidR="006D5002" w:rsidRPr="001B3DA7">
        <w:t xml:space="preserve">ector </w:t>
      </w:r>
      <w:r w:rsidR="00786625" w:rsidRPr="001B3DA7">
        <w:t>M</w:t>
      </w:r>
      <w:r w:rsidR="006D5002" w:rsidRPr="001B3DA7">
        <w:t xml:space="preserve">achine (SVM) </w:t>
      </w:r>
      <w:r w:rsidR="002F0994" w:rsidRPr="001B3DA7">
        <w:t xml:space="preserve">and </w:t>
      </w:r>
      <w:r w:rsidR="00786625" w:rsidRPr="001B3DA7">
        <w:t>L</w:t>
      </w:r>
      <w:r w:rsidR="002F0994" w:rsidRPr="001B3DA7">
        <w:t>inear</w:t>
      </w:r>
      <w:r w:rsidR="006D5002" w:rsidRPr="001B3DA7">
        <w:t xml:space="preserve"> </w:t>
      </w:r>
      <w:r w:rsidR="00786625" w:rsidRPr="001B3DA7">
        <w:t>D</w:t>
      </w:r>
      <w:r w:rsidR="006D5002" w:rsidRPr="001B3DA7">
        <w:t xml:space="preserve">iscriminant </w:t>
      </w:r>
      <w:r w:rsidR="00786625" w:rsidRPr="001B3DA7">
        <w:t>A</w:t>
      </w:r>
      <w:r w:rsidR="006D5002" w:rsidRPr="001B3DA7">
        <w:t>nalysis</w:t>
      </w:r>
      <w:r w:rsidR="002F0994" w:rsidRPr="001B3DA7">
        <w:t xml:space="preserve"> (</w:t>
      </w:r>
      <w:r w:rsidR="006D5002" w:rsidRPr="001B3DA7">
        <w:t>LDA</w:t>
      </w:r>
      <w:r w:rsidR="002F0994" w:rsidRPr="001B3DA7">
        <w:t>).</w:t>
      </w:r>
    </w:p>
    <w:p w14:paraId="046BF9F5" w14:textId="0BF7EAF2" w:rsidR="002F0994" w:rsidRPr="001B3DA7" w:rsidRDefault="002F0994">
      <w:r w:rsidRPr="001B3DA7">
        <w:t>The table 2 below shows how the data will be represented for the second experiment results.</w:t>
      </w:r>
    </w:p>
    <w:p w14:paraId="40FCFE69" w14:textId="77777777" w:rsidR="002F0994" w:rsidRPr="001B3DA7" w:rsidRDefault="002F0994"/>
    <w:p w14:paraId="647E39B0" w14:textId="15EA677C" w:rsidR="004542E4" w:rsidRDefault="004542E4" w:rsidP="004542E4">
      <w:pPr>
        <w:pStyle w:val="Caption"/>
        <w:keepNext/>
      </w:pPr>
      <w:bookmarkStart w:id="91" w:name="_Toc17752043"/>
      <w:r>
        <w:lastRenderedPageBreak/>
        <w:t xml:space="preserve">Table </w:t>
      </w:r>
      <w:r w:rsidR="00382580">
        <w:fldChar w:fldCharType="begin"/>
      </w:r>
      <w:r w:rsidR="00382580">
        <w:instrText xml:space="preserve"> SEQ Table \* ARABIC </w:instrText>
      </w:r>
      <w:r w:rsidR="00382580">
        <w:fldChar w:fldCharType="separate"/>
      </w:r>
      <w:r w:rsidR="00382580">
        <w:rPr>
          <w:noProof/>
        </w:rPr>
        <w:t>2</w:t>
      </w:r>
      <w:r w:rsidR="00382580">
        <w:rPr>
          <w:noProof/>
        </w:rPr>
        <w:fldChar w:fldCharType="end"/>
      </w:r>
      <w:r w:rsidRPr="00E623EF">
        <w:t xml:space="preserve"> COMPLEX ENVIRONMENT’S ASSETS.</w:t>
      </w:r>
      <w:bookmarkEnd w:id="91"/>
    </w:p>
    <w:tbl>
      <w:tblPr>
        <w:tblStyle w:val="TableGrid"/>
        <w:tblW w:w="0" w:type="auto"/>
        <w:tblLook w:val="04A0" w:firstRow="1" w:lastRow="0" w:firstColumn="1" w:lastColumn="0" w:noHBand="0" w:noVBand="1"/>
      </w:tblPr>
      <w:tblGrid>
        <w:gridCol w:w="1558"/>
        <w:gridCol w:w="1568"/>
        <w:gridCol w:w="1607"/>
        <w:gridCol w:w="1548"/>
        <w:gridCol w:w="1591"/>
        <w:gridCol w:w="1458"/>
      </w:tblGrid>
      <w:tr w:rsidR="004D13F2" w:rsidRPr="001B3DA7" w14:paraId="1005B7D5" w14:textId="48C351BA" w:rsidTr="004D13F2">
        <w:tc>
          <w:tcPr>
            <w:tcW w:w="1558" w:type="dxa"/>
            <w:tcBorders>
              <w:top w:val="single" w:sz="12" w:space="0" w:color="auto"/>
              <w:left w:val="single" w:sz="12" w:space="0" w:color="auto"/>
            </w:tcBorders>
            <w:shd w:val="clear" w:color="auto" w:fill="E7E6E6" w:themeFill="background2"/>
          </w:tcPr>
          <w:p w14:paraId="48BC88FF" w14:textId="4F052BEF" w:rsidR="002F0994" w:rsidRPr="001B3DA7" w:rsidRDefault="002F0994">
            <w:r w:rsidRPr="001B3DA7">
              <w:t>Subject No. X</w:t>
            </w:r>
          </w:p>
        </w:tc>
        <w:tc>
          <w:tcPr>
            <w:tcW w:w="1568" w:type="dxa"/>
            <w:tcBorders>
              <w:top w:val="single" w:sz="12" w:space="0" w:color="auto"/>
            </w:tcBorders>
            <w:shd w:val="clear" w:color="auto" w:fill="E7E6E6" w:themeFill="background2"/>
          </w:tcPr>
          <w:p w14:paraId="50B10123" w14:textId="77777777" w:rsidR="002F0994" w:rsidRPr="001B3DA7" w:rsidRDefault="002F0994">
            <w:r w:rsidRPr="001B3DA7">
              <w:t>Button frequency</w:t>
            </w:r>
          </w:p>
          <w:p w14:paraId="03E071E3" w14:textId="6394709C" w:rsidR="002F0994" w:rsidRPr="001B3DA7" w:rsidRDefault="002F0994">
            <w:r w:rsidRPr="001B3DA7">
              <w:t>(HZ)</w:t>
            </w:r>
          </w:p>
        </w:tc>
        <w:tc>
          <w:tcPr>
            <w:tcW w:w="1607" w:type="dxa"/>
            <w:tcBorders>
              <w:top w:val="single" w:sz="12" w:space="0" w:color="auto"/>
            </w:tcBorders>
            <w:shd w:val="clear" w:color="auto" w:fill="E7E6E6" w:themeFill="background2"/>
          </w:tcPr>
          <w:p w14:paraId="547DBD5F" w14:textId="5D98BE46" w:rsidR="002F0994" w:rsidRPr="001B3DA7" w:rsidRDefault="002F0994">
            <w:r w:rsidRPr="001B3DA7">
              <w:t>Successful tries</w:t>
            </w:r>
          </w:p>
        </w:tc>
        <w:tc>
          <w:tcPr>
            <w:tcW w:w="1548" w:type="dxa"/>
            <w:tcBorders>
              <w:top w:val="single" w:sz="12" w:space="0" w:color="auto"/>
            </w:tcBorders>
            <w:shd w:val="clear" w:color="auto" w:fill="E7E6E6" w:themeFill="background2"/>
          </w:tcPr>
          <w:p w14:paraId="76D6D048" w14:textId="5521B416" w:rsidR="002F0994" w:rsidRPr="001B3DA7" w:rsidRDefault="002F0994">
            <w:r w:rsidRPr="001B3DA7">
              <w:t>Total No. tries</w:t>
            </w:r>
          </w:p>
        </w:tc>
        <w:tc>
          <w:tcPr>
            <w:tcW w:w="1591" w:type="dxa"/>
            <w:tcBorders>
              <w:top w:val="single" w:sz="12" w:space="0" w:color="auto"/>
            </w:tcBorders>
            <w:shd w:val="clear" w:color="auto" w:fill="E7E6E6" w:themeFill="background2"/>
          </w:tcPr>
          <w:p w14:paraId="2A015424" w14:textId="792CAE07" w:rsidR="002F0994" w:rsidRPr="001B3DA7" w:rsidRDefault="002F0994">
            <w:r w:rsidRPr="001B3DA7">
              <w:t>Time Taken</w:t>
            </w:r>
          </w:p>
        </w:tc>
        <w:tc>
          <w:tcPr>
            <w:tcW w:w="1458" w:type="dxa"/>
            <w:tcBorders>
              <w:top w:val="single" w:sz="12" w:space="0" w:color="auto"/>
              <w:right w:val="single" w:sz="12" w:space="0" w:color="auto"/>
            </w:tcBorders>
            <w:shd w:val="clear" w:color="auto" w:fill="E7E6E6" w:themeFill="background2"/>
          </w:tcPr>
          <w:p w14:paraId="08231CAC" w14:textId="03070492" w:rsidR="002F0994" w:rsidRPr="001B3DA7" w:rsidRDefault="002F0994">
            <w:r w:rsidRPr="001B3DA7">
              <w:t>Classifier</w:t>
            </w:r>
          </w:p>
        </w:tc>
      </w:tr>
      <w:tr w:rsidR="004D13F2" w:rsidRPr="001B3DA7" w14:paraId="4AD9EA56" w14:textId="460FACA1" w:rsidTr="004D13F2">
        <w:tc>
          <w:tcPr>
            <w:tcW w:w="1558" w:type="dxa"/>
            <w:tcBorders>
              <w:left w:val="single" w:sz="12" w:space="0" w:color="auto"/>
              <w:bottom w:val="single" w:sz="12" w:space="0" w:color="auto"/>
            </w:tcBorders>
          </w:tcPr>
          <w:p w14:paraId="466A162F" w14:textId="78CA4E16" w:rsidR="002F0994" w:rsidRPr="001B3DA7" w:rsidRDefault="002F0994">
            <w:r w:rsidRPr="001B3DA7">
              <w:t>VR/Display</w:t>
            </w:r>
          </w:p>
        </w:tc>
        <w:tc>
          <w:tcPr>
            <w:tcW w:w="1568" w:type="dxa"/>
            <w:tcBorders>
              <w:bottom w:val="single" w:sz="12" w:space="0" w:color="auto"/>
            </w:tcBorders>
          </w:tcPr>
          <w:p w14:paraId="6EE1DE91" w14:textId="1DFBFC7E" w:rsidR="002F0994" w:rsidRPr="001B3DA7" w:rsidRDefault="002F0994">
            <w:r w:rsidRPr="001B3DA7">
              <w:t>(20:10) HZ</w:t>
            </w:r>
          </w:p>
        </w:tc>
        <w:tc>
          <w:tcPr>
            <w:tcW w:w="1607" w:type="dxa"/>
            <w:tcBorders>
              <w:bottom w:val="single" w:sz="12" w:space="0" w:color="auto"/>
            </w:tcBorders>
          </w:tcPr>
          <w:p w14:paraId="6A24442E" w14:textId="46E25551" w:rsidR="002F0994" w:rsidRPr="001B3DA7" w:rsidRDefault="002F0994">
            <w:r w:rsidRPr="001B3DA7">
              <w:t>Number of predictions that w</w:t>
            </w:r>
            <w:r w:rsidR="00786625" w:rsidRPr="001B3DA7">
              <w:t>ere</w:t>
            </w:r>
            <w:r w:rsidRPr="001B3DA7">
              <w:t xml:space="preserve"> correct during the stimulation</w:t>
            </w:r>
          </w:p>
        </w:tc>
        <w:tc>
          <w:tcPr>
            <w:tcW w:w="1548" w:type="dxa"/>
            <w:tcBorders>
              <w:bottom w:val="single" w:sz="12" w:space="0" w:color="auto"/>
            </w:tcBorders>
          </w:tcPr>
          <w:p w14:paraId="0C587AF2" w14:textId="70EC3C40" w:rsidR="002F0994" w:rsidRPr="001B3DA7" w:rsidRDefault="002F0994">
            <w:r w:rsidRPr="001B3DA7">
              <w:t>Total number of predictions made for that particular frequency</w:t>
            </w:r>
          </w:p>
        </w:tc>
        <w:tc>
          <w:tcPr>
            <w:tcW w:w="1591" w:type="dxa"/>
            <w:tcBorders>
              <w:bottom w:val="single" w:sz="12" w:space="0" w:color="auto"/>
            </w:tcBorders>
          </w:tcPr>
          <w:p w14:paraId="39714E69" w14:textId="61788A92" w:rsidR="002F0994" w:rsidRPr="001B3DA7" w:rsidRDefault="002F0994">
            <w:r w:rsidRPr="001B3DA7">
              <w:t>(duration it took to succeed or fail)</w:t>
            </w:r>
          </w:p>
        </w:tc>
        <w:tc>
          <w:tcPr>
            <w:tcW w:w="1458" w:type="dxa"/>
            <w:tcBorders>
              <w:bottom w:val="single" w:sz="12" w:space="0" w:color="auto"/>
              <w:right w:val="single" w:sz="12" w:space="0" w:color="auto"/>
            </w:tcBorders>
          </w:tcPr>
          <w:p w14:paraId="625E7487" w14:textId="4C911FC4" w:rsidR="002F0994" w:rsidRPr="001B3DA7" w:rsidRDefault="002F0994">
            <w:r w:rsidRPr="001B3DA7">
              <w:t>SVM/LDA</w:t>
            </w:r>
          </w:p>
        </w:tc>
      </w:tr>
    </w:tbl>
    <w:p w14:paraId="7DD07A57" w14:textId="77777777" w:rsidR="004542E4" w:rsidRDefault="004542E4" w:rsidP="00E440C4">
      <w:pPr>
        <w:keepNext/>
        <w:rPr>
          <w:noProof/>
          <w:lang w:eastAsia="en-GB"/>
        </w:rPr>
      </w:pPr>
    </w:p>
    <w:p w14:paraId="6852237E" w14:textId="6774904B" w:rsidR="00E440C4" w:rsidRPr="001B3DA7" w:rsidRDefault="00FE5447" w:rsidP="00E440C4">
      <w:pPr>
        <w:keepNext/>
      </w:pPr>
      <w:r w:rsidRPr="001B3DA7">
        <w:rPr>
          <w:noProof/>
          <w:lang w:eastAsia="en-GB"/>
        </w:rPr>
        <w:drawing>
          <wp:inline distT="0" distB="0" distL="0" distR="0" wp14:anchorId="3AB02941" wp14:editId="3AB02942">
            <wp:extent cx="5934071" cy="4810128"/>
            <wp:effectExtent l="228600" t="228600" r="219079" b="238122"/>
            <wp:docPr id="11" name="Picture 21" descr="C:\Users\mpishe\Downloads\Untitled Diagram.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rcRect/>
                    <a:stretch>
                      <a:fillRect/>
                    </a:stretch>
                  </pic:blipFill>
                  <pic:spPr>
                    <a:xfrm>
                      <a:off x="0" y="0"/>
                      <a:ext cx="5934071" cy="4810128"/>
                    </a:xfrm>
                    <a:prstGeom prst="rect">
                      <a:avLst/>
                    </a:prstGeom>
                    <a:noFill/>
                    <a:ln w="228600" cmpd="dbl">
                      <a:solidFill>
                        <a:srgbClr val="000000"/>
                      </a:solidFill>
                      <a:prstDash val="solid"/>
                    </a:ln>
                  </pic:spPr>
                </pic:pic>
              </a:graphicData>
            </a:graphic>
          </wp:inline>
        </w:drawing>
      </w:r>
    </w:p>
    <w:p w14:paraId="4A90D211" w14:textId="68DA3867" w:rsidR="00EF14DB" w:rsidRPr="001B3DA7" w:rsidRDefault="00E440C4" w:rsidP="00EF14DB">
      <w:pPr>
        <w:pStyle w:val="Caption"/>
      </w:pPr>
      <w:bookmarkStart w:id="92" w:name="_Toc17669606"/>
      <w:bookmarkStart w:id="93" w:name="_Toc17752014"/>
      <w:r w:rsidRPr="001B3DA7">
        <w:t xml:space="preserve">Figure </w:t>
      </w:r>
      <w:r w:rsidR="00382580">
        <w:fldChar w:fldCharType="begin"/>
      </w:r>
      <w:r w:rsidR="00382580">
        <w:instrText xml:space="preserve"> SEQ Figure \* ARABIC </w:instrText>
      </w:r>
      <w:r w:rsidR="00382580">
        <w:fldChar w:fldCharType="separate"/>
      </w:r>
      <w:r w:rsidR="00382580">
        <w:rPr>
          <w:noProof/>
        </w:rPr>
        <w:t>11</w:t>
      </w:r>
      <w:r w:rsidR="00382580">
        <w:rPr>
          <w:noProof/>
        </w:rPr>
        <w:fldChar w:fldCharType="end"/>
      </w:r>
      <w:r w:rsidRPr="001B3DA7">
        <w:t xml:space="preserve"> design of testing covering </w:t>
      </w:r>
      <w:r w:rsidR="00786625" w:rsidRPr="001B3DA7">
        <w:t xml:space="preserve">the </w:t>
      </w:r>
      <w:r w:rsidRPr="001B3DA7">
        <w:t xml:space="preserve">research questions provided in </w:t>
      </w:r>
      <w:r w:rsidR="00EF14DB" w:rsidRPr="001B3DA7">
        <w:fldChar w:fldCharType="begin" w:fldLock="1"/>
      </w:r>
      <w:r w:rsidR="00786625" w:rsidRPr="001B3DA7">
        <w:instrText>ADDIN CSL_CITATION {"citationItems":[{"id":"ITEM-1","itemData":{"author":[{"dropping-particle":"","family":"Mahrad","given":"Pisheh Var","non-dropping-particle":"","parse-names":false,"suffix":""}],"id":"ITEM-1","issued":{"date-parts":[["0"]]},"title":"BCI implemented in virtual worlds using VR","type":"article-journal"},"uris":["http://www.mendeley.com/documents/?uuid=1427727e-9aa7-46a1-98ba-ba23e48556a6"]}],"mendeley":{"formattedCitation":"[5]","plainTextFormattedCitation":"[5]","previouslyFormattedCitation":"[5]"},"properties":{"noteIndex":0},"schema":"https://github.com/citation-style-language/schema/raw/master/csl-citation.json"}</w:instrText>
      </w:r>
      <w:r w:rsidR="00EF14DB" w:rsidRPr="001B3DA7">
        <w:fldChar w:fldCharType="separate"/>
      </w:r>
      <w:r w:rsidR="00EF14DB" w:rsidRPr="001B3DA7">
        <w:rPr>
          <w:b w:val="0"/>
          <w:smallCaps w:val="0"/>
          <w:noProof/>
        </w:rPr>
        <w:t>[5]</w:t>
      </w:r>
      <w:r w:rsidR="00EF14DB" w:rsidRPr="001B3DA7">
        <w:fldChar w:fldCharType="end"/>
      </w:r>
      <w:r w:rsidRPr="001B3DA7">
        <w:t>.</w:t>
      </w:r>
      <w:bookmarkStart w:id="94" w:name="_Toc15243089"/>
      <w:bookmarkStart w:id="95" w:name="_Toc15243311"/>
      <w:bookmarkStart w:id="96" w:name="_Toc15243324"/>
      <w:bookmarkStart w:id="97" w:name="_Toc17125521"/>
      <w:bookmarkStart w:id="98" w:name="_Toc17293975"/>
      <w:bookmarkEnd w:id="92"/>
      <w:bookmarkEnd w:id="93"/>
    </w:p>
    <w:p w14:paraId="0E38C73A" w14:textId="77777777" w:rsidR="00EF14DB" w:rsidRPr="001B3DA7" w:rsidRDefault="00EF14DB" w:rsidP="00EF14DB"/>
    <w:p w14:paraId="3AB02A3E" w14:textId="2E4C922F" w:rsidR="002B127F" w:rsidRPr="001B3DA7" w:rsidRDefault="00FE5447">
      <w:pPr>
        <w:pStyle w:val="Heading1"/>
        <w:rPr>
          <w:color w:val="auto"/>
        </w:rPr>
      </w:pPr>
      <w:bookmarkStart w:id="99" w:name="_Toc17751955"/>
      <w:r w:rsidRPr="001B3DA7">
        <w:rPr>
          <w:color w:val="auto"/>
        </w:rPr>
        <w:lastRenderedPageBreak/>
        <w:t xml:space="preserve">Chapter 4 – </w:t>
      </w:r>
      <w:bookmarkEnd w:id="94"/>
      <w:bookmarkEnd w:id="95"/>
      <w:bookmarkEnd w:id="96"/>
      <w:r w:rsidRPr="001B3DA7">
        <w:rPr>
          <w:color w:val="auto"/>
        </w:rPr>
        <w:t>Implementation and testing</w:t>
      </w:r>
      <w:bookmarkEnd w:id="97"/>
      <w:bookmarkEnd w:id="98"/>
      <w:bookmarkEnd w:id="99"/>
    </w:p>
    <w:p w14:paraId="3AB02A3F" w14:textId="162FCCF9" w:rsidR="002B127F" w:rsidRPr="001B3DA7" w:rsidRDefault="00FE5447">
      <w:pPr>
        <w:rPr>
          <w:rFonts w:cs="Times New Roman"/>
        </w:rPr>
      </w:pPr>
      <w:r w:rsidRPr="001B3DA7">
        <w:rPr>
          <w:rFonts w:cs="Times New Roman"/>
        </w:rPr>
        <w:t xml:space="preserve">The project was made possible by using </w:t>
      </w:r>
      <w:r w:rsidR="00786625" w:rsidRPr="001B3DA7">
        <w:rPr>
          <w:rFonts w:cs="Times New Roman"/>
        </w:rPr>
        <w:t xml:space="preserve">the </w:t>
      </w:r>
      <w:r w:rsidRPr="001B3DA7">
        <w:rPr>
          <w:rFonts w:cs="Times New Roman"/>
        </w:rPr>
        <w:t>Unity game engine and OpenVibe</w:t>
      </w:r>
      <w:r w:rsidR="00786625" w:rsidRPr="001B3DA7">
        <w:rPr>
          <w:rFonts w:cs="Times New Roman"/>
        </w:rPr>
        <w:t>,</w:t>
      </w:r>
      <w:r w:rsidRPr="001B3DA7">
        <w:rPr>
          <w:rFonts w:cs="Times New Roman"/>
        </w:rPr>
        <w:t xml:space="preserve"> and the project is written in 4 different programming languages such as:</w:t>
      </w:r>
    </w:p>
    <w:p w14:paraId="3AB02A40" w14:textId="77777777" w:rsidR="002B127F" w:rsidRPr="001B3DA7" w:rsidRDefault="00FE5447">
      <w:pPr>
        <w:pStyle w:val="ListParagraph"/>
        <w:numPr>
          <w:ilvl w:val="0"/>
          <w:numId w:val="14"/>
        </w:numPr>
        <w:rPr>
          <w:rFonts w:cs="Times New Roman"/>
        </w:rPr>
      </w:pPr>
      <w:r w:rsidRPr="001B3DA7">
        <w:rPr>
          <w:rFonts w:cs="Times New Roman"/>
        </w:rPr>
        <w:t xml:space="preserve">Java </w:t>
      </w:r>
    </w:p>
    <w:p w14:paraId="3AB02A41" w14:textId="77777777" w:rsidR="002B127F" w:rsidRPr="001B3DA7" w:rsidRDefault="00FE5447">
      <w:pPr>
        <w:pStyle w:val="ListParagraph"/>
        <w:numPr>
          <w:ilvl w:val="0"/>
          <w:numId w:val="14"/>
        </w:numPr>
        <w:rPr>
          <w:rFonts w:cs="Times New Roman"/>
        </w:rPr>
      </w:pPr>
      <w:r w:rsidRPr="001B3DA7">
        <w:rPr>
          <w:rFonts w:cs="Times New Roman"/>
        </w:rPr>
        <w:t>Python</w:t>
      </w:r>
    </w:p>
    <w:p w14:paraId="3AB02A42" w14:textId="77777777" w:rsidR="002B127F" w:rsidRPr="001B3DA7" w:rsidRDefault="00FE5447">
      <w:pPr>
        <w:pStyle w:val="ListParagraph"/>
        <w:numPr>
          <w:ilvl w:val="0"/>
          <w:numId w:val="14"/>
        </w:numPr>
        <w:rPr>
          <w:rFonts w:cs="Times New Roman"/>
        </w:rPr>
      </w:pPr>
      <w:r w:rsidRPr="001B3DA7">
        <w:rPr>
          <w:rFonts w:cs="Times New Roman"/>
        </w:rPr>
        <w:t>Lua</w:t>
      </w:r>
    </w:p>
    <w:p w14:paraId="3AB02A43" w14:textId="77777777" w:rsidR="002B127F" w:rsidRPr="001B3DA7" w:rsidRDefault="00FE5447">
      <w:pPr>
        <w:pStyle w:val="ListParagraph"/>
        <w:numPr>
          <w:ilvl w:val="0"/>
          <w:numId w:val="14"/>
        </w:numPr>
        <w:rPr>
          <w:rFonts w:cs="Times New Roman"/>
        </w:rPr>
      </w:pPr>
      <w:r w:rsidRPr="001B3DA7">
        <w:rPr>
          <w:rFonts w:cs="Times New Roman"/>
        </w:rPr>
        <w:t>C#</w:t>
      </w:r>
    </w:p>
    <w:p w14:paraId="3AB02A44" w14:textId="77777777" w:rsidR="002B127F" w:rsidRPr="001B3DA7" w:rsidRDefault="00FE5447">
      <w:pPr>
        <w:rPr>
          <w:rFonts w:cs="Times New Roman"/>
        </w:rPr>
      </w:pPr>
      <w:r w:rsidRPr="001B3DA7">
        <w:rPr>
          <w:rFonts w:cs="Times New Roman"/>
        </w:rPr>
        <w:t>The usage of each language is mentioned in each section of the implementation.</w:t>
      </w:r>
    </w:p>
    <w:p w14:paraId="3AB02A45" w14:textId="77777777" w:rsidR="002B127F" w:rsidRPr="001B3DA7" w:rsidRDefault="00FE5447">
      <w:pPr>
        <w:pStyle w:val="Heading2"/>
      </w:pPr>
      <w:bookmarkStart w:id="100" w:name="_Toc17125522"/>
      <w:bookmarkStart w:id="101" w:name="_Toc17293976"/>
      <w:bookmarkStart w:id="102" w:name="_Toc17751956"/>
      <w:r w:rsidRPr="001B3DA7">
        <w:t>4.1 BCI-side implementation</w:t>
      </w:r>
      <w:bookmarkEnd w:id="100"/>
      <w:bookmarkEnd w:id="101"/>
      <w:bookmarkEnd w:id="102"/>
    </w:p>
    <w:p w14:paraId="3AB02A46" w14:textId="713058FC" w:rsidR="002B127F" w:rsidRPr="001B3DA7" w:rsidRDefault="00FE5447">
      <w:pPr>
        <w:rPr>
          <w:rFonts w:cs="Times New Roman"/>
        </w:rPr>
      </w:pPr>
      <w:r w:rsidRPr="001B3DA7">
        <w:rPr>
          <w:rFonts w:cs="Times New Roman"/>
        </w:rPr>
        <w:t>As it was explained in the Design chapter, the BCI-side of the program is inspired by [15]</w:t>
      </w:r>
      <w:r w:rsidR="002803EB">
        <w:rPr>
          <w:rFonts w:cs="Times New Roman"/>
        </w:rPr>
        <w:t>’s</w:t>
      </w:r>
      <w:r w:rsidRPr="001B3DA7">
        <w:rPr>
          <w:rFonts w:cs="Times New Roman"/>
        </w:rPr>
        <w:t xml:space="preserve"> methodology to perform SSVEP-based BCI. In OpenVibe [7], </w:t>
      </w:r>
      <w:r w:rsidR="00786625" w:rsidRPr="001B3DA7">
        <w:rPr>
          <w:rFonts w:cs="Times New Roman"/>
        </w:rPr>
        <w:t>seven</w:t>
      </w:r>
      <w:r w:rsidRPr="001B3DA7">
        <w:rPr>
          <w:rFonts w:cs="Times New Roman"/>
        </w:rPr>
        <w:t xml:space="preserve"> different scenarios are made where each will perform a key task for this unit.</w:t>
      </w:r>
    </w:p>
    <w:p w14:paraId="3AB02A47" w14:textId="3BEB5FCD" w:rsidR="002B127F" w:rsidRPr="001B3DA7" w:rsidRDefault="00FE5447">
      <w:pPr>
        <w:rPr>
          <w:rFonts w:cs="Times New Roman"/>
        </w:rPr>
      </w:pPr>
      <w:r w:rsidRPr="001B3DA7">
        <w:rPr>
          <w:rFonts w:cs="Times New Roman"/>
        </w:rPr>
        <w:t>These scenarios created in OpenVib</w:t>
      </w:r>
      <w:r w:rsidR="001C7A78">
        <w:rPr>
          <w:rFonts w:cs="Times New Roman"/>
        </w:rPr>
        <w:t>e</w:t>
      </w:r>
      <w:r w:rsidRPr="001B3DA7">
        <w:rPr>
          <w:rFonts w:cs="Times New Roman"/>
        </w:rPr>
        <w:t>:</w:t>
      </w:r>
    </w:p>
    <w:p w14:paraId="3AB02A48" w14:textId="0E5F8055" w:rsidR="002B127F" w:rsidRPr="001B3DA7" w:rsidRDefault="00FE5447">
      <w:pPr>
        <w:pStyle w:val="ListParagraph"/>
        <w:numPr>
          <w:ilvl w:val="0"/>
          <w:numId w:val="15"/>
        </w:numPr>
        <w:rPr>
          <w:rFonts w:cs="Times New Roman"/>
        </w:rPr>
      </w:pPr>
      <w:r w:rsidRPr="001B3DA7">
        <w:rPr>
          <w:rFonts w:cs="Times New Roman"/>
        </w:rPr>
        <w:t>Acquisition testing</w:t>
      </w:r>
      <w:r w:rsidR="008D27A8" w:rsidRPr="001B3DA7">
        <w:rPr>
          <w:rFonts w:cs="Times New Roman"/>
        </w:rPr>
        <w:t>.</w:t>
      </w:r>
    </w:p>
    <w:p w14:paraId="3AB02A49" w14:textId="00CAF1C8" w:rsidR="002B127F" w:rsidRPr="001B3DA7" w:rsidRDefault="00FE5447">
      <w:pPr>
        <w:pStyle w:val="ListParagraph"/>
        <w:numPr>
          <w:ilvl w:val="0"/>
          <w:numId w:val="15"/>
        </w:numPr>
        <w:rPr>
          <w:rFonts w:cs="Times New Roman"/>
        </w:rPr>
      </w:pPr>
      <w:r w:rsidRPr="001B3DA7">
        <w:rPr>
          <w:rFonts w:cs="Times New Roman"/>
        </w:rPr>
        <w:t>Configuration setting</w:t>
      </w:r>
      <w:r w:rsidR="008D27A8" w:rsidRPr="001B3DA7">
        <w:rPr>
          <w:rFonts w:cs="Times New Roman"/>
        </w:rPr>
        <w:t>.</w:t>
      </w:r>
    </w:p>
    <w:p w14:paraId="3AB02A4A" w14:textId="04AA4247" w:rsidR="002B127F" w:rsidRPr="001B3DA7" w:rsidRDefault="00FE5447">
      <w:pPr>
        <w:pStyle w:val="ListParagraph"/>
        <w:numPr>
          <w:ilvl w:val="0"/>
          <w:numId w:val="15"/>
        </w:numPr>
        <w:rPr>
          <w:rFonts w:cs="Times New Roman"/>
        </w:rPr>
      </w:pPr>
      <w:r w:rsidRPr="001B3DA7">
        <w:rPr>
          <w:rFonts w:cs="Times New Roman"/>
        </w:rPr>
        <w:t>Data acquisition</w:t>
      </w:r>
      <w:r w:rsidR="008D27A8" w:rsidRPr="001B3DA7">
        <w:rPr>
          <w:rFonts w:cs="Times New Roman"/>
        </w:rPr>
        <w:t>.</w:t>
      </w:r>
    </w:p>
    <w:p w14:paraId="3AB02A4B" w14:textId="12BD4F40" w:rsidR="002B127F" w:rsidRPr="001B3DA7" w:rsidRDefault="00FE5447">
      <w:pPr>
        <w:pStyle w:val="ListParagraph"/>
        <w:numPr>
          <w:ilvl w:val="0"/>
          <w:numId w:val="15"/>
        </w:numPr>
        <w:rPr>
          <w:rFonts w:cs="Times New Roman"/>
        </w:rPr>
      </w:pPr>
      <w:r w:rsidRPr="001B3DA7">
        <w:rPr>
          <w:rFonts w:cs="Times New Roman"/>
        </w:rPr>
        <w:t>CSP training</w:t>
      </w:r>
      <w:r w:rsidR="008D27A8" w:rsidRPr="001B3DA7">
        <w:rPr>
          <w:rFonts w:cs="Times New Roman"/>
        </w:rPr>
        <w:t>.</w:t>
      </w:r>
    </w:p>
    <w:p w14:paraId="3AB02A4C" w14:textId="01B16CD2" w:rsidR="002B127F" w:rsidRPr="001B3DA7" w:rsidRDefault="00FE5447">
      <w:pPr>
        <w:pStyle w:val="ListParagraph"/>
        <w:numPr>
          <w:ilvl w:val="0"/>
          <w:numId w:val="15"/>
        </w:numPr>
        <w:rPr>
          <w:rFonts w:cs="Times New Roman"/>
        </w:rPr>
      </w:pPr>
      <w:r w:rsidRPr="001B3DA7">
        <w:rPr>
          <w:rFonts w:cs="Times New Roman"/>
        </w:rPr>
        <w:t>Classifier training</w:t>
      </w:r>
      <w:r w:rsidR="008D27A8" w:rsidRPr="001B3DA7">
        <w:rPr>
          <w:rFonts w:cs="Times New Roman"/>
        </w:rPr>
        <w:t>.</w:t>
      </w:r>
    </w:p>
    <w:p w14:paraId="3AB02A4D" w14:textId="0EA86213" w:rsidR="002B127F" w:rsidRPr="001B3DA7" w:rsidRDefault="00FE5447">
      <w:pPr>
        <w:pStyle w:val="ListParagraph"/>
        <w:numPr>
          <w:ilvl w:val="0"/>
          <w:numId w:val="15"/>
        </w:numPr>
        <w:rPr>
          <w:rFonts w:cs="Times New Roman"/>
        </w:rPr>
      </w:pPr>
      <w:r w:rsidRPr="001B3DA7">
        <w:rPr>
          <w:rFonts w:cs="Times New Roman"/>
        </w:rPr>
        <w:t>Performance measurement</w:t>
      </w:r>
      <w:r w:rsidR="008D27A8" w:rsidRPr="001B3DA7">
        <w:rPr>
          <w:rFonts w:cs="Times New Roman"/>
        </w:rPr>
        <w:t>.</w:t>
      </w:r>
    </w:p>
    <w:p w14:paraId="3AB02A4E" w14:textId="6CC725B4" w:rsidR="002B127F" w:rsidRPr="001B3DA7" w:rsidRDefault="00FE5447">
      <w:pPr>
        <w:pStyle w:val="ListParagraph"/>
        <w:numPr>
          <w:ilvl w:val="0"/>
          <w:numId w:val="15"/>
        </w:numPr>
        <w:rPr>
          <w:rFonts w:cs="Times New Roman"/>
        </w:rPr>
      </w:pPr>
      <w:r w:rsidRPr="001B3DA7">
        <w:rPr>
          <w:rFonts w:cs="Times New Roman"/>
        </w:rPr>
        <w:t>Main process (online testing)</w:t>
      </w:r>
      <w:r w:rsidR="008D27A8" w:rsidRPr="001B3DA7">
        <w:rPr>
          <w:rFonts w:cs="Times New Roman"/>
        </w:rPr>
        <w:t>.</w:t>
      </w:r>
    </w:p>
    <w:p w14:paraId="7345CF41" w14:textId="77777777" w:rsidR="00DB6021" w:rsidRPr="001B3DA7" w:rsidRDefault="00DB6021" w:rsidP="00DB6021">
      <w:pPr>
        <w:ind w:left="360"/>
        <w:rPr>
          <w:rFonts w:cs="Times New Roman"/>
        </w:rPr>
      </w:pPr>
    </w:p>
    <w:p w14:paraId="3AB02A4F" w14:textId="77777777" w:rsidR="002B127F" w:rsidRPr="001B3DA7" w:rsidRDefault="00FE5447">
      <w:pPr>
        <w:pStyle w:val="Heading3"/>
      </w:pPr>
      <w:bookmarkStart w:id="103" w:name="_Toc17125523"/>
      <w:bookmarkStart w:id="104" w:name="_Toc17293977"/>
      <w:bookmarkStart w:id="105" w:name="_Toc17751957"/>
      <w:r w:rsidRPr="001B3DA7">
        <w:t>4.1.1 Acquisition testing</w:t>
      </w:r>
      <w:bookmarkEnd w:id="103"/>
      <w:bookmarkEnd w:id="104"/>
      <w:bookmarkEnd w:id="105"/>
    </w:p>
    <w:p w14:paraId="7AAC5070" w14:textId="2D1993FF" w:rsidR="00E440C4" w:rsidRPr="001B3DA7" w:rsidRDefault="00E440C4" w:rsidP="00E440C4">
      <w:pPr>
        <w:keepNext/>
      </w:pPr>
    </w:p>
    <w:p w14:paraId="62B0D3F3" w14:textId="520A614F" w:rsidR="008D27A8" w:rsidRPr="001B3DA7" w:rsidRDefault="00FE5447">
      <w:pPr>
        <w:rPr>
          <w:rFonts w:cs="Times New Roman"/>
          <w:noProof/>
          <w:lang w:eastAsia="en-GB"/>
        </w:rPr>
      </w:pPr>
      <w:r w:rsidRPr="001B3DA7">
        <w:rPr>
          <w:rFonts w:cs="Times New Roman"/>
        </w:rPr>
        <w:t>Acquisition testing is presented in Figure 1</w:t>
      </w:r>
      <w:r w:rsidR="008D27A8" w:rsidRPr="001B3DA7">
        <w:rPr>
          <w:rFonts w:cs="Times New Roman"/>
        </w:rPr>
        <w:t>2</w:t>
      </w:r>
      <w:r w:rsidRPr="001B3DA7">
        <w:rPr>
          <w:rFonts w:cs="Times New Roman"/>
        </w:rPr>
        <w:t xml:space="preserve">. This scenario will be used before running any other scenario. This scenario will first establish </w:t>
      </w:r>
      <w:r w:rsidR="00786625" w:rsidRPr="001B3DA7">
        <w:rPr>
          <w:rFonts w:cs="Times New Roman"/>
        </w:rPr>
        <w:t xml:space="preserve">a </w:t>
      </w:r>
      <w:r w:rsidRPr="001B3DA7">
        <w:rPr>
          <w:rFonts w:cs="Times New Roman"/>
        </w:rPr>
        <w:t>connection with the client or user and will illustrate the signals in a raw form</w:t>
      </w:r>
      <w:r w:rsidR="00786625" w:rsidRPr="001B3DA7">
        <w:rPr>
          <w:rFonts w:cs="Times New Roman"/>
        </w:rPr>
        <w:t>,</w:t>
      </w:r>
      <w:r w:rsidRPr="001B3DA7">
        <w:rPr>
          <w:rFonts w:cs="Times New Roman"/>
        </w:rPr>
        <w:t xml:space="preserve"> and it also will perform spectral analysis where it will analy</w:t>
      </w:r>
      <w:r w:rsidR="00786625" w:rsidRPr="001B3DA7">
        <w:rPr>
          <w:rFonts w:cs="Times New Roman"/>
        </w:rPr>
        <w:t>s</w:t>
      </w:r>
      <w:r w:rsidRPr="001B3DA7">
        <w:rPr>
          <w:rFonts w:cs="Times New Roman"/>
        </w:rPr>
        <w:t>e the spectrum of frequencies.</w:t>
      </w:r>
      <w:r w:rsidR="008D27A8" w:rsidRPr="001B3DA7">
        <w:rPr>
          <w:rFonts w:cs="Times New Roman"/>
          <w:noProof/>
          <w:lang w:eastAsia="en-GB"/>
        </w:rPr>
        <w:t xml:space="preserve"> </w:t>
      </w:r>
    </w:p>
    <w:p w14:paraId="3AB02A52" w14:textId="607AD100" w:rsidR="002B127F" w:rsidRPr="001B3DA7" w:rsidRDefault="008D27A8">
      <w:pPr>
        <w:rPr>
          <w:rFonts w:cs="Times New Roman"/>
          <w:noProof/>
          <w:lang w:eastAsia="en-GB"/>
        </w:rPr>
      </w:pPr>
      <w:r w:rsidRPr="001B3DA7">
        <w:rPr>
          <w:rFonts w:cs="Times New Roman"/>
          <w:noProof/>
          <w:lang w:eastAsia="en-GB"/>
        </w:rPr>
        <w:lastRenderedPageBreak/>
        <w:drawing>
          <wp:inline distT="0" distB="0" distL="0" distR="0" wp14:anchorId="0C715F7E" wp14:editId="5E72A338">
            <wp:extent cx="5943600" cy="4418965"/>
            <wp:effectExtent l="95250" t="95250" r="95250" b="95885"/>
            <wp:docPr id="12" name="Picture 1" descr="C:\Users\mpishe\AppData\Local\Microsoft\Windows\INetCache\Content.Word\274ec69449dd306b153f677de145b07e.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rcRect/>
                    <a:stretch>
                      <a:fillRect/>
                    </a:stretch>
                  </pic:blipFill>
                  <pic:spPr>
                    <a:xfrm>
                      <a:off x="0" y="0"/>
                      <a:ext cx="5943600" cy="4418965"/>
                    </a:xfrm>
                    <a:prstGeom prst="rect">
                      <a:avLst/>
                    </a:prstGeom>
                    <a:noFill/>
                    <a:ln w="88897" cmpd="dbl">
                      <a:solidFill>
                        <a:srgbClr val="000000"/>
                      </a:solidFill>
                      <a:prstDash val="solid"/>
                    </a:ln>
                  </pic:spPr>
                </pic:pic>
              </a:graphicData>
            </a:graphic>
          </wp:inline>
        </w:drawing>
      </w:r>
    </w:p>
    <w:p w14:paraId="63887C56" w14:textId="2341C05A" w:rsidR="008D27A8" w:rsidRPr="001B3DA7" w:rsidRDefault="008D27A8" w:rsidP="008D27A8">
      <w:pPr>
        <w:pStyle w:val="Caption"/>
      </w:pPr>
      <w:bookmarkStart w:id="106" w:name="_Toc17669607"/>
      <w:bookmarkStart w:id="107" w:name="_Toc17752015"/>
      <w:r w:rsidRPr="001B3DA7">
        <w:t xml:space="preserve">Figure </w:t>
      </w:r>
      <w:r w:rsidR="00382580">
        <w:fldChar w:fldCharType="begin"/>
      </w:r>
      <w:r w:rsidR="00382580">
        <w:instrText xml:space="preserve"> SEQ Figure \* ARABIC </w:instrText>
      </w:r>
      <w:r w:rsidR="00382580">
        <w:fldChar w:fldCharType="separate"/>
      </w:r>
      <w:r w:rsidR="00382580">
        <w:rPr>
          <w:noProof/>
        </w:rPr>
        <w:t>12</w:t>
      </w:r>
      <w:r w:rsidR="00382580">
        <w:rPr>
          <w:noProof/>
        </w:rPr>
        <w:fldChar w:fldCharType="end"/>
      </w:r>
      <w:r w:rsidRPr="001B3DA7">
        <w:t xml:space="preserve"> ACQUISITION TESTING SCENARIO</w:t>
      </w:r>
      <w:bookmarkEnd w:id="106"/>
      <w:bookmarkEnd w:id="107"/>
    </w:p>
    <w:p w14:paraId="1AA56383" w14:textId="695AFAA5" w:rsidR="0099179F" w:rsidRPr="001B3DA7" w:rsidRDefault="00FE5447" w:rsidP="008D27A8">
      <w:pPr>
        <w:pStyle w:val="Heading3"/>
      </w:pPr>
      <w:bookmarkStart w:id="108" w:name="_Toc17125524"/>
      <w:bookmarkStart w:id="109" w:name="_Toc17293978"/>
      <w:bookmarkStart w:id="110" w:name="_Toc17751958"/>
      <w:r w:rsidRPr="001B3DA7">
        <w:t>4.1.2 Configuration setting</w:t>
      </w:r>
      <w:bookmarkEnd w:id="108"/>
      <w:bookmarkEnd w:id="109"/>
      <w:bookmarkEnd w:id="110"/>
    </w:p>
    <w:p w14:paraId="3AB02A56" w14:textId="77777777" w:rsidR="002B127F" w:rsidRPr="001B3DA7" w:rsidRDefault="00FE5447">
      <w:pPr>
        <w:rPr>
          <w:rFonts w:cs="Times New Roman"/>
        </w:rPr>
      </w:pPr>
      <w:r w:rsidRPr="001B3DA7">
        <w:rPr>
          <w:rFonts w:cs="Times New Roman"/>
        </w:rPr>
        <w:t>Before any training and testing, settings must be configured. These configurations are related to screen refresh rate and SSVEP stimulus behavioural configuration where are scripted in “Monitor_settings.lua” and “Experiment_settings.lua” respectively.</w:t>
      </w:r>
    </w:p>
    <w:p w14:paraId="3AB02A57" w14:textId="52403E9E" w:rsidR="002B127F" w:rsidRPr="001B3DA7" w:rsidRDefault="00FE5447">
      <w:r w:rsidRPr="001B3DA7">
        <w:rPr>
          <w:rFonts w:cs="Times New Roman"/>
        </w:rPr>
        <w:t>Monitor settings script will pass the inputted refresh rate of the display and stores the inputted value in a “config” type of file named</w:t>
      </w:r>
      <w:r w:rsidRPr="001B3DA7">
        <w:rPr>
          <w:rFonts w:cs="Times New Roman"/>
          <w:i/>
        </w:rPr>
        <w:t xml:space="preserve"> SSVEP_ScreenRefreshRate</w:t>
      </w:r>
      <w:r w:rsidRPr="001B3DA7">
        <w:rPr>
          <w:rFonts w:cs="Times New Roman"/>
        </w:rPr>
        <w:t xml:space="preserve">. The value </w:t>
      </w:r>
      <w:r w:rsidR="00786625" w:rsidRPr="001B3DA7">
        <w:rPr>
          <w:rFonts w:cs="Times New Roman"/>
        </w:rPr>
        <w:t xml:space="preserve">is </w:t>
      </w:r>
      <w:r w:rsidRPr="001B3DA7">
        <w:rPr>
          <w:rFonts w:cs="Times New Roman"/>
        </w:rPr>
        <w:t>written will be stored as:</w:t>
      </w:r>
    </w:p>
    <w:p w14:paraId="3AB02A58" w14:textId="77777777" w:rsidR="002B127F" w:rsidRPr="001B3DA7" w:rsidRDefault="00FE5447">
      <w:pPr>
        <w:jc w:val="center"/>
      </w:pPr>
      <m:oMathPara>
        <m:oMathParaPr>
          <m:jc m:val="center"/>
        </m:oMathParaPr>
        <m:oMath>
          <m:r>
            <w:rPr>
              <w:rFonts w:ascii="Cambria Math" w:hAnsi="Cambria Math"/>
            </w:rPr>
            <m:t>&lt;SSVE</m:t>
          </m:r>
          <m:sSub>
            <m:sSubPr>
              <m:ctrlPr>
                <w:rPr>
                  <w:rFonts w:ascii="Cambria Math" w:hAnsi="Cambria Math"/>
                </w:rPr>
              </m:ctrlPr>
            </m:sSubPr>
            <m:e>
              <m:r>
                <w:rPr>
                  <w:rFonts w:ascii="Cambria Math" w:hAnsi="Cambria Math"/>
                </w:rPr>
                <m:t>P</m:t>
              </m:r>
            </m:e>
            <m:sub>
              <m:r>
                <w:rPr>
                  <w:rFonts w:ascii="Cambria Math" w:hAnsi="Cambria Math"/>
                </w:rPr>
                <m:t>ScreenRefreshRate</m:t>
              </m:r>
            </m:sub>
          </m:sSub>
          <m:r>
            <w:rPr>
              <w:rFonts w:ascii="Cambria Math" w:hAnsi="Cambria Math"/>
            </w:rPr>
            <m:t>=Scree</m:t>
          </m:r>
          <m:sSub>
            <m:sSubPr>
              <m:ctrlPr>
                <w:rPr>
                  <w:rFonts w:ascii="Cambria Math" w:hAnsi="Cambria Math"/>
                </w:rPr>
              </m:ctrlPr>
            </m:sSubPr>
            <m:e>
              <m:r>
                <w:rPr>
                  <w:rFonts w:ascii="Cambria Math" w:hAnsi="Cambria Math"/>
                </w:rPr>
                <m:t>n</m:t>
              </m:r>
            </m:e>
            <m:sub>
              <m:r>
                <w:rPr>
                  <w:rFonts w:ascii="Cambria Math" w:hAnsi="Cambria Math"/>
                </w:rPr>
                <m:t>RF</m:t>
              </m:r>
            </m:sub>
          </m:sSub>
          <m:r>
            <w:rPr>
              <w:rFonts w:ascii="Cambria Math" w:hAnsi="Cambria Math"/>
            </w:rPr>
            <m:t>&gt;</m:t>
          </m:r>
        </m:oMath>
      </m:oMathPara>
    </w:p>
    <w:p w14:paraId="3AB02A59" w14:textId="04660F10" w:rsidR="002B127F" w:rsidRPr="001B3DA7" w:rsidRDefault="00FE5447">
      <w:pPr>
        <w:rPr>
          <w:rFonts w:cs="Times New Roman"/>
        </w:rPr>
      </w:pPr>
      <w:r w:rsidRPr="001B3DA7">
        <w:rPr>
          <w:rFonts w:cs="Times New Roman"/>
        </w:rPr>
        <w:t>Experiment setting script as it is illustrated in figure 1</w:t>
      </w:r>
      <w:r w:rsidR="008D27A8" w:rsidRPr="001B3DA7">
        <w:rPr>
          <w:rFonts w:cs="Times New Roman"/>
        </w:rPr>
        <w:t>3</w:t>
      </w:r>
      <w:r w:rsidRPr="001B3DA7">
        <w:rPr>
          <w:rFonts w:cs="Times New Roman"/>
        </w:rPr>
        <w:t xml:space="preserve"> will have attributes such as:</w:t>
      </w:r>
    </w:p>
    <w:p w14:paraId="3AB02A5A" w14:textId="53A5D3A1" w:rsidR="002B127F" w:rsidRPr="001B3DA7" w:rsidRDefault="00FE5447">
      <w:pPr>
        <w:pStyle w:val="ListParagraph"/>
        <w:numPr>
          <w:ilvl w:val="0"/>
          <w:numId w:val="16"/>
        </w:numPr>
        <w:rPr>
          <w:rFonts w:cs="Times New Roman"/>
        </w:rPr>
      </w:pPr>
      <w:r w:rsidRPr="001B3DA7">
        <w:rPr>
          <w:rFonts w:cs="Times New Roman"/>
        </w:rPr>
        <w:t xml:space="preserve">Target Light and Dark Colour: indicates the two colours used to produce the flickering of the targets. In some cases, it may </w:t>
      </w:r>
      <w:r w:rsidR="00333ED1">
        <w:rPr>
          <w:rFonts w:cs="Times New Roman"/>
        </w:rPr>
        <w:t>be used</w:t>
      </w:r>
      <w:r w:rsidRPr="001B3DA7">
        <w:rPr>
          <w:rFonts w:cs="Times New Roman"/>
        </w:rPr>
        <w:t xml:space="preserve"> dark</w:t>
      </w:r>
      <w:r w:rsidR="00786625" w:rsidRPr="001B3DA7">
        <w:rPr>
          <w:rFonts w:cs="Times New Roman"/>
        </w:rPr>
        <w:t>,</w:t>
      </w:r>
      <w:r w:rsidRPr="001B3DA7">
        <w:rPr>
          <w:rFonts w:cs="Times New Roman"/>
        </w:rPr>
        <w:t xml:space="preserve"> and light is arbitrary</w:t>
      </w:r>
      <w:r w:rsidR="00786625" w:rsidRPr="001B3DA7">
        <w:rPr>
          <w:rFonts w:cs="Times New Roman"/>
        </w:rPr>
        <w:t>,</w:t>
      </w:r>
      <w:r w:rsidRPr="001B3DA7">
        <w:rPr>
          <w:rFonts w:cs="Times New Roman"/>
        </w:rPr>
        <w:t xml:space="preserve"> but in some cases</w:t>
      </w:r>
      <w:r w:rsidR="00075247">
        <w:rPr>
          <w:rFonts w:cs="Times New Roman"/>
        </w:rPr>
        <w:t>,</w:t>
      </w:r>
      <w:r w:rsidRPr="001B3DA7">
        <w:rPr>
          <w:rFonts w:cs="Times New Roman"/>
        </w:rPr>
        <w:t xml:space="preserve"> more frames will be used to represent the light colour. This occurs when there </w:t>
      </w:r>
      <w:r w:rsidR="00786625" w:rsidRPr="001B3DA7">
        <w:rPr>
          <w:rFonts w:cs="Times New Roman"/>
        </w:rPr>
        <w:t>is</w:t>
      </w:r>
      <w:r w:rsidRPr="001B3DA7">
        <w:rPr>
          <w:rFonts w:cs="Times New Roman"/>
        </w:rPr>
        <w:t xml:space="preserve"> </w:t>
      </w:r>
      <w:r w:rsidR="00786625" w:rsidRPr="001B3DA7">
        <w:rPr>
          <w:rFonts w:cs="Times New Roman"/>
        </w:rPr>
        <w:t xml:space="preserve">an </w:t>
      </w:r>
      <w:r w:rsidRPr="001B3DA7">
        <w:rPr>
          <w:rFonts w:cs="Times New Roman"/>
        </w:rPr>
        <w:t xml:space="preserve">odd number of frames in </w:t>
      </w:r>
      <w:r w:rsidR="00333ED1">
        <w:rPr>
          <w:rFonts w:cs="Times New Roman"/>
        </w:rPr>
        <w:t xml:space="preserve">the </w:t>
      </w:r>
      <w:r w:rsidRPr="001B3DA7">
        <w:rPr>
          <w:rFonts w:cs="Times New Roman"/>
        </w:rPr>
        <w:t>target’s frequency.</w:t>
      </w:r>
    </w:p>
    <w:p w14:paraId="3AB02A5B" w14:textId="0899FF45" w:rsidR="002B127F" w:rsidRPr="001B3DA7" w:rsidRDefault="00FE5447">
      <w:pPr>
        <w:pStyle w:val="ListParagraph"/>
        <w:numPr>
          <w:ilvl w:val="0"/>
          <w:numId w:val="16"/>
        </w:numPr>
        <w:rPr>
          <w:rFonts w:cs="Times New Roman"/>
        </w:rPr>
      </w:pPr>
      <w:r w:rsidRPr="001B3DA7">
        <w:rPr>
          <w:rFonts w:cs="Times New Roman"/>
        </w:rPr>
        <w:t>Stimulation Frequencies: holds a comma</w:t>
      </w:r>
      <w:r w:rsidR="00786625" w:rsidRPr="001B3DA7">
        <w:rPr>
          <w:rFonts w:cs="Times New Roman"/>
        </w:rPr>
        <w:t>-</w:t>
      </w:r>
      <w:r w:rsidRPr="001B3DA7">
        <w:rPr>
          <w:rFonts w:cs="Times New Roman"/>
        </w:rPr>
        <w:t>separated row of frequencies, each will be assigned to the targets.</w:t>
      </w:r>
    </w:p>
    <w:p w14:paraId="3AB02A5C" w14:textId="16E2B590" w:rsidR="002B127F" w:rsidRPr="001B3DA7" w:rsidRDefault="00FE5447">
      <w:pPr>
        <w:pStyle w:val="ListParagraph"/>
        <w:numPr>
          <w:ilvl w:val="0"/>
          <w:numId w:val="16"/>
        </w:numPr>
        <w:rPr>
          <w:rFonts w:cs="Times New Roman"/>
        </w:rPr>
      </w:pPr>
      <w:r w:rsidRPr="001B3DA7">
        <w:rPr>
          <w:rFonts w:cs="Times New Roman"/>
        </w:rPr>
        <w:t>Processing Epoch Duration: as for any AI classifiers Epoch must be defined</w:t>
      </w:r>
      <w:r w:rsidR="00786625" w:rsidRPr="001B3DA7">
        <w:rPr>
          <w:rFonts w:cs="Times New Roman"/>
        </w:rPr>
        <w:t>,</w:t>
      </w:r>
      <w:r w:rsidRPr="001B3DA7">
        <w:rPr>
          <w:rFonts w:cs="Times New Roman"/>
        </w:rPr>
        <w:t xml:space="preserve"> and processing epoch duration holds the size of the slice of the signal.</w:t>
      </w:r>
    </w:p>
    <w:p w14:paraId="3AB02A5D" w14:textId="77777777" w:rsidR="002B127F" w:rsidRPr="001B3DA7" w:rsidRDefault="00FE5447">
      <w:pPr>
        <w:pStyle w:val="ListParagraph"/>
        <w:numPr>
          <w:ilvl w:val="0"/>
          <w:numId w:val="16"/>
        </w:numPr>
        <w:rPr>
          <w:rFonts w:cs="Times New Roman"/>
        </w:rPr>
      </w:pPr>
      <w:r w:rsidRPr="001B3DA7">
        <w:rPr>
          <w:rFonts w:cs="Times New Roman"/>
        </w:rPr>
        <w:lastRenderedPageBreak/>
        <w:t>Processing Epoch interval: the value will indicate the interval’s speed between each epoch or slices of the signal.</w:t>
      </w:r>
    </w:p>
    <w:p w14:paraId="3AB02A5E" w14:textId="4EA5BD03" w:rsidR="002B127F" w:rsidRPr="001B3DA7" w:rsidRDefault="00FE5447">
      <w:pPr>
        <w:pStyle w:val="ListParagraph"/>
        <w:numPr>
          <w:ilvl w:val="0"/>
          <w:numId w:val="16"/>
        </w:numPr>
        <w:rPr>
          <w:rFonts w:cs="Times New Roman"/>
        </w:rPr>
      </w:pPr>
      <w:r w:rsidRPr="001B3DA7">
        <w:rPr>
          <w:rFonts w:cs="Times New Roman"/>
        </w:rPr>
        <w:t xml:space="preserve">Processing Frequency Tolerance: classification is heavily dependent </w:t>
      </w:r>
      <w:r w:rsidR="00786625" w:rsidRPr="001B3DA7">
        <w:rPr>
          <w:rFonts w:cs="Times New Roman"/>
        </w:rPr>
        <w:t>on</w:t>
      </w:r>
      <w:r w:rsidRPr="001B3DA7">
        <w:rPr>
          <w:rFonts w:cs="Times New Roman"/>
        </w:rPr>
        <w:t xml:space="preserve"> this value</w:t>
      </w:r>
      <w:r w:rsidR="00786625" w:rsidRPr="001B3DA7">
        <w:rPr>
          <w:rFonts w:cs="Times New Roman"/>
        </w:rPr>
        <w:t>,</w:t>
      </w:r>
      <w:r w:rsidRPr="001B3DA7">
        <w:rPr>
          <w:rFonts w:cs="Times New Roman"/>
        </w:rPr>
        <w:t xml:space="preserve"> and the value defines the width of the frequency girdle around the simulation frequency.</w:t>
      </w:r>
    </w:p>
    <w:p w14:paraId="3AB02A5F" w14:textId="4750EEBC" w:rsidR="002B127F" w:rsidRPr="001B3DA7" w:rsidRDefault="00FE5447">
      <w:pPr>
        <w:pStyle w:val="ListParagraph"/>
        <w:numPr>
          <w:ilvl w:val="0"/>
          <w:numId w:val="16"/>
        </w:numPr>
        <w:rPr>
          <w:rFonts w:cs="Times New Roman"/>
        </w:rPr>
      </w:pPr>
      <w:r w:rsidRPr="001B3DA7">
        <w:rPr>
          <w:rFonts w:cs="Times New Roman"/>
        </w:rPr>
        <w:t xml:space="preserve">Selected Channels: is a range-based value separated by a colon, it will define the lowest to </w:t>
      </w:r>
      <w:r w:rsidR="00786625" w:rsidRPr="001B3DA7">
        <w:rPr>
          <w:rFonts w:cs="Times New Roman"/>
        </w:rPr>
        <w:t xml:space="preserve">the </w:t>
      </w:r>
      <w:r w:rsidRPr="001B3DA7">
        <w:rPr>
          <w:rFonts w:cs="Times New Roman"/>
        </w:rPr>
        <w:t>highest channel selected for the data acquisition.</w:t>
      </w:r>
    </w:p>
    <w:p w14:paraId="3AB02A60" w14:textId="5A5C9461" w:rsidR="002B127F" w:rsidRPr="001B3DA7" w:rsidRDefault="00FE5447">
      <w:pPr>
        <w:rPr>
          <w:rFonts w:cs="Times New Roman"/>
        </w:rPr>
      </w:pPr>
      <w:r w:rsidRPr="001B3DA7">
        <w:rPr>
          <w:rFonts w:cs="Times New Roman"/>
        </w:rPr>
        <w:t>The selected channels and the rest of the settings are stored separately in “channel-selector.cfg” and “time-based-epoching.cfg” respectively.</w:t>
      </w:r>
    </w:p>
    <w:p w14:paraId="2CB53697" w14:textId="624E87F2" w:rsidR="008D27A8" w:rsidRPr="001B3DA7" w:rsidRDefault="008D27A8">
      <w:pPr>
        <w:rPr>
          <w:rFonts w:cs="Times New Roman"/>
        </w:rPr>
      </w:pPr>
      <w:r w:rsidRPr="001B3DA7">
        <w:rPr>
          <w:rFonts w:cs="Times New Roman"/>
          <w:noProof/>
          <w:lang w:eastAsia="en-GB"/>
        </w:rPr>
        <w:drawing>
          <wp:inline distT="0" distB="0" distL="0" distR="0" wp14:anchorId="24269259" wp14:editId="26581F50">
            <wp:extent cx="5943600" cy="3676015"/>
            <wp:effectExtent l="95250" t="95250" r="95250" b="95885"/>
            <wp:docPr id="13" name="Picture 3" descr="C:\Users\mpishe\AppData\Local\Microsoft\Windows\INetCache\Content.Word\a1bd38a4492cfcb171be06543047965d.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rcRect/>
                    <a:stretch>
                      <a:fillRect/>
                    </a:stretch>
                  </pic:blipFill>
                  <pic:spPr>
                    <a:xfrm>
                      <a:off x="0" y="0"/>
                      <a:ext cx="5943600" cy="3676015"/>
                    </a:xfrm>
                    <a:prstGeom prst="rect">
                      <a:avLst/>
                    </a:prstGeom>
                    <a:noFill/>
                    <a:ln w="88897" cmpd="dbl">
                      <a:solidFill>
                        <a:srgbClr val="000000"/>
                      </a:solidFill>
                      <a:prstDash val="solid"/>
                    </a:ln>
                  </pic:spPr>
                </pic:pic>
              </a:graphicData>
            </a:graphic>
          </wp:inline>
        </w:drawing>
      </w:r>
    </w:p>
    <w:p w14:paraId="79C2405A" w14:textId="3421F2F3" w:rsidR="008D27A8" w:rsidRPr="001B3DA7" w:rsidRDefault="008D27A8" w:rsidP="008D27A8">
      <w:pPr>
        <w:pStyle w:val="Caption"/>
      </w:pPr>
      <w:bookmarkStart w:id="111" w:name="_Toc17669608"/>
      <w:bookmarkStart w:id="112" w:name="_Toc17752016"/>
      <w:r w:rsidRPr="001B3DA7">
        <w:t xml:space="preserve">Figure </w:t>
      </w:r>
      <w:r w:rsidR="00382580">
        <w:fldChar w:fldCharType="begin"/>
      </w:r>
      <w:r w:rsidR="00382580">
        <w:instrText xml:space="preserve"> SEQ Figure \* ARABIC </w:instrText>
      </w:r>
      <w:r w:rsidR="00382580">
        <w:fldChar w:fldCharType="separate"/>
      </w:r>
      <w:r w:rsidR="00382580">
        <w:rPr>
          <w:noProof/>
        </w:rPr>
        <w:t>13</w:t>
      </w:r>
      <w:r w:rsidR="00382580">
        <w:rPr>
          <w:noProof/>
        </w:rPr>
        <w:fldChar w:fldCharType="end"/>
      </w:r>
      <w:r w:rsidRPr="001B3DA7">
        <w:t xml:space="preserve"> CONFIGURATION SETTING SCENARIO</w:t>
      </w:r>
      <w:bookmarkEnd w:id="111"/>
      <w:bookmarkEnd w:id="112"/>
    </w:p>
    <w:p w14:paraId="3AB02A61" w14:textId="77777777" w:rsidR="002B127F" w:rsidRPr="001B3DA7" w:rsidRDefault="00FE5447">
      <w:pPr>
        <w:pStyle w:val="Heading3"/>
      </w:pPr>
      <w:bookmarkStart w:id="113" w:name="_Toc17125525"/>
      <w:bookmarkStart w:id="114" w:name="_Toc17293979"/>
      <w:bookmarkStart w:id="115" w:name="_Toc17751959"/>
      <w:r w:rsidRPr="001B3DA7">
        <w:t>4.1.3 Data acquisition</w:t>
      </w:r>
      <w:bookmarkEnd w:id="113"/>
      <w:bookmarkEnd w:id="114"/>
      <w:bookmarkEnd w:id="115"/>
    </w:p>
    <w:p w14:paraId="3AB02A62" w14:textId="200968BB" w:rsidR="002B127F" w:rsidRPr="001B3DA7" w:rsidRDefault="00FE5447">
      <w:pPr>
        <w:rPr>
          <w:rFonts w:cs="Times New Roman"/>
        </w:rPr>
      </w:pPr>
      <w:r w:rsidRPr="001B3DA7">
        <w:rPr>
          <w:rFonts w:cs="Times New Roman"/>
        </w:rPr>
        <w:t xml:space="preserve">Before any training, a set of data is needed for classifiers to learn about classifying the data, it was first planned to use </w:t>
      </w:r>
      <w:r w:rsidR="003F6FE7">
        <w:rPr>
          <w:rFonts w:cs="Times New Roman"/>
        </w:rPr>
        <w:t xml:space="preserve">a </w:t>
      </w:r>
      <w:r w:rsidRPr="001B3DA7">
        <w:rPr>
          <w:rFonts w:cs="Times New Roman"/>
        </w:rPr>
        <w:t>series of pre-recorded data, but it was found in [15] that each subject must be recorded separately for SSVEP system to work properly and classifiers perform a personalised classification for each individual.</w:t>
      </w:r>
    </w:p>
    <w:p w14:paraId="3AB02A63" w14:textId="4E6058C0" w:rsidR="002B127F" w:rsidRPr="001B3DA7" w:rsidRDefault="00FE5447">
      <w:r w:rsidRPr="001B3DA7">
        <w:rPr>
          <w:rFonts w:cs="Times New Roman"/>
        </w:rPr>
        <w:t>As shown in Figure 1</w:t>
      </w:r>
      <w:r w:rsidR="008D27A8" w:rsidRPr="001B3DA7">
        <w:rPr>
          <w:rFonts w:cs="Times New Roman"/>
        </w:rPr>
        <w:t>4</w:t>
      </w:r>
      <w:r w:rsidRPr="001B3DA7">
        <w:rPr>
          <w:rFonts w:cs="Times New Roman"/>
        </w:rPr>
        <w:t>, this section works with OpenVibe’s premade demo</w:t>
      </w:r>
      <w:r w:rsidR="00786625" w:rsidRPr="001B3DA7">
        <w:rPr>
          <w:rFonts w:cs="Times New Roman"/>
        </w:rPr>
        <w:t>,</w:t>
      </w:r>
      <w:r w:rsidRPr="001B3DA7">
        <w:rPr>
          <w:rFonts w:cs="Times New Roman"/>
        </w:rPr>
        <w:t xml:space="preserve"> which is perfect to use for </w:t>
      </w:r>
      <w:r w:rsidR="008D27A8" w:rsidRPr="001B3DA7">
        <w:rPr>
          <w:rFonts w:cs="Times New Roman"/>
        </w:rPr>
        <w:t>the</w:t>
      </w:r>
      <w:r w:rsidRPr="001B3DA7">
        <w:rPr>
          <w:rFonts w:cs="Times New Roman"/>
        </w:rPr>
        <w:t xml:space="preserve"> simulation and gather data from. A list of values in </w:t>
      </w:r>
      <w:r w:rsidR="00075247">
        <w:rPr>
          <w:rFonts w:cs="Times New Roman"/>
        </w:rPr>
        <w:t xml:space="preserve">the </w:t>
      </w:r>
      <w:r w:rsidRPr="001B3DA7">
        <w:rPr>
          <w:rFonts w:cs="Times New Roman"/>
        </w:rPr>
        <w:t xml:space="preserve">form of a config file must be first created before running the personalised simulation. Therefore, </w:t>
      </w:r>
      <w:r w:rsidRPr="001B3DA7">
        <w:rPr>
          <w:rFonts w:cs="Times New Roman"/>
          <w:i/>
        </w:rPr>
        <w:t>training_aquisiton_controller</w:t>
      </w:r>
      <w:r w:rsidRPr="001B3DA7">
        <w:rPr>
          <w:rFonts w:cs="Times New Roman"/>
        </w:rPr>
        <w:t xml:space="preserve"> script is written to ease the process of supplying the values to </w:t>
      </w:r>
      <w:r w:rsidR="008D27A8" w:rsidRPr="001B3DA7">
        <w:rPr>
          <w:rFonts w:cs="Times New Roman"/>
        </w:rPr>
        <w:t>the</w:t>
      </w:r>
      <w:r w:rsidRPr="001B3DA7">
        <w:rPr>
          <w:rFonts w:cs="Times New Roman"/>
        </w:rPr>
        <w:t xml:space="preserve"> simulation.</w:t>
      </w:r>
    </w:p>
    <w:p w14:paraId="3433DB9E" w14:textId="77777777" w:rsidR="00E440C4" w:rsidRPr="001B3DA7" w:rsidRDefault="00FE5447" w:rsidP="00E440C4">
      <w:pPr>
        <w:keepNext/>
      </w:pPr>
      <w:r w:rsidRPr="001B3DA7">
        <w:rPr>
          <w:rFonts w:cs="Times New Roman"/>
          <w:noProof/>
          <w:lang w:eastAsia="en-GB"/>
        </w:rPr>
        <w:lastRenderedPageBreak/>
        <w:drawing>
          <wp:inline distT="0" distB="0" distL="0" distR="0" wp14:anchorId="3AB02947" wp14:editId="3AB02948">
            <wp:extent cx="5934071" cy="4505321"/>
            <wp:effectExtent l="95250" t="95250" r="85729" b="85729"/>
            <wp:docPr id="14" name="Picture 5" descr="C:\Users\mpishe\AppData\Local\Microsoft\Windows\INetCache\Content.Word\7d2afde6b6931cdf896b4e38b274d3b5.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rcRect/>
                    <a:stretch>
                      <a:fillRect/>
                    </a:stretch>
                  </pic:blipFill>
                  <pic:spPr>
                    <a:xfrm>
                      <a:off x="0" y="0"/>
                      <a:ext cx="5934071" cy="4505321"/>
                    </a:xfrm>
                    <a:prstGeom prst="rect">
                      <a:avLst/>
                    </a:prstGeom>
                    <a:noFill/>
                    <a:ln w="88897" cmpd="dbl">
                      <a:solidFill>
                        <a:srgbClr val="000000"/>
                      </a:solidFill>
                      <a:prstDash val="solid"/>
                    </a:ln>
                  </pic:spPr>
                </pic:pic>
              </a:graphicData>
            </a:graphic>
          </wp:inline>
        </w:drawing>
      </w:r>
    </w:p>
    <w:p w14:paraId="3AB02A64" w14:textId="3BE9FBF3" w:rsidR="002B127F" w:rsidRPr="001B3DA7" w:rsidRDefault="00E440C4" w:rsidP="00E440C4">
      <w:pPr>
        <w:pStyle w:val="Caption"/>
      </w:pPr>
      <w:bookmarkStart w:id="116" w:name="_Toc17669609"/>
      <w:bookmarkStart w:id="117" w:name="_Toc17752017"/>
      <w:r w:rsidRPr="001B3DA7">
        <w:t xml:space="preserve">Figure </w:t>
      </w:r>
      <w:r w:rsidR="00382580">
        <w:fldChar w:fldCharType="begin"/>
      </w:r>
      <w:r w:rsidR="00382580">
        <w:instrText xml:space="preserve"> SEQ Figure \* ARABIC </w:instrText>
      </w:r>
      <w:r w:rsidR="00382580">
        <w:fldChar w:fldCharType="separate"/>
      </w:r>
      <w:r w:rsidR="00382580">
        <w:rPr>
          <w:noProof/>
        </w:rPr>
        <w:t>14</w:t>
      </w:r>
      <w:r w:rsidR="00382580">
        <w:rPr>
          <w:noProof/>
        </w:rPr>
        <w:fldChar w:fldCharType="end"/>
      </w:r>
      <w:r w:rsidRPr="001B3DA7">
        <w:t xml:space="preserve"> DATA ACQUISITION COOPERATED BY OPENVIBE'S SSVEP DEMO</w:t>
      </w:r>
      <w:bookmarkEnd w:id="116"/>
      <w:bookmarkEnd w:id="117"/>
    </w:p>
    <w:p w14:paraId="3AB02A66" w14:textId="77E0C48E" w:rsidR="002B127F" w:rsidRPr="001B3DA7" w:rsidRDefault="00FE5447">
      <w:pPr>
        <w:rPr>
          <w:rFonts w:cs="Times New Roman"/>
        </w:rPr>
      </w:pPr>
      <w:r w:rsidRPr="001B3DA7">
        <w:rPr>
          <w:rFonts w:cs="Times New Roman"/>
        </w:rPr>
        <w:t>In Figure 1</w:t>
      </w:r>
      <w:r w:rsidR="008D27A8" w:rsidRPr="001B3DA7">
        <w:rPr>
          <w:rFonts w:cs="Times New Roman"/>
        </w:rPr>
        <w:t>4</w:t>
      </w:r>
      <w:r w:rsidRPr="001B3DA7">
        <w:rPr>
          <w:rFonts w:cs="Times New Roman"/>
        </w:rPr>
        <w:t xml:space="preserve">, the SSVEP training Controller box is </w:t>
      </w:r>
      <w:r w:rsidR="008D27A8" w:rsidRPr="001B3DA7">
        <w:rPr>
          <w:rFonts w:cs="Times New Roman"/>
        </w:rPr>
        <w:t>separately visualised</w:t>
      </w:r>
      <w:r w:rsidRPr="001B3DA7">
        <w:rPr>
          <w:rFonts w:cs="Times New Roman"/>
        </w:rPr>
        <w:t xml:space="preserve"> in Figure 1</w:t>
      </w:r>
      <w:r w:rsidR="008D27A8" w:rsidRPr="001B3DA7">
        <w:rPr>
          <w:rFonts w:cs="Times New Roman"/>
        </w:rPr>
        <w:t>5</w:t>
      </w:r>
      <w:r w:rsidRPr="001B3DA7">
        <w:rPr>
          <w:rFonts w:cs="Times New Roman"/>
        </w:rPr>
        <w:t>. Values listed below are stored in a configuration file to be used in the OpenVibe’s SSVEP demo:</w:t>
      </w:r>
    </w:p>
    <w:p w14:paraId="3AB02A67" w14:textId="47555352" w:rsidR="002B127F" w:rsidRPr="001B3DA7" w:rsidRDefault="00FE5447">
      <w:pPr>
        <w:pStyle w:val="ListParagraph"/>
        <w:numPr>
          <w:ilvl w:val="0"/>
          <w:numId w:val="17"/>
        </w:numPr>
        <w:rPr>
          <w:rFonts w:cs="Times New Roman"/>
        </w:rPr>
      </w:pPr>
      <w:r w:rsidRPr="001B3DA7">
        <w:rPr>
          <w:rFonts w:cs="Times New Roman"/>
        </w:rPr>
        <w:t>Goal sequence, the value supplied must be space-separated</w:t>
      </w:r>
      <w:r w:rsidR="00786625" w:rsidRPr="001B3DA7">
        <w:rPr>
          <w:rFonts w:cs="Times New Roman"/>
        </w:rPr>
        <w:t>,</w:t>
      </w:r>
      <w:r w:rsidRPr="001B3DA7">
        <w:rPr>
          <w:rFonts w:cs="Times New Roman"/>
        </w:rPr>
        <w:t xml:space="preserve"> and each number in this section will indicate the order of </w:t>
      </w:r>
      <w:r w:rsidR="00786625" w:rsidRPr="001B3DA7">
        <w:rPr>
          <w:rFonts w:cs="Times New Roman"/>
        </w:rPr>
        <w:t>flickering objects</w:t>
      </w:r>
      <w:r w:rsidRPr="001B3DA7">
        <w:rPr>
          <w:rFonts w:cs="Times New Roman"/>
        </w:rPr>
        <w:t>. It is advised that number 0 entered in this section represents the No target as intended for subjects to focus on a blank screen. This helps the signals to give a clear separation to when stimulation must be received and when it shouldn’t.</w:t>
      </w:r>
    </w:p>
    <w:p w14:paraId="3AB02A68" w14:textId="77777777" w:rsidR="002B127F" w:rsidRPr="001B3DA7" w:rsidRDefault="00FE5447">
      <w:pPr>
        <w:pStyle w:val="ListParagraph"/>
        <w:numPr>
          <w:ilvl w:val="0"/>
          <w:numId w:val="17"/>
        </w:numPr>
        <w:rPr>
          <w:rFonts w:cs="Times New Roman"/>
        </w:rPr>
      </w:pPr>
      <w:r w:rsidRPr="001B3DA7">
        <w:rPr>
          <w:rFonts w:cs="Times New Roman"/>
        </w:rPr>
        <w:t>Stimulation duration indicates the duration when the goal sequence targets are flickering defined in seconds.</w:t>
      </w:r>
    </w:p>
    <w:p w14:paraId="3AB02A69" w14:textId="1E9DB30E" w:rsidR="002B127F" w:rsidRPr="001B3DA7" w:rsidRDefault="00FE5447">
      <w:pPr>
        <w:pStyle w:val="ListParagraph"/>
        <w:numPr>
          <w:ilvl w:val="0"/>
          <w:numId w:val="17"/>
        </w:numPr>
        <w:rPr>
          <w:rFonts w:cs="Times New Roman"/>
        </w:rPr>
      </w:pPr>
      <w:r w:rsidRPr="001B3DA7">
        <w:rPr>
          <w:rFonts w:cs="Times New Roman"/>
        </w:rPr>
        <w:t xml:space="preserve">Break duration indicates the size of the period when </w:t>
      </w:r>
      <w:r w:rsidR="00786625" w:rsidRPr="001B3DA7">
        <w:rPr>
          <w:rFonts w:cs="Times New Roman"/>
        </w:rPr>
        <w:t>no objects are</w:t>
      </w:r>
      <w:r w:rsidRPr="001B3DA7">
        <w:rPr>
          <w:rFonts w:cs="Times New Roman"/>
        </w:rPr>
        <w:t xml:space="preserve"> flickering on the screen.</w:t>
      </w:r>
    </w:p>
    <w:p w14:paraId="3AB02A6A" w14:textId="22EAE64C" w:rsidR="002B127F" w:rsidRPr="001B3DA7" w:rsidRDefault="00FE5447">
      <w:pPr>
        <w:pStyle w:val="ListParagraph"/>
        <w:numPr>
          <w:ilvl w:val="0"/>
          <w:numId w:val="17"/>
        </w:numPr>
        <w:rPr>
          <w:rFonts w:cs="Times New Roman"/>
        </w:rPr>
      </w:pPr>
      <w:r w:rsidRPr="001B3DA7">
        <w:rPr>
          <w:rFonts w:cs="Times New Roman"/>
        </w:rPr>
        <w:t>Flickering delay defines the delay in seconds</w:t>
      </w:r>
      <w:r w:rsidR="00786625" w:rsidRPr="001B3DA7">
        <w:rPr>
          <w:rFonts w:cs="Times New Roman"/>
        </w:rPr>
        <w:t>,</w:t>
      </w:r>
      <w:r w:rsidRPr="001B3DA7">
        <w:rPr>
          <w:rFonts w:cs="Times New Roman"/>
        </w:rPr>
        <w:t xml:space="preserve"> which occurs between the moment where the indicator is pointing at a target for the subject to look at and the time the flickering starts.</w:t>
      </w:r>
    </w:p>
    <w:p w14:paraId="3AB02A6B" w14:textId="5242301A" w:rsidR="002B127F" w:rsidRPr="001B3DA7" w:rsidRDefault="00FE5447">
      <w:pPr>
        <w:pStyle w:val="ListParagraph"/>
        <w:numPr>
          <w:ilvl w:val="0"/>
          <w:numId w:val="17"/>
        </w:numPr>
        <w:rPr>
          <w:rFonts w:cs="Times New Roman"/>
        </w:rPr>
      </w:pPr>
      <w:r w:rsidRPr="001B3DA7">
        <w:rPr>
          <w:rFonts w:cs="Times New Roman"/>
        </w:rPr>
        <w:t>T</w:t>
      </w:r>
      <w:r w:rsidR="00786625" w:rsidRPr="001B3DA7">
        <w:rPr>
          <w:rFonts w:cs="Times New Roman"/>
        </w:rPr>
        <w:t>he t</w:t>
      </w:r>
      <w:r w:rsidRPr="001B3DA7">
        <w:rPr>
          <w:rFonts w:cs="Times New Roman"/>
        </w:rPr>
        <w:t xml:space="preserve">raining target size holds a value </w:t>
      </w:r>
      <w:r w:rsidR="00786625" w:rsidRPr="001B3DA7">
        <w:rPr>
          <w:rFonts w:cs="Times New Roman"/>
        </w:rPr>
        <w:t>that</w:t>
      </w:r>
      <w:r w:rsidRPr="001B3DA7">
        <w:rPr>
          <w:rFonts w:cs="Times New Roman"/>
        </w:rPr>
        <w:t xml:space="preserve"> will define the size of the flickering objects on the screen.</w:t>
      </w:r>
    </w:p>
    <w:p w14:paraId="3AB02A6C" w14:textId="503C49A9" w:rsidR="002B127F" w:rsidRPr="001B3DA7" w:rsidRDefault="00FE5447">
      <w:pPr>
        <w:pStyle w:val="ListParagraph"/>
        <w:numPr>
          <w:ilvl w:val="0"/>
          <w:numId w:val="17"/>
        </w:numPr>
        <w:rPr>
          <w:rFonts w:cs="Times New Roman"/>
        </w:rPr>
      </w:pPr>
      <w:r w:rsidRPr="001B3DA7">
        <w:rPr>
          <w:rFonts w:cs="Times New Roman"/>
        </w:rPr>
        <w:t xml:space="preserve">Training Target’s position holds position coordination of the flickering objects. The centre of the screen will hold </w:t>
      </w:r>
      <w:r w:rsidR="00786625" w:rsidRPr="001B3DA7">
        <w:rPr>
          <w:rFonts w:cs="Times New Roman"/>
        </w:rPr>
        <w:t xml:space="preserve">a </w:t>
      </w:r>
      <w:r w:rsidRPr="001B3DA7">
        <w:rPr>
          <w:rFonts w:cs="Times New Roman"/>
        </w:rPr>
        <w:t>position value of (0, 0).</w:t>
      </w:r>
    </w:p>
    <w:p w14:paraId="15236ED4" w14:textId="77777777" w:rsidR="00E440C4" w:rsidRPr="001B3DA7" w:rsidRDefault="00FE5447" w:rsidP="00E440C4">
      <w:pPr>
        <w:keepNext/>
      </w:pPr>
      <w:r w:rsidRPr="001B3DA7">
        <w:rPr>
          <w:rFonts w:cs="Times New Roman"/>
          <w:noProof/>
          <w:lang w:eastAsia="en-GB"/>
        </w:rPr>
        <w:lastRenderedPageBreak/>
        <w:drawing>
          <wp:inline distT="0" distB="0" distL="0" distR="0" wp14:anchorId="3AB02949" wp14:editId="3AB0294A">
            <wp:extent cx="5267328" cy="2752728"/>
            <wp:effectExtent l="95250" t="95250" r="104772" b="104772"/>
            <wp:docPr id="15" name="Picture 7" descr="C:\Users\mpishe\AppData\Local\Microsoft\Windows\INetCache\Content.Word\881379528b2f1f73a8a321dadccab1a5.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rcRect/>
                    <a:stretch>
                      <a:fillRect/>
                    </a:stretch>
                  </pic:blipFill>
                  <pic:spPr>
                    <a:xfrm>
                      <a:off x="0" y="0"/>
                      <a:ext cx="5267328" cy="2752728"/>
                    </a:xfrm>
                    <a:prstGeom prst="rect">
                      <a:avLst/>
                    </a:prstGeom>
                    <a:noFill/>
                    <a:ln w="88897" cmpd="dbl">
                      <a:solidFill>
                        <a:srgbClr val="000000"/>
                      </a:solidFill>
                      <a:prstDash val="solid"/>
                    </a:ln>
                  </pic:spPr>
                </pic:pic>
              </a:graphicData>
            </a:graphic>
          </wp:inline>
        </w:drawing>
      </w:r>
    </w:p>
    <w:p w14:paraId="3AB02A6D" w14:textId="2BDF3DEF" w:rsidR="002B127F" w:rsidRPr="001B3DA7" w:rsidRDefault="00E440C4" w:rsidP="00E440C4">
      <w:pPr>
        <w:pStyle w:val="Caption"/>
      </w:pPr>
      <w:bookmarkStart w:id="118" w:name="_Toc17669610"/>
      <w:bookmarkStart w:id="119" w:name="_Toc17752018"/>
      <w:r w:rsidRPr="001B3DA7">
        <w:t xml:space="preserve">Figure </w:t>
      </w:r>
      <w:r w:rsidR="00382580">
        <w:fldChar w:fldCharType="begin"/>
      </w:r>
      <w:r w:rsidR="00382580">
        <w:instrText xml:space="preserve"> SEQ Figure \* ARABIC </w:instrText>
      </w:r>
      <w:r w:rsidR="00382580">
        <w:fldChar w:fldCharType="separate"/>
      </w:r>
      <w:r w:rsidR="00382580">
        <w:rPr>
          <w:noProof/>
        </w:rPr>
        <w:t>15</w:t>
      </w:r>
      <w:r w:rsidR="00382580">
        <w:rPr>
          <w:noProof/>
        </w:rPr>
        <w:fldChar w:fldCharType="end"/>
      </w:r>
      <w:r w:rsidRPr="001B3DA7">
        <w:t xml:space="preserve"> SSVEP TRAINING CONTROLLER CONFIGURATION VALUES</w:t>
      </w:r>
      <w:bookmarkEnd w:id="118"/>
      <w:bookmarkEnd w:id="119"/>
    </w:p>
    <w:p w14:paraId="3AB02A6F" w14:textId="29CFF176" w:rsidR="002B127F" w:rsidRPr="001B3DA7" w:rsidRDefault="00FE5447">
      <w:pPr>
        <w:rPr>
          <w:rFonts w:cs="Times New Roman"/>
        </w:rPr>
      </w:pPr>
      <w:r w:rsidRPr="001B3DA7">
        <w:rPr>
          <w:rFonts w:cs="Times New Roman"/>
        </w:rPr>
        <w:t>The product of this scenario is the recorded file with all the targets marked and classed and can be used for training.</w:t>
      </w:r>
      <w:r w:rsidR="000B57A8" w:rsidRPr="001B3DA7">
        <w:rPr>
          <w:rFonts w:cs="Times New Roman"/>
        </w:rPr>
        <w:t xml:space="preserve"> The goal sequence shown in Figure 15 is used for training</w:t>
      </w:r>
      <w:r w:rsidR="00786625" w:rsidRPr="001B3DA7">
        <w:rPr>
          <w:rFonts w:cs="Times New Roman"/>
        </w:rPr>
        <w:t>,</w:t>
      </w:r>
      <w:r w:rsidR="000B57A8" w:rsidRPr="001B3DA7">
        <w:rPr>
          <w:rFonts w:cs="Times New Roman"/>
        </w:rPr>
        <w:t xml:space="preserve"> and it contains 50 goals. It is commonly performed to divide the data into </w:t>
      </w:r>
      <w:r w:rsidR="00786625" w:rsidRPr="001B3DA7">
        <w:rPr>
          <w:rFonts w:cs="Times New Roman"/>
        </w:rPr>
        <w:t xml:space="preserve">a </w:t>
      </w:r>
      <w:r w:rsidR="000B57A8" w:rsidRPr="001B3DA7">
        <w:rPr>
          <w:rFonts w:cs="Times New Roman"/>
        </w:rPr>
        <w:t>30:70 ratio where 30 percent is used for testing and 70 percent is used for training. For simplifying the process</w:t>
      </w:r>
      <w:r w:rsidR="00075247">
        <w:rPr>
          <w:rFonts w:cs="Times New Roman"/>
        </w:rPr>
        <w:t>,</w:t>
      </w:r>
      <w:r w:rsidR="000B57A8" w:rsidRPr="001B3DA7">
        <w:rPr>
          <w:rFonts w:cs="Times New Roman"/>
        </w:rPr>
        <w:t xml:space="preserve"> 15 goals are chosen for testing purposes. </w:t>
      </w:r>
    </w:p>
    <w:p w14:paraId="3AB02A70" w14:textId="77777777" w:rsidR="002B127F" w:rsidRPr="001B3DA7" w:rsidRDefault="00FE5447">
      <w:pPr>
        <w:pStyle w:val="Heading3"/>
      </w:pPr>
      <w:bookmarkStart w:id="120" w:name="_Toc17125526"/>
      <w:bookmarkStart w:id="121" w:name="_Toc17293980"/>
      <w:bookmarkStart w:id="122" w:name="_Toc17751960"/>
      <w:r w:rsidRPr="001B3DA7">
        <w:t>4.1.4 CSP training</w:t>
      </w:r>
      <w:bookmarkEnd w:id="120"/>
      <w:bookmarkEnd w:id="121"/>
      <w:bookmarkEnd w:id="122"/>
      <w:r w:rsidRPr="001B3DA7">
        <w:t xml:space="preserve"> </w:t>
      </w:r>
    </w:p>
    <w:p w14:paraId="3AB02A71" w14:textId="1499DD89" w:rsidR="002B127F" w:rsidRPr="001B3DA7" w:rsidRDefault="00FE5447">
      <w:pPr>
        <w:rPr>
          <w:rFonts w:cs="Times New Roman"/>
        </w:rPr>
      </w:pPr>
      <w:r w:rsidRPr="001B3DA7">
        <w:rPr>
          <w:rFonts w:cs="Times New Roman"/>
        </w:rPr>
        <w:t>Common Spatial Pattern (CSP) filters are very important before training the classifier. The scenario creates flexibility in using any set of electrodes. One of the main goals of this scenario is to automatically select the best combination of electrodes for</w:t>
      </w:r>
      <w:r w:rsidR="00075247">
        <w:rPr>
          <w:rFonts w:cs="Times New Roman"/>
        </w:rPr>
        <w:t xml:space="preserve"> the</w:t>
      </w:r>
      <w:r w:rsidRPr="001B3DA7">
        <w:rPr>
          <w:rFonts w:cs="Times New Roman"/>
        </w:rPr>
        <w:t xml:space="preserve"> training.</w:t>
      </w:r>
      <w:r w:rsidR="008D27A8" w:rsidRPr="001B3DA7">
        <w:rPr>
          <w:rFonts w:cs="Times New Roman"/>
        </w:rPr>
        <w:t xml:space="preserve"> The overall system is visualised in Figure 16.</w:t>
      </w:r>
    </w:p>
    <w:p w14:paraId="09480265" w14:textId="77777777" w:rsidR="00E440C4" w:rsidRPr="001B3DA7" w:rsidRDefault="00FE5447" w:rsidP="00E440C4">
      <w:pPr>
        <w:keepNext/>
      </w:pPr>
      <w:r w:rsidRPr="001B3DA7">
        <w:rPr>
          <w:rFonts w:cs="Times New Roman"/>
          <w:noProof/>
          <w:lang w:eastAsia="en-GB"/>
        </w:rPr>
        <w:drawing>
          <wp:inline distT="0" distB="0" distL="0" distR="0" wp14:anchorId="3AB0294B" wp14:editId="3AB0294C">
            <wp:extent cx="5679576" cy="2066928"/>
            <wp:effectExtent l="95250" t="95250" r="92574" b="104772"/>
            <wp:docPr id="16" name="Picture 1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679576" cy="2066928"/>
                    </a:xfrm>
                    <a:prstGeom prst="rect">
                      <a:avLst/>
                    </a:prstGeom>
                    <a:noFill/>
                    <a:ln w="88897" cmpd="dbl">
                      <a:solidFill>
                        <a:srgbClr val="000000"/>
                      </a:solidFill>
                      <a:prstDash val="solid"/>
                    </a:ln>
                  </pic:spPr>
                </pic:pic>
              </a:graphicData>
            </a:graphic>
          </wp:inline>
        </w:drawing>
      </w:r>
    </w:p>
    <w:p w14:paraId="3AB02A72" w14:textId="57DDA848" w:rsidR="002B127F" w:rsidRPr="001B3DA7" w:rsidRDefault="00E440C4" w:rsidP="00E440C4">
      <w:pPr>
        <w:pStyle w:val="Caption"/>
      </w:pPr>
      <w:bookmarkStart w:id="123" w:name="_Toc17669611"/>
      <w:bookmarkStart w:id="124" w:name="_Toc17752019"/>
      <w:r w:rsidRPr="001B3DA7">
        <w:t xml:space="preserve">Figure </w:t>
      </w:r>
      <w:r w:rsidR="00382580">
        <w:fldChar w:fldCharType="begin"/>
      </w:r>
      <w:r w:rsidR="00382580">
        <w:instrText xml:space="preserve"> SEQ Figure \* ARABIC </w:instrText>
      </w:r>
      <w:r w:rsidR="00382580">
        <w:fldChar w:fldCharType="separate"/>
      </w:r>
      <w:r w:rsidR="00382580">
        <w:rPr>
          <w:noProof/>
        </w:rPr>
        <w:t>16</w:t>
      </w:r>
      <w:r w:rsidR="00382580">
        <w:rPr>
          <w:noProof/>
        </w:rPr>
        <w:fldChar w:fldCharType="end"/>
      </w:r>
      <w:r w:rsidRPr="001B3DA7">
        <w:t xml:space="preserve"> CSP TRAINING SCENARIO PRESENTATION</w:t>
      </w:r>
      <w:bookmarkEnd w:id="123"/>
      <w:bookmarkEnd w:id="124"/>
    </w:p>
    <w:p w14:paraId="3AB02A74" w14:textId="33911412" w:rsidR="002B127F" w:rsidRPr="001B3DA7" w:rsidRDefault="008D27A8">
      <w:r w:rsidRPr="001B3DA7">
        <w:t>As shown in Figure 17, f</w:t>
      </w:r>
      <w:r w:rsidR="00FE5447" w:rsidRPr="001B3DA7">
        <w:t>irst the signals recorded in data acquisition will go through some filters, the Channel selector will use the configuration file</w:t>
      </w:r>
      <w:r w:rsidR="00786625" w:rsidRPr="001B3DA7">
        <w:t>,</w:t>
      </w:r>
      <w:r w:rsidR="00FE5447" w:rsidRPr="001B3DA7">
        <w:t xml:space="preserve"> and a temporal filter will be used to exclude any signals from other channels and above 50 hertz respectively. For four different frequency target, four different </w:t>
      </w:r>
      <w:r w:rsidR="00FE5447" w:rsidRPr="001B3DA7">
        <w:lastRenderedPageBreak/>
        <w:t xml:space="preserve">layers of frequency will be divided where each layer will have two temporal filters (base and second harmonic), for example, the first layer will have frequencies related to </w:t>
      </w:r>
      <w:r w:rsidR="00786625" w:rsidRPr="001B3DA7">
        <w:t xml:space="preserve">the </w:t>
      </w:r>
      <w:r w:rsidR="00FE5447" w:rsidRPr="001B3DA7">
        <w:t>20</w:t>
      </w:r>
      <w:r w:rsidR="00786625" w:rsidRPr="001B3DA7">
        <w:t>-</w:t>
      </w:r>
      <w:r w:rsidR="00FE5447" w:rsidRPr="001B3DA7">
        <w:t xml:space="preserve">hertz target frequency and the second layer will hold 15 hertz and so on. The target separator box runs the </w:t>
      </w:r>
      <w:r w:rsidR="00FE5447" w:rsidRPr="001B3DA7">
        <w:rPr>
          <w:i/>
          <w:iCs/>
        </w:rPr>
        <w:t xml:space="preserve">classifier-training-target-separator </w:t>
      </w:r>
      <w:r w:rsidR="00FE5447" w:rsidRPr="001B3DA7">
        <w:t>script which will separate targets used to mark one frequency from the others, stimulations related to the outputs will be sent out. The result of this scenario is eight set</w:t>
      </w:r>
      <w:r w:rsidR="00786625" w:rsidRPr="001B3DA7">
        <w:t>s</w:t>
      </w:r>
      <w:r w:rsidR="00FE5447" w:rsidRPr="001B3DA7">
        <w:t xml:space="preserve"> of CSP configuration files </w:t>
      </w:r>
      <w:r w:rsidR="00786625" w:rsidRPr="001B3DA7">
        <w:t>that</w:t>
      </w:r>
      <w:r w:rsidR="00FE5447" w:rsidRPr="001B3DA7">
        <w:t xml:space="preserve"> will be used in training the classifiers.</w:t>
      </w:r>
    </w:p>
    <w:p w14:paraId="7452595E" w14:textId="77777777" w:rsidR="008D27A8" w:rsidRPr="001B3DA7" w:rsidRDefault="008D27A8" w:rsidP="008D27A8">
      <w:pPr>
        <w:keepNext/>
      </w:pPr>
      <w:r w:rsidRPr="001B3DA7">
        <w:rPr>
          <w:noProof/>
          <w:lang w:eastAsia="en-GB"/>
        </w:rPr>
        <w:drawing>
          <wp:inline distT="0" distB="0" distL="0" distR="0" wp14:anchorId="6FE74341" wp14:editId="155D18CD">
            <wp:extent cx="4493371" cy="4619708"/>
            <wp:effectExtent l="228600" t="228600" r="231140" b="219075"/>
            <wp:docPr id="23" name="Picture 23" descr="C:\Users\Mahrad\Desktop\4fa44ab8f11ae1eee0deec831d4d559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hrad\Desktop\4fa44ab8f11ae1eee0deec831d4d559b.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10132" cy="4636941"/>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p>
    <w:p w14:paraId="356DDC09" w14:textId="059D475A" w:rsidR="008D27A8" w:rsidRPr="001B3DA7" w:rsidRDefault="008D27A8" w:rsidP="008D27A8">
      <w:pPr>
        <w:pStyle w:val="Caption"/>
      </w:pPr>
      <w:bookmarkStart w:id="125" w:name="_Toc17669612"/>
      <w:bookmarkStart w:id="126" w:name="_Toc17752020"/>
      <w:r w:rsidRPr="001B3DA7">
        <w:t xml:space="preserve">Figure </w:t>
      </w:r>
      <w:r w:rsidR="00382580">
        <w:fldChar w:fldCharType="begin"/>
      </w:r>
      <w:r w:rsidR="00382580">
        <w:instrText xml:space="preserve"> SEQ Figure \* ARABIC </w:instrText>
      </w:r>
      <w:r w:rsidR="00382580">
        <w:fldChar w:fldCharType="separate"/>
      </w:r>
      <w:r w:rsidR="00382580">
        <w:rPr>
          <w:noProof/>
        </w:rPr>
        <w:t>17</w:t>
      </w:r>
      <w:r w:rsidR="00382580">
        <w:rPr>
          <w:noProof/>
        </w:rPr>
        <w:fldChar w:fldCharType="end"/>
      </w:r>
      <w:r w:rsidRPr="001B3DA7">
        <w:t xml:space="preserve"> CSP training magnified on </w:t>
      </w:r>
      <w:r w:rsidR="0097317E" w:rsidRPr="001B3DA7">
        <w:t>pre-processing</w:t>
      </w:r>
      <w:r w:rsidRPr="001B3DA7">
        <w:t xml:space="preserve"> and filter trainer for two harmonics of the signal.</w:t>
      </w:r>
      <w:bookmarkEnd w:id="125"/>
      <w:bookmarkEnd w:id="126"/>
    </w:p>
    <w:p w14:paraId="3AB02A75" w14:textId="77777777" w:rsidR="002B127F" w:rsidRPr="001B3DA7" w:rsidRDefault="00FE5447">
      <w:pPr>
        <w:pStyle w:val="Heading3"/>
      </w:pPr>
      <w:bookmarkStart w:id="127" w:name="_Toc17125527"/>
      <w:bookmarkStart w:id="128" w:name="_Toc17293981"/>
      <w:bookmarkStart w:id="129" w:name="_Toc17751961"/>
      <w:r w:rsidRPr="001B3DA7">
        <w:t>4.1.5 Classifier training</w:t>
      </w:r>
      <w:bookmarkEnd w:id="127"/>
      <w:bookmarkEnd w:id="128"/>
      <w:bookmarkEnd w:id="129"/>
      <w:r w:rsidRPr="001B3DA7">
        <w:t xml:space="preserve"> </w:t>
      </w:r>
    </w:p>
    <w:p w14:paraId="3AB02A76" w14:textId="6DD48046" w:rsidR="002B127F" w:rsidRPr="001B3DA7" w:rsidRDefault="00786625">
      <w:r w:rsidRPr="001B3DA7">
        <w:t>The m</w:t>
      </w:r>
      <w:r w:rsidR="00FE5447" w:rsidRPr="001B3DA7">
        <w:t xml:space="preserve">ain component where </w:t>
      </w:r>
      <w:r w:rsidR="00075247">
        <w:t xml:space="preserve">the </w:t>
      </w:r>
      <w:r w:rsidR="00FE5447" w:rsidRPr="001B3DA7">
        <w:t>training of the starts and the classifiers will be outputted to a folder. The recorded signals gathered from the data acquisition will be supplied where signals will be divided into four layers with two harmonics for each signal similarly to CSP training. After the signals went through all the filtering like CSP training scenario</w:t>
      </w:r>
      <w:r w:rsidRPr="001B3DA7">
        <w:t>s</w:t>
      </w:r>
      <w:r w:rsidR="00FE5447" w:rsidRPr="001B3DA7">
        <w:t xml:space="preserve">, the filtered signals will now go through spatial filters which </w:t>
      </w:r>
      <w:r w:rsidRPr="001B3DA7">
        <w:t>are</w:t>
      </w:r>
      <w:r w:rsidR="00FE5447" w:rsidRPr="001B3DA7">
        <w:t xml:space="preserve"> produced by CSP training. Each spatial filter box will filter according to the spatial filter coefficient of that layer. Boxes such as simulation</w:t>
      </w:r>
      <w:r w:rsidRPr="001B3DA7">
        <w:t>-</w:t>
      </w:r>
      <w:r w:rsidR="00FE5447" w:rsidRPr="001B3DA7">
        <w:t>based epoching and time</w:t>
      </w:r>
      <w:r w:rsidRPr="001B3DA7">
        <w:t>-</w:t>
      </w:r>
      <w:r w:rsidR="00FE5447" w:rsidRPr="001B3DA7">
        <w:t xml:space="preserve">based epoching will allow the signals to be epoched for training. The simple DSP box which is a digital signal processing which will optimize or improve the efficiency of the signals by input x to be x*x. The procedure will first optimise the signals by </w:t>
      </w:r>
      <w:r w:rsidR="00FE5447" w:rsidRPr="001B3DA7">
        <w:lastRenderedPageBreak/>
        <w:t xml:space="preserve">input x to be x*x and then averages the signals and finally goes through another DSP box which will Log (1+x) for each x input. Before training the frequencies, the preprocessed signals are sent to feature aggregator box where it will be combined into one feature vector. It is mostly used to combine two harmonics of the frequency </w:t>
      </w:r>
      <w:r w:rsidRPr="001B3DA7">
        <w:t>with being</w:t>
      </w:r>
      <w:r w:rsidR="00FE5447" w:rsidRPr="001B3DA7">
        <w:t xml:space="preserve"> processed by one classifier. The overall scenario can be presented in Figure 1</w:t>
      </w:r>
      <w:r w:rsidR="003B4E30" w:rsidRPr="001B3DA7">
        <w:t>8</w:t>
      </w:r>
      <w:r w:rsidR="00FE5447" w:rsidRPr="001B3DA7">
        <w:t>.</w:t>
      </w:r>
    </w:p>
    <w:p w14:paraId="6986FCAE" w14:textId="77777777" w:rsidR="00E440C4" w:rsidRPr="001B3DA7" w:rsidRDefault="00FE5447" w:rsidP="00E440C4">
      <w:pPr>
        <w:keepNext/>
      </w:pPr>
      <w:r w:rsidRPr="001B3DA7">
        <w:rPr>
          <w:noProof/>
          <w:lang w:eastAsia="en-GB"/>
        </w:rPr>
        <w:drawing>
          <wp:inline distT="0" distB="0" distL="0" distR="0" wp14:anchorId="3AB0294D" wp14:editId="3AB0294E">
            <wp:extent cx="5905496" cy="3133721"/>
            <wp:effectExtent l="95250" t="95250" r="95254" b="85729"/>
            <wp:docPr id="17" name="Picture 1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rcRect/>
                    <a:stretch>
                      <a:fillRect/>
                    </a:stretch>
                  </pic:blipFill>
                  <pic:spPr>
                    <a:xfrm>
                      <a:off x="0" y="0"/>
                      <a:ext cx="5905496" cy="3133721"/>
                    </a:xfrm>
                    <a:prstGeom prst="rect">
                      <a:avLst/>
                    </a:prstGeom>
                    <a:noFill/>
                    <a:ln w="88897" cmpd="dbl">
                      <a:solidFill>
                        <a:srgbClr val="000000"/>
                      </a:solidFill>
                      <a:prstDash val="solid"/>
                    </a:ln>
                  </pic:spPr>
                </pic:pic>
              </a:graphicData>
            </a:graphic>
          </wp:inline>
        </w:drawing>
      </w:r>
    </w:p>
    <w:p w14:paraId="3AB02A77" w14:textId="08F2AFC7" w:rsidR="002B127F" w:rsidRPr="001B3DA7" w:rsidRDefault="00E440C4" w:rsidP="00E440C4">
      <w:pPr>
        <w:pStyle w:val="Caption"/>
      </w:pPr>
      <w:bookmarkStart w:id="130" w:name="_Toc17669613"/>
      <w:bookmarkStart w:id="131" w:name="_Toc17752021"/>
      <w:r w:rsidRPr="001B3DA7">
        <w:t xml:space="preserve">Figure </w:t>
      </w:r>
      <w:r w:rsidR="00382580">
        <w:fldChar w:fldCharType="begin"/>
      </w:r>
      <w:r w:rsidR="00382580">
        <w:instrText xml:space="preserve"> SEQ Figure \* ARABIC </w:instrText>
      </w:r>
      <w:r w:rsidR="00382580">
        <w:fldChar w:fldCharType="separate"/>
      </w:r>
      <w:r w:rsidR="00382580">
        <w:rPr>
          <w:noProof/>
        </w:rPr>
        <w:t>18</w:t>
      </w:r>
      <w:r w:rsidR="00382580">
        <w:rPr>
          <w:noProof/>
        </w:rPr>
        <w:fldChar w:fldCharType="end"/>
      </w:r>
      <w:r w:rsidRPr="001B3DA7">
        <w:t xml:space="preserve"> CLASSIFIER TRAINING SCENARIO</w:t>
      </w:r>
      <w:bookmarkEnd w:id="130"/>
      <w:bookmarkEnd w:id="131"/>
    </w:p>
    <w:p w14:paraId="3AB02A79" w14:textId="77777777" w:rsidR="002B127F" w:rsidRPr="001B3DA7" w:rsidRDefault="00FE5447">
      <w:r w:rsidRPr="001B3DA7">
        <w:t>Each classifier for each layer then will let FlipSwitch script to know that they are done processing and then it will finish running the scenario.</w:t>
      </w:r>
    </w:p>
    <w:p w14:paraId="3AB02A7A" w14:textId="1A8B016A" w:rsidR="002B127F" w:rsidRPr="001B3DA7" w:rsidRDefault="00FE5447">
      <w:r w:rsidRPr="001B3DA7">
        <w:t>In the classifier box, settings are represented in Figure 1</w:t>
      </w:r>
      <w:r w:rsidR="003A4C4C" w:rsidRPr="001B3DA7">
        <w:t>9</w:t>
      </w:r>
      <w:r w:rsidRPr="001B3DA7">
        <w:t xml:space="preserve">. The current settings are set for the classifier to use </w:t>
      </w:r>
      <w:r w:rsidR="00786625" w:rsidRPr="001B3DA7">
        <w:t xml:space="preserve">the </w:t>
      </w:r>
      <w:r w:rsidRPr="001B3DA7">
        <w:t>LDA algorithm to train the data. However, Multi-layer Perceptron and SVM are also used to analyse their performance.</w:t>
      </w:r>
    </w:p>
    <w:p w14:paraId="6E9FF4D1" w14:textId="77777777" w:rsidR="003A4C4C" w:rsidRPr="001B3DA7" w:rsidRDefault="003A4C4C" w:rsidP="003A4C4C">
      <w:pPr>
        <w:keepNext/>
      </w:pPr>
      <w:r w:rsidRPr="001B3DA7">
        <w:rPr>
          <w:noProof/>
          <w:lang w:eastAsia="en-GB"/>
        </w:rPr>
        <w:lastRenderedPageBreak/>
        <w:drawing>
          <wp:inline distT="0" distB="0" distL="0" distR="0" wp14:anchorId="5B86C02E" wp14:editId="3D673E57">
            <wp:extent cx="4452851" cy="4399059"/>
            <wp:effectExtent l="228600" t="228600" r="233680" b="230505"/>
            <wp:docPr id="24" name="Picture 24" descr="C:\Users\Mahrad\Desktop\2b92e1cbb2301faf3901543ba55314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hrad\Desktop\2b92e1cbb2301faf3901543ba55314ad.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54893" cy="4401076"/>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p>
    <w:p w14:paraId="0AF3BFAA" w14:textId="78911353" w:rsidR="003A4C4C" w:rsidRPr="001B3DA7" w:rsidRDefault="003A4C4C" w:rsidP="003A4C4C">
      <w:pPr>
        <w:pStyle w:val="Caption"/>
      </w:pPr>
      <w:bookmarkStart w:id="132" w:name="_Toc17669614"/>
      <w:bookmarkStart w:id="133" w:name="_Toc17752022"/>
      <w:r w:rsidRPr="001B3DA7">
        <w:t xml:space="preserve">Figure </w:t>
      </w:r>
      <w:r w:rsidR="00382580">
        <w:fldChar w:fldCharType="begin"/>
      </w:r>
      <w:r w:rsidR="00382580">
        <w:instrText xml:space="preserve"> SEQ Figure \* ARABIC </w:instrText>
      </w:r>
      <w:r w:rsidR="00382580">
        <w:fldChar w:fldCharType="separate"/>
      </w:r>
      <w:r w:rsidR="00382580">
        <w:rPr>
          <w:noProof/>
        </w:rPr>
        <w:t>19</w:t>
      </w:r>
      <w:r w:rsidR="00382580">
        <w:rPr>
          <w:noProof/>
        </w:rPr>
        <w:fldChar w:fldCharType="end"/>
      </w:r>
      <w:r w:rsidRPr="001B3DA7">
        <w:t xml:space="preserve"> Classifier trainer box setting</w:t>
      </w:r>
      <w:bookmarkEnd w:id="132"/>
      <w:bookmarkEnd w:id="133"/>
    </w:p>
    <w:p w14:paraId="3AB02A7B" w14:textId="08BFF936" w:rsidR="002B127F" w:rsidRPr="001B3DA7" w:rsidRDefault="00FE5447">
      <w:r w:rsidRPr="001B3DA7">
        <w:t xml:space="preserve">Figure </w:t>
      </w:r>
      <w:r w:rsidR="003A4C4C" w:rsidRPr="001B3DA7">
        <w:t>20</w:t>
      </w:r>
      <w:r w:rsidRPr="001B3DA7">
        <w:t xml:space="preserve"> is a cropped image from Figure 1</w:t>
      </w:r>
      <w:r w:rsidR="003A4C4C" w:rsidRPr="001B3DA7">
        <w:t>8</w:t>
      </w:r>
      <w:r w:rsidRPr="001B3DA7">
        <w:t xml:space="preserve"> which magnified one of the branches of the system where it leads to the classifier trainer. As shown in Figure </w:t>
      </w:r>
      <w:r w:rsidR="003A4C4C" w:rsidRPr="001B3DA7">
        <w:t>20</w:t>
      </w:r>
      <w:r w:rsidRPr="001B3DA7">
        <w:t xml:space="preserve">, signals are filtered to be between 19.75 and 20.25. The filtering is configured by </w:t>
      </w:r>
      <w:r w:rsidR="00075247">
        <w:t xml:space="preserve">the </w:t>
      </w:r>
      <w:r w:rsidRPr="001B3DA7">
        <w:t xml:space="preserve">configuration scenario in </w:t>
      </w:r>
      <w:r w:rsidR="00075247">
        <w:t xml:space="preserve">the </w:t>
      </w:r>
      <w:r w:rsidRPr="001B3DA7">
        <w:t>Experiment setting box where the tolerance was set to 0.25</w:t>
      </w:r>
      <w:r w:rsidR="00786625" w:rsidRPr="001B3DA7">
        <w:t>. T</w:t>
      </w:r>
      <w:r w:rsidRPr="001B3DA7">
        <w:t xml:space="preserve">herefore, the signals are filtered between the values mentioned. The second harmonic signal is usually the double of the first harmonic therefore the signals filtered to be in between 39.75 and 40.25. </w:t>
      </w:r>
      <w:r w:rsidR="00786625" w:rsidRPr="001B3DA7">
        <w:t>Ano</w:t>
      </w:r>
      <w:r w:rsidRPr="001B3DA7">
        <w:t>ther filtering is visualised and listed below:</w:t>
      </w:r>
    </w:p>
    <w:p w14:paraId="3AB02A7C" w14:textId="466F8379" w:rsidR="002B127F" w:rsidRPr="001B3DA7" w:rsidRDefault="00FE5447">
      <w:pPr>
        <w:pStyle w:val="ListParagraph"/>
        <w:numPr>
          <w:ilvl w:val="0"/>
          <w:numId w:val="18"/>
        </w:numPr>
      </w:pPr>
      <w:r w:rsidRPr="001B3DA7">
        <w:t xml:space="preserve">Spatial filter configured from </w:t>
      </w:r>
      <w:r w:rsidR="00786625" w:rsidRPr="001B3DA7">
        <w:t xml:space="preserve">the </w:t>
      </w:r>
      <w:r w:rsidRPr="001B3DA7">
        <w:t>CSP training scenario.</w:t>
      </w:r>
    </w:p>
    <w:p w14:paraId="3AB02A7D" w14:textId="77777777" w:rsidR="002B127F" w:rsidRPr="001B3DA7" w:rsidRDefault="00FE5447">
      <w:pPr>
        <w:pStyle w:val="ListParagraph"/>
        <w:numPr>
          <w:ilvl w:val="0"/>
          <w:numId w:val="18"/>
        </w:numPr>
      </w:pPr>
      <w:r w:rsidRPr="001B3DA7">
        <w:t>Stimulation based epoching.</w:t>
      </w:r>
    </w:p>
    <w:p w14:paraId="3AB02A7E" w14:textId="6D18CC19" w:rsidR="002B127F" w:rsidRPr="001B3DA7" w:rsidRDefault="00FE5447">
      <w:pPr>
        <w:pStyle w:val="ListParagraph"/>
        <w:numPr>
          <w:ilvl w:val="0"/>
          <w:numId w:val="18"/>
        </w:numPr>
      </w:pPr>
      <w:r w:rsidRPr="001B3DA7">
        <w:t>Time</w:t>
      </w:r>
      <w:r w:rsidR="00786625" w:rsidRPr="001B3DA7">
        <w:t>-</w:t>
      </w:r>
      <w:r w:rsidRPr="001B3DA7">
        <w:t>based epoching.</w:t>
      </w:r>
    </w:p>
    <w:p w14:paraId="3AB02A7F" w14:textId="77777777" w:rsidR="002B127F" w:rsidRPr="001B3DA7" w:rsidRDefault="00FE5447">
      <w:pPr>
        <w:pStyle w:val="ListParagraph"/>
        <w:numPr>
          <w:ilvl w:val="0"/>
          <w:numId w:val="18"/>
        </w:numPr>
      </w:pPr>
      <w:r w:rsidRPr="001B3DA7">
        <w:t>Simple DSP applied by x*x.</w:t>
      </w:r>
    </w:p>
    <w:p w14:paraId="3AB02A80" w14:textId="77777777" w:rsidR="002B127F" w:rsidRPr="001B3DA7" w:rsidRDefault="00FE5447">
      <w:pPr>
        <w:pStyle w:val="ListParagraph"/>
        <w:numPr>
          <w:ilvl w:val="0"/>
          <w:numId w:val="18"/>
        </w:numPr>
      </w:pPr>
      <w:r w:rsidRPr="001B3DA7">
        <w:t>Signal averaging.</w:t>
      </w:r>
    </w:p>
    <w:p w14:paraId="3AB02A81" w14:textId="77777777" w:rsidR="002B127F" w:rsidRPr="001B3DA7" w:rsidRDefault="00FE5447">
      <w:pPr>
        <w:pStyle w:val="ListParagraph"/>
        <w:numPr>
          <w:ilvl w:val="0"/>
          <w:numId w:val="18"/>
        </w:numPr>
      </w:pPr>
      <w:r w:rsidRPr="001B3DA7">
        <w:t>Another DSP applied by log (1+x).</w:t>
      </w:r>
    </w:p>
    <w:p w14:paraId="73C7EDB8" w14:textId="77777777" w:rsidR="00E440C4" w:rsidRPr="001B3DA7" w:rsidRDefault="00FE5447" w:rsidP="00E440C4">
      <w:pPr>
        <w:keepNext/>
      </w:pPr>
      <w:r w:rsidRPr="001B3DA7">
        <w:rPr>
          <w:noProof/>
          <w:lang w:eastAsia="en-GB"/>
        </w:rPr>
        <w:lastRenderedPageBreak/>
        <w:drawing>
          <wp:inline distT="0" distB="0" distL="0" distR="0" wp14:anchorId="3AB0294F" wp14:editId="3AB02950">
            <wp:extent cx="4128671" cy="5096691"/>
            <wp:effectExtent l="228600" t="228600" r="233779" b="237309"/>
            <wp:docPr id="18" name="Picture 19" descr="C:\Users\Mahrad\Desktop\77514ac29b798b305f797164010d966d.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rcRect/>
                    <a:stretch>
                      <a:fillRect/>
                    </a:stretch>
                  </pic:blipFill>
                  <pic:spPr>
                    <a:xfrm>
                      <a:off x="0" y="0"/>
                      <a:ext cx="4128671" cy="5096691"/>
                    </a:xfrm>
                    <a:prstGeom prst="rect">
                      <a:avLst/>
                    </a:prstGeom>
                    <a:noFill/>
                    <a:ln w="228600" cmpd="dbl">
                      <a:solidFill>
                        <a:srgbClr val="000000"/>
                      </a:solidFill>
                      <a:prstDash val="solid"/>
                    </a:ln>
                  </pic:spPr>
                </pic:pic>
              </a:graphicData>
            </a:graphic>
          </wp:inline>
        </w:drawing>
      </w:r>
    </w:p>
    <w:p w14:paraId="3AB02A82" w14:textId="294B472A" w:rsidR="002B127F" w:rsidRPr="001B3DA7" w:rsidRDefault="00E440C4" w:rsidP="00E440C4">
      <w:pPr>
        <w:pStyle w:val="Caption"/>
      </w:pPr>
      <w:bookmarkStart w:id="134" w:name="_Toc17669615"/>
      <w:bookmarkStart w:id="135" w:name="_Toc17752023"/>
      <w:r w:rsidRPr="001B3DA7">
        <w:t xml:space="preserve">Figure </w:t>
      </w:r>
      <w:r w:rsidR="00382580">
        <w:fldChar w:fldCharType="begin"/>
      </w:r>
      <w:r w:rsidR="00382580">
        <w:instrText xml:space="preserve"> SEQ Figure \* ARABIC </w:instrText>
      </w:r>
      <w:r w:rsidR="00382580">
        <w:fldChar w:fldCharType="separate"/>
      </w:r>
      <w:r w:rsidR="00382580">
        <w:rPr>
          <w:noProof/>
        </w:rPr>
        <w:t>20</w:t>
      </w:r>
      <w:r w:rsidR="00382580">
        <w:rPr>
          <w:noProof/>
        </w:rPr>
        <w:fldChar w:fldCharType="end"/>
      </w:r>
      <w:r w:rsidRPr="001B3DA7">
        <w:t xml:space="preserve"> PREPROCESSING OF SIGNALS BEFORE REACHING THE CLASSIFIER TRAINER</w:t>
      </w:r>
      <w:bookmarkEnd w:id="134"/>
      <w:bookmarkEnd w:id="135"/>
    </w:p>
    <w:p w14:paraId="3AB02A84" w14:textId="6B5ACB9F" w:rsidR="002B127F" w:rsidRPr="001B3DA7" w:rsidRDefault="00FE5447">
      <w:r w:rsidRPr="001B3DA7">
        <w:t>After each training is done a log of the process and cross-validation test is done</w:t>
      </w:r>
      <w:r w:rsidR="00786625" w:rsidRPr="001B3DA7">
        <w:t>,</w:t>
      </w:r>
      <w:r w:rsidRPr="001B3DA7">
        <w:t xml:space="preserve"> and its accuracy is </w:t>
      </w:r>
      <w:r w:rsidR="003A4C4C" w:rsidRPr="001B3DA7">
        <w:t>recorded</w:t>
      </w:r>
      <w:r w:rsidRPr="001B3DA7">
        <w:t>.</w:t>
      </w:r>
    </w:p>
    <w:p w14:paraId="3AB02A85" w14:textId="77777777" w:rsidR="002B127F" w:rsidRPr="001B3DA7" w:rsidRDefault="00FE5447">
      <w:pPr>
        <w:pStyle w:val="Heading3"/>
      </w:pPr>
      <w:bookmarkStart w:id="136" w:name="_Toc17125528"/>
      <w:bookmarkStart w:id="137" w:name="_Toc17293982"/>
      <w:bookmarkStart w:id="138" w:name="_Toc17751962"/>
      <w:r w:rsidRPr="001B3DA7">
        <w:t>4.1.6 Performance Measurement</w:t>
      </w:r>
      <w:bookmarkEnd w:id="136"/>
      <w:bookmarkEnd w:id="137"/>
      <w:bookmarkEnd w:id="138"/>
      <w:r w:rsidRPr="001B3DA7">
        <w:t xml:space="preserve"> </w:t>
      </w:r>
    </w:p>
    <w:p w14:paraId="3AB02A86" w14:textId="47C84DF4" w:rsidR="002B127F" w:rsidRPr="001B3DA7" w:rsidRDefault="00FE5447">
      <w:r w:rsidRPr="001B3DA7">
        <w:t>In this scenario</w:t>
      </w:r>
      <w:r w:rsidR="00786625" w:rsidRPr="001B3DA7">
        <w:t>,</w:t>
      </w:r>
      <w:r w:rsidRPr="001B3DA7">
        <w:t xml:space="preserve"> the classifiers will be tested with the supplied test data</w:t>
      </w:r>
      <w:r w:rsidR="00786625" w:rsidRPr="001B3DA7">
        <w:t>,</w:t>
      </w:r>
      <w:r w:rsidRPr="001B3DA7">
        <w:t xml:space="preserve"> and the results will be presented as a confusion matrix. The structure in pre-processing the signals that w</w:t>
      </w:r>
      <w:r w:rsidR="00786625" w:rsidRPr="001B3DA7">
        <w:t>ere</w:t>
      </w:r>
      <w:r w:rsidRPr="001B3DA7">
        <w:t xml:space="preserve"> used in training was used in </w:t>
      </w:r>
      <w:r w:rsidR="00786625" w:rsidRPr="001B3DA7">
        <w:t xml:space="preserve">the </w:t>
      </w:r>
      <w:r w:rsidRPr="001B3DA7">
        <w:t>performance measurement scenario</w:t>
      </w:r>
      <w:r w:rsidR="00786625" w:rsidRPr="001B3DA7">
        <w:t>;</w:t>
      </w:r>
      <w:r w:rsidRPr="001B3DA7">
        <w:t xml:space="preserve"> however, instead of classifier trainer</w:t>
      </w:r>
      <w:r w:rsidR="00786625" w:rsidRPr="001B3DA7">
        <w:t xml:space="preserve"> box</w:t>
      </w:r>
      <w:r w:rsidRPr="001B3DA7">
        <w:t xml:space="preserve">, </w:t>
      </w:r>
      <w:r w:rsidR="00075247">
        <w:t xml:space="preserve">the </w:t>
      </w:r>
      <w:r w:rsidRPr="001B3DA7">
        <w:t xml:space="preserve">classifier processor box was used. As shown in Figure </w:t>
      </w:r>
      <w:r w:rsidR="003A4C4C" w:rsidRPr="001B3DA7">
        <w:t>21</w:t>
      </w:r>
      <w:r w:rsidRPr="001B3DA7">
        <w:t xml:space="preserve"> classifier processors supply the python script with a streamed matrix which indicates the probability values of the stimulations.</w:t>
      </w:r>
    </w:p>
    <w:p w14:paraId="515914A9" w14:textId="77777777" w:rsidR="00E440C4" w:rsidRPr="001B3DA7" w:rsidRDefault="00FE5447" w:rsidP="00E440C4">
      <w:pPr>
        <w:keepNext/>
      </w:pPr>
      <w:r w:rsidRPr="001B3DA7">
        <w:rPr>
          <w:noProof/>
          <w:lang w:eastAsia="en-GB"/>
        </w:rPr>
        <w:lastRenderedPageBreak/>
        <w:drawing>
          <wp:inline distT="0" distB="0" distL="0" distR="0" wp14:anchorId="3AB02951" wp14:editId="3AB02952">
            <wp:extent cx="5930268" cy="3780157"/>
            <wp:effectExtent l="95250" t="95250" r="89532" b="86993"/>
            <wp:docPr id="19" name="Picture 17" descr="C:\Users\Mahrad\Desktop\a9f266d1e6fa8e35e56c88878af177e3.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rcRect/>
                    <a:stretch>
                      <a:fillRect/>
                    </a:stretch>
                  </pic:blipFill>
                  <pic:spPr>
                    <a:xfrm>
                      <a:off x="0" y="0"/>
                      <a:ext cx="5930268" cy="3780157"/>
                    </a:xfrm>
                    <a:prstGeom prst="rect">
                      <a:avLst/>
                    </a:prstGeom>
                    <a:noFill/>
                    <a:ln w="88897" cmpd="dbl">
                      <a:solidFill>
                        <a:srgbClr val="000000"/>
                      </a:solidFill>
                      <a:prstDash val="solid"/>
                    </a:ln>
                  </pic:spPr>
                </pic:pic>
              </a:graphicData>
            </a:graphic>
          </wp:inline>
        </w:drawing>
      </w:r>
    </w:p>
    <w:p w14:paraId="3AB02A87" w14:textId="50FD9B9A" w:rsidR="002B127F" w:rsidRPr="001B3DA7" w:rsidRDefault="00E440C4" w:rsidP="00E440C4">
      <w:pPr>
        <w:pStyle w:val="Caption"/>
      </w:pPr>
      <w:bookmarkStart w:id="139" w:name="_Toc17669616"/>
      <w:bookmarkStart w:id="140" w:name="_Toc17752024"/>
      <w:r w:rsidRPr="001B3DA7">
        <w:t xml:space="preserve">Figure </w:t>
      </w:r>
      <w:r w:rsidR="00382580">
        <w:fldChar w:fldCharType="begin"/>
      </w:r>
      <w:r w:rsidR="00382580">
        <w:instrText xml:space="preserve"> SEQ Figure \* ARABIC </w:instrText>
      </w:r>
      <w:r w:rsidR="00382580">
        <w:fldChar w:fldCharType="separate"/>
      </w:r>
      <w:r w:rsidR="00382580">
        <w:rPr>
          <w:noProof/>
        </w:rPr>
        <w:t>21</w:t>
      </w:r>
      <w:r w:rsidR="00382580">
        <w:rPr>
          <w:noProof/>
        </w:rPr>
        <w:fldChar w:fldCharType="end"/>
      </w:r>
      <w:r w:rsidRPr="001B3DA7">
        <w:t xml:space="preserve"> PERFORMANCE MEASUREMENT SCENARIO</w:t>
      </w:r>
      <w:bookmarkEnd w:id="139"/>
      <w:bookmarkEnd w:id="140"/>
    </w:p>
    <w:p w14:paraId="3A49AC70" w14:textId="23294D67" w:rsidR="00E440C4" w:rsidRPr="001B3DA7" w:rsidRDefault="00FE5447">
      <w:r w:rsidRPr="001B3DA7">
        <w:t xml:space="preserve">The implemented python script has </w:t>
      </w:r>
      <w:r w:rsidR="00786625" w:rsidRPr="001B3DA7">
        <w:t xml:space="preserve">a </w:t>
      </w:r>
      <w:r w:rsidRPr="001B3DA7">
        <w:t xml:space="preserve">series of inputs that can control the testing. These series of inputs are represented in Figure </w:t>
      </w:r>
      <w:r w:rsidR="003A4C4C" w:rsidRPr="001B3DA7">
        <w:t>22</w:t>
      </w:r>
      <w:r w:rsidRPr="001B3DA7">
        <w:t>.</w:t>
      </w:r>
    </w:p>
    <w:p w14:paraId="33E5C637" w14:textId="77777777" w:rsidR="00E440C4" w:rsidRPr="001B3DA7" w:rsidRDefault="00FE5447" w:rsidP="00E440C4">
      <w:pPr>
        <w:keepNext/>
      </w:pPr>
      <w:r w:rsidRPr="001B3DA7">
        <w:rPr>
          <w:noProof/>
          <w:lang w:eastAsia="en-GB"/>
        </w:rPr>
        <w:drawing>
          <wp:inline distT="0" distB="0" distL="0" distR="0" wp14:anchorId="3AB02953" wp14:editId="3AB02954">
            <wp:extent cx="3043699" cy="2518879"/>
            <wp:effectExtent l="228600" t="228600" r="232901" b="224321"/>
            <wp:docPr id="20" name="Picture 20" descr="C:\Users\Mahrad\Desktop\cc262f6afa1d31603c4558aebc257051.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rcRect/>
                    <a:stretch>
                      <a:fillRect/>
                    </a:stretch>
                  </pic:blipFill>
                  <pic:spPr>
                    <a:xfrm>
                      <a:off x="0" y="0"/>
                      <a:ext cx="3043699" cy="2518879"/>
                    </a:xfrm>
                    <a:prstGeom prst="rect">
                      <a:avLst/>
                    </a:prstGeom>
                    <a:noFill/>
                    <a:ln w="228600" cmpd="dbl">
                      <a:solidFill>
                        <a:srgbClr val="000000"/>
                      </a:solidFill>
                      <a:prstDash val="solid"/>
                    </a:ln>
                  </pic:spPr>
                </pic:pic>
              </a:graphicData>
            </a:graphic>
          </wp:inline>
        </w:drawing>
      </w:r>
    </w:p>
    <w:p w14:paraId="3AB02A8A" w14:textId="41428F26" w:rsidR="002B127F" w:rsidRPr="001B3DA7" w:rsidRDefault="00E440C4" w:rsidP="00E440C4">
      <w:pPr>
        <w:pStyle w:val="Caption"/>
      </w:pPr>
      <w:bookmarkStart w:id="141" w:name="_Toc17669617"/>
      <w:bookmarkStart w:id="142" w:name="_Toc17752025"/>
      <w:r w:rsidRPr="001B3DA7">
        <w:t xml:space="preserve">Figure </w:t>
      </w:r>
      <w:r w:rsidR="00382580">
        <w:fldChar w:fldCharType="begin"/>
      </w:r>
      <w:r w:rsidR="00382580">
        <w:instrText xml:space="preserve"> SEQ Figure \* ARABIC </w:instrText>
      </w:r>
      <w:r w:rsidR="00382580">
        <w:fldChar w:fldCharType="separate"/>
      </w:r>
      <w:r w:rsidR="00382580">
        <w:rPr>
          <w:noProof/>
        </w:rPr>
        <w:t>22</w:t>
      </w:r>
      <w:r w:rsidR="00382580">
        <w:rPr>
          <w:noProof/>
        </w:rPr>
        <w:fldChar w:fldCharType="end"/>
      </w:r>
      <w:r w:rsidRPr="001B3DA7">
        <w:t xml:space="preserve"> PERFORMANCE BOX CONFIGURATION OPTIONS</w:t>
      </w:r>
      <w:bookmarkEnd w:id="141"/>
      <w:bookmarkEnd w:id="142"/>
    </w:p>
    <w:p w14:paraId="3AB02A8C" w14:textId="77777777" w:rsidR="002B127F" w:rsidRPr="001B3DA7" w:rsidRDefault="00FE5447">
      <w:r w:rsidRPr="001B3DA7">
        <w:lastRenderedPageBreak/>
        <w:t>These series of options are listed below:</w:t>
      </w:r>
    </w:p>
    <w:p w14:paraId="3AB02A8D" w14:textId="77777777" w:rsidR="002B127F" w:rsidRPr="001B3DA7" w:rsidRDefault="00FE5447">
      <w:pPr>
        <w:pStyle w:val="ListParagraph"/>
        <w:numPr>
          <w:ilvl w:val="0"/>
          <w:numId w:val="19"/>
        </w:numPr>
      </w:pPr>
      <w:r w:rsidRPr="001B3DA7">
        <w:t>Clock frequency, clock frequency used in processing the data entered in hertz.</w:t>
      </w:r>
    </w:p>
    <w:p w14:paraId="3AB02A8E" w14:textId="77777777" w:rsidR="002B127F" w:rsidRPr="001B3DA7" w:rsidRDefault="00FE5447">
      <w:pPr>
        <w:pStyle w:val="ListParagraph"/>
        <w:numPr>
          <w:ilvl w:val="0"/>
          <w:numId w:val="19"/>
        </w:numPr>
      </w:pPr>
      <w:r w:rsidRPr="001B3DA7">
        <w:t>Epoch duration.</w:t>
      </w:r>
    </w:p>
    <w:p w14:paraId="3AB02A8F" w14:textId="77777777" w:rsidR="002B127F" w:rsidRPr="001B3DA7" w:rsidRDefault="00FE5447">
      <w:pPr>
        <w:pStyle w:val="ListParagraph"/>
        <w:numPr>
          <w:ilvl w:val="0"/>
          <w:numId w:val="19"/>
        </w:numPr>
      </w:pPr>
      <w:r w:rsidRPr="001B3DA7">
        <w:t>Epoch interval.</w:t>
      </w:r>
    </w:p>
    <w:p w14:paraId="3AB02A90" w14:textId="77777777" w:rsidR="002B127F" w:rsidRPr="001B3DA7" w:rsidRDefault="00FE5447">
      <w:pPr>
        <w:pStyle w:val="ListParagraph"/>
        <w:numPr>
          <w:ilvl w:val="0"/>
          <w:numId w:val="19"/>
        </w:numPr>
      </w:pPr>
      <w:r w:rsidRPr="001B3DA7">
        <w:t>Frequency tolerance.</w:t>
      </w:r>
    </w:p>
    <w:p w14:paraId="3AB02A91" w14:textId="77777777" w:rsidR="002B127F" w:rsidRPr="001B3DA7" w:rsidRDefault="00FE5447">
      <w:pPr>
        <w:pStyle w:val="ListParagraph"/>
        <w:numPr>
          <w:ilvl w:val="0"/>
          <w:numId w:val="19"/>
        </w:numPr>
      </w:pPr>
      <w:r w:rsidRPr="001B3DA7">
        <w:t>Channels to gather signals.</w:t>
      </w:r>
    </w:p>
    <w:p w14:paraId="3AB02A92" w14:textId="2EAB6700" w:rsidR="002B127F" w:rsidRPr="001B3DA7" w:rsidRDefault="00786625">
      <w:pPr>
        <w:pStyle w:val="ListParagraph"/>
        <w:numPr>
          <w:ilvl w:val="0"/>
          <w:numId w:val="19"/>
        </w:numPr>
      </w:pPr>
      <w:r w:rsidRPr="001B3DA7">
        <w:t>The n</w:t>
      </w:r>
      <w:r w:rsidR="00FE5447" w:rsidRPr="001B3DA7">
        <w:t>umber of subjects.</w:t>
      </w:r>
    </w:p>
    <w:p w14:paraId="3AB02A93" w14:textId="009B437F" w:rsidR="002B127F" w:rsidRPr="001B3DA7" w:rsidRDefault="00FE5447">
      <w:pPr>
        <w:pStyle w:val="ListParagraph"/>
        <w:numPr>
          <w:ilvl w:val="0"/>
          <w:numId w:val="19"/>
        </w:numPr>
      </w:pPr>
      <w:r w:rsidRPr="001B3DA7">
        <w:t xml:space="preserve">Simulation frequencies, for this project, </w:t>
      </w:r>
      <w:r w:rsidR="00786625" w:rsidRPr="001B3DA7">
        <w:t xml:space="preserve">a </w:t>
      </w:r>
      <w:r w:rsidRPr="001B3DA7">
        <w:t>series of 20, 15, 12 and 10 are used.</w:t>
      </w:r>
    </w:p>
    <w:p w14:paraId="3AB02A94" w14:textId="77777777" w:rsidR="002B127F" w:rsidRPr="001B3DA7" w:rsidRDefault="00FE5447">
      <w:pPr>
        <w:pStyle w:val="ListParagraph"/>
        <w:numPr>
          <w:ilvl w:val="0"/>
          <w:numId w:val="19"/>
        </w:numPr>
      </w:pPr>
      <w:r w:rsidRPr="001B3DA7">
        <w:t>Current Subject number.</w:t>
      </w:r>
    </w:p>
    <w:p w14:paraId="3AB02A95" w14:textId="5F79171B" w:rsidR="002B127F" w:rsidRPr="001B3DA7" w:rsidRDefault="00FE5447">
      <w:pPr>
        <w:pStyle w:val="ListParagraph"/>
        <w:numPr>
          <w:ilvl w:val="0"/>
          <w:numId w:val="19"/>
        </w:numPr>
      </w:pPr>
      <w:r w:rsidRPr="001B3DA7">
        <w:t xml:space="preserve">Thresholds, for this project, </w:t>
      </w:r>
      <w:r w:rsidR="00786625" w:rsidRPr="001B3DA7">
        <w:t xml:space="preserve">the </w:t>
      </w:r>
      <w:r w:rsidRPr="001B3DA7">
        <w:t>threshold is set to 0.6 to 0.1.</w:t>
      </w:r>
    </w:p>
    <w:p w14:paraId="3AB02A96" w14:textId="2B049C2E" w:rsidR="002B127F" w:rsidRPr="001B3DA7" w:rsidRDefault="00186004">
      <w:r>
        <w:t>Furthermore</w:t>
      </w:r>
      <w:r w:rsidR="00786625" w:rsidRPr="001B3DA7">
        <w:t>,</w:t>
      </w:r>
      <w:r w:rsidR="00FE5447" w:rsidRPr="001B3DA7">
        <w:t xml:space="preserve"> in </w:t>
      </w:r>
      <w:r w:rsidR="00786625" w:rsidRPr="001B3DA7">
        <w:t xml:space="preserve">the </w:t>
      </w:r>
      <w:r w:rsidR="00FE5447" w:rsidRPr="001B3DA7">
        <w:t xml:space="preserve">implementation of </w:t>
      </w:r>
      <w:r w:rsidR="00075247">
        <w:t xml:space="preserve">the </w:t>
      </w:r>
      <w:r w:rsidR="00786625" w:rsidRPr="001B3DA7">
        <w:t>p</w:t>
      </w:r>
      <w:r w:rsidR="00FE5447" w:rsidRPr="001B3DA7">
        <w:t xml:space="preserve">erformance box, the box uses a python script named python-confusion-matrix. The script uses </w:t>
      </w:r>
      <w:r w:rsidR="00786625" w:rsidRPr="001B3DA7">
        <w:t>S</w:t>
      </w:r>
      <w:r w:rsidR="00FE5447" w:rsidRPr="001B3DA7">
        <w:t>klearn to produce</w:t>
      </w:r>
      <w:r w:rsidR="00075247">
        <w:t xml:space="preserve"> the</w:t>
      </w:r>
      <w:r w:rsidR="00FE5447" w:rsidRPr="001B3DA7">
        <w:t xml:space="preserve"> confusion matrix. First the script will initialize all the values such as:</w:t>
      </w:r>
    </w:p>
    <w:p w14:paraId="3AB02A97" w14:textId="77777777" w:rsidR="002B127F" w:rsidRPr="001B3DA7" w:rsidRDefault="00FE5447">
      <w:pPr>
        <w:pStyle w:val="ListParagraph"/>
        <w:numPr>
          <w:ilvl w:val="0"/>
          <w:numId w:val="20"/>
        </w:numPr>
      </w:pPr>
      <w:r w:rsidRPr="001B3DA7">
        <w:t>Current label time stop.</w:t>
      </w:r>
    </w:p>
    <w:p w14:paraId="3AB02A98" w14:textId="706D6510" w:rsidR="002B127F" w:rsidRPr="001B3DA7" w:rsidRDefault="00FE5447">
      <w:pPr>
        <w:pStyle w:val="ListParagraph"/>
        <w:numPr>
          <w:ilvl w:val="0"/>
          <w:numId w:val="20"/>
        </w:numPr>
      </w:pPr>
      <w:r w:rsidRPr="001B3DA7">
        <w:t>Current label time start</w:t>
      </w:r>
      <w:r w:rsidR="00786625" w:rsidRPr="001B3DA7">
        <w:t>s</w:t>
      </w:r>
      <w:r w:rsidRPr="001B3DA7">
        <w:t>.</w:t>
      </w:r>
    </w:p>
    <w:p w14:paraId="3AB02A99" w14:textId="77777777" w:rsidR="002B127F" w:rsidRPr="001B3DA7" w:rsidRDefault="00FE5447">
      <w:pPr>
        <w:pStyle w:val="ListParagraph"/>
        <w:numPr>
          <w:ilvl w:val="0"/>
          <w:numId w:val="20"/>
        </w:numPr>
      </w:pPr>
      <w:r w:rsidRPr="001B3DA7">
        <w:t>Current label.</w:t>
      </w:r>
    </w:p>
    <w:p w14:paraId="3AB02A9A" w14:textId="2FCB155E" w:rsidR="002B127F" w:rsidRPr="001B3DA7" w:rsidRDefault="00FE5447">
      <w:pPr>
        <w:pStyle w:val="ListParagraph"/>
        <w:numPr>
          <w:ilvl w:val="0"/>
          <w:numId w:val="20"/>
        </w:numPr>
      </w:pPr>
      <w:r w:rsidRPr="001B3DA7">
        <w:t>Actual label probabilities.</w:t>
      </w:r>
    </w:p>
    <w:p w14:paraId="3AB02A9B" w14:textId="77777777" w:rsidR="002B127F" w:rsidRPr="001B3DA7" w:rsidRDefault="00FE5447">
      <w:pPr>
        <w:pStyle w:val="ListParagraph"/>
        <w:numPr>
          <w:ilvl w:val="0"/>
          <w:numId w:val="20"/>
        </w:numPr>
      </w:pPr>
      <w:r w:rsidRPr="001B3DA7">
        <w:t>Predicted labels probabilities.</w:t>
      </w:r>
    </w:p>
    <w:p w14:paraId="3AB02A9C" w14:textId="1239594B" w:rsidR="002B127F" w:rsidRPr="001B3DA7" w:rsidRDefault="00786625">
      <w:pPr>
        <w:pStyle w:val="ListParagraph"/>
        <w:numPr>
          <w:ilvl w:val="0"/>
          <w:numId w:val="20"/>
        </w:numPr>
      </w:pPr>
      <w:r w:rsidRPr="001B3DA7">
        <w:t>The n</w:t>
      </w:r>
      <w:r w:rsidR="00FE5447" w:rsidRPr="001B3DA7">
        <w:t>umber of stimulations classified.</w:t>
      </w:r>
    </w:p>
    <w:p w14:paraId="3AB02A9D" w14:textId="4F38F209" w:rsidR="002B127F" w:rsidRPr="001B3DA7" w:rsidRDefault="00786625">
      <w:pPr>
        <w:pStyle w:val="ListParagraph"/>
        <w:numPr>
          <w:ilvl w:val="0"/>
          <w:numId w:val="20"/>
        </w:numPr>
      </w:pPr>
      <w:r w:rsidRPr="001B3DA7">
        <w:t>The n</w:t>
      </w:r>
      <w:r w:rsidR="00FE5447" w:rsidRPr="001B3DA7">
        <w:t>umber of actual stimulations that w</w:t>
      </w:r>
      <w:r w:rsidRPr="001B3DA7">
        <w:t>ere</w:t>
      </w:r>
      <w:r w:rsidR="00FE5447" w:rsidRPr="001B3DA7">
        <w:t xml:space="preserve"> classified correctly.</w:t>
      </w:r>
    </w:p>
    <w:p w14:paraId="3AB02A9E" w14:textId="77777777" w:rsidR="002B127F" w:rsidRPr="001B3DA7" w:rsidRDefault="00FE5447">
      <w:pPr>
        <w:pStyle w:val="ListParagraph"/>
        <w:numPr>
          <w:ilvl w:val="0"/>
          <w:numId w:val="20"/>
        </w:numPr>
      </w:pPr>
      <w:r w:rsidRPr="001B3DA7">
        <w:t>A list of class probabilities.</w:t>
      </w:r>
    </w:p>
    <w:p w14:paraId="3AB02A9F" w14:textId="37D64B23" w:rsidR="002B127F" w:rsidRPr="001B3DA7" w:rsidRDefault="00FE5447">
      <w:pPr>
        <w:pStyle w:val="ListParagraph"/>
        <w:numPr>
          <w:ilvl w:val="0"/>
          <w:numId w:val="20"/>
        </w:numPr>
      </w:pPr>
      <w:r w:rsidRPr="001B3DA7">
        <w:t xml:space="preserve">Time </w:t>
      </w:r>
      <w:r w:rsidR="00786625" w:rsidRPr="001B3DA7">
        <w:t xml:space="preserve">is </w:t>
      </w:r>
      <w:r w:rsidRPr="001B3DA7">
        <w:t>taken to predict.</w:t>
      </w:r>
    </w:p>
    <w:p w14:paraId="3AB02AA0" w14:textId="77777777" w:rsidR="002B127F" w:rsidRPr="001B3DA7" w:rsidRDefault="00FE5447">
      <w:pPr>
        <w:pStyle w:val="ListParagraph"/>
        <w:numPr>
          <w:ilvl w:val="0"/>
          <w:numId w:val="20"/>
        </w:numPr>
      </w:pPr>
      <w:r w:rsidRPr="001B3DA7">
        <w:t>Variable to hold the new label.</w:t>
      </w:r>
    </w:p>
    <w:p w14:paraId="3AB02AA1" w14:textId="330D4725" w:rsidR="002B127F" w:rsidRPr="001B3DA7" w:rsidRDefault="00FE5447">
      <w:pPr>
        <w:pStyle w:val="ListParagraph"/>
        <w:numPr>
          <w:ilvl w:val="0"/>
          <w:numId w:val="20"/>
        </w:numPr>
      </w:pPr>
      <w:r w:rsidRPr="001B3DA7">
        <w:t>T</w:t>
      </w:r>
      <w:r w:rsidR="00786625" w:rsidRPr="001B3DA7">
        <w:t>he t</w:t>
      </w:r>
      <w:r w:rsidRPr="001B3DA7">
        <w:t>otal number of classified labels.</w:t>
      </w:r>
    </w:p>
    <w:p w14:paraId="3AB02AA2" w14:textId="56AA25CD" w:rsidR="002B127F" w:rsidRPr="001B3DA7" w:rsidRDefault="00FE5447">
      <w:pPr>
        <w:pStyle w:val="ListParagraph"/>
        <w:numPr>
          <w:ilvl w:val="0"/>
          <w:numId w:val="20"/>
        </w:numPr>
      </w:pPr>
      <w:r w:rsidRPr="001B3DA7">
        <w:t>T</w:t>
      </w:r>
      <w:r w:rsidR="00786625" w:rsidRPr="001B3DA7">
        <w:t>he t</w:t>
      </w:r>
      <w:r w:rsidRPr="001B3DA7">
        <w:t>otal number of not classified labels.</w:t>
      </w:r>
    </w:p>
    <w:p w14:paraId="3AB02AA3" w14:textId="77777777" w:rsidR="002B127F" w:rsidRPr="001B3DA7" w:rsidRDefault="00FE5447">
      <w:pPr>
        <w:pStyle w:val="ListParagraph"/>
        <w:numPr>
          <w:ilvl w:val="0"/>
          <w:numId w:val="20"/>
        </w:numPr>
      </w:pPr>
      <w:r w:rsidRPr="001B3DA7">
        <w:t>Current class thresholds.</w:t>
      </w:r>
    </w:p>
    <w:p w14:paraId="3AB02AA4" w14:textId="77777777" w:rsidR="002B127F" w:rsidRPr="001B3DA7" w:rsidRDefault="00FE5447">
      <w:pPr>
        <w:pStyle w:val="ListParagraph"/>
        <w:numPr>
          <w:ilvl w:val="0"/>
          <w:numId w:val="20"/>
        </w:numPr>
      </w:pPr>
      <w:r w:rsidRPr="001B3DA7">
        <w:t>Max probability difference threshold.</w:t>
      </w:r>
    </w:p>
    <w:p w14:paraId="3AB02AA5" w14:textId="77777777" w:rsidR="002B127F" w:rsidRPr="001B3DA7" w:rsidRDefault="00FE5447">
      <w:r w:rsidRPr="001B3DA7">
        <w:t>All these variables will participate in calculating the confusion matrix.</w:t>
      </w:r>
    </w:p>
    <w:p w14:paraId="3AB02AA6" w14:textId="40EBA72A" w:rsidR="002B127F" w:rsidRPr="001B3DA7" w:rsidRDefault="00786625">
      <w:r w:rsidRPr="001B3DA7">
        <w:t>Briefly</w:t>
      </w:r>
      <w:r w:rsidR="00FE5447" w:rsidRPr="001B3DA7">
        <w:t xml:space="preserve"> explained, the process will first get actual stimulation values and removes it from the data. Then it allows the row of data without the actual stimulation value to be predicted by the classifier. In the next step</w:t>
      </w:r>
      <w:r w:rsidR="00075247">
        <w:t>,</w:t>
      </w:r>
      <w:r w:rsidR="00FE5447" w:rsidRPr="001B3DA7">
        <w:t xml:space="preserve"> the probabilities are stored in a list and checks for any not classified and allocate time to classify the new labels. If the processor cannot predict the label within the allocated time, it will predict the best. The class threshold then will clear the classification hits which contains the maximum probability, the formula below indicates maxPositionDifference will be used for second threshold clearance:</w:t>
      </w:r>
    </w:p>
    <w:p w14:paraId="3AB02AA7" w14:textId="77777777" w:rsidR="002B127F" w:rsidRPr="001B3DA7" w:rsidRDefault="00FE5447">
      <w:pPr>
        <w:jc w:val="center"/>
      </w:pPr>
      <m:oMathPara>
        <m:oMathParaPr>
          <m:jc m:val="center"/>
        </m:oMathParaPr>
        <m:oMath>
          <m:r>
            <w:rPr>
              <w:rFonts w:ascii="Cambria Math" w:hAnsi="Cambria Math"/>
            </w:rPr>
            <w:lastRenderedPageBreak/>
            <m:t>maxProbablity=</m:t>
          </m:r>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r>
                    <w:rPr>
                      <w:rFonts w:ascii="Cambria Math" w:hAnsi="Cambria Math"/>
                    </w:rPr>
                    <m:t>probablit</m:t>
                  </m:r>
                  <m:sSub>
                    <m:sSubPr>
                      <m:ctrlPr>
                        <w:rPr>
                          <w:rFonts w:ascii="Cambria Math" w:hAnsi="Cambria Math"/>
                        </w:rPr>
                      </m:ctrlPr>
                    </m:sSubPr>
                    <m:e>
                      <m:r>
                        <w:rPr>
                          <w:rFonts w:ascii="Cambria Math" w:hAnsi="Cambria Math"/>
                        </w:rPr>
                        <m:t>y</m:t>
                      </m:r>
                    </m:e>
                    <m:sub>
                      <m:r>
                        <w:rPr>
                          <w:rFonts w:ascii="Cambria Math" w:hAnsi="Cambria Math"/>
                        </w:rPr>
                        <m:t>list</m:t>
                      </m:r>
                    </m:sub>
                  </m:sSub>
                </m:e>
              </m:d>
            </m:e>
          </m:func>
        </m:oMath>
      </m:oMathPara>
    </w:p>
    <w:p w14:paraId="3AB02AA8" w14:textId="77777777" w:rsidR="002B127F" w:rsidRPr="001B3DA7" w:rsidRDefault="00382580">
      <w:pPr>
        <w:jc w:val="center"/>
      </w:pPr>
      <m:oMathPara>
        <m:oMathParaPr>
          <m:jc m:val="center"/>
        </m:oMathParaPr>
        <m:oMath>
          <m:func>
            <m:funcPr>
              <m:ctrlPr>
                <w:rPr>
                  <w:rFonts w:ascii="Cambria Math" w:hAnsi="Cambria Math"/>
                </w:rPr>
              </m:ctrlPr>
            </m:funcPr>
            <m:fName>
              <m:r>
                <w:rPr>
                  <w:rFonts w:ascii="Cambria Math" w:hAnsi="Cambria Math"/>
                </w:rPr>
                <m:t>positionOfTheMaxClass</m:t>
              </m:r>
            </m:fName>
            <m:e>
              <m:r>
                <w:rPr>
                  <w:rFonts w:ascii="Cambria Math" w:hAnsi="Cambria Math"/>
                </w:rPr>
                <m:t>=probablit</m:t>
              </m:r>
              <m:sSub>
                <m:sSubPr>
                  <m:ctrlPr>
                    <w:rPr>
                      <w:rFonts w:ascii="Cambria Math" w:hAnsi="Cambria Math"/>
                    </w:rPr>
                  </m:ctrlPr>
                </m:sSubPr>
                <m:e>
                  <m:r>
                    <w:rPr>
                      <w:rFonts w:ascii="Cambria Math" w:hAnsi="Cambria Math"/>
                    </w:rPr>
                    <m:t>y</m:t>
                  </m:r>
                </m:e>
                <m:sub>
                  <m:r>
                    <w:rPr>
                      <w:rFonts w:ascii="Cambria Math" w:hAnsi="Cambria Math"/>
                    </w:rPr>
                    <m:t>list</m:t>
                  </m:r>
                </m:sub>
              </m:sSub>
              <m:r>
                <w:rPr>
                  <w:rFonts w:ascii="Cambria Math" w:hAnsi="Cambria Math"/>
                </w:rPr>
                <m:t>.index</m:t>
              </m:r>
              <m:d>
                <m:dPr>
                  <m:ctrlPr>
                    <w:rPr>
                      <w:rFonts w:ascii="Cambria Math" w:hAnsi="Cambria Math"/>
                    </w:rPr>
                  </m:ctrlPr>
                </m:dPr>
                <m:e>
                  <m:r>
                    <w:rPr>
                      <w:rFonts w:ascii="Cambria Math" w:hAnsi="Cambria Math"/>
                    </w:rPr>
                    <m:t>maxProbablity</m:t>
                  </m:r>
                </m:e>
              </m:d>
            </m:e>
          </m:func>
        </m:oMath>
      </m:oMathPara>
    </w:p>
    <w:p w14:paraId="3AB02AA9" w14:textId="77777777" w:rsidR="002B127F" w:rsidRPr="001B3DA7" w:rsidRDefault="00FE5447">
      <w:pPr>
        <w:jc w:val="center"/>
      </w:pPr>
      <m:oMathPara>
        <m:oMathParaPr>
          <m:jc m:val="center"/>
        </m:oMathParaPr>
        <m:oMath>
          <m:r>
            <w:rPr>
              <w:rFonts w:ascii="Cambria Math" w:hAnsi="Cambria Math"/>
            </w:rPr>
            <m:t>probablit</m:t>
          </m:r>
          <m:sSub>
            <m:sSubPr>
              <m:ctrlPr>
                <w:rPr>
                  <w:rFonts w:ascii="Cambria Math" w:hAnsi="Cambria Math"/>
                </w:rPr>
              </m:ctrlPr>
            </m:sSubPr>
            <m:e>
              <m:r>
                <w:rPr>
                  <w:rFonts w:ascii="Cambria Math" w:hAnsi="Cambria Math"/>
                </w:rPr>
                <m:t>y</m:t>
              </m:r>
            </m:e>
            <m:sub>
              <m:r>
                <w:rPr>
                  <w:rFonts w:ascii="Cambria Math" w:hAnsi="Cambria Math"/>
                </w:rPr>
                <m:t>list</m:t>
              </m:r>
            </m:sub>
          </m:sSub>
          <m:r>
            <w:rPr>
              <w:rFonts w:ascii="Cambria Math" w:hAnsi="Cambria Math"/>
            </w:rPr>
            <m:t>.delete(positionOfTheMaxClass)</m:t>
          </m:r>
        </m:oMath>
      </m:oMathPara>
    </w:p>
    <w:p w14:paraId="3AB02AAA" w14:textId="77777777" w:rsidR="002B127F" w:rsidRPr="001B3DA7" w:rsidRDefault="00FE5447">
      <w:pPr>
        <w:jc w:val="center"/>
      </w:pPr>
      <m:oMathPara>
        <m:oMathParaPr>
          <m:jc m:val="center"/>
        </m:oMathParaPr>
        <m:oMath>
          <m:r>
            <w:rPr>
              <w:rFonts w:ascii="Cambria Math" w:hAnsi="Cambria Math"/>
            </w:rPr>
            <m:t>maxPositionDifference= positionOfTheMaxClass-</m:t>
          </m:r>
          <m:r>
            <m:rPr>
              <m:sty m:val="p"/>
            </m:rPr>
            <w:rPr>
              <w:rFonts w:ascii="Cambria Math" w:hAnsi="Cambria Math"/>
            </w:rPr>
            <m:t>max</m:t>
          </m:r>
          <m:r>
            <w:rPr>
              <w:rFonts w:ascii="Cambria Math" w:hAnsi="Cambria Math"/>
            </w:rPr>
            <m:t>⁡(probablit</m:t>
          </m:r>
          <m:sSub>
            <m:sSubPr>
              <m:ctrlPr>
                <w:rPr>
                  <w:rFonts w:ascii="Cambria Math" w:hAnsi="Cambria Math"/>
                </w:rPr>
              </m:ctrlPr>
            </m:sSubPr>
            <m:e>
              <m:r>
                <w:rPr>
                  <w:rFonts w:ascii="Cambria Math" w:hAnsi="Cambria Math"/>
                </w:rPr>
                <m:t>y</m:t>
              </m:r>
            </m:e>
            <m:sub>
              <m:r>
                <w:rPr>
                  <w:rFonts w:ascii="Cambria Math" w:hAnsi="Cambria Math"/>
                </w:rPr>
                <m:t>list</m:t>
              </m:r>
            </m:sub>
          </m:sSub>
          <m:r>
            <w:rPr>
              <w:rFonts w:ascii="Cambria Math" w:hAnsi="Cambria Math"/>
            </w:rPr>
            <m:t>)</m:t>
          </m:r>
        </m:oMath>
      </m:oMathPara>
    </w:p>
    <w:p w14:paraId="3AB02AAB" w14:textId="2B78CE26" w:rsidR="002B127F" w:rsidRPr="001B3DA7" w:rsidRDefault="00FE5447">
      <w:r w:rsidRPr="001B3DA7">
        <w:t>After the probabilities go through the second threshold, the predicted labels will be recorded</w:t>
      </w:r>
      <w:r w:rsidR="00075247">
        <w:t>,</w:t>
      </w:r>
      <w:r w:rsidRPr="001B3DA7">
        <w:t xml:space="preserve"> and </w:t>
      </w:r>
      <w:r w:rsidR="00786625" w:rsidRPr="001B3DA7">
        <w:t xml:space="preserve">the </w:t>
      </w:r>
      <w:r w:rsidRPr="001B3DA7">
        <w:t>mean of the time taken to predict will be added to the data recorded. All the data recorded uses the Sklearn’s confusion matrix to be set and will be written into a file and will be presented on the debug log screen.</w:t>
      </w:r>
    </w:p>
    <w:p w14:paraId="3AB02AAC" w14:textId="77777777" w:rsidR="002B127F" w:rsidRPr="001B3DA7" w:rsidRDefault="00FE5447">
      <w:pPr>
        <w:pStyle w:val="Heading3"/>
      </w:pPr>
      <w:bookmarkStart w:id="143" w:name="_Toc17125529"/>
      <w:bookmarkStart w:id="144" w:name="_Toc17293983"/>
      <w:bookmarkStart w:id="145" w:name="_Toc17751963"/>
      <w:r w:rsidRPr="001B3DA7">
        <w:t>4.1.7 Main Process (online)</w:t>
      </w:r>
      <w:bookmarkEnd w:id="143"/>
      <w:bookmarkEnd w:id="144"/>
      <w:bookmarkEnd w:id="145"/>
    </w:p>
    <w:p w14:paraId="3AB02AAD" w14:textId="61787739" w:rsidR="002B127F" w:rsidRPr="001B3DA7" w:rsidRDefault="00FE5447">
      <w:r w:rsidRPr="001B3DA7">
        <w:t xml:space="preserve">The component where the classifiers are used to communicate with other programs through TCP is implemented in this scenario. </w:t>
      </w:r>
      <w:r w:rsidR="00A17D0D" w:rsidRPr="001B3DA7">
        <w:t>According to Figure 23 representing the Main process structure, the</w:t>
      </w:r>
      <w:r w:rsidRPr="001B3DA7">
        <w:t xml:space="preserve"> </w:t>
      </w:r>
      <w:r w:rsidR="00A17D0D" w:rsidRPr="001B3DA7">
        <w:t>part</w:t>
      </w:r>
      <w:r w:rsidRPr="001B3DA7">
        <w:t xml:space="preserve"> for filtering and pre-processing the data is completely the same as the performance measurement scenario with the replacement of Performance box with </w:t>
      </w:r>
      <w:r w:rsidR="0099179F" w:rsidRPr="001B3DA7">
        <w:t xml:space="preserve">the </w:t>
      </w:r>
      <w:r w:rsidRPr="001B3DA7">
        <w:t xml:space="preserve">Voter box. </w:t>
      </w:r>
      <w:r w:rsidR="0099179F" w:rsidRPr="001B3DA7">
        <w:t xml:space="preserve">The </w:t>
      </w:r>
      <w:r w:rsidR="00786625" w:rsidRPr="001B3DA7">
        <w:t>voter python script powers the Voter box</w:t>
      </w:r>
      <w:r w:rsidRPr="001B3DA7">
        <w:t>. The voter python script is quite similar to the performance script where the probabilities must be collected from each processor</w:t>
      </w:r>
      <w:r w:rsidR="00786625" w:rsidRPr="001B3DA7">
        <w:t>,</w:t>
      </w:r>
      <w:r w:rsidRPr="001B3DA7">
        <w:t xml:space="preserve"> and some threshold must filter out </w:t>
      </w:r>
      <w:r w:rsidR="0099179F" w:rsidRPr="001B3DA7">
        <w:t>redundant</w:t>
      </w:r>
      <w:r w:rsidRPr="001B3DA7">
        <w:t xml:space="preserve"> probability values. The same formula explained in finding the maximum position difference is obtained and the class with the highest probability value will be obtained from the positionOftheMaxClass and will be supplied to the TCP writer. Stimulations from 0 to 4 will be sent through the TCP port 5678.</w:t>
      </w:r>
    </w:p>
    <w:p w14:paraId="7A011BA9" w14:textId="77777777" w:rsidR="00E440C4" w:rsidRPr="001B3DA7" w:rsidRDefault="00FE5447" w:rsidP="00E440C4">
      <w:pPr>
        <w:keepNext/>
      </w:pPr>
      <w:r w:rsidRPr="001B3DA7">
        <w:rPr>
          <w:noProof/>
          <w:lang w:eastAsia="en-GB"/>
        </w:rPr>
        <w:drawing>
          <wp:inline distT="0" distB="0" distL="0" distR="0" wp14:anchorId="3AB02955" wp14:editId="3AB02956">
            <wp:extent cx="5936613" cy="3787143"/>
            <wp:effectExtent l="95250" t="95250" r="102237" b="99057"/>
            <wp:docPr id="21" name="Picture 18" descr="C:\Users\Mahrad\Desktop\ba2c92df58273006881abedc52d84780.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rcRect/>
                    <a:stretch>
                      <a:fillRect/>
                    </a:stretch>
                  </pic:blipFill>
                  <pic:spPr>
                    <a:xfrm>
                      <a:off x="0" y="0"/>
                      <a:ext cx="5936613" cy="3787143"/>
                    </a:xfrm>
                    <a:prstGeom prst="rect">
                      <a:avLst/>
                    </a:prstGeom>
                    <a:noFill/>
                    <a:ln w="88897" cmpd="dbl">
                      <a:solidFill>
                        <a:srgbClr val="000000"/>
                      </a:solidFill>
                      <a:prstDash val="solid"/>
                    </a:ln>
                  </pic:spPr>
                </pic:pic>
              </a:graphicData>
            </a:graphic>
          </wp:inline>
        </w:drawing>
      </w:r>
    </w:p>
    <w:p w14:paraId="77976C13" w14:textId="64D61821" w:rsidR="00DB6021" w:rsidRPr="001B3DA7" w:rsidRDefault="00E440C4" w:rsidP="00A17D0D">
      <w:pPr>
        <w:pStyle w:val="Caption"/>
      </w:pPr>
      <w:bookmarkStart w:id="146" w:name="_Toc17669618"/>
      <w:bookmarkStart w:id="147" w:name="_Toc17752026"/>
      <w:r w:rsidRPr="001B3DA7">
        <w:t xml:space="preserve">Figure </w:t>
      </w:r>
      <w:r w:rsidR="00382580">
        <w:fldChar w:fldCharType="begin"/>
      </w:r>
      <w:r w:rsidR="00382580">
        <w:instrText xml:space="preserve"> SEQ Figure \* ARABIC </w:instrText>
      </w:r>
      <w:r w:rsidR="00382580">
        <w:fldChar w:fldCharType="separate"/>
      </w:r>
      <w:r w:rsidR="00382580">
        <w:rPr>
          <w:noProof/>
        </w:rPr>
        <w:t>23</w:t>
      </w:r>
      <w:r w:rsidR="00382580">
        <w:rPr>
          <w:noProof/>
        </w:rPr>
        <w:fldChar w:fldCharType="end"/>
      </w:r>
      <w:r w:rsidRPr="001B3DA7">
        <w:t xml:space="preserve"> Main PROCESS (online) OpenVibe design.</w:t>
      </w:r>
      <w:bookmarkEnd w:id="146"/>
      <w:bookmarkEnd w:id="147"/>
    </w:p>
    <w:p w14:paraId="14C3360D" w14:textId="60C4DD4B" w:rsidR="006155B0" w:rsidRPr="001B3DA7" w:rsidRDefault="006155B0" w:rsidP="006155B0">
      <w:r w:rsidRPr="001B3DA7">
        <w:lastRenderedPageBreak/>
        <w:t xml:space="preserve">The TCP port will hold and carry stimulation codes. These codes are predefined by the OpenVibe’s editor and can </w:t>
      </w:r>
      <w:r w:rsidR="00786625" w:rsidRPr="001B3DA7">
        <w:t xml:space="preserve">be </w:t>
      </w:r>
      <w:r w:rsidRPr="001B3DA7">
        <w:t xml:space="preserve">shown in Table </w:t>
      </w:r>
      <w:r w:rsidR="003C17C3" w:rsidRPr="001B3DA7">
        <w:t xml:space="preserve">3 </w:t>
      </w:r>
      <w:r w:rsidRPr="001B3DA7">
        <w:t>below:</w:t>
      </w:r>
    </w:p>
    <w:p w14:paraId="63701D9C" w14:textId="338C5B54" w:rsidR="004542E4" w:rsidRDefault="004542E4" w:rsidP="004542E4">
      <w:pPr>
        <w:pStyle w:val="Caption"/>
        <w:keepNext/>
      </w:pPr>
      <w:bookmarkStart w:id="148" w:name="_Toc17752044"/>
      <w:r>
        <w:t xml:space="preserve">Table </w:t>
      </w:r>
      <w:r w:rsidR="00382580">
        <w:fldChar w:fldCharType="begin"/>
      </w:r>
      <w:r w:rsidR="00382580">
        <w:instrText xml:space="preserve"> SEQ Table \* ARABIC </w:instrText>
      </w:r>
      <w:r w:rsidR="00382580">
        <w:fldChar w:fldCharType="separate"/>
      </w:r>
      <w:r w:rsidR="00382580">
        <w:rPr>
          <w:noProof/>
        </w:rPr>
        <w:t>3</w:t>
      </w:r>
      <w:r w:rsidR="00382580">
        <w:rPr>
          <w:noProof/>
        </w:rPr>
        <w:fldChar w:fldCharType="end"/>
      </w:r>
      <w:r>
        <w:t xml:space="preserve"> </w:t>
      </w:r>
      <w:r w:rsidRPr="00AA6A88">
        <w:t>COMPLEX ENVIRONMENT’S ASSETS.</w:t>
      </w:r>
      <w:bookmarkEnd w:id="148"/>
    </w:p>
    <w:tbl>
      <w:tblPr>
        <w:tblStyle w:val="PlainTable1"/>
        <w:tblW w:w="0" w:type="auto"/>
        <w:tblLook w:val="04A0" w:firstRow="1" w:lastRow="0" w:firstColumn="1" w:lastColumn="0" w:noHBand="0" w:noVBand="1"/>
      </w:tblPr>
      <w:tblGrid>
        <w:gridCol w:w="3325"/>
        <w:gridCol w:w="1349"/>
        <w:gridCol w:w="2338"/>
      </w:tblGrid>
      <w:tr w:rsidR="003C17C3" w:rsidRPr="001B3DA7" w14:paraId="1C5DF740" w14:textId="77777777" w:rsidTr="003C17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5" w:type="dxa"/>
          </w:tcPr>
          <w:p w14:paraId="5E0B6F7E" w14:textId="0D3BF5BA" w:rsidR="003C17C3" w:rsidRPr="001B3DA7" w:rsidRDefault="003C17C3" w:rsidP="006155B0">
            <w:r w:rsidRPr="001B3DA7">
              <w:t>OVTK stimulation name</w:t>
            </w:r>
          </w:p>
        </w:tc>
        <w:tc>
          <w:tcPr>
            <w:tcW w:w="1349" w:type="dxa"/>
          </w:tcPr>
          <w:p w14:paraId="77C11E58" w14:textId="0DDFC490" w:rsidR="003C17C3" w:rsidRPr="001B3DA7" w:rsidRDefault="003C17C3" w:rsidP="006155B0">
            <w:pPr>
              <w:cnfStyle w:val="100000000000" w:firstRow="1" w:lastRow="0" w:firstColumn="0" w:lastColumn="0" w:oddVBand="0" w:evenVBand="0" w:oddHBand="0" w:evenHBand="0" w:firstRowFirstColumn="0" w:firstRowLastColumn="0" w:lastRowFirstColumn="0" w:lastRowLastColumn="0"/>
            </w:pPr>
            <w:r w:rsidRPr="001B3DA7">
              <w:t>Code in Byte</w:t>
            </w:r>
          </w:p>
        </w:tc>
        <w:tc>
          <w:tcPr>
            <w:tcW w:w="2338" w:type="dxa"/>
          </w:tcPr>
          <w:p w14:paraId="46B6138C" w14:textId="6541A3C4" w:rsidR="003C17C3" w:rsidRPr="001B3DA7" w:rsidRDefault="003C17C3" w:rsidP="006155B0">
            <w:pPr>
              <w:cnfStyle w:val="100000000000" w:firstRow="1" w:lastRow="0" w:firstColumn="0" w:lastColumn="0" w:oddVBand="0" w:evenVBand="0" w:oddHBand="0" w:evenHBand="0" w:firstRowFirstColumn="0" w:firstRowLastColumn="0" w:lastRowFirstColumn="0" w:lastRowLastColumn="0"/>
            </w:pPr>
            <w:r w:rsidRPr="001B3DA7">
              <w:t>Code in Integer</w:t>
            </w:r>
          </w:p>
        </w:tc>
      </w:tr>
      <w:tr w:rsidR="003C17C3" w:rsidRPr="001B3DA7" w14:paraId="3692EEB5" w14:textId="77777777" w:rsidTr="003C17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5" w:type="dxa"/>
          </w:tcPr>
          <w:p w14:paraId="5BE3135C" w14:textId="30722EEB" w:rsidR="003C17C3" w:rsidRPr="001B3DA7" w:rsidRDefault="003C17C3" w:rsidP="003C17C3">
            <w:r w:rsidRPr="001B3DA7">
              <w:t>OVTK_StimulationId_Label_00</w:t>
            </w:r>
          </w:p>
        </w:tc>
        <w:tc>
          <w:tcPr>
            <w:tcW w:w="1349" w:type="dxa"/>
          </w:tcPr>
          <w:p w14:paraId="316AAAB5" w14:textId="6A83E69E" w:rsidR="003C17C3" w:rsidRPr="001B3DA7" w:rsidRDefault="003C17C3" w:rsidP="003C17C3">
            <w:pPr>
              <w:jc w:val="center"/>
              <w:cnfStyle w:val="000000100000" w:firstRow="0" w:lastRow="0" w:firstColumn="0" w:lastColumn="0" w:oddVBand="0" w:evenVBand="0" w:oddHBand="1" w:evenHBand="0" w:firstRowFirstColumn="0" w:firstRowLastColumn="0" w:lastRowFirstColumn="0" w:lastRowLastColumn="0"/>
            </w:pPr>
            <w:r w:rsidRPr="001B3DA7">
              <w:t>0x00008100</w:t>
            </w:r>
          </w:p>
        </w:tc>
        <w:tc>
          <w:tcPr>
            <w:tcW w:w="2338" w:type="dxa"/>
          </w:tcPr>
          <w:p w14:paraId="6423A603" w14:textId="6C8CEA21" w:rsidR="003C17C3" w:rsidRPr="001B3DA7" w:rsidRDefault="003C17C3" w:rsidP="003C17C3">
            <w:pPr>
              <w:jc w:val="center"/>
              <w:cnfStyle w:val="000000100000" w:firstRow="0" w:lastRow="0" w:firstColumn="0" w:lastColumn="0" w:oddVBand="0" w:evenVBand="0" w:oddHBand="1" w:evenHBand="0" w:firstRowFirstColumn="0" w:firstRowLastColumn="0" w:lastRowFirstColumn="0" w:lastRowLastColumn="0"/>
            </w:pPr>
            <w:r w:rsidRPr="001B3DA7">
              <w:t>33024</w:t>
            </w:r>
          </w:p>
        </w:tc>
      </w:tr>
      <w:tr w:rsidR="003C17C3" w:rsidRPr="001B3DA7" w14:paraId="4A1FEF18" w14:textId="77777777" w:rsidTr="003C17C3">
        <w:tc>
          <w:tcPr>
            <w:cnfStyle w:val="001000000000" w:firstRow="0" w:lastRow="0" w:firstColumn="1" w:lastColumn="0" w:oddVBand="0" w:evenVBand="0" w:oddHBand="0" w:evenHBand="0" w:firstRowFirstColumn="0" w:firstRowLastColumn="0" w:lastRowFirstColumn="0" w:lastRowLastColumn="0"/>
            <w:tcW w:w="3325" w:type="dxa"/>
          </w:tcPr>
          <w:p w14:paraId="3DDC6B2C" w14:textId="7DE43996" w:rsidR="003C17C3" w:rsidRPr="001B3DA7" w:rsidRDefault="003C17C3" w:rsidP="003C17C3">
            <w:r w:rsidRPr="001B3DA7">
              <w:t xml:space="preserve">OVTK_StimulationId_Label_01  </w:t>
            </w:r>
          </w:p>
        </w:tc>
        <w:tc>
          <w:tcPr>
            <w:tcW w:w="1349" w:type="dxa"/>
          </w:tcPr>
          <w:p w14:paraId="4C085385" w14:textId="6133353B" w:rsidR="003C17C3" w:rsidRPr="001B3DA7" w:rsidRDefault="003C17C3" w:rsidP="003C17C3">
            <w:pPr>
              <w:jc w:val="center"/>
              <w:cnfStyle w:val="000000000000" w:firstRow="0" w:lastRow="0" w:firstColumn="0" w:lastColumn="0" w:oddVBand="0" w:evenVBand="0" w:oddHBand="0" w:evenHBand="0" w:firstRowFirstColumn="0" w:firstRowLastColumn="0" w:lastRowFirstColumn="0" w:lastRowLastColumn="0"/>
            </w:pPr>
            <w:r w:rsidRPr="001B3DA7">
              <w:t>0x00008101</w:t>
            </w:r>
          </w:p>
        </w:tc>
        <w:tc>
          <w:tcPr>
            <w:tcW w:w="2338" w:type="dxa"/>
          </w:tcPr>
          <w:p w14:paraId="7678FBAA" w14:textId="3509E77A" w:rsidR="003C17C3" w:rsidRPr="001B3DA7" w:rsidRDefault="003C17C3" w:rsidP="003C17C3">
            <w:pPr>
              <w:jc w:val="center"/>
              <w:cnfStyle w:val="000000000000" w:firstRow="0" w:lastRow="0" w:firstColumn="0" w:lastColumn="0" w:oddVBand="0" w:evenVBand="0" w:oddHBand="0" w:evenHBand="0" w:firstRowFirstColumn="0" w:firstRowLastColumn="0" w:lastRowFirstColumn="0" w:lastRowLastColumn="0"/>
            </w:pPr>
            <w:r w:rsidRPr="001B3DA7">
              <w:t>33025</w:t>
            </w:r>
          </w:p>
        </w:tc>
      </w:tr>
      <w:tr w:rsidR="003C17C3" w:rsidRPr="001B3DA7" w14:paraId="1F4EF47F" w14:textId="77777777" w:rsidTr="003C17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5" w:type="dxa"/>
          </w:tcPr>
          <w:p w14:paraId="4624591D" w14:textId="4BB67F16" w:rsidR="003C17C3" w:rsidRPr="001B3DA7" w:rsidRDefault="003C17C3" w:rsidP="003C17C3">
            <w:r w:rsidRPr="001B3DA7">
              <w:t>OVTK_StimulationId_Label_02</w:t>
            </w:r>
          </w:p>
        </w:tc>
        <w:tc>
          <w:tcPr>
            <w:tcW w:w="1349" w:type="dxa"/>
          </w:tcPr>
          <w:p w14:paraId="7B7B8EDD" w14:textId="048DFF9D" w:rsidR="003C17C3" w:rsidRPr="001B3DA7" w:rsidRDefault="003C17C3" w:rsidP="003C17C3">
            <w:pPr>
              <w:jc w:val="center"/>
              <w:cnfStyle w:val="000000100000" w:firstRow="0" w:lastRow="0" w:firstColumn="0" w:lastColumn="0" w:oddVBand="0" w:evenVBand="0" w:oddHBand="1" w:evenHBand="0" w:firstRowFirstColumn="0" w:firstRowLastColumn="0" w:lastRowFirstColumn="0" w:lastRowLastColumn="0"/>
            </w:pPr>
            <w:r w:rsidRPr="001B3DA7">
              <w:t>0x00008102</w:t>
            </w:r>
          </w:p>
        </w:tc>
        <w:tc>
          <w:tcPr>
            <w:tcW w:w="2338" w:type="dxa"/>
          </w:tcPr>
          <w:p w14:paraId="4E24B29D" w14:textId="3DC6CC65" w:rsidR="003C17C3" w:rsidRPr="001B3DA7" w:rsidRDefault="003C17C3" w:rsidP="003C17C3">
            <w:pPr>
              <w:jc w:val="center"/>
              <w:cnfStyle w:val="000000100000" w:firstRow="0" w:lastRow="0" w:firstColumn="0" w:lastColumn="0" w:oddVBand="0" w:evenVBand="0" w:oddHBand="1" w:evenHBand="0" w:firstRowFirstColumn="0" w:firstRowLastColumn="0" w:lastRowFirstColumn="0" w:lastRowLastColumn="0"/>
            </w:pPr>
            <w:r w:rsidRPr="001B3DA7">
              <w:t>33026</w:t>
            </w:r>
          </w:p>
        </w:tc>
      </w:tr>
      <w:tr w:rsidR="003C17C3" w:rsidRPr="001B3DA7" w14:paraId="0908DAA2" w14:textId="77777777" w:rsidTr="003C17C3">
        <w:tc>
          <w:tcPr>
            <w:cnfStyle w:val="001000000000" w:firstRow="0" w:lastRow="0" w:firstColumn="1" w:lastColumn="0" w:oddVBand="0" w:evenVBand="0" w:oddHBand="0" w:evenHBand="0" w:firstRowFirstColumn="0" w:firstRowLastColumn="0" w:lastRowFirstColumn="0" w:lastRowLastColumn="0"/>
            <w:tcW w:w="3325" w:type="dxa"/>
          </w:tcPr>
          <w:p w14:paraId="330668E8" w14:textId="520C840E" w:rsidR="003C17C3" w:rsidRPr="001B3DA7" w:rsidRDefault="003C17C3" w:rsidP="003C17C3">
            <w:r w:rsidRPr="001B3DA7">
              <w:t>OVTK_StimulationId_Label_03</w:t>
            </w:r>
          </w:p>
        </w:tc>
        <w:tc>
          <w:tcPr>
            <w:tcW w:w="1349" w:type="dxa"/>
          </w:tcPr>
          <w:p w14:paraId="17F34BAC" w14:textId="5693E215" w:rsidR="003C17C3" w:rsidRPr="001B3DA7" w:rsidRDefault="003C17C3" w:rsidP="003C17C3">
            <w:pPr>
              <w:jc w:val="center"/>
              <w:cnfStyle w:val="000000000000" w:firstRow="0" w:lastRow="0" w:firstColumn="0" w:lastColumn="0" w:oddVBand="0" w:evenVBand="0" w:oddHBand="0" w:evenHBand="0" w:firstRowFirstColumn="0" w:firstRowLastColumn="0" w:lastRowFirstColumn="0" w:lastRowLastColumn="0"/>
            </w:pPr>
            <w:r w:rsidRPr="001B3DA7">
              <w:t>0x00008103</w:t>
            </w:r>
          </w:p>
        </w:tc>
        <w:tc>
          <w:tcPr>
            <w:tcW w:w="2338" w:type="dxa"/>
          </w:tcPr>
          <w:p w14:paraId="6BAAD295" w14:textId="4CCB7554" w:rsidR="003C17C3" w:rsidRPr="001B3DA7" w:rsidRDefault="003C17C3" w:rsidP="003C17C3">
            <w:pPr>
              <w:jc w:val="center"/>
              <w:cnfStyle w:val="000000000000" w:firstRow="0" w:lastRow="0" w:firstColumn="0" w:lastColumn="0" w:oddVBand="0" w:evenVBand="0" w:oddHBand="0" w:evenHBand="0" w:firstRowFirstColumn="0" w:firstRowLastColumn="0" w:lastRowFirstColumn="0" w:lastRowLastColumn="0"/>
            </w:pPr>
            <w:r w:rsidRPr="001B3DA7">
              <w:t>33027</w:t>
            </w:r>
          </w:p>
        </w:tc>
      </w:tr>
      <w:tr w:rsidR="003C17C3" w:rsidRPr="001B3DA7" w14:paraId="05F6474A" w14:textId="77777777" w:rsidTr="003C17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5" w:type="dxa"/>
          </w:tcPr>
          <w:p w14:paraId="33B82DC1" w14:textId="12EB41E3" w:rsidR="003C17C3" w:rsidRPr="001B3DA7" w:rsidRDefault="003C17C3" w:rsidP="003C17C3">
            <w:r w:rsidRPr="001B3DA7">
              <w:t>OVTK_StimulationId_Label_04</w:t>
            </w:r>
          </w:p>
        </w:tc>
        <w:tc>
          <w:tcPr>
            <w:tcW w:w="1349" w:type="dxa"/>
          </w:tcPr>
          <w:p w14:paraId="3BC001BB" w14:textId="0C3C6389" w:rsidR="003C17C3" w:rsidRPr="001B3DA7" w:rsidRDefault="003C17C3" w:rsidP="003C17C3">
            <w:pPr>
              <w:jc w:val="center"/>
              <w:cnfStyle w:val="000000100000" w:firstRow="0" w:lastRow="0" w:firstColumn="0" w:lastColumn="0" w:oddVBand="0" w:evenVBand="0" w:oddHBand="1" w:evenHBand="0" w:firstRowFirstColumn="0" w:firstRowLastColumn="0" w:lastRowFirstColumn="0" w:lastRowLastColumn="0"/>
            </w:pPr>
            <w:r w:rsidRPr="001B3DA7">
              <w:t>0x00008104</w:t>
            </w:r>
          </w:p>
        </w:tc>
        <w:tc>
          <w:tcPr>
            <w:tcW w:w="2338" w:type="dxa"/>
          </w:tcPr>
          <w:p w14:paraId="500F3AC0" w14:textId="138553A2" w:rsidR="003C17C3" w:rsidRPr="001B3DA7" w:rsidRDefault="003C17C3" w:rsidP="003C17C3">
            <w:pPr>
              <w:jc w:val="center"/>
              <w:cnfStyle w:val="000000100000" w:firstRow="0" w:lastRow="0" w:firstColumn="0" w:lastColumn="0" w:oddVBand="0" w:evenVBand="0" w:oddHBand="1" w:evenHBand="0" w:firstRowFirstColumn="0" w:firstRowLastColumn="0" w:lastRowFirstColumn="0" w:lastRowLastColumn="0"/>
            </w:pPr>
            <w:r w:rsidRPr="001B3DA7">
              <w:t>33028</w:t>
            </w:r>
          </w:p>
        </w:tc>
      </w:tr>
      <w:tr w:rsidR="003C17C3" w:rsidRPr="001B3DA7" w14:paraId="5A8E9568" w14:textId="77777777" w:rsidTr="003C17C3">
        <w:tc>
          <w:tcPr>
            <w:cnfStyle w:val="001000000000" w:firstRow="0" w:lastRow="0" w:firstColumn="1" w:lastColumn="0" w:oddVBand="0" w:evenVBand="0" w:oddHBand="0" w:evenHBand="0" w:firstRowFirstColumn="0" w:firstRowLastColumn="0" w:lastRowFirstColumn="0" w:lastRowLastColumn="0"/>
            <w:tcW w:w="3325" w:type="dxa"/>
          </w:tcPr>
          <w:p w14:paraId="5419A624" w14:textId="5FBE71B2" w:rsidR="003C17C3" w:rsidRPr="001B3DA7" w:rsidRDefault="003C17C3" w:rsidP="003C17C3">
            <w:r w:rsidRPr="001B3DA7">
              <w:t>OVTK_StimulationId_Label_05</w:t>
            </w:r>
          </w:p>
        </w:tc>
        <w:tc>
          <w:tcPr>
            <w:tcW w:w="1349" w:type="dxa"/>
          </w:tcPr>
          <w:p w14:paraId="77079F1F" w14:textId="306986D8" w:rsidR="003C17C3" w:rsidRPr="001B3DA7" w:rsidRDefault="003C17C3" w:rsidP="003C17C3">
            <w:pPr>
              <w:jc w:val="center"/>
              <w:cnfStyle w:val="000000000000" w:firstRow="0" w:lastRow="0" w:firstColumn="0" w:lastColumn="0" w:oddVBand="0" w:evenVBand="0" w:oddHBand="0" w:evenHBand="0" w:firstRowFirstColumn="0" w:firstRowLastColumn="0" w:lastRowFirstColumn="0" w:lastRowLastColumn="0"/>
            </w:pPr>
            <w:r w:rsidRPr="001B3DA7">
              <w:t>0x00008105</w:t>
            </w:r>
          </w:p>
        </w:tc>
        <w:tc>
          <w:tcPr>
            <w:tcW w:w="2338" w:type="dxa"/>
          </w:tcPr>
          <w:p w14:paraId="7A70659D" w14:textId="1B47A36D" w:rsidR="003C17C3" w:rsidRPr="001B3DA7" w:rsidRDefault="003C17C3" w:rsidP="003C17C3">
            <w:pPr>
              <w:jc w:val="center"/>
              <w:cnfStyle w:val="000000000000" w:firstRow="0" w:lastRow="0" w:firstColumn="0" w:lastColumn="0" w:oddVBand="0" w:evenVBand="0" w:oddHBand="0" w:evenHBand="0" w:firstRowFirstColumn="0" w:firstRowLastColumn="0" w:lastRowFirstColumn="0" w:lastRowLastColumn="0"/>
            </w:pPr>
            <w:r w:rsidRPr="001B3DA7">
              <w:t>33029</w:t>
            </w:r>
          </w:p>
        </w:tc>
      </w:tr>
      <w:tr w:rsidR="003C17C3" w:rsidRPr="001B3DA7" w14:paraId="6D7C8CC7" w14:textId="77777777" w:rsidTr="003C17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25" w:type="dxa"/>
          </w:tcPr>
          <w:p w14:paraId="72467A6D" w14:textId="64F6F3FB" w:rsidR="003C17C3" w:rsidRPr="001B3DA7" w:rsidRDefault="003C17C3" w:rsidP="003C17C3">
            <w:r w:rsidRPr="001B3DA7">
              <w:t>OVTK_StimulationId_Label_06</w:t>
            </w:r>
          </w:p>
        </w:tc>
        <w:tc>
          <w:tcPr>
            <w:tcW w:w="1349" w:type="dxa"/>
          </w:tcPr>
          <w:p w14:paraId="14D38A48" w14:textId="75C27C7F" w:rsidR="003C17C3" w:rsidRPr="001B3DA7" w:rsidRDefault="003C17C3" w:rsidP="003C17C3">
            <w:pPr>
              <w:jc w:val="center"/>
              <w:cnfStyle w:val="000000100000" w:firstRow="0" w:lastRow="0" w:firstColumn="0" w:lastColumn="0" w:oddVBand="0" w:evenVBand="0" w:oddHBand="1" w:evenHBand="0" w:firstRowFirstColumn="0" w:firstRowLastColumn="0" w:lastRowFirstColumn="0" w:lastRowLastColumn="0"/>
            </w:pPr>
            <w:r w:rsidRPr="001B3DA7">
              <w:t>0x00008106</w:t>
            </w:r>
          </w:p>
        </w:tc>
        <w:tc>
          <w:tcPr>
            <w:tcW w:w="2338" w:type="dxa"/>
          </w:tcPr>
          <w:p w14:paraId="126CA82D" w14:textId="48C8FB29" w:rsidR="003C17C3" w:rsidRPr="001B3DA7" w:rsidRDefault="003C17C3" w:rsidP="003C17C3">
            <w:pPr>
              <w:jc w:val="center"/>
              <w:cnfStyle w:val="000000100000" w:firstRow="0" w:lastRow="0" w:firstColumn="0" w:lastColumn="0" w:oddVBand="0" w:evenVBand="0" w:oddHBand="1" w:evenHBand="0" w:firstRowFirstColumn="0" w:firstRowLastColumn="0" w:lastRowFirstColumn="0" w:lastRowLastColumn="0"/>
            </w:pPr>
            <w:r w:rsidRPr="001B3DA7">
              <w:t>33030</w:t>
            </w:r>
          </w:p>
        </w:tc>
      </w:tr>
      <w:tr w:rsidR="003C17C3" w:rsidRPr="001B3DA7" w14:paraId="601421B0" w14:textId="77777777" w:rsidTr="003C17C3">
        <w:tc>
          <w:tcPr>
            <w:cnfStyle w:val="001000000000" w:firstRow="0" w:lastRow="0" w:firstColumn="1" w:lastColumn="0" w:oddVBand="0" w:evenVBand="0" w:oddHBand="0" w:evenHBand="0" w:firstRowFirstColumn="0" w:firstRowLastColumn="0" w:lastRowFirstColumn="0" w:lastRowLastColumn="0"/>
            <w:tcW w:w="3325" w:type="dxa"/>
          </w:tcPr>
          <w:p w14:paraId="50C673FD" w14:textId="19C3B49A" w:rsidR="003C17C3" w:rsidRPr="001B3DA7" w:rsidRDefault="003C17C3" w:rsidP="003C17C3">
            <w:r w:rsidRPr="001B3DA7">
              <w:t>OVTK_StimulationId_Label_07</w:t>
            </w:r>
          </w:p>
        </w:tc>
        <w:tc>
          <w:tcPr>
            <w:tcW w:w="1349" w:type="dxa"/>
          </w:tcPr>
          <w:p w14:paraId="685C8D72" w14:textId="32AE79D0" w:rsidR="003C17C3" w:rsidRPr="001B3DA7" w:rsidRDefault="003C17C3" w:rsidP="003C17C3">
            <w:pPr>
              <w:jc w:val="center"/>
              <w:cnfStyle w:val="000000000000" w:firstRow="0" w:lastRow="0" w:firstColumn="0" w:lastColumn="0" w:oddVBand="0" w:evenVBand="0" w:oddHBand="0" w:evenHBand="0" w:firstRowFirstColumn="0" w:firstRowLastColumn="0" w:lastRowFirstColumn="0" w:lastRowLastColumn="0"/>
            </w:pPr>
            <w:r w:rsidRPr="001B3DA7">
              <w:t>0x00008107</w:t>
            </w:r>
          </w:p>
        </w:tc>
        <w:tc>
          <w:tcPr>
            <w:tcW w:w="2338" w:type="dxa"/>
          </w:tcPr>
          <w:p w14:paraId="41AB34C4" w14:textId="79810E3D" w:rsidR="003C17C3" w:rsidRPr="001B3DA7" w:rsidRDefault="003C17C3" w:rsidP="003C17C3">
            <w:pPr>
              <w:jc w:val="center"/>
              <w:cnfStyle w:val="000000000000" w:firstRow="0" w:lastRow="0" w:firstColumn="0" w:lastColumn="0" w:oddVBand="0" w:evenVBand="0" w:oddHBand="0" w:evenHBand="0" w:firstRowFirstColumn="0" w:firstRowLastColumn="0" w:lastRowFirstColumn="0" w:lastRowLastColumn="0"/>
            </w:pPr>
            <w:r w:rsidRPr="001B3DA7">
              <w:t>33031</w:t>
            </w:r>
          </w:p>
        </w:tc>
      </w:tr>
    </w:tbl>
    <w:p w14:paraId="3AB02AAF" w14:textId="77777777" w:rsidR="002B127F" w:rsidRPr="001B3DA7" w:rsidRDefault="00FE5447">
      <w:pPr>
        <w:pStyle w:val="Heading2"/>
      </w:pPr>
      <w:bookmarkStart w:id="149" w:name="_Toc17125530"/>
      <w:bookmarkStart w:id="150" w:name="_Toc17293984"/>
      <w:bookmarkStart w:id="151" w:name="_Toc17751964"/>
      <w:r w:rsidRPr="001B3DA7">
        <w:t>4.2 Unity-side Implementation</w:t>
      </w:r>
      <w:bookmarkEnd w:id="149"/>
      <w:bookmarkEnd w:id="150"/>
      <w:bookmarkEnd w:id="151"/>
    </w:p>
    <w:p w14:paraId="3AB02AB0" w14:textId="4ADC249D" w:rsidR="002B127F" w:rsidRPr="001B3DA7" w:rsidRDefault="00FE5447">
      <w:r w:rsidRPr="001B3DA7">
        <w:t>Unity</w:t>
      </w:r>
      <w:r w:rsidR="00DE4D05" w:rsidRPr="001B3DA7">
        <w:t xml:space="preserve">-side implementation was mainly made in </w:t>
      </w:r>
      <w:r w:rsidR="005F66B5" w:rsidRPr="001B3DA7">
        <w:t>creating the experiment and environment’s managers and stimulus controllers. These tasks are broken down into smaller tasks and are performed by different classes. These classes can be listed below:</w:t>
      </w:r>
    </w:p>
    <w:p w14:paraId="7A7572FF" w14:textId="58A0B0E6" w:rsidR="005F66B5" w:rsidRPr="001B3DA7" w:rsidRDefault="005F66B5" w:rsidP="005F66B5">
      <w:pPr>
        <w:pStyle w:val="ListParagraph"/>
        <w:numPr>
          <w:ilvl w:val="0"/>
          <w:numId w:val="21"/>
        </w:numPr>
      </w:pPr>
      <w:r w:rsidRPr="001B3DA7">
        <w:rPr>
          <w:i/>
          <w:iCs/>
        </w:rPr>
        <w:t>Utilities</w:t>
      </w:r>
      <w:r w:rsidRPr="001B3DA7">
        <w:t xml:space="preserve"> class, performing some analysis on calculating the renderer’s current frame per second  (FPS) and returns the value of the screen’s FPS if requested.</w:t>
      </w:r>
    </w:p>
    <w:p w14:paraId="4ECAB3E6" w14:textId="0C224DCD" w:rsidR="005F66B5" w:rsidRPr="001B3DA7" w:rsidRDefault="005F66B5" w:rsidP="005F66B5">
      <w:pPr>
        <w:pStyle w:val="ListParagraph"/>
        <w:numPr>
          <w:ilvl w:val="0"/>
          <w:numId w:val="21"/>
        </w:numPr>
      </w:pPr>
      <w:r w:rsidRPr="001B3DA7">
        <w:t>TCP manager class, this is a helper class where it establishes connections through the dedicated port to be connected to the OpenVibe’s Main process scenario.</w:t>
      </w:r>
    </w:p>
    <w:p w14:paraId="1B0F7044" w14:textId="509133E4" w:rsidR="005F66B5" w:rsidRPr="001B3DA7" w:rsidRDefault="005F66B5" w:rsidP="005F66B5">
      <w:pPr>
        <w:pStyle w:val="ListParagraph"/>
        <w:numPr>
          <w:ilvl w:val="0"/>
          <w:numId w:val="21"/>
        </w:numPr>
      </w:pPr>
      <w:r w:rsidRPr="001B3DA7">
        <w:t xml:space="preserve">MouseOver, a simple debugging class that checks the mouse or player’s facing direction. It activates the action of the object when </w:t>
      </w:r>
      <w:r w:rsidR="00786625" w:rsidRPr="001B3DA7">
        <w:t>the player performs the mouse left click</w:t>
      </w:r>
      <w:r w:rsidRPr="001B3DA7">
        <w:t>. For instance, when the player is facing the light stand and left clicks the mouse, the light will turn on.</w:t>
      </w:r>
    </w:p>
    <w:p w14:paraId="69E227F2" w14:textId="3FCBE5ED" w:rsidR="005F66B5" w:rsidRPr="001B3DA7" w:rsidRDefault="005F66B5" w:rsidP="005F66B5">
      <w:pPr>
        <w:pStyle w:val="ListParagraph"/>
        <w:numPr>
          <w:ilvl w:val="0"/>
          <w:numId w:val="21"/>
        </w:numPr>
      </w:pPr>
      <w:r w:rsidRPr="001B3DA7">
        <w:t xml:space="preserve">VR mouse replacement, it is known that using </w:t>
      </w:r>
      <w:r w:rsidR="00786625" w:rsidRPr="001B3DA7">
        <w:t xml:space="preserve">the </w:t>
      </w:r>
      <w:r w:rsidRPr="001B3DA7">
        <w:t>mouse and VR headset is quite different to navigate</w:t>
      </w:r>
      <w:r w:rsidR="001C0054" w:rsidRPr="001B3DA7">
        <w:t>, this class will fix the issue with VR headset look direction and helps the stimulus show when the player is looking at the SSVEP powered furniture in the environment.</w:t>
      </w:r>
    </w:p>
    <w:p w14:paraId="2127A3C3" w14:textId="0C40831A" w:rsidR="001C0054" w:rsidRPr="001B3DA7" w:rsidRDefault="001C0054" w:rsidP="005F66B5">
      <w:pPr>
        <w:pStyle w:val="ListParagraph"/>
        <w:numPr>
          <w:ilvl w:val="0"/>
          <w:numId w:val="21"/>
        </w:numPr>
      </w:pPr>
      <w:r w:rsidRPr="001B3DA7">
        <w:t xml:space="preserve">CanvasScript is </w:t>
      </w:r>
      <w:r w:rsidR="00786625" w:rsidRPr="001B3DA7">
        <w:t xml:space="preserve">a </w:t>
      </w:r>
      <w:r w:rsidRPr="001B3DA7">
        <w:t>class that will allow buttons to appear facing the player. This action is done only if the player is looking at the dedicated furniture.</w:t>
      </w:r>
    </w:p>
    <w:p w14:paraId="0A725BC9" w14:textId="09D20641" w:rsidR="001C0054" w:rsidRPr="001B3DA7" w:rsidRDefault="00786625" w:rsidP="005F66B5">
      <w:pPr>
        <w:pStyle w:val="ListParagraph"/>
        <w:numPr>
          <w:ilvl w:val="0"/>
          <w:numId w:val="21"/>
        </w:numPr>
      </w:pPr>
      <w:r w:rsidRPr="001B3DA7">
        <w:t>The e</w:t>
      </w:r>
      <w:r w:rsidR="001C0054" w:rsidRPr="001B3DA7">
        <w:t xml:space="preserve">xperiment class is the main class for creating </w:t>
      </w:r>
      <w:r w:rsidRPr="001B3DA7">
        <w:t xml:space="preserve">the </w:t>
      </w:r>
      <w:r w:rsidR="001C0054" w:rsidRPr="001B3DA7">
        <w:t xml:space="preserve">results of the performance. The class is directly used in </w:t>
      </w:r>
      <w:r w:rsidR="001C0054" w:rsidRPr="001B3DA7">
        <w:rPr>
          <w:i/>
          <w:iCs/>
        </w:rPr>
        <w:t>Hove_UI</w:t>
      </w:r>
      <w:r w:rsidR="001C0054" w:rsidRPr="001B3DA7">
        <w:t xml:space="preserve"> and supplies the class with capabilities to record data and store them in a list and writes them into a CSV file.</w:t>
      </w:r>
    </w:p>
    <w:p w14:paraId="29650DA0" w14:textId="695293C4" w:rsidR="001C0054" w:rsidRPr="001B3DA7" w:rsidRDefault="001C0054" w:rsidP="005F66B5">
      <w:pPr>
        <w:pStyle w:val="ListParagraph"/>
        <w:numPr>
          <w:ilvl w:val="0"/>
          <w:numId w:val="21"/>
        </w:numPr>
      </w:pPr>
      <w:r w:rsidRPr="001B3DA7">
        <w:t xml:space="preserve">Hover_UI class is the main class that will incorporate classes such as </w:t>
      </w:r>
      <w:r w:rsidR="00786625" w:rsidRPr="001B3DA7">
        <w:t xml:space="preserve">the </w:t>
      </w:r>
      <w:r w:rsidRPr="001B3DA7">
        <w:t>TCP manager, Utilities</w:t>
      </w:r>
      <w:r w:rsidR="00786625" w:rsidRPr="001B3DA7">
        <w:t>,</w:t>
      </w:r>
      <w:r w:rsidRPr="001B3DA7">
        <w:t xml:space="preserve"> and Experiment class. The goal of this class is to make connections with the OpenVibe’s Main process scenario and listen to the stimulations</w:t>
      </w:r>
      <w:r w:rsidR="00786625" w:rsidRPr="001B3DA7">
        <w:t xml:space="preserve">; then it will </w:t>
      </w:r>
      <w:r w:rsidRPr="001B3DA7">
        <w:t>perform the right action according to the stimulations. Moreover, it moves the stimulus to the dedicated areas facing the player. Each stimulus is managed by this class and will flicker.</w:t>
      </w:r>
    </w:p>
    <w:p w14:paraId="082699DF" w14:textId="1FFBAB6F" w:rsidR="002F6405" w:rsidRPr="001B3DA7" w:rsidRDefault="002F6405" w:rsidP="005F66B5">
      <w:pPr>
        <w:pStyle w:val="ListParagraph"/>
        <w:numPr>
          <w:ilvl w:val="0"/>
          <w:numId w:val="21"/>
        </w:numPr>
      </w:pPr>
      <w:r w:rsidRPr="001B3DA7">
        <w:t>The Java Flasher performs with the same purpose as Hover_UI. The class is compared with Hover_UI</w:t>
      </w:r>
      <w:r w:rsidR="00786625" w:rsidRPr="001B3DA7">
        <w:t>,</w:t>
      </w:r>
      <w:r w:rsidRPr="001B3DA7">
        <w:t xml:space="preserve"> and the best one is picked. The Flasher class is left in the project that is controlled by the Hover_UI for any further implementation.</w:t>
      </w:r>
    </w:p>
    <w:p w14:paraId="3AB02AB1" w14:textId="77777777" w:rsidR="002B127F" w:rsidRPr="001B3DA7" w:rsidRDefault="00FE5447">
      <w:pPr>
        <w:pStyle w:val="Heading3"/>
      </w:pPr>
      <w:bookmarkStart w:id="152" w:name="_Toc17125531"/>
      <w:bookmarkStart w:id="153" w:name="_Toc17293985"/>
      <w:bookmarkStart w:id="154" w:name="_Toc17751965"/>
      <w:r w:rsidRPr="001B3DA7">
        <w:t>4.2.1 Utilities</w:t>
      </w:r>
      <w:bookmarkEnd w:id="152"/>
      <w:bookmarkEnd w:id="153"/>
      <w:bookmarkEnd w:id="154"/>
    </w:p>
    <w:p w14:paraId="3AB02AB2" w14:textId="4457AE78" w:rsidR="002B127F" w:rsidRPr="001B3DA7" w:rsidRDefault="00FE5447">
      <w:r w:rsidRPr="001B3DA7">
        <w:rPr>
          <w:i/>
          <w:iCs/>
        </w:rPr>
        <w:t>Utilities</w:t>
      </w:r>
      <w:r w:rsidR="001C0054" w:rsidRPr="001B3DA7">
        <w:t xml:space="preserve"> class has values such as:</w:t>
      </w:r>
    </w:p>
    <w:p w14:paraId="72CD1CD0" w14:textId="6022973F" w:rsidR="001C0054" w:rsidRPr="001B3DA7" w:rsidRDefault="001C0054" w:rsidP="001C0054">
      <w:pPr>
        <w:pStyle w:val="ListParagraph"/>
        <w:numPr>
          <w:ilvl w:val="0"/>
          <w:numId w:val="22"/>
        </w:numPr>
      </w:pPr>
      <w:r w:rsidRPr="001B3DA7">
        <w:lastRenderedPageBreak/>
        <w:t xml:space="preserve">frame count </w:t>
      </w:r>
    </w:p>
    <w:p w14:paraId="69DD0C02" w14:textId="16D2BA90" w:rsidR="001C0054" w:rsidRPr="001B3DA7" w:rsidRDefault="001C0054" w:rsidP="001C0054">
      <w:pPr>
        <w:pStyle w:val="ListParagraph"/>
        <w:numPr>
          <w:ilvl w:val="0"/>
          <w:numId w:val="22"/>
        </w:numPr>
      </w:pPr>
      <w:r w:rsidRPr="001B3DA7">
        <w:t xml:space="preserve">delta time </w:t>
      </w:r>
    </w:p>
    <w:p w14:paraId="2D4BE6AD" w14:textId="50E4A571" w:rsidR="001C0054" w:rsidRPr="001B3DA7" w:rsidRDefault="001C0054" w:rsidP="001C0054">
      <w:pPr>
        <w:pStyle w:val="ListParagraph"/>
        <w:numPr>
          <w:ilvl w:val="0"/>
          <w:numId w:val="22"/>
        </w:numPr>
      </w:pPr>
      <w:r w:rsidRPr="001B3DA7">
        <w:t>frame per second</w:t>
      </w:r>
    </w:p>
    <w:p w14:paraId="6EABB94A" w14:textId="05FD77D8" w:rsidR="001C0054" w:rsidRPr="001B3DA7" w:rsidRDefault="002F6405" w:rsidP="001C0054">
      <w:pPr>
        <w:pStyle w:val="ListParagraph"/>
        <w:numPr>
          <w:ilvl w:val="0"/>
          <w:numId w:val="22"/>
        </w:numPr>
      </w:pPr>
      <w:r w:rsidRPr="001B3DA7">
        <w:t>refresh</w:t>
      </w:r>
      <w:r w:rsidR="001C0054" w:rsidRPr="001B3DA7">
        <w:t xml:space="preserve"> rate</w:t>
      </w:r>
    </w:p>
    <w:p w14:paraId="67EB4D2B" w14:textId="5489641E" w:rsidR="002F6405" w:rsidRPr="001B3DA7" w:rsidRDefault="002F6405" w:rsidP="002F6405">
      <w:r w:rsidRPr="001B3DA7">
        <w:t>Usually</w:t>
      </w:r>
      <w:r w:rsidR="00786625" w:rsidRPr="001B3DA7">
        <w:t>,</w:t>
      </w:r>
      <w:r w:rsidRPr="001B3DA7">
        <w:t xml:space="preserve"> in </w:t>
      </w:r>
      <w:r w:rsidR="00786625" w:rsidRPr="001B3DA7">
        <w:t xml:space="preserve">the </w:t>
      </w:r>
      <w:r w:rsidRPr="001B3DA7">
        <w:t xml:space="preserve">update function of </w:t>
      </w:r>
      <w:r w:rsidR="00786625" w:rsidRPr="001B3DA7">
        <w:t>U</w:t>
      </w:r>
      <w:r w:rsidRPr="001B3DA7">
        <w:t>nity</w:t>
      </w:r>
      <w:r w:rsidR="00786625" w:rsidRPr="001B3DA7">
        <w:t>,</w:t>
      </w:r>
      <w:r w:rsidRPr="001B3DA7">
        <w:t xml:space="preserve"> it is classed once per frame</w:t>
      </w:r>
      <w:r w:rsidR="00786625" w:rsidRPr="001B3DA7">
        <w:t>. T</w:t>
      </w:r>
      <w:r w:rsidRPr="001B3DA7">
        <w:t>herefore, it is implemented for the frame count and delta time to increase. The increment of frame count is done by one</w:t>
      </w:r>
      <w:r w:rsidR="00075247">
        <w:t>,</w:t>
      </w:r>
      <w:r w:rsidRPr="001B3DA7">
        <w:t xml:space="preserve"> and the delta time will increase by the time taken the next update is called. The screens current frame per second is calculated</w:t>
      </w:r>
      <w:r w:rsidR="000B57A8" w:rsidRPr="001B3DA7">
        <w:t xml:space="preserve"> by the formula below when delta time is higher than the </w:t>
      </w:r>
      <m:oMath>
        <m:r>
          <w:rPr>
            <w:rFonts w:ascii="Cambria Math" w:hAnsi="Cambria Math"/>
          </w:rPr>
          <m:t>1/refresh rate</m:t>
        </m:r>
      </m:oMath>
      <w:r w:rsidR="000B57A8" w:rsidRPr="001B3DA7">
        <w:t>:</w:t>
      </w:r>
    </w:p>
    <w:p w14:paraId="52DB6886" w14:textId="7F3372E9" w:rsidR="000B57A8" w:rsidRPr="001B3DA7" w:rsidRDefault="000B57A8" w:rsidP="002F6405">
      <m:oMathPara>
        <m:oMath>
          <m:r>
            <w:rPr>
              <w:rFonts w:ascii="Cambria Math" w:hAnsi="Cambria Math"/>
            </w:rPr>
            <m:t>fps=</m:t>
          </m:r>
          <m:f>
            <m:fPr>
              <m:ctrlPr>
                <w:rPr>
                  <w:rFonts w:ascii="Cambria Math" w:hAnsi="Cambria Math"/>
                  <w:i/>
                </w:rPr>
              </m:ctrlPr>
            </m:fPr>
            <m:num>
              <m:r>
                <w:rPr>
                  <w:rFonts w:ascii="Cambria Math" w:hAnsi="Cambria Math"/>
                </w:rPr>
                <m:t>frameCount</m:t>
              </m:r>
            </m:num>
            <m:den>
              <m:r>
                <w:rPr>
                  <w:rFonts w:ascii="Cambria Math" w:hAnsi="Cambria Math"/>
                </w:rPr>
                <m:t>deltaTime</m:t>
              </m:r>
            </m:den>
          </m:f>
        </m:oMath>
      </m:oMathPara>
    </w:p>
    <w:p w14:paraId="73CC55E5" w14:textId="5878FDD7" w:rsidR="000B57A8" w:rsidRPr="001B3DA7" w:rsidRDefault="000B57A8" w:rsidP="002F6405">
      <w:r w:rsidRPr="001B3DA7">
        <w:t>After each time fps is calculated</w:t>
      </w:r>
      <w:r w:rsidR="00786625" w:rsidRPr="001B3DA7">
        <w:t>,</w:t>
      </w:r>
      <w:r w:rsidRPr="001B3DA7">
        <w:t xml:space="preserve"> the frame count is set to zero and delta time is decreased by </w:t>
      </w:r>
      <m:oMath>
        <m:r>
          <w:rPr>
            <w:rFonts w:ascii="Cambria Math" w:hAnsi="Cambria Math"/>
          </w:rPr>
          <m:t>1/refresh rate</m:t>
        </m:r>
      </m:oMath>
      <w:r w:rsidRPr="001B3DA7">
        <w:t>.</w:t>
      </w:r>
    </w:p>
    <w:p w14:paraId="4F7E55CE" w14:textId="79C96D76" w:rsidR="000B57A8" w:rsidRPr="001B3DA7" w:rsidRDefault="000B57A8" w:rsidP="002F6405">
      <w:r w:rsidRPr="001B3DA7">
        <w:t>There are getter functions implemented for the ease of acquiring frame per second and frame count value.</w:t>
      </w:r>
    </w:p>
    <w:p w14:paraId="3AB02AB3" w14:textId="77777777" w:rsidR="002B127F" w:rsidRPr="001B3DA7" w:rsidRDefault="00FE5447">
      <w:pPr>
        <w:pStyle w:val="Heading3"/>
      </w:pPr>
      <w:bookmarkStart w:id="155" w:name="_Toc17125532"/>
      <w:bookmarkStart w:id="156" w:name="_Toc17293986"/>
      <w:bookmarkStart w:id="157" w:name="_Toc17751966"/>
      <w:r w:rsidRPr="001B3DA7">
        <w:t>4.2.2 TCP manager</w:t>
      </w:r>
      <w:bookmarkEnd w:id="155"/>
      <w:bookmarkEnd w:id="156"/>
      <w:bookmarkEnd w:id="157"/>
    </w:p>
    <w:p w14:paraId="3AB02AB4" w14:textId="35D2A459" w:rsidR="002B127F" w:rsidRPr="001B3DA7" w:rsidRDefault="00FE5447">
      <w:r w:rsidRPr="001B3DA7">
        <w:t>TCP</w:t>
      </w:r>
      <w:r w:rsidR="000B57A8" w:rsidRPr="001B3DA7">
        <w:t xml:space="preserve"> manager will </w:t>
      </w:r>
      <w:r w:rsidR="006B3151" w:rsidRPr="001B3DA7">
        <w:t>establish</w:t>
      </w:r>
      <w:r w:rsidR="000B57A8" w:rsidRPr="001B3DA7">
        <w:t xml:space="preserve"> </w:t>
      </w:r>
      <w:r w:rsidR="00786625" w:rsidRPr="001B3DA7">
        <w:t xml:space="preserve">a </w:t>
      </w:r>
      <w:r w:rsidR="000B57A8" w:rsidRPr="001B3DA7">
        <w:t xml:space="preserve">connection through TCP via 5678 port. </w:t>
      </w:r>
      <w:r w:rsidR="006B3151" w:rsidRPr="001B3DA7">
        <w:t xml:space="preserve"> The class is supplied with threading to perform any execution in the background and doesn’t wait for other commands or other classes to perform. The class uses an enumerator to codify the stimulations received. The enumerator for stimulation is called Stim_code. It dedicates 0 to an unspecified stimulation</w:t>
      </w:r>
      <w:r w:rsidR="00786625" w:rsidRPr="001B3DA7">
        <w:t>,</w:t>
      </w:r>
      <w:r w:rsidR="006B3151" w:rsidRPr="001B3DA7">
        <w:t xml:space="preserve"> and other stimul</w:t>
      </w:r>
      <w:r w:rsidR="00786625" w:rsidRPr="001B3DA7">
        <w:t>i</w:t>
      </w:r>
      <w:r w:rsidR="006B3151" w:rsidRPr="001B3DA7">
        <w:t xml:space="preserve"> such as SL0 to SL7 are calculated by converting the bytes received from the TCP port into a 32-bit integer. For instance, in OpenVibe’s main processer class SL0 is coded with 1000000100000000, if this row of bytes converted into </w:t>
      </w:r>
      <w:r w:rsidR="00075247">
        <w:t xml:space="preserve">a </w:t>
      </w:r>
      <w:r w:rsidR="006B3151" w:rsidRPr="001B3DA7">
        <w:t>32-bit integer, it w</w:t>
      </w:r>
      <w:r w:rsidR="00786625" w:rsidRPr="001B3DA7">
        <w:t>ould</w:t>
      </w:r>
      <w:r w:rsidR="006B3151" w:rsidRPr="001B3DA7">
        <w:t xml:space="preserve"> appear as 33024. Other stimulation codes are presented in Figure 24.</w:t>
      </w:r>
    </w:p>
    <w:p w14:paraId="6CF721E4" w14:textId="77777777" w:rsidR="006B3151" w:rsidRPr="001B3DA7" w:rsidRDefault="006B3151" w:rsidP="006B3151">
      <w:pPr>
        <w:keepNext/>
      </w:pPr>
      <w:r w:rsidRPr="001B3DA7">
        <w:rPr>
          <w:noProof/>
          <w:lang w:eastAsia="en-GB"/>
        </w:rPr>
        <w:drawing>
          <wp:inline distT="0" distB="0" distL="0" distR="0" wp14:anchorId="19294E27" wp14:editId="18E0B8A2">
            <wp:extent cx="1526540" cy="1788795"/>
            <wp:effectExtent l="228600" t="228600" r="226060" b="230505"/>
            <wp:docPr id="25" name="Picture 25" descr="C:\Users\Mahrad\Desktop\88fb0cab7fba030254f21907b285d24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ahrad\Desktop\88fb0cab7fba030254f21907b285d24b.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26540" cy="1788795"/>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p>
    <w:p w14:paraId="175FD534" w14:textId="7577D384" w:rsidR="006B3151" w:rsidRPr="001B3DA7" w:rsidRDefault="006B3151" w:rsidP="006B3151">
      <w:pPr>
        <w:pStyle w:val="Caption"/>
      </w:pPr>
      <w:bookmarkStart w:id="158" w:name="_Toc17669619"/>
      <w:bookmarkStart w:id="159" w:name="_Toc17752027"/>
      <w:r w:rsidRPr="001B3DA7">
        <w:t xml:space="preserve">Figure </w:t>
      </w:r>
      <w:r w:rsidR="00382580">
        <w:fldChar w:fldCharType="begin"/>
      </w:r>
      <w:r w:rsidR="00382580">
        <w:instrText xml:space="preserve"> SEQ Figure \* ARABIC </w:instrText>
      </w:r>
      <w:r w:rsidR="00382580">
        <w:fldChar w:fldCharType="separate"/>
      </w:r>
      <w:r w:rsidR="00382580">
        <w:rPr>
          <w:noProof/>
        </w:rPr>
        <w:t>24</w:t>
      </w:r>
      <w:r w:rsidR="00382580">
        <w:rPr>
          <w:noProof/>
        </w:rPr>
        <w:fldChar w:fldCharType="end"/>
      </w:r>
      <w:r w:rsidRPr="001B3DA7">
        <w:t xml:space="preserve"> enum for stimulation labels</w:t>
      </w:r>
      <w:bookmarkEnd w:id="158"/>
      <w:bookmarkEnd w:id="159"/>
    </w:p>
    <w:p w14:paraId="308F9342" w14:textId="6CF7AED0" w:rsidR="006B3151" w:rsidRPr="001B3DA7" w:rsidRDefault="006B3151" w:rsidP="006E0117">
      <w:r w:rsidRPr="001B3DA7">
        <w:t xml:space="preserve">The TCP manager class uses the thread to perform </w:t>
      </w:r>
      <w:r w:rsidR="00786625" w:rsidRPr="001B3DA7">
        <w:t xml:space="preserve">the </w:t>
      </w:r>
      <w:r w:rsidRPr="001B3DA7">
        <w:t xml:space="preserve">listening function in the background, to establish the connection, the TCP client first is defined to connect to the localhost with the port </w:t>
      </w:r>
      <w:r w:rsidR="006E0117" w:rsidRPr="001B3DA7">
        <w:t xml:space="preserve">5678. An array with </w:t>
      </w:r>
      <w:r w:rsidR="00075247">
        <w:t xml:space="preserve">a </w:t>
      </w:r>
      <w:r w:rsidR="006E0117" w:rsidRPr="001B3DA7">
        <w:t xml:space="preserve">length of 1024 is created. In an infinite loop the RecieveBytes function is called where it will read 1024 bytes of each message at a time as shown in Figure 25. </w:t>
      </w:r>
      <w:r w:rsidR="00786625" w:rsidRPr="001B3DA7">
        <w:t>T</w:t>
      </w:r>
      <w:r w:rsidR="006E0117" w:rsidRPr="001B3DA7">
        <w:t>he data required from this array is extracted and converted into 32-bit integer. The converted message then will be codified by the enumerator and will be stored in an accessible variable.</w:t>
      </w:r>
    </w:p>
    <w:p w14:paraId="6AD90BE6" w14:textId="77777777" w:rsidR="006E0117" w:rsidRPr="001B3DA7" w:rsidRDefault="006E0117" w:rsidP="006E0117">
      <w:pPr>
        <w:keepNext/>
      </w:pPr>
      <w:r w:rsidRPr="001B3DA7">
        <w:rPr>
          <w:noProof/>
          <w:lang w:eastAsia="en-GB"/>
        </w:rPr>
        <w:lastRenderedPageBreak/>
        <w:drawing>
          <wp:inline distT="0" distB="0" distL="0" distR="0" wp14:anchorId="082E0441" wp14:editId="351AFE09">
            <wp:extent cx="3667555" cy="2711395"/>
            <wp:effectExtent l="228600" t="228600" r="219075" b="222885"/>
            <wp:docPr id="26" name="Picture 26" descr="C:\Users\Mahrad\Desktop\ef0d22d16f4b9db320b994740504428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ahrad\Desktop\ef0d22d16f4b9db320b9947405044286.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713656" cy="2745477"/>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p>
    <w:p w14:paraId="63EEC40E" w14:textId="403CEC5F" w:rsidR="006E0117" w:rsidRPr="001B3DA7" w:rsidRDefault="006E0117" w:rsidP="006E0117">
      <w:pPr>
        <w:pStyle w:val="Caption"/>
      </w:pPr>
      <w:bookmarkStart w:id="160" w:name="_Toc17669620"/>
      <w:bookmarkStart w:id="161" w:name="_Toc17752028"/>
      <w:r w:rsidRPr="001B3DA7">
        <w:t xml:space="preserve">Figure </w:t>
      </w:r>
      <w:r w:rsidR="00382580">
        <w:fldChar w:fldCharType="begin"/>
      </w:r>
      <w:r w:rsidR="00382580">
        <w:instrText xml:space="preserve"> SEQ Figure \* ARABIC </w:instrText>
      </w:r>
      <w:r w:rsidR="00382580">
        <w:fldChar w:fldCharType="separate"/>
      </w:r>
      <w:r w:rsidR="00382580">
        <w:rPr>
          <w:noProof/>
        </w:rPr>
        <w:t>25</w:t>
      </w:r>
      <w:r w:rsidR="00382580">
        <w:rPr>
          <w:noProof/>
        </w:rPr>
        <w:fldChar w:fldCharType="end"/>
      </w:r>
      <w:r w:rsidRPr="001B3DA7">
        <w:t xml:space="preserve"> a snippet from RecieveBytes function in </w:t>
      </w:r>
      <w:r w:rsidR="00786625" w:rsidRPr="001B3DA7">
        <w:t xml:space="preserve">the </w:t>
      </w:r>
      <w:r w:rsidRPr="001B3DA7">
        <w:t>TCP manager class</w:t>
      </w:r>
      <w:bookmarkEnd w:id="160"/>
      <w:bookmarkEnd w:id="161"/>
    </w:p>
    <w:p w14:paraId="3AB02AB5" w14:textId="77777777" w:rsidR="002B127F" w:rsidRPr="001B3DA7" w:rsidRDefault="00FE5447">
      <w:pPr>
        <w:pStyle w:val="Heading3"/>
      </w:pPr>
      <w:bookmarkStart w:id="162" w:name="_Toc17125533"/>
      <w:bookmarkStart w:id="163" w:name="_Toc17293987"/>
      <w:bookmarkStart w:id="164" w:name="_Toc17751967"/>
      <w:r w:rsidRPr="001B3DA7">
        <w:t>4.2.3 MouseOver</w:t>
      </w:r>
      <w:bookmarkEnd w:id="162"/>
      <w:bookmarkEnd w:id="163"/>
      <w:bookmarkEnd w:id="164"/>
    </w:p>
    <w:p w14:paraId="3AB02AB6" w14:textId="7A2F8AF1" w:rsidR="002B127F" w:rsidRPr="001B3DA7" w:rsidRDefault="00FE5447" w:rsidP="006E0117">
      <w:r w:rsidRPr="001B3DA7">
        <w:t>Mouseover</w:t>
      </w:r>
      <w:r w:rsidR="006E0117" w:rsidRPr="001B3DA7">
        <w:t xml:space="preserve"> is an important class for debugging and some internal changes in the environment, the class was implemented easily</w:t>
      </w:r>
      <w:r w:rsidR="00DD206D" w:rsidRPr="001B3DA7">
        <w:t xml:space="preserve">. As shown in Figure 26, it </w:t>
      </w:r>
      <w:r w:rsidR="006E0117" w:rsidRPr="001B3DA7">
        <w:t>demonstrated the OnMouseUp Unity’s inbuilt function</w:t>
      </w:r>
      <w:r w:rsidR="00786625" w:rsidRPr="001B3DA7">
        <w:t>,</w:t>
      </w:r>
      <w:r w:rsidR="006E0117" w:rsidRPr="001B3DA7">
        <w:t xml:space="preserve"> which determines if the cursor has entered the objects collider region. By a simple click the action is performed related to the furniture.</w:t>
      </w:r>
    </w:p>
    <w:p w14:paraId="34EA98B0" w14:textId="77777777" w:rsidR="006E0117" w:rsidRPr="001B3DA7" w:rsidRDefault="006E0117" w:rsidP="006E0117">
      <w:pPr>
        <w:keepNext/>
      </w:pPr>
      <w:r w:rsidRPr="001B3DA7">
        <w:rPr>
          <w:noProof/>
          <w:lang w:eastAsia="en-GB"/>
        </w:rPr>
        <w:drawing>
          <wp:inline distT="0" distB="0" distL="0" distR="0" wp14:anchorId="532028A8" wp14:editId="4FA390AE">
            <wp:extent cx="2488565" cy="2210435"/>
            <wp:effectExtent l="228600" t="228600" r="235585" b="227965"/>
            <wp:docPr id="27" name="Picture 27" descr="C:\Users\Mahrad\Desktop\c6d673354e45c7c670a4badfc0467cd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ahrad\Desktop\c6d673354e45c7c670a4badfc0467cd9.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488565" cy="2210435"/>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p>
    <w:p w14:paraId="10306F12" w14:textId="13A02223" w:rsidR="006E0117" w:rsidRPr="001B3DA7" w:rsidRDefault="006E0117" w:rsidP="006E0117">
      <w:pPr>
        <w:pStyle w:val="Caption"/>
      </w:pPr>
      <w:bookmarkStart w:id="165" w:name="_Toc17669621"/>
      <w:bookmarkStart w:id="166" w:name="_Toc17752029"/>
      <w:r w:rsidRPr="001B3DA7">
        <w:t xml:space="preserve">Figure </w:t>
      </w:r>
      <w:r w:rsidR="00382580">
        <w:fldChar w:fldCharType="begin"/>
      </w:r>
      <w:r w:rsidR="00382580">
        <w:instrText xml:space="preserve"> SEQ Figure \* ARABIC </w:instrText>
      </w:r>
      <w:r w:rsidR="00382580">
        <w:fldChar w:fldCharType="separate"/>
      </w:r>
      <w:r w:rsidR="00382580">
        <w:rPr>
          <w:noProof/>
        </w:rPr>
        <w:t>26</w:t>
      </w:r>
      <w:r w:rsidR="00382580">
        <w:rPr>
          <w:noProof/>
        </w:rPr>
        <w:fldChar w:fldCharType="end"/>
      </w:r>
      <w:r w:rsidRPr="001B3DA7">
        <w:t xml:space="preserve"> MouseOver class using inbuild unity function OnMouseUp</w:t>
      </w:r>
      <w:bookmarkEnd w:id="165"/>
      <w:bookmarkEnd w:id="166"/>
    </w:p>
    <w:p w14:paraId="3AB02AB7" w14:textId="77777777" w:rsidR="002B127F" w:rsidRPr="001B3DA7" w:rsidRDefault="00FE5447">
      <w:pPr>
        <w:pStyle w:val="Heading3"/>
      </w:pPr>
      <w:bookmarkStart w:id="167" w:name="_Toc17125534"/>
      <w:bookmarkStart w:id="168" w:name="_Toc17293988"/>
      <w:bookmarkStart w:id="169" w:name="_Toc17751968"/>
      <w:r w:rsidRPr="001B3DA7">
        <w:t>4.2.4 VR mouse replacement</w:t>
      </w:r>
      <w:bookmarkEnd w:id="167"/>
      <w:bookmarkEnd w:id="168"/>
      <w:bookmarkEnd w:id="169"/>
    </w:p>
    <w:p w14:paraId="3AB02AB8" w14:textId="74FA6283" w:rsidR="002B127F" w:rsidRPr="001B3DA7" w:rsidRDefault="00DD206D">
      <w:r w:rsidRPr="001B3DA7">
        <w:t xml:space="preserve">In a common display, the player can look around using the mouse cursor. The navigation of the looking direction is different in VR. For instance, the player is set to look forward </w:t>
      </w:r>
      <w:r w:rsidR="00786625" w:rsidRPr="001B3DA7">
        <w:t>to</w:t>
      </w:r>
      <w:r w:rsidRPr="001B3DA7">
        <w:t xml:space="preserve"> the game</w:t>
      </w:r>
      <w:r w:rsidR="00786625" w:rsidRPr="001B3DA7">
        <w:t>,</w:t>
      </w:r>
      <w:r w:rsidRPr="001B3DA7">
        <w:t xml:space="preserve"> and if the player moves their head and look</w:t>
      </w:r>
      <w:r w:rsidR="00786625" w:rsidRPr="001B3DA7">
        <w:t>s</w:t>
      </w:r>
      <w:r w:rsidRPr="001B3DA7">
        <w:t xml:space="preserve"> left, the camera will move with </w:t>
      </w:r>
      <w:r w:rsidR="00075247">
        <w:t xml:space="preserve">the </w:t>
      </w:r>
      <w:r w:rsidRPr="001B3DA7">
        <w:t xml:space="preserve">player’s head orientation. However, the </w:t>
      </w:r>
      <w:r w:rsidRPr="001B3DA7">
        <w:lastRenderedPageBreak/>
        <w:t xml:space="preserve">body does not rotate unless the player manually </w:t>
      </w:r>
      <w:r w:rsidR="00B42175" w:rsidRPr="001B3DA7">
        <w:t>controls</w:t>
      </w:r>
      <w:r w:rsidRPr="001B3DA7">
        <w:t xml:space="preserve"> the body to rotate. Therefore, in </w:t>
      </w:r>
      <w:r w:rsidR="00786625" w:rsidRPr="001B3DA7">
        <w:t xml:space="preserve">the </w:t>
      </w:r>
      <w:r w:rsidRPr="001B3DA7">
        <w:t>problem</w:t>
      </w:r>
      <w:r w:rsidR="00786625" w:rsidRPr="001B3DA7">
        <w:t>-</w:t>
      </w:r>
      <w:r w:rsidRPr="001B3DA7">
        <w:t>solving of this part of the project</w:t>
      </w:r>
      <w:r w:rsidR="00B42175" w:rsidRPr="001B3DA7">
        <w:t>, this problem was found and quickly fixed by adding functionality to VR that uses the ray casting from the camera’s look direct</w:t>
      </w:r>
      <w:r w:rsidR="00786625" w:rsidRPr="001B3DA7">
        <w:t>ly</w:t>
      </w:r>
      <w:r w:rsidR="00B42175" w:rsidRPr="001B3DA7">
        <w:t xml:space="preserve"> to the observed object.</w:t>
      </w:r>
    </w:p>
    <w:p w14:paraId="4907B72A" w14:textId="44A22CA8" w:rsidR="00B42175" w:rsidRPr="001B3DA7" w:rsidRDefault="00B42175">
      <w:r w:rsidRPr="001B3DA7">
        <w:t xml:space="preserve">The process is done by defining a tag in the editor named </w:t>
      </w:r>
      <w:r w:rsidRPr="001B3DA7">
        <w:rPr>
          <w:i/>
          <w:iCs/>
        </w:rPr>
        <w:t>Stimuli-obj</w:t>
      </w:r>
      <w:r w:rsidRPr="001B3DA7">
        <w:t xml:space="preserve">. </w:t>
      </w:r>
      <w:r w:rsidR="00786625" w:rsidRPr="001B3DA7">
        <w:t>A</w:t>
      </w:r>
      <w:r w:rsidRPr="001B3DA7">
        <w:t xml:space="preserve"> </w:t>
      </w:r>
      <w:r w:rsidR="00786625" w:rsidRPr="001B3DA7">
        <w:t xml:space="preserve">ray is beamed </w:t>
      </w:r>
      <w:r w:rsidRPr="001B3DA7">
        <w:t>using Unity’s RayCaster</w:t>
      </w:r>
      <w:r w:rsidR="00075247">
        <w:t>,</w:t>
      </w:r>
      <w:r w:rsidRPr="001B3DA7">
        <w:t xml:space="preserve"> and </w:t>
      </w:r>
      <w:r w:rsidR="00786625" w:rsidRPr="001B3DA7">
        <w:t xml:space="preserve">the </w:t>
      </w:r>
      <w:r w:rsidRPr="001B3DA7">
        <w:t xml:space="preserve">position of this ray is set to the camera’s transformation. The ray is </w:t>
      </w:r>
      <w:r w:rsidR="00786625" w:rsidRPr="001B3DA7">
        <w:t xml:space="preserve">beamed at </w:t>
      </w:r>
      <w:r w:rsidRPr="001B3DA7">
        <w:t>objects while the player is looking around, the ray is checked</w:t>
      </w:r>
      <w:r w:rsidR="00786625" w:rsidRPr="001B3DA7">
        <w:t>,</w:t>
      </w:r>
      <w:r w:rsidRPr="001B3DA7">
        <w:t xml:space="preserve"> and if it collides to an object with the tag defined, as shown in Figure 27, it will trigger Hover_UI’s functionality to perform and create stimulus.</w:t>
      </w:r>
    </w:p>
    <w:p w14:paraId="40E12551" w14:textId="77777777" w:rsidR="00B42175" w:rsidRPr="001B3DA7" w:rsidRDefault="00B42175" w:rsidP="00B42175">
      <w:pPr>
        <w:keepNext/>
      </w:pPr>
      <w:r w:rsidRPr="001B3DA7">
        <w:rPr>
          <w:noProof/>
          <w:lang w:eastAsia="en-GB"/>
        </w:rPr>
        <w:drawing>
          <wp:inline distT="0" distB="0" distL="0" distR="0" wp14:anchorId="5EF53F9C" wp14:editId="7174D1B2">
            <wp:extent cx="4285615" cy="2480945"/>
            <wp:effectExtent l="228600" t="228600" r="229235" b="224155"/>
            <wp:docPr id="28" name="Picture 28" descr="C:\Users\Mahrad\Desktop\cee2dc9fc4437981637d63c282b4bd1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ahrad\Desktop\cee2dc9fc4437981637d63c282b4bd1a.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285615" cy="2480945"/>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p>
    <w:p w14:paraId="46926AAB" w14:textId="430D12F5" w:rsidR="00B42175" w:rsidRPr="001B3DA7" w:rsidRDefault="00B42175" w:rsidP="00B42175">
      <w:pPr>
        <w:pStyle w:val="Caption"/>
      </w:pPr>
      <w:bookmarkStart w:id="170" w:name="_Toc17669622"/>
      <w:bookmarkStart w:id="171" w:name="_Toc17752030"/>
      <w:r w:rsidRPr="001B3DA7">
        <w:t xml:space="preserve">Figure </w:t>
      </w:r>
      <w:r w:rsidR="00382580">
        <w:fldChar w:fldCharType="begin"/>
      </w:r>
      <w:r w:rsidR="00382580">
        <w:instrText xml:space="preserve"> SEQ Figure \* ARABIC </w:instrText>
      </w:r>
      <w:r w:rsidR="00382580">
        <w:fldChar w:fldCharType="separate"/>
      </w:r>
      <w:r w:rsidR="00382580">
        <w:rPr>
          <w:noProof/>
        </w:rPr>
        <w:t>27</w:t>
      </w:r>
      <w:r w:rsidR="00382580">
        <w:rPr>
          <w:noProof/>
        </w:rPr>
        <w:fldChar w:fldCharType="end"/>
      </w:r>
      <w:r w:rsidRPr="001B3DA7">
        <w:t xml:space="preserve"> raycasting method used in VR</w:t>
      </w:r>
      <w:bookmarkEnd w:id="170"/>
      <w:bookmarkEnd w:id="171"/>
    </w:p>
    <w:p w14:paraId="3AB02AB9" w14:textId="77777777" w:rsidR="002B127F" w:rsidRPr="001B3DA7" w:rsidRDefault="00FE5447">
      <w:pPr>
        <w:pStyle w:val="Heading3"/>
      </w:pPr>
      <w:bookmarkStart w:id="172" w:name="_Toc17125535"/>
      <w:bookmarkStart w:id="173" w:name="_Toc17293989"/>
      <w:bookmarkStart w:id="174" w:name="_Toc17751969"/>
      <w:r w:rsidRPr="001B3DA7">
        <w:t>4.2.5 CanvasScript</w:t>
      </w:r>
      <w:bookmarkEnd w:id="172"/>
      <w:bookmarkEnd w:id="173"/>
      <w:bookmarkEnd w:id="174"/>
    </w:p>
    <w:p w14:paraId="3AB02ABA" w14:textId="01579A6B" w:rsidR="002B127F" w:rsidRPr="001B3DA7" w:rsidRDefault="00B42175">
      <w:r w:rsidRPr="001B3DA7">
        <w:t xml:space="preserve">CanvasScript is mainly used for the stimulus objects to be instantiated in the scene and </w:t>
      </w:r>
      <w:r w:rsidR="00F94F20" w:rsidRPr="001B3DA7">
        <w:t>have a specific orientation where it is always facing the player. The transformation used to adjust these orientations is the current main camera in the scene. It is always looking at the player by the code math snippet below:</w:t>
      </w:r>
    </w:p>
    <w:p w14:paraId="18CBB924" w14:textId="233E2400" w:rsidR="00F94F20" w:rsidRPr="001B3DA7" w:rsidRDefault="00F94F20" w:rsidP="00F94F20">
      <w:pPr>
        <w:jc w:val="center"/>
      </w:pPr>
      <m:oMathPara>
        <m:oMath>
          <m:r>
            <w:rPr>
              <w:rFonts w:ascii="Cambria Math" w:hAnsi="Cambria Math"/>
            </w:rPr>
            <m:t>Tranformato</m:t>
          </m:r>
          <m:sSub>
            <m:sSubPr>
              <m:ctrlPr>
                <w:rPr>
                  <w:rFonts w:ascii="Cambria Math" w:hAnsi="Cambria Math"/>
                  <w:i/>
                </w:rPr>
              </m:ctrlPr>
            </m:sSubPr>
            <m:e>
              <m:r>
                <w:rPr>
                  <w:rFonts w:ascii="Cambria Math" w:hAnsi="Cambria Math"/>
                </w:rPr>
                <m:t>n</m:t>
              </m:r>
            </m:e>
            <m:sub>
              <m:r>
                <w:rPr>
                  <w:rFonts w:ascii="Cambria Math" w:hAnsi="Cambria Math"/>
                </w:rPr>
                <m:t>Canvas</m:t>
              </m:r>
            </m:sub>
          </m:sSub>
          <m:r>
            <w:rPr>
              <w:rFonts w:ascii="Cambria Math" w:hAnsi="Cambria Math"/>
            </w:rPr>
            <m:t>=positio</m:t>
          </m:r>
          <m:sSub>
            <m:sSubPr>
              <m:ctrlPr>
                <w:rPr>
                  <w:rFonts w:ascii="Cambria Math" w:hAnsi="Cambria Math"/>
                  <w:i/>
                </w:rPr>
              </m:ctrlPr>
            </m:sSubPr>
            <m:e>
              <m:r>
                <w:rPr>
                  <w:rFonts w:ascii="Cambria Math" w:hAnsi="Cambria Math"/>
                </w:rPr>
                <m:t>n</m:t>
              </m:r>
            </m:e>
            <m:sub>
              <m:r>
                <w:rPr>
                  <w:rFonts w:ascii="Cambria Math" w:hAnsi="Cambria Math"/>
                </w:rPr>
                <m:t>canvas</m:t>
              </m:r>
            </m:sub>
          </m:sSub>
          <m:r>
            <w:rPr>
              <w:rFonts w:ascii="Cambria Math" w:hAnsi="Cambria Math"/>
            </w:rPr>
            <m:t>-Rotatio</m:t>
          </m:r>
          <m:sSub>
            <m:sSubPr>
              <m:ctrlPr>
                <w:rPr>
                  <w:rFonts w:ascii="Cambria Math" w:hAnsi="Cambria Math"/>
                  <w:i/>
                </w:rPr>
              </m:ctrlPr>
            </m:sSubPr>
            <m:e>
              <m:r>
                <w:rPr>
                  <w:rFonts w:ascii="Cambria Math" w:hAnsi="Cambria Math"/>
                </w:rPr>
                <m:t>n</m:t>
              </m:r>
            </m:e>
            <m:sub>
              <m:r>
                <w:rPr>
                  <w:rFonts w:ascii="Cambria Math" w:hAnsi="Cambria Math"/>
                </w:rPr>
                <m:t>camera</m:t>
              </m:r>
            </m:sub>
          </m:sSub>
          <m:r>
            <w:rPr>
              <w:rFonts w:ascii="Cambria Math" w:hAnsi="Cambria Math"/>
            </w:rPr>
            <m:t>*Vector3(0,0,-1)</m:t>
          </m:r>
        </m:oMath>
      </m:oMathPara>
    </w:p>
    <w:p w14:paraId="29962EB3" w14:textId="21F7CDC6" w:rsidR="00F94F20" w:rsidRPr="001B3DA7" w:rsidRDefault="00F94F20">
      <m:oMathPara>
        <m:oMath>
          <m:r>
            <w:rPr>
              <w:rFonts w:ascii="Cambria Math" w:hAnsi="Cambria Math"/>
            </w:rPr>
            <m:t>UpTransoformatio</m:t>
          </m:r>
          <m:sSub>
            <m:sSubPr>
              <m:ctrlPr>
                <w:rPr>
                  <w:rFonts w:ascii="Cambria Math" w:hAnsi="Cambria Math"/>
                  <w:i/>
                </w:rPr>
              </m:ctrlPr>
            </m:sSubPr>
            <m:e>
              <m:r>
                <w:rPr>
                  <w:rFonts w:ascii="Cambria Math" w:hAnsi="Cambria Math"/>
                </w:rPr>
                <m:t>n</m:t>
              </m:r>
            </m:e>
            <m:sub>
              <m:r>
                <w:rPr>
                  <w:rFonts w:ascii="Cambria Math" w:hAnsi="Cambria Math"/>
                </w:rPr>
                <m:t>Canvas</m:t>
              </m:r>
            </m:sub>
          </m:sSub>
          <m:r>
            <w:rPr>
              <w:rFonts w:ascii="Cambria Math" w:hAnsi="Cambria Math"/>
            </w:rPr>
            <m:t>=  Rotatio</m:t>
          </m:r>
          <m:sSub>
            <m:sSubPr>
              <m:ctrlPr>
                <w:rPr>
                  <w:rFonts w:ascii="Cambria Math" w:hAnsi="Cambria Math"/>
                  <w:i/>
                </w:rPr>
              </m:ctrlPr>
            </m:sSubPr>
            <m:e>
              <m:r>
                <w:rPr>
                  <w:rFonts w:ascii="Cambria Math" w:hAnsi="Cambria Math"/>
                </w:rPr>
                <m:t>n</m:t>
              </m:r>
            </m:e>
            <m:sub>
              <m:r>
                <w:rPr>
                  <w:rFonts w:ascii="Cambria Math" w:hAnsi="Cambria Math"/>
                </w:rPr>
                <m:t>camera</m:t>
              </m:r>
            </m:sub>
          </m:sSub>
          <m:r>
            <w:rPr>
              <w:rFonts w:ascii="Cambria Math" w:hAnsi="Cambria Math"/>
            </w:rPr>
            <m:t>*  Vector3(0,1,0)</m:t>
          </m:r>
        </m:oMath>
      </m:oMathPara>
    </w:p>
    <w:p w14:paraId="3A9DDA21" w14:textId="199AC8DA" w:rsidR="00F94F20" w:rsidRPr="001B3DA7" w:rsidRDefault="00F94F20">
      <w:r w:rsidRPr="001B3DA7">
        <w:t>Figure 28 shows that the Create_buttons uses a pre</w:t>
      </w:r>
      <w:r w:rsidR="00664683" w:rsidRPr="001B3DA7">
        <w:t>viously made button object and required button configuration to instantiate these buttons. Button configuration only sets the text written on the button.</w:t>
      </w:r>
    </w:p>
    <w:p w14:paraId="1B6EEE01" w14:textId="77777777" w:rsidR="00664683" w:rsidRPr="001B3DA7" w:rsidRDefault="00664683" w:rsidP="00664683">
      <w:pPr>
        <w:keepNext/>
      </w:pPr>
      <w:r w:rsidRPr="001B3DA7">
        <w:rPr>
          <w:noProof/>
          <w:lang w:eastAsia="en-GB"/>
        </w:rPr>
        <w:lastRenderedPageBreak/>
        <w:drawing>
          <wp:inline distT="0" distB="0" distL="0" distR="0" wp14:anchorId="73DBC8FD" wp14:editId="48BE1BA2">
            <wp:extent cx="4874260" cy="2122805"/>
            <wp:effectExtent l="228600" t="228600" r="231140" b="220345"/>
            <wp:docPr id="29" name="Picture 29" descr="C:\Users\Mahrad\Desktop\57369db1c4addd08193a4b5c609020d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ahrad\Desktop\57369db1c4addd08193a4b5c609020d5.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74260" cy="2122805"/>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p>
    <w:p w14:paraId="6218119C" w14:textId="61D1179A" w:rsidR="00664683" w:rsidRPr="001B3DA7" w:rsidRDefault="00664683" w:rsidP="00664683">
      <w:pPr>
        <w:pStyle w:val="Caption"/>
      </w:pPr>
      <w:bookmarkStart w:id="175" w:name="_Toc17669623"/>
      <w:bookmarkStart w:id="176" w:name="_Toc17752031"/>
      <w:r w:rsidRPr="001B3DA7">
        <w:t xml:space="preserve">Figure </w:t>
      </w:r>
      <w:r w:rsidR="00382580">
        <w:fldChar w:fldCharType="begin"/>
      </w:r>
      <w:r w:rsidR="00382580">
        <w:instrText xml:space="preserve"> SEQ Figure \* ARABIC </w:instrText>
      </w:r>
      <w:r w:rsidR="00382580">
        <w:fldChar w:fldCharType="separate"/>
      </w:r>
      <w:r w:rsidR="00382580">
        <w:rPr>
          <w:noProof/>
        </w:rPr>
        <w:t>28</w:t>
      </w:r>
      <w:r w:rsidR="00382580">
        <w:rPr>
          <w:noProof/>
        </w:rPr>
        <w:fldChar w:fldCharType="end"/>
      </w:r>
      <w:r w:rsidRPr="001B3DA7">
        <w:t xml:space="preserve"> Create_buttons function implemented in CanvasScript class</w:t>
      </w:r>
      <w:bookmarkEnd w:id="175"/>
      <w:bookmarkEnd w:id="176"/>
    </w:p>
    <w:p w14:paraId="3AB02ABB" w14:textId="77777777" w:rsidR="002B127F" w:rsidRPr="001B3DA7" w:rsidRDefault="00FE5447">
      <w:pPr>
        <w:pStyle w:val="Heading3"/>
      </w:pPr>
      <w:bookmarkStart w:id="177" w:name="_Toc17125536"/>
      <w:bookmarkStart w:id="178" w:name="_Toc17293990"/>
      <w:bookmarkStart w:id="179" w:name="_Toc17751970"/>
      <w:r w:rsidRPr="001B3DA7">
        <w:t>4.2.6 Experiment</w:t>
      </w:r>
      <w:bookmarkEnd w:id="177"/>
      <w:bookmarkEnd w:id="178"/>
      <w:bookmarkEnd w:id="179"/>
    </w:p>
    <w:p w14:paraId="0521B8C1" w14:textId="085D9C45" w:rsidR="00723A31" w:rsidRPr="001B3DA7" w:rsidRDefault="00723A31">
      <w:r w:rsidRPr="001B3DA7">
        <w:t xml:space="preserve">The experiment class is used for gathering results for any analysis done in chapter 5 </w:t>
      </w:r>
      <w:r w:rsidR="007E29ED">
        <w:t>R</w:t>
      </w:r>
      <w:r w:rsidRPr="001B3DA7">
        <w:t xml:space="preserve">esults and </w:t>
      </w:r>
      <w:r w:rsidR="007E29ED">
        <w:t>D</w:t>
      </w:r>
      <w:r w:rsidRPr="001B3DA7">
        <w:t xml:space="preserve">iscussion. The experiment class contains an inner class named </w:t>
      </w:r>
      <w:r w:rsidRPr="001B3DA7">
        <w:rPr>
          <w:i/>
          <w:iCs/>
        </w:rPr>
        <w:t xml:space="preserve">Records </w:t>
      </w:r>
      <w:r w:rsidRPr="001B3DA7">
        <w:t xml:space="preserve">for storing performing encapsulation in </w:t>
      </w:r>
      <w:r w:rsidR="00075247">
        <w:t xml:space="preserve">the </w:t>
      </w:r>
      <w:r w:rsidRPr="001B3DA7">
        <w:t xml:space="preserve">required data to be stored. Each </w:t>
      </w:r>
      <w:r w:rsidRPr="001B3DA7">
        <w:rPr>
          <w:i/>
          <w:iCs/>
        </w:rPr>
        <w:t>Record</w:t>
      </w:r>
      <w:r w:rsidRPr="001B3DA7">
        <w:t xml:space="preserve"> object will have attribute such as:</w:t>
      </w:r>
    </w:p>
    <w:p w14:paraId="549A599E" w14:textId="0FCBB0EE" w:rsidR="00723A31" w:rsidRPr="001B3DA7" w:rsidRDefault="00723A31" w:rsidP="00723A31">
      <w:pPr>
        <w:pStyle w:val="ListParagraph"/>
        <w:numPr>
          <w:ilvl w:val="0"/>
          <w:numId w:val="23"/>
        </w:numPr>
      </w:pPr>
      <w:r w:rsidRPr="001B3DA7">
        <w:rPr>
          <w:i/>
          <w:iCs/>
        </w:rPr>
        <w:t>Timer</w:t>
      </w:r>
      <w:r w:rsidRPr="001B3DA7">
        <w:t>,  a variable indicating the time taken for that stimuli to be activated.</w:t>
      </w:r>
    </w:p>
    <w:p w14:paraId="2CDF7C1B" w14:textId="14A1DE91" w:rsidR="00723A31" w:rsidRPr="001B3DA7" w:rsidRDefault="00723A31" w:rsidP="00723A31">
      <w:pPr>
        <w:pStyle w:val="ListParagraph"/>
        <w:numPr>
          <w:ilvl w:val="0"/>
          <w:numId w:val="23"/>
        </w:numPr>
      </w:pPr>
      <w:r w:rsidRPr="001B3DA7">
        <w:rPr>
          <w:i/>
          <w:iCs/>
        </w:rPr>
        <w:t>Button_direction</w:t>
      </w:r>
      <w:r w:rsidRPr="001B3DA7">
        <w:t xml:space="preserve"> which uses an enumerator to codify the directions the buttons can move to.</w:t>
      </w:r>
    </w:p>
    <w:p w14:paraId="0E258872" w14:textId="575AC551" w:rsidR="00723A31" w:rsidRPr="001B3DA7" w:rsidRDefault="00723A31" w:rsidP="00723A31">
      <w:pPr>
        <w:pStyle w:val="ListParagraph"/>
        <w:numPr>
          <w:ilvl w:val="0"/>
          <w:numId w:val="23"/>
        </w:numPr>
      </w:pPr>
      <w:r w:rsidRPr="001B3DA7">
        <w:rPr>
          <w:i/>
          <w:iCs/>
        </w:rPr>
        <w:t>Stim_code</w:t>
      </w:r>
      <w:r w:rsidRPr="001B3DA7">
        <w:t xml:space="preserve"> that uses the enumerator from the TCP manager to store the stimulation code for that specific button.</w:t>
      </w:r>
    </w:p>
    <w:p w14:paraId="53AB0E34" w14:textId="5C004F77" w:rsidR="00723A31" w:rsidRPr="001B3DA7" w:rsidRDefault="00723A31" w:rsidP="00723A31">
      <w:pPr>
        <w:pStyle w:val="ListParagraph"/>
        <w:numPr>
          <w:ilvl w:val="0"/>
          <w:numId w:val="23"/>
        </w:numPr>
      </w:pPr>
      <w:r w:rsidRPr="001B3DA7">
        <w:rPr>
          <w:i/>
          <w:iCs/>
        </w:rPr>
        <w:t>HZ</w:t>
      </w:r>
      <w:r w:rsidRPr="001B3DA7">
        <w:t xml:space="preserve"> variable indicating the frequency of the stimuli.</w:t>
      </w:r>
    </w:p>
    <w:p w14:paraId="682DF61D" w14:textId="751381FD" w:rsidR="00723A31" w:rsidRPr="001B3DA7" w:rsidRDefault="00723A31" w:rsidP="00723A31">
      <w:pPr>
        <w:pStyle w:val="ListParagraph"/>
        <w:numPr>
          <w:ilvl w:val="0"/>
          <w:numId w:val="23"/>
        </w:numPr>
      </w:pPr>
      <w:r w:rsidRPr="001B3DA7">
        <w:rPr>
          <w:i/>
          <w:iCs/>
        </w:rPr>
        <w:t>Total_Num_tries</w:t>
      </w:r>
      <w:r w:rsidRPr="001B3DA7">
        <w:t xml:space="preserve"> indicating to the number of tries until the stimuli failed to trigger or successfully triggered.</w:t>
      </w:r>
    </w:p>
    <w:p w14:paraId="086EB73B" w14:textId="536619D0" w:rsidR="00723A31" w:rsidRPr="001B3DA7" w:rsidRDefault="00723A31" w:rsidP="00723A31">
      <w:pPr>
        <w:pStyle w:val="ListParagraph"/>
        <w:numPr>
          <w:ilvl w:val="0"/>
          <w:numId w:val="23"/>
        </w:numPr>
      </w:pPr>
      <w:r w:rsidRPr="001B3DA7">
        <w:rPr>
          <w:i/>
          <w:iCs/>
        </w:rPr>
        <w:t>Successful_tries</w:t>
      </w:r>
      <w:r w:rsidRPr="001B3DA7">
        <w:t xml:space="preserve"> is used to store the number of successful triggers during the stimulation of that specific button.</w:t>
      </w:r>
    </w:p>
    <w:p w14:paraId="3AB02ABC" w14:textId="30D5E523" w:rsidR="002B127F" w:rsidRPr="001B3DA7" w:rsidRDefault="00723A31" w:rsidP="00723A31">
      <w:pPr>
        <w:pStyle w:val="ListParagraph"/>
        <w:numPr>
          <w:ilvl w:val="0"/>
          <w:numId w:val="23"/>
        </w:numPr>
      </w:pPr>
      <w:r w:rsidRPr="001B3DA7">
        <w:t xml:space="preserve">Achieved indicating if </w:t>
      </w:r>
      <w:r w:rsidR="00786625" w:rsidRPr="001B3DA7">
        <w:t>stimulations successfully triggered the button</w:t>
      </w:r>
      <w:r w:rsidRPr="001B3DA7">
        <w:t>.</w:t>
      </w:r>
    </w:p>
    <w:p w14:paraId="3C8CBC42" w14:textId="450084D2" w:rsidR="00723A31" w:rsidRPr="001B3DA7" w:rsidRDefault="00723A31" w:rsidP="00723A31">
      <w:r w:rsidRPr="001B3DA7">
        <w:t>When the object is created</w:t>
      </w:r>
      <w:r w:rsidR="00786625" w:rsidRPr="001B3DA7">
        <w:t>,</w:t>
      </w:r>
      <w:r w:rsidRPr="001B3DA7">
        <w:t xml:space="preserve"> the stimulation code or </w:t>
      </w:r>
      <w:r w:rsidRPr="001B3DA7">
        <w:rPr>
          <w:i/>
          <w:iCs/>
        </w:rPr>
        <w:t xml:space="preserve">stim_code </w:t>
      </w:r>
      <w:r w:rsidRPr="001B3DA7">
        <w:t xml:space="preserve">is checked by the </w:t>
      </w:r>
      <w:r w:rsidRPr="001B3DA7">
        <w:rPr>
          <w:i/>
          <w:iCs/>
        </w:rPr>
        <w:t>check_stimCode</w:t>
      </w:r>
      <w:r w:rsidRPr="001B3DA7">
        <w:t xml:space="preserve"> function. The experiment</w:t>
      </w:r>
      <w:r w:rsidR="00DD20CD" w:rsidRPr="001B3DA7">
        <w:t xml:space="preserve"> setting</w:t>
      </w:r>
      <w:r w:rsidR="00786625" w:rsidRPr="001B3DA7">
        <w:t>s</w:t>
      </w:r>
      <w:r w:rsidR="00DD20CD" w:rsidRPr="001B3DA7">
        <w:t xml:space="preserve"> must keep its integrity and not change throughout the experiment. Therefore, the button with a specific direction is given a specific stimulation code.</w:t>
      </w:r>
    </w:p>
    <w:p w14:paraId="1C6DBF44" w14:textId="2C838B87" w:rsidR="00DD20CD" w:rsidRPr="001B3DA7" w:rsidRDefault="00DD20CD" w:rsidP="00723A31">
      <w:r w:rsidRPr="001B3DA7">
        <w:t xml:space="preserve">The setting is described in Table </w:t>
      </w:r>
      <w:r w:rsidR="003C17C3" w:rsidRPr="001B3DA7">
        <w:t>4</w:t>
      </w:r>
      <w:r w:rsidRPr="001B3DA7">
        <w:t>:</w:t>
      </w:r>
    </w:p>
    <w:p w14:paraId="46F33787" w14:textId="7C035C1A" w:rsidR="004542E4" w:rsidRDefault="004542E4" w:rsidP="004542E4">
      <w:pPr>
        <w:pStyle w:val="Caption"/>
        <w:keepNext/>
      </w:pPr>
      <w:bookmarkStart w:id="180" w:name="_Toc17752045"/>
      <w:r>
        <w:t xml:space="preserve">Table </w:t>
      </w:r>
      <w:r w:rsidR="00382580">
        <w:fldChar w:fldCharType="begin"/>
      </w:r>
      <w:r w:rsidR="00382580">
        <w:instrText xml:space="preserve"> SEQ Table \* ARABIC </w:instrText>
      </w:r>
      <w:r w:rsidR="00382580">
        <w:fldChar w:fldCharType="separate"/>
      </w:r>
      <w:r w:rsidR="00382580">
        <w:rPr>
          <w:noProof/>
        </w:rPr>
        <w:t>4</w:t>
      </w:r>
      <w:r w:rsidR="00382580">
        <w:rPr>
          <w:noProof/>
        </w:rPr>
        <w:fldChar w:fldCharType="end"/>
      </w:r>
      <w:r>
        <w:t xml:space="preserve"> </w:t>
      </w:r>
      <w:r w:rsidRPr="000F7204">
        <w:t>EXPERIMENT SETTING FOR STIMULATIONS RELATED TO THE DIRECTION OF THE BUTTONS.</w:t>
      </w:r>
      <w:bookmarkEnd w:id="180"/>
    </w:p>
    <w:tbl>
      <w:tblPr>
        <w:tblStyle w:val="PlainTable1"/>
        <w:tblW w:w="0" w:type="auto"/>
        <w:tblLook w:val="04A0" w:firstRow="1" w:lastRow="0" w:firstColumn="1" w:lastColumn="0" w:noHBand="0" w:noVBand="1"/>
      </w:tblPr>
      <w:tblGrid>
        <w:gridCol w:w="3140"/>
        <w:gridCol w:w="3195"/>
        <w:gridCol w:w="3015"/>
      </w:tblGrid>
      <w:tr w:rsidR="00DD20CD" w:rsidRPr="001B3DA7" w14:paraId="3D29B4FC" w14:textId="2300F9F0" w:rsidTr="00DD20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0" w:type="dxa"/>
          </w:tcPr>
          <w:p w14:paraId="3AAE6E85" w14:textId="02C008FF" w:rsidR="00DD20CD" w:rsidRPr="001B3DA7" w:rsidRDefault="00DD20CD" w:rsidP="00723A31">
            <w:r w:rsidRPr="001B3DA7">
              <w:t>Direction</w:t>
            </w:r>
          </w:p>
        </w:tc>
        <w:tc>
          <w:tcPr>
            <w:tcW w:w="3195" w:type="dxa"/>
          </w:tcPr>
          <w:p w14:paraId="50D2AC52" w14:textId="4A0A886F" w:rsidR="00DD20CD" w:rsidRPr="001B3DA7" w:rsidRDefault="00DD20CD" w:rsidP="00723A31">
            <w:pPr>
              <w:cnfStyle w:val="100000000000" w:firstRow="1" w:lastRow="0" w:firstColumn="0" w:lastColumn="0" w:oddVBand="0" w:evenVBand="0" w:oddHBand="0" w:evenHBand="0" w:firstRowFirstColumn="0" w:firstRowLastColumn="0" w:lastRowFirstColumn="0" w:lastRowLastColumn="0"/>
            </w:pPr>
            <w:r w:rsidRPr="001B3DA7">
              <w:t>Stimulation Code</w:t>
            </w:r>
          </w:p>
        </w:tc>
        <w:tc>
          <w:tcPr>
            <w:tcW w:w="3015" w:type="dxa"/>
          </w:tcPr>
          <w:p w14:paraId="77812248" w14:textId="5C304E41" w:rsidR="00DD20CD" w:rsidRPr="001B3DA7" w:rsidRDefault="00DD20CD" w:rsidP="00723A31">
            <w:pPr>
              <w:cnfStyle w:val="100000000000" w:firstRow="1" w:lastRow="0" w:firstColumn="0" w:lastColumn="0" w:oddVBand="0" w:evenVBand="0" w:oddHBand="0" w:evenHBand="0" w:firstRowFirstColumn="0" w:firstRowLastColumn="0" w:lastRowFirstColumn="0" w:lastRowLastColumn="0"/>
            </w:pPr>
            <w:r w:rsidRPr="001B3DA7">
              <w:t>Frequency (HZ)</w:t>
            </w:r>
          </w:p>
        </w:tc>
      </w:tr>
      <w:tr w:rsidR="00DD20CD" w:rsidRPr="001B3DA7" w14:paraId="565B6B88" w14:textId="300D29E8" w:rsidTr="00DD20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0" w:type="dxa"/>
          </w:tcPr>
          <w:p w14:paraId="0410F04E" w14:textId="58001751" w:rsidR="00DD20CD" w:rsidRPr="001B3DA7" w:rsidRDefault="00DD20CD" w:rsidP="00723A31">
            <w:r w:rsidRPr="001B3DA7">
              <w:t>Down</w:t>
            </w:r>
          </w:p>
        </w:tc>
        <w:tc>
          <w:tcPr>
            <w:tcW w:w="3195" w:type="dxa"/>
          </w:tcPr>
          <w:p w14:paraId="18DFA220" w14:textId="1F422A18" w:rsidR="00DD20CD" w:rsidRPr="001B3DA7" w:rsidRDefault="00DD20CD" w:rsidP="00723A31">
            <w:pPr>
              <w:cnfStyle w:val="000000100000" w:firstRow="0" w:lastRow="0" w:firstColumn="0" w:lastColumn="0" w:oddVBand="0" w:evenVBand="0" w:oddHBand="1" w:evenHBand="0" w:firstRowFirstColumn="0" w:firstRowLastColumn="0" w:lastRowFirstColumn="0" w:lastRowLastColumn="0"/>
            </w:pPr>
            <w:r w:rsidRPr="001B3DA7">
              <w:t>SL3</w:t>
            </w:r>
          </w:p>
        </w:tc>
        <w:tc>
          <w:tcPr>
            <w:tcW w:w="3015" w:type="dxa"/>
          </w:tcPr>
          <w:p w14:paraId="040D659A" w14:textId="030E9C0E" w:rsidR="00DD20CD" w:rsidRPr="001B3DA7" w:rsidRDefault="00DD20CD" w:rsidP="00723A31">
            <w:pPr>
              <w:cnfStyle w:val="000000100000" w:firstRow="0" w:lastRow="0" w:firstColumn="0" w:lastColumn="0" w:oddVBand="0" w:evenVBand="0" w:oddHBand="1" w:evenHBand="0" w:firstRowFirstColumn="0" w:firstRowLastColumn="0" w:lastRowFirstColumn="0" w:lastRowLastColumn="0"/>
            </w:pPr>
            <w:r w:rsidRPr="001B3DA7">
              <w:t xml:space="preserve">12 </w:t>
            </w:r>
          </w:p>
        </w:tc>
      </w:tr>
      <w:tr w:rsidR="00DD20CD" w:rsidRPr="001B3DA7" w14:paraId="37555AFD" w14:textId="10FF80E4" w:rsidTr="00DD20CD">
        <w:tc>
          <w:tcPr>
            <w:cnfStyle w:val="001000000000" w:firstRow="0" w:lastRow="0" w:firstColumn="1" w:lastColumn="0" w:oddVBand="0" w:evenVBand="0" w:oddHBand="0" w:evenHBand="0" w:firstRowFirstColumn="0" w:firstRowLastColumn="0" w:lastRowFirstColumn="0" w:lastRowLastColumn="0"/>
            <w:tcW w:w="3140" w:type="dxa"/>
          </w:tcPr>
          <w:p w14:paraId="0C392C4E" w14:textId="74D08FAB" w:rsidR="00DD20CD" w:rsidRPr="001B3DA7" w:rsidRDefault="00DD20CD" w:rsidP="00723A31">
            <w:r w:rsidRPr="001B3DA7">
              <w:t>Left</w:t>
            </w:r>
          </w:p>
        </w:tc>
        <w:tc>
          <w:tcPr>
            <w:tcW w:w="3195" w:type="dxa"/>
          </w:tcPr>
          <w:p w14:paraId="08657565" w14:textId="3C30B0A5" w:rsidR="00DD20CD" w:rsidRPr="001B3DA7" w:rsidRDefault="00DD20CD" w:rsidP="00723A31">
            <w:pPr>
              <w:cnfStyle w:val="000000000000" w:firstRow="0" w:lastRow="0" w:firstColumn="0" w:lastColumn="0" w:oddVBand="0" w:evenVBand="0" w:oddHBand="0" w:evenHBand="0" w:firstRowFirstColumn="0" w:firstRowLastColumn="0" w:lastRowFirstColumn="0" w:lastRowLastColumn="0"/>
            </w:pPr>
            <w:r w:rsidRPr="001B3DA7">
              <w:t>SL1</w:t>
            </w:r>
          </w:p>
        </w:tc>
        <w:tc>
          <w:tcPr>
            <w:tcW w:w="3015" w:type="dxa"/>
          </w:tcPr>
          <w:p w14:paraId="35006A4B" w14:textId="119E546E" w:rsidR="00DD20CD" w:rsidRPr="001B3DA7" w:rsidRDefault="00DD20CD" w:rsidP="00723A31">
            <w:pPr>
              <w:cnfStyle w:val="000000000000" w:firstRow="0" w:lastRow="0" w:firstColumn="0" w:lastColumn="0" w:oddVBand="0" w:evenVBand="0" w:oddHBand="0" w:evenHBand="0" w:firstRowFirstColumn="0" w:firstRowLastColumn="0" w:lastRowFirstColumn="0" w:lastRowLastColumn="0"/>
            </w:pPr>
            <w:r w:rsidRPr="001B3DA7">
              <w:t>20</w:t>
            </w:r>
          </w:p>
        </w:tc>
      </w:tr>
      <w:tr w:rsidR="00DD20CD" w:rsidRPr="001B3DA7" w14:paraId="1B9681C9" w14:textId="6BFA9350" w:rsidTr="00DD20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40" w:type="dxa"/>
          </w:tcPr>
          <w:p w14:paraId="609077B2" w14:textId="3628905B" w:rsidR="00DD20CD" w:rsidRPr="001B3DA7" w:rsidRDefault="00DD20CD" w:rsidP="00723A31">
            <w:r w:rsidRPr="001B3DA7">
              <w:t>Right</w:t>
            </w:r>
          </w:p>
        </w:tc>
        <w:tc>
          <w:tcPr>
            <w:tcW w:w="3195" w:type="dxa"/>
          </w:tcPr>
          <w:p w14:paraId="214CD510" w14:textId="05E0E55E" w:rsidR="00DD20CD" w:rsidRPr="001B3DA7" w:rsidRDefault="00DD20CD" w:rsidP="00723A31">
            <w:pPr>
              <w:cnfStyle w:val="000000100000" w:firstRow="0" w:lastRow="0" w:firstColumn="0" w:lastColumn="0" w:oddVBand="0" w:evenVBand="0" w:oddHBand="1" w:evenHBand="0" w:firstRowFirstColumn="0" w:firstRowLastColumn="0" w:lastRowFirstColumn="0" w:lastRowLastColumn="0"/>
            </w:pPr>
            <w:r w:rsidRPr="001B3DA7">
              <w:t>SL4</w:t>
            </w:r>
          </w:p>
        </w:tc>
        <w:tc>
          <w:tcPr>
            <w:tcW w:w="3015" w:type="dxa"/>
          </w:tcPr>
          <w:p w14:paraId="06F25CA0" w14:textId="7054B28B" w:rsidR="00DD20CD" w:rsidRPr="001B3DA7" w:rsidRDefault="00DD20CD" w:rsidP="00723A31">
            <w:pPr>
              <w:cnfStyle w:val="000000100000" w:firstRow="0" w:lastRow="0" w:firstColumn="0" w:lastColumn="0" w:oddVBand="0" w:evenVBand="0" w:oddHBand="1" w:evenHBand="0" w:firstRowFirstColumn="0" w:firstRowLastColumn="0" w:lastRowFirstColumn="0" w:lastRowLastColumn="0"/>
            </w:pPr>
            <w:r w:rsidRPr="001B3DA7">
              <w:t>10</w:t>
            </w:r>
          </w:p>
        </w:tc>
      </w:tr>
      <w:tr w:rsidR="00DD20CD" w:rsidRPr="001B3DA7" w14:paraId="7C74C365" w14:textId="1AD823A5" w:rsidTr="00DD20CD">
        <w:tc>
          <w:tcPr>
            <w:cnfStyle w:val="001000000000" w:firstRow="0" w:lastRow="0" w:firstColumn="1" w:lastColumn="0" w:oddVBand="0" w:evenVBand="0" w:oddHBand="0" w:evenHBand="0" w:firstRowFirstColumn="0" w:firstRowLastColumn="0" w:lastRowFirstColumn="0" w:lastRowLastColumn="0"/>
            <w:tcW w:w="3140" w:type="dxa"/>
          </w:tcPr>
          <w:p w14:paraId="77FDAD9E" w14:textId="58645676" w:rsidR="00DD20CD" w:rsidRPr="001B3DA7" w:rsidRDefault="00DD20CD" w:rsidP="00723A31">
            <w:r w:rsidRPr="001B3DA7">
              <w:t>Up</w:t>
            </w:r>
          </w:p>
        </w:tc>
        <w:tc>
          <w:tcPr>
            <w:tcW w:w="3195" w:type="dxa"/>
          </w:tcPr>
          <w:p w14:paraId="59FA900A" w14:textId="618A7C60" w:rsidR="00DD20CD" w:rsidRPr="001B3DA7" w:rsidRDefault="00DD20CD" w:rsidP="00723A31">
            <w:pPr>
              <w:cnfStyle w:val="000000000000" w:firstRow="0" w:lastRow="0" w:firstColumn="0" w:lastColumn="0" w:oddVBand="0" w:evenVBand="0" w:oddHBand="0" w:evenHBand="0" w:firstRowFirstColumn="0" w:firstRowLastColumn="0" w:lastRowFirstColumn="0" w:lastRowLastColumn="0"/>
            </w:pPr>
            <w:r w:rsidRPr="001B3DA7">
              <w:t>SL2</w:t>
            </w:r>
          </w:p>
        </w:tc>
        <w:tc>
          <w:tcPr>
            <w:tcW w:w="3015" w:type="dxa"/>
          </w:tcPr>
          <w:p w14:paraId="70DC2949" w14:textId="568FC267" w:rsidR="00DD20CD" w:rsidRPr="001B3DA7" w:rsidRDefault="00DD20CD" w:rsidP="00723A31">
            <w:pPr>
              <w:cnfStyle w:val="000000000000" w:firstRow="0" w:lastRow="0" w:firstColumn="0" w:lastColumn="0" w:oddVBand="0" w:evenVBand="0" w:oddHBand="0" w:evenHBand="0" w:firstRowFirstColumn="0" w:firstRowLastColumn="0" w:lastRowFirstColumn="0" w:lastRowLastColumn="0"/>
            </w:pPr>
            <w:r w:rsidRPr="001B3DA7">
              <w:t>15</w:t>
            </w:r>
          </w:p>
        </w:tc>
      </w:tr>
    </w:tbl>
    <w:p w14:paraId="05DA567A" w14:textId="163493A5" w:rsidR="00DD20CD" w:rsidRPr="001B3DA7" w:rsidRDefault="00DD20CD" w:rsidP="004542E4">
      <w:pPr>
        <w:pStyle w:val="Caption"/>
        <w:rPr>
          <w:rFonts w:cs="Times New Roman"/>
        </w:rPr>
      </w:pPr>
      <w:r w:rsidRPr="001B3DA7">
        <w:lastRenderedPageBreak/>
        <w:t xml:space="preserve"> </w:t>
      </w:r>
    </w:p>
    <w:p w14:paraId="119C39D4" w14:textId="0C6F1F80" w:rsidR="00DD20CD" w:rsidRPr="001B3DA7" w:rsidRDefault="00DD20CD" w:rsidP="00DD20CD">
      <w:r w:rsidRPr="001B3DA7">
        <w:t>Some helper function</w:t>
      </w:r>
      <w:r w:rsidR="00786625" w:rsidRPr="001B3DA7">
        <w:t>s</w:t>
      </w:r>
      <w:r w:rsidRPr="001B3DA7">
        <w:t xml:space="preserve"> also added to the </w:t>
      </w:r>
      <w:r w:rsidRPr="001B3DA7">
        <w:rPr>
          <w:i/>
          <w:iCs/>
        </w:rPr>
        <w:t>Records</w:t>
      </w:r>
      <w:r w:rsidRPr="001B3DA7">
        <w:t xml:space="preserve"> class to manipulate the values such as the timer, number of tries and successful tries.</w:t>
      </w:r>
    </w:p>
    <w:p w14:paraId="1239868A" w14:textId="49A696E4" w:rsidR="00DD20CD" w:rsidRPr="001B3DA7" w:rsidRDefault="00DD20CD" w:rsidP="00DD20CD">
      <w:r w:rsidRPr="001B3DA7">
        <w:t>In the Experiment Class</w:t>
      </w:r>
      <w:r w:rsidR="00786625" w:rsidRPr="001B3DA7">
        <w:t>,</w:t>
      </w:r>
      <w:r w:rsidRPr="001B3DA7">
        <w:t xml:space="preserve"> it uses three different enumerators to generate the name of the CSV file.</w:t>
      </w:r>
    </w:p>
    <w:p w14:paraId="0342C9C5" w14:textId="16F78BA9" w:rsidR="00DD20CD" w:rsidRPr="001B3DA7" w:rsidRDefault="00DD20CD" w:rsidP="00DD20CD">
      <w:r w:rsidRPr="001B3DA7">
        <w:t>These enum</w:t>
      </w:r>
      <w:r w:rsidR="00786625" w:rsidRPr="001B3DA7">
        <w:t>e</w:t>
      </w:r>
      <w:r w:rsidRPr="001B3DA7">
        <w:t>rators are:</w:t>
      </w:r>
    </w:p>
    <w:p w14:paraId="48E932CA" w14:textId="31B59C46" w:rsidR="00DD20CD" w:rsidRPr="001B3DA7" w:rsidRDefault="00DD20CD" w:rsidP="00DD20CD">
      <w:pPr>
        <w:pStyle w:val="ListParagraph"/>
        <w:numPr>
          <w:ilvl w:val="0"/>
          <w:numId w:val="24"/>
        </w:numPr>
      </w:pPr>
      <w:r w:rsidRPr="001B3DA7">
        <w:rPr>
          <w:i/>
          <w:iCs/>
        </w:rPr>
        <w:t>ClassifierType</w:t>
      </w:r>
      <w:r w:rsidRPr="001B3DA7">
        <w:t xml:space="preserve"> enum holds values such as LDA and SVM. NN for neural networks was added but never experimented in the project.</w:t>
      </w:r>
    </w:p>
    <w:p w14:paraId="5DFC9184" w14:textId="19A2D7AB" w:rsidR="00DD20CD" w:rsidRPr="001B3DA7" w:rsidRDefault="00DD20CD" w:rsidP="00DD20CD">
      <w:pPr>
        <w:pStyle w:val="ListParagraph"/>
        <w:numPr>
          <w:ilvl w:val="0"/>
          <w:numId w:val="24"/>
        </w:numPr>
      </w:pPr>
      <w:r w:rsidRPr="001B3DA7">
        <w:rPr>
          <w:i/>
          <w:iCs/>
        </w:rPr>
        <w:t>EnvironmentType</w:t>
      </w:r>
      <w:r w:rsidRPr="001B3DA7">
        <w:t xml:space="preserve"> enum contains </w:t>
      </w:r>
      <w:r w:rsidRPr="001B3DA7">
        <w:rPr>
          <w:i/>
          <w:iCs/>
        </w:rPr>
        <w:t>SimpleEnvironment</w:t>
      </w:r>
      <w:r w:rsidRPr="001B3DA7">
        <w:t xml:space="preserve"> and </w:t>
      </w:r>
      <w:r w:rsidRPr="001B3DA7">
        <w:rPr>
          <w:i/>
          <w:iCs/>
        </w:rPr>
        <w:t>ComplexEnvironments</w:t>
      </w:r>
      <w:r w:rsidRPr="001B3DA7">
        <w:t xml:space="preserve"> to distinguish experiments done in each environment.</w:t>
      </w:r>
    </w:p>
    <w:p w14:paraId="173870B3" w14:textId="13F7BA26" w:rsidR="00DD20CD" w:rsidRPr="001B3DA7" w:rsidRDefault="00DD20CD" w:rsidP="00DD20CD">
      <w:pPr>
        <w:pStyle w:val="ListParagraph"/>
        <w:numPr>
          <w:ilvl w:val="0"/>
          <w:numId w:val="24"/>
        </w:numPr>
      </w:pPr>
      <w:r w:rsidRPr="001B3DA7">
        <w:rPr>
          <w:i/>
          <w:iCs/>
        </w:rPr>
        <w:t xml:space="preserve">DisplayType </w:t>
      </w:r>
      <w:r w:rsidRPr="001B3DA7">
        <w:t xml:space="preserve">enum holds </w:t>
      </w:r>
      <w:r w:rsidRPr="001B3DA7">
        <w:rPr>
          <w:i/>
          <w:iCs/>
        </w:rPr>
        <w:t>VR</w:t>
      </w:r>
      <w:r w:rsidRPr="001B3DA7">
        <w:t xml:space="preserve"> and </w:t>
      </w:r>
      <w:r w:rsidRPr="001B3DA7">
        <w:rPr>
          <w:i/>
          <w:iCs/>
        </w:rPr>
        <w:t>Screen</w:t>
      </w:r>
      <w:r w:rsidRPr="001B3DA7">
        <w:t xml:space="preserve"> </w:t>
      </w:r>
      <w:r w:rsidR="00786E40" w:rsidRPr="001B3DA7">
        <w:t xml:space="preserve">values </w:t>
      </w:r>
      <w:r w:rsidRPr="001B3DA7">
        <w:t xml:space="preserve">for dividing the tests into </w:t>
      </w:r>
      <w:r w:rsidR="00786E40" w:rsidRPr="001B3DA7">
        <w:t>each enum.</w:t>
      </w:r>
    </w:p>
    <w:p w14:paraId="21AD0B4A" w14:textId="1422CCD2" w:rsidR="00786E40" w:rsidRPr="001B3DA7" w:rsidRDefault="00786E40" w:rsidP="00786E40">
      <w:r w:rsidRPr="001B3DA7">
        <w:t>The experiment class will create a list of records where it holds only three or four maximum records.</w:t>
      </w:r>
    </w:p>
    <w:p w14:paraId="7FBEAA8E" w14:textId="0F9EDE17" w:rsidR="00DD20CD" w:rsidRPr="001B3DA7" w:rsidRDefault="00786E40" w:rsidP="00723A31">
      <w:r w:rsidRPr="001B3DA7">
        <w:t xml:space="preserve">The </w:t>
      </w:r>
      <w:r w:rsidRPr="001B3DA7">
        <w:rPr>
          <w:i/>
          <w:iCs/>
        </w:rPr>
        <w:t>experiment_checker</w:t>
      </w:r>
      <w:r w:rsidRPr="001B3DA7">
        <w:t xml:space="preserve"> function will first check if the next stimuli </w:t>
      </w:r>
      <w:r w:rsidR="00786625" w:rsidRPr="001B3DA7">
        <w:t>are</w:t>
      </w:r>
      <w:r w:rsidRPr="001B3DA7">
        <w:t xml:space="preserve"> called and then creates a new </w:t>
      </w:r>
      <w:r w:rsidRPr="001B3DA7">
        <w:rPr>
          <w:i/>
          <w:iCs/>
        </w:rPr>
        <w:t xml:space="preserve">Records </w:t>
      </w:r>
      <w:r w:rsidRPr="001B3DA7">
        <w:t>object and return it.</w:t>
      </w:r>
    </w:p>
    <w:p w14:paraId="58391B57" w14:textId="0569B936" w:rsidR="00786E40" w:rsidRPr="001B3DA7" w:rsidRDefault="008F67C8" w:rsidP="00723A31">
      <w:r w:rsidRPr="001B3DA7">
        <w:t>T</w:t>
      </w:r>
      <w:r w:rsidR="00786E40" w:rsidRPr="001B3DA7">
        <w:t xml:space="preserve">he </w:t>
      </w:r>
      <w:r w:rsidRPr="001B3DA7">
        <w:t xml:space="preserve">new </w:t>
      </w:r>
      <w:r w:rsidR="00786E40" w:rsidRPr="001B3DA7">
        <w:t xml:space="preserve">experiment will commence by </w:t>
      </w:r>
      <w:r w:rsidR="00786625" w:rsidRPr="001B3DA7">
        <w:t xml:space="preserve">the </w:t>
      </w:r>
      <w:r w:rsidR="00786E40" w:rsidRPr="001B3DA7">
        <w:rPr>
          <w:i/>
          <w:iCs/>
        </w:rPr>
        <w:t xml:space="preserve">Start_experiment </w:t>
      </w:r>
      <w:r w:rsidR="00786E40" w:rsidRPr="001B3DA7">
        <w:t xml:space="preserve">function where it will add the </w:t>
      </w:r>
      <w:r w:rsidRPr="001B3DA7">
        <w:t xml:space="preserve">old generated </w:t>
      </w:r>
      <w:r w:rsidR="00786E40" w:rsidRPr="001B3DA7">
        <w:rPr>
          <w:i/>
          <w:iCs/>
        </w:rPr>
        <w:t>Records</w:t>
      </w:r>
      <w:r w:rsidR="00786E40" w:rsidRPr="001B3DA7">
        <w:t xml:space="preserve"> object into the</w:t>
      </w:r>
      <w:r w:rsidRPr="001B3DA7">
        <w:t xml:space="preserve"> dedicated list</w:t>
      </w:r>
      <w:r w:rsidR="00786625" w:rsidRPr="001B3DA7">
        <w:t>,</w:t>
      </w:r>
      <w:r w:rsidRPr="001B3DA7">
        <w:t xml:space="preserve"> and after 3 seconds it will create a new </w:t>
      </w:r>
      <w:r w:rsidRPr="001B3DA7">
        <w:rPr>
          <w:i/>
          <w:iCs/>
        </w:rPr>
        <w:t xml:space="preserve">Records </w:t>
      </w:r>
      <w:r w:rsidRPr="001B3DA7">
        <w:t xml:space="preserve">object by the </w:t>
      </w:r>
      <w:r w:rsidRPr="001B3DA7">
        <w:rPr>
          <w:i/>
          <w:iCs/>
        </w:rPr>
        <w:t>experiment_checker</w:t>
      </w:r>
      <w:r w:rsidRPr="001B3DA7">
        <w:t xml:space="preserve"> method. The exportation to the CSV file is done simply by a loop exploring the </w:t>
      </w:r>
      <w:r w:rsidRPr="001B3DA7">
        <w:rPr>
          <w:i/>
          <w:iCs/>
        </w:rPr>
        <w:t>Records</w:t>
      </w:r>
      <w:r w:rsidRPr="001B3DA7">
        <w:t xml:space="preserve"> list and calls the </w:t>
      </w:r>
      <w:r w:rsidRPr="001B3DA7">
        <w:rPr>
          <w:i/>
          <w:iCs/>
        </w:rPr>
        <w:t xml:space="preserve">write_into_csv </w:t>
      </w:r>
      <w:r w:rsidRPr="001B3DA7">
        <w:t xml:space="preserve"> method write into the file.</w:t>
      </w:r>
    </w:p>
    <w:p w14:paraId="0C9C5311" w14:textId="351F8372" w:rsidR="006155B0" w:rsidRPr="001B3DA7" w:rsidRDefault="006155B0" w:rsidP="006155B0">
      <w:r w:rsidRPr="001B3DA7">
        <w:t>Figure 29</w:t>
      </w:r>
      <w:r w:rsidR="008F67C8" w:rsidRPr="001B3DA7">
        <w:t xml:space="preserve"> shows that the name is created by “DisplayType-EnvironmentType-ClassifierType-Subject</w:t>
      </w:r>
      <w:r w:rsidRPr="001B3DA7">
        <w:t xml:space="preserve"> Number_of_the_subject.csv</w:t>
      </w:r>
      <w:r w:rsidR="00786625" w:rsidRPr="001B3DA7">
        <w:t>”.</w:t>
      </w:r>
    </w:p>
    <w:p w14:paraId="53281B22" w14:textId="77777777" w:rsidR="006155B0" w:rsidRPr="001B3DA7" w:rsidRDefault="006155B0" w:rsidP="006155B0">
      <w:pPr>
        <w:keepNext/>
      </w:pPr>
      <w:r w:rsidRPr="001B3DA7">
        <w:rPr>
          <w:noProof/>
          <w:lang w:eastAsia="en-GB"/>
        </w:rPr>
        <w:drawing>
          <wp:inline distT="0" distB="0" distL="0" distR="0" wp14:anchorId="0101740E" wp14:editId="7328BECD">
            <wp:extent cx="5999672" cy="1075654"/>
            <wp:effectExtent l="228600" t="228600" r="229870" b="220345"/>
            <wp:docPr id="30" name="Picture 30" descr="C:\Users\Mahrad\Desktop\a5f53af67758409d3e1ee8e91878dd3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ahrad\Desktop\a5f53af67758409d3e1ee8e91878dd3f.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061959" cy="1086821"/>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p>
    <w:p w14:paraId="3B5F8EC3" w14:textId="46507B87" w:rsidR="006155B0" w:rsidRPr="001B3DA7" w:rsidRDefault="006155B0" w:rsidP="006155B0">
      <w:pPr>
        <w:pStyle w:val="Caption"/>
      </w:pPr>
      <w:bookmarkStart w:id="181" w:name="_Toc17669624"/>
      <w:bookmarkStart w:id="182" w:name="_Toc17752032"/>
      <w:r w:rsidRPr="001B3DA7">
        <w:t xml:space="preserve">Figure </w:t>
      </w:r>
      <w:r w:rsidR="00382580">
        <w:fldChar w:fldCharType="begin"/>
      </w:r>
      <w:r w:rsidR="00382580">
        <w:instrText xml:space="preserve"> SEQ Figure \* ARABIC </w:instrText>
      </w:r>
      <w:r w:rsidR="00382580">
        <w:fldChar w:fldCharType="separate"/>
      </w:r>
      <w:r w:rsidR="00382580">
        <w:rPr>
          <w:noProof/>
        </w:rPr>
        <w:t>29</w:t>
      </w:r>
      <w:r w:rsidR="00382580">
        <w:rPr>
          <w:noProof/>
        </w:rPr>
        <w:fldChar w:fldCharType="end"/>
      </w:r>
      <w:r w:rsidR="00786625" w:rsidRPr="001B3DA7">
        <w:rPr>
          <w:noProof/>
        </w:rPr>
        <w:t>,</w:t>
      </w:r>
      <w:r w:rsidRPr="001B3DA7">
        <w:t xml:space="preserve"> name generation illustrated. </w:t>
      </w:r>
      <w:r w:rsidR="00786625" w:rsidRPr="001B3DA7">
        <w:t>The i</w:t>
      </w:r>
      <w:r w:rsidRPr="001B3DA7">
        <w:t>mage is taken from the Experiment class.</w:t>
      </w:r>
      <w:bookmarkEnd w:id="181"/>
      <w:bookmarkEnd w:id="182"/>
    </w:p>
    <w:p w14:paraId="3AB02ABD" w14:textId="77777777" w:rsidR="002B127F" w:rsidRPr="001B3DA7" w:rsidRDefault="00FE5447">
      <w:pPr>
        <w:pStyle w:val="Heading3"/>
      </w:pPr>
      <w:bookmarkStart w:id="183" w:name="_Toc17125537"/>
      <w:bookmarkStart w:id="184" w:name="_Toc17293991"/>
      <w:bookmarkStart w:id="185" w:name="_Toc17751971"/>
      <w:r w:rsidRPr="001B3DA7">
        <w:t>4.2.7 Hover_UI</w:t>
      </w:r>
      <w:bookmarkEnd w:id="183"/>
      <w:bookmarkEnd w:id="184"/>
      <w:bookmarkEnd w:id="185"/>
    </w:p>
    <w:p w14:paraId="3AB02ABE" w14:textId="1E182C19" w:rsidR="002B127F" w:rsidRPr="001B3DA7" w:rsidRDefault="00FE5447">
      <w:r w:rsidRPr="001B3DA7">
        <w:rPr>
          <w:i/>
          <w:iCs/>
        </w:rPr>
        <w:t>Hover</w:t>
      </w:r>
      <w:r w:rsidR="006155B0" w:rsidRPr="001B3DA7">
        <w:rPr>
          <w:i/>
          <w:iCs/>
        </w:rPr>
        <w:t>_</w:t>
      </w:r>
      <w:r w:rsidRPr="001B3DA7">
        <w:rPr>
          <w:i/>
          <w:iCs/>
        </w:rPr>
        <w:t>UI</w:t>
      </w:r>
      <w:r w:rsidR="006155B0" w:rsidRPr="001B3DA7">
        <w:t xml:space="preserve"> is the main class where if it is attached to any object in the editor, it will convert that object into a</w:t>
      </w:r>
      <w:r w:rsidR="00786625" w:rsidRPr="001B3DA7">
        <w:t>n</w:t>
      </w:r>
      <w:r w:rsidR="006155B0" w:rsidRPr="001B3DA7">
        <w:t xml:space="preserve"> SSVEP powered object.</w:t>
      </w:r>
      <w:r w:rsidR="003C17C3" w:rsidRPr="001B3DA7">
        <w:t xml:space="preserve"> It has an inner class named </w:t>
      </w:r>
      <w:r w:rsidR="003C17C3" w:rsidRPr="001B3DA7">
        <w:rPr>
          <w:i/>
          <w:iCs/>
        </w:rPr>
        <w:t>buttonconfig</w:t>
      </w:r>
      <w:r w:rsidR="00075247">
        <w:rPr>
          <w:i/>
          <w:iCs/>
        </w:rPr>
        <w:t>,</w:t>
      </w:r>
      <w:r w:rsidR="003C17C3" w:rsidRPr="001B3DA7">
        <w:t xml:space="preserve"> where it holds information about each stimulus button settings.</w:t>
      </w:r>
      <w:r w:rsidR="003C17C3" w:rsidRPr="001B3DA7">
        <w:rPr>
          <w:i/>
          <w:iCs/>
        </w:rPr>
        <w:t xml:space="preserve"> </w:t>
      </w:r>
      <w:r w:rsidR="003C17C3" w:rsidRPr="001B3DA7">
        <w:t>The inner class has configurable attributes such as:</w:t>
      </w:r>
    </w:p>
    <w:p w14:paraId="3AD466D0" w14:textId="6307A195" w:rsidR="003C17C3" w:rsidRPr="001B3DA7" w:rsidRDefault="00786625" w:rsidP="003C17C3">
      <w:pPr>
        <w:pStyle w:val="ListParagraph"/>
        <w:numPr>
          <w:ilvl w:val="0"/>
          <w:numId w:val="25"/>
        </w:numPr>
      </w:pPr>
      <w:r w:rsidRPr="001B3DA7">
        <w:t>The d</w:t>
      </w:r>
      <w:r w:rsidR="003C17C3" w:rsidRPr="001B3DA7">
        <w:t>irection of the button.</w:t>
      </w:r>
    </w:p>
    <w:p w14:paraId="23B954DC" w14:textId="31343627" w:rsidR="003C17C3" w:rsidRPr="001B3DA7" w:rsidRDefault="00786625" w:rsidP="003C17C3">
      <w:pPr>
        <w:pStyle w:val="ListParagraph"/>
        <w:numPr>
          <w:ilvl w:val="0"/>
          <w:numId w:val="25"/>
        </w:numPr>
      </w:pPr>
      <w:r w:rsidRPr="001B3DA7">
        <w:t>The a</w:t>
      </w:r>
      <w:r w:rsidR="003C17C3" w:rsidRPr="001B3DA7">
        <w:t xml:space="preserve">ction of the button defined in </w:t>
      </w:r>
      <w:r w:rsidR="003C17C3" w:rsidRPr="001B3DA7">
        <w:rPr>
          <w:i/>
          <w:iCs/>
        </w:rPr>
        <w:t>LightAction</w:t>
      </w:r>
      <w:r w:rsidR="003C17C3" w:rsidRPr="001B3DA7">
        <w:t xml:space="preserve"> enumerator.</w:t>
      </w:r>
    </w:p>
    <w:p w14:paraId="49D1895C" w14:textId="5B9FEF3A" w:rsidR="003C17C3" w:rsidRPr="001B3DA7" w:rsidRDefault="003C17C3" w:rsidP="003C17C3">
      <w:pPr>
        <w:pStyle w:val="ListParagraph"/>
        <w:numPr>
          <w:ilvl w:val="0"/>
          <w:numId w:val="25"/>
        </w:numPr>
      </w:pPr>
      <w:r w:rsidRPr="001B3DA7">
        <w:t>Frequency of the button in HZ.</w:t>
      </w:r>
    </w:p>
    <w:p w14:paraId="21A95DD6" w14:textId="1F979062" w:rsidR="003C17C3" w:rsidRPr="001B3DA7" w:rsidRDefault="003C17C3" w:rsidP="003C17C3">
      <w:pPr>
        <w:pStyle w:val="ListParagraph"/>
        <w:numPr>
          <w:ilvl w:val="0"/>
          <w:numId w:val="25"/>
        </w:numPr>
      </w:pPr>
      <w:r w:rsidRPr="001B3DA7">
        <w:t>T</w:t>
      </w:r>
      <w:r w:rsidR="00786625" w:rsidRPr="001B3DA7">
        <w:t>he t</w:t>
      </w:r>
      <w:r w:rsidRPr="001B3DA7">
        <w:t xml:space="preserve">ext </w:t>
      </w:r>
      <w:r w:rsidR="00786625" w:rsidRPr="001B3DA7">
        <w:t xml:space="preserve">where it is </w:t>
      </w:r>
      <w:r w:rsidRPr="001B3DA7">
        <w:t>written on the button.</w:t>
      </w:r>
    </w:p>
    <w:p w14:paraId="25D3EA29" w14:textId="148AC297" w:rsidR="003C17C3" w:rsidRPr="001B3DA7" w:rsidRDefault="003C17C3" w:rsidP="003C17C3">
      <w:r w:rsidRPr="001B3DA7">
        <w:t>The none configurable attributes include:</w:t>
      </w:r>
    </w:p>
    <w:p w14:paraId="63C4785B" w14:textId="2A57DD2B" w:rsidR="003C17C3" w:rsidRPr="001B3DA7" w:rsidRDefault="00786625" w:rsidP="003C17C3">
      <w:pPr>
        <w:pStyle w:val="ListParagraph"/>
        <w:numPr>
          <w:ilvl w:val="0"/>
          <w:numId w:val="26"/>
        </w:numPr>
      </w:pPr>
      <w:r w:rsidRPr="001B3DA7">
        <w:lastRenderedPageBreak/>
        <w:t xml:space="preserve">The </w:t>
      </w:r>
      <w:r w:rsidR="003C17C3" w:rsidRPr="001B3DA7">
        <w:t>delta time between each update is called.</w:t>
      </w:r>
    </w:p>
    <w:p w14:paraId="07D17943" w14:textId="6CAFDA74" w:rsidR="003C17C3" w:rsidRPr="001B3DA7" w:rsidRDefault="003C17C3" w:rsidP="003C17C3">
      <w:pPr>
        <w:pStyle w:val="ListParagraph"/>
        <w:numPr>
          <w:ilvl w:val="0"/>
          <w:numId w:val="26"/>
        </w:numPr>
      </w:pPr>
      <w:r w:rsidRPr="001B3DA7">
        <w:t>Current frame count.</w:t>
      </w:r>
    </w:p>
    <w:p w14:paraId="0C38BCC0" w14:textId="5356BC3B" w:rsidR="003C17C3" w:rsidRPr="001B3DA7" w:rsidRDefault="003C17C3" w:rsidP="003C17C3">
      <w:pPr>
        <w:pStyle w:val="ListParagraph"/>
        <w:numPr>
          <w:ilvl w:val="0"/>
          <w:numId w:val="26"/>
        </w:numPr>
      </w:pPr>
      <w:r w:rsidRPr="001B3DA7">
        <w:t>The Button object.</w:t>
      </w:r>
    </w:p>
    <w:p w14:paraId="417FFA93" w14:textId="4CFB34F7" w:rsidR="003C17C3" w:rsidRPr="001B3DA7" w:rsidRDefault="003C17C3" w:rsidP="003C17C3">
      <w:r w:rsidRPr="001B3DA7">
        <w:t>The button configuration is set to be completely dynamic and user</w:t>
      </w:r>
      <w:r w:rsidR="00786625" w:rsidRPr="001B3DA7">
        <w:t>-</w:t>
      </w:r>
      <w:r w:rsidRPr="001B3DA7">
        <w:t xml:space="preserve">friendly in the editor where up to four buttons can be added and can be fully customised. This extend of flexibility is made by serializing the </w:t>
      </w:r>
      <w:r w:rsidRPr="001B3DA7">
        <w:rPr>
          <w:i/>
          <w:iCs/>
        </w:rPr>
        <w:t>buttonconfig</w:t>
      </w:r>
      <w:r w:rsidRPr="001B3DA7">
        <w:t xml:space="preserve"> class.</w:t>
      </w:r>
    </w:p>
    <w:p w14:paraId="47FBB98D" w14:textId="4E0F0974" w:rsidR="003C17C3" w:rsidRPr="001B3DA7" w:rsidRDefault="003C17C3" w:rsidP="003C17C3">
      <w:r w:rsidRPr="001B3DA7">
        <w:t>As shown in Figure 30, the button list size is set to three</w:t>
      </w:r>
      <w:r w:rsidR="00786625" w:rsidRPr="001B3DA7">
        <w:t>. T</w:t>
      </w:r>
      <w:r w:rsidRPr="001B3DA7">
        <w:t>herefore, three elements 0,1 and 2 is appeared to be customised by the user.</w:t>
      </w:r>
    </w:p>
    <w:p w14:paraId="502E9E38" w14:textId="77777777" w:rsidR="003C17C3" w:rsidRPr="001B3DA7" w:rsidRDefault="003C17C3" w:rsidP="003C17C3">
      <w:pPr>
        <w:keepNext/>
      </w:pPr>
      <w:r w:rsidRPr="001B3DA7">
        <w:rPr>
          <w:noProof/>
          <w:lang w:eastAsia="en-GB"/>
        </w:rPr>
        <w:drawing>
          <wp:inline distT="0" distB="0" distL="0" distR="0" wp14:anchorId="39692A8C" wp14:editId="7DB183BF">
            <wp:extent cx="5934710" cy="3450590"/>
            <wp:effectExtent l="228600" t="228600" r="237490" b="226060"/>
            <wp:docPr id="31" name="Picture 31" descr="C:\Users\Mahrad\Desktop\2bb340ae69cb199d797bf1660353518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ahrad\Desktop\2bb340ae69cb199d797bf1660353518d.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34710" cy="3450590"/>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p>
    <w:p w14:paraId="663130C4" w14:textId="1AF3A272" w:rsidR="003C17C3" w:rsidRPr="001B3DA7" w:rsidRDefault="003C17C3" w:rsidP="003C17C3">
      <w:pPr>
        <w:pStyle w:val="Caption"/>
      </w:pPr>
      <w:bookmarkStart w:id="186" w:name="_Toc17669625"/>
      <w:bookmarkStart w:id="187" w:name="_Toc17752033"/>
      <w:r w:rsidRPr="001B3DA7">
        <w:t xml:space="preserve">Figure </w:t>
      </w:r>
      <w:r w:rsidR="00382580">
        <w:fldChar w:fldCharType="begin"/>
      </w:r>
      <w:r w:rsidR="00382580">
        <w:instrText xml:space="preserve"> SEQ Figure \* ARABIC </w:instrText>
      </w:r>
      <w:r w:rsidR="00382580">
        <w:fldChar w:fldCharType="separate"/>
      </w:r>
      <w:r w:rsidR="00382580">
        <w:rPr>
          <w:noProof/>
        </w:rPr>
        <w:t>30</w:t>
      </w:r>
      <w:r w:rsidR="00382580">
        <w:rPr>
          <w:noProof/>
        </w:rPr>
        <w:fldChar w:fldCharType="end"/>
      </w:r>
      <w:r w:rsidRPr="001B3DA7">
        <w:t xml:space="preserve"> Button configuration in the unity editor.</w:t>
      </w:r>
      <w:bookmarkEnd w:id="186"/>
      <w:bookmarkEnd w:id="187"/>
    </w:p>
    <w:p w14:paraId="4D06DF3C" w14:textId="2EBD72C7" w:rsidR="003C17C3" w:rsidRPr="001B3DA7" w:rsidRDefault="003F5F5E" w:rsidP="003C17C3">
      <w:r w:rsidRPr="001B3DA7">
        <w:t>At the start of running the program, objects from Utilities, Experiment</w:t>
      </w:r>
      <w:r w:rsidR="00786625" w:rsidRPr="001B3DA7">
        <w:t>,</w:t>
      </w:r>
      <w:r w:rsidRPr="001B3DA7">
        <w:t xml:space="preserve"> and CanvasScript will be initialised. An option for Java integration is made by running the jar </w:t>
      </w:r>
      <w:r w:rsidR="005A623C" w:rsidRPr="001B3DA7">
        <w:t>art</w:t>
      </w:r>
      <w:r w:rsidR="00075247">
        <w:t>i</w:t>
      </w:r>
      <w:r w:rsidR="005A623C" w:rsidRPr="001B3DA7">
        <w:t>fact</w:t>
      </w:r>
      <w:r w:rsidRPr="001B3DA7">
        <w:t xml:space="preserve"> file of the Flasher java which can be used in replacing the stimulus implemented in the unity. A list of buttons will be initialised from the elements mentioned in Figure 30 and uses the CanvasScript object to instantiate new buttons. The program will not allow the buttons to appear or flash if the player does not face the dedicated furniture. After the player faces the furniture, the program will run the </w:t>
      </w:r>
      <w:r w:rsidRPr="001B3DA7">
        <w:rPr>
          <w:i/>
          <w:iCs/>
        </w:rPr>
        <w:t>buttons_change_color</w:t>
      </w:r>
      <w:r w:rsidRPr="001B3DA7">
        <w:t xml:space="preserve"> method.</w:t>
      </w:r>
    </w:p>
    <w:p w14:paraId="2E50CC58" w14:textId="77777777" w:rsidR="00612ABD" w:rsidRPr="001B3DA7" w:rsidRDefault="00612ABD" w:rsidP="00612ABD">
      <w:pPr>
        <w:keepNext/>
      </w:pPr>
      <w:r w:rsidRPr="001B3DA7">
        <w:rPr>
          <w:noProof/>
          <w:lang w:eastAsia="en-GB"/>
        </w:rPr>
        <w:lastRenderedPageBreak/>
        <w:drawing>
          <wp:inline distT="0" distB="0" distL="0" distR="0" wp14:anchorId="55EA9035" wp14:editId="2BE4E359">
            <wp:extent cx="5680494" cy="4012692"/>
            <wp:effectExtent l="228600" t="228600" r="225425" b="235585"/>
            <wp:docPr id="32" name="Picture 32" descr="C:\Users\Mahrad\Desktop\d6085e5ce769277fa1b8b4c21f95e7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ahrad\Desktop\d6085e5ce769277fa1b8b4c21f95e7be.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81036" cy="4013075"/>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p>
    <w:p w14:paraId="3DB927E6" w14:textId="6C282337" w:rsidR="00612ABD" w:rsidRPr="001B3DA7" w:rsidRDefault="00612ABD" w:rsidP="00612ABD">
      <w:pPr>
        <w:pStyle w:val="Caption"/>
      </w:pPr>
      <w:bookmarkStart w:id="188" w:name="_Toc17669626"/>
      <w:bookmarkStart w:id="189" w:name="_Toc17752034"/>
      <w:r w:rsidRPr="001B3DA7">
        <w:t xml:space="preserve">Figure </w:t>
      </w:r>
      <w:r w:rsidR="00382580">
        <w:fldChar w:fldCharType="begin"/>
      </w:r>
      <w:r w:rsidR="00382580">
        <w:instrText xml:space="preserve"> SEQ Figure \* ARABIC </w:instrText>
      </w:r>
      <w:r w:rsidR="00382580">
        <w:fldChar w:fldCharType="separate"/>
      </w:r>
      <w:r w:rsidR="00382580">
        <w:rPr>
          <w:noProof/>
        </w:rPr>
        <w:t>31</w:t>
      </w:r>
      <w:r w:rsidR="00382580">
        <w:rPr>
          <w:noProof/>
        </w:rPr>
        <w:fldChar w:fldCharType="end"/>
      </w:r>
      <w:r w:rsidRPr="001B3DA7">
        <w:t xml:space="preserve"> buttons_change_color method defined in the Hover_UI class</w:t>
      </w:r>
      <w:bookmarkEnd w:id="188"/>
      <w:bookmarkEnd w:id="189"/>
    </w:p>
    <w:p w14:paraId="5807105C" w14:textId="736DE580" w:rsidR="003F5F5E" w:rsidRPr="001B3DA7" w:rsidRDefault="003F5F5E" w:rsidP="003C17C3">
      <w:r w:rsidRPr="001B3DA7">
        <w:t>As shown in Figure 31, the program will first enable each button to appear in the scene</w:t>
      </w:r>
      <w:r w:rsidR="00786625" w:rsidRPr="001B3DA7">
        <w:t>;</w:t>
      </w:r>
      <w:r w:rsidRPr="001B3DA7">
        <w:t xml:space="preserve"> each button</w:t>
      </w:r>
      <w:r w:rsidR="00612ABD" w:rsidRPr="001B3DA7">
        <w:t>’s text is separately fading in to appear. Then the distance of the button</w:t>
      </w:r>
      <w:r w:rsidR="00786625" w:rsidRPr="001B3DA7">
        <w:t>'</w:t>
      </w:r>
      <w:r w:rsidR="00612ABD" w:rsidRPr="001B3DA7">
        <w:t xml:space="preserve">s original position is with their current position is calculated and compared with the distance entered for them, this will push the buttons to move towards a direction away from each other and appear in a smooth animation. An example </w:t>
      </w:r>
      <w:r w:rsidR="00786625" w:rsidRPr="001B3DA7">
        <w:t>of</w:t>
      </w:r>
      <w:r w:rsidR="00612ABD" w:rsidRPr="001B3DA7">
        <w:t xml:space="preserve"> this animation is illustrated in Figure 32.</w:t>
      </w:r>
    </w:p>
    <w:p w14:paraId="6B8DFB06" w14:textId="77777777" w:rsidR="009A7535" w:rsidRPr="001B3DA7" w:rsidRDefault="009A7535" w:rsidP="009A7535">
      <w:pPr>
        <w:keepNext/>
      </w:pPr>
      <w:r w:rsidRPr="001B3DA7">
        <w:rPr>
          <w:noProof/>
          <w:lang w:eastAsia="en-GB"/>
        </w:rPr>
        <w:lastRenderedPageBreak/>
        <w:drawing>
          <wp:inline distT="0" distB="0" distL="0" distR="0" wp14:anchorId="5BF19E72" wp14:editId="17A3BDD6">
            <wp:extent cx="4389205" cy="2122098"/>
            <wp:effectExtent l="228600" t="228600" r="220980" b="221615"/>
            <wp:docPr id="33" name="Picture 33" descr="C:\Users\Mahrad\Downloads\Untitled Diagram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ahrad\Downloads\Untitled Diagram (4).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433798" cy="2143658"/>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p>
    <w:p w14:paraId="2329F582" w14:textId="3F2DCF6C" w:rsidR="00612ABD" w:rsidRPr="001B3DA7" w:rsidRDefault="009A7535" w:rsidP="009A7535">
      <w:pPr>
        <w:pStyle w:val="Caption"/>
      </w:pPr>
      <w:bookmarkStart w:id="190" w:name="_Toc17669627"/>
      <w:bookmarkStart w:id="191" w:name="_Toc17752035"/>
      <w:r w:rsidRPr="001B3DA7">
        <w:t xml:space="preserve">Figure </w:t>
      </w:r>
      <w:r w:rsidR="00382580">
        <w:fldChar w:fldCharType="begin"/>
      </w:r>
      <w:r w:rsidR="00382580">
        <w:instrText xml:space="preserve"> SEQ Figure \* ARABIC </w:instrText>
      </w:r>
      <w:r w:rsidR="00382580">
        <w:fldChar w:fldCharType="separate"/>
      </w:r>
      <w:r w:rsidR="00382580">
        <w:rPr>
          <w:noProof/>
        </w:rPr>
        <w:t>32</w:t>
      </w:r>
      <w:r w:rsidR="00382580">
        <w:rPr>
          <w:noProof/>
        </w:rPr>
        <w:fldChar w:fldCharType="end"/>
      </w:r>
      <w:r w:rsidRPr="001B3DA7">
        <w:t xml:space="preserve"> button placement after each reached the maximum distance away from the original position.</w:t>
      </w:r>
      <w:bookmarkEnd w:id="190"/>
      <w:bookmarkEnd w:id="191"/>
    </w:p>
    <w:p w14:paraId="2F90E31A" w14:textId="5C522A7E" w:rsidR="009A7535" w:rsidRPr="001B3DA7" w:rsidRDefault="00D74AE3" w:rsidP="009A7535">
      <w:r w:rsidRPr="001B3DA7">
        <w:t>Three different flickering method</w:t>
      </w:r>
      <w:r w:rsidR="00786625" w:rsidRPr="001B3DA7">
        <w:t>s</w:t>
      </w:r>
      <w:r w:rsidRPr="001B3DA7">
        <w:t xml:space="preserve"> w</w:t>
      </w:r>
      <w:r w:rsidR="00786625" w:rsidRPr="001B3DA7">
        <w:t>ere</w:t>
      </w:r>
      <w:r w:rsidRPr="001B3DA7">
        <w:t xml:space="preserve"> tested</w:t>
      </w:r>
      <w:r w:rsidR="00786625" w:rsidRPr="001B3DA7">
        <w:t>,</w:t>
      </w:r>
      <w:r w:rsidRPr="001B3DA7">
        <w:t xml:space="preserve"> and the best one was chosen; these methods can be listed:</w:t>
      </w:r>
    </w:p>
    <w:p w14:paraId="34413504" w14:textId="33BA5B05" w:rsidR="00D74AE3" w:rsidRPr="001B3DA7" w:rsidRDefault="00D74AE3" w:rsidP="00D74AE3">
      <w:pPr>
        <w:pStyle w:val="ListParagraph"/>
        <w:numPr>
          <w:ilvl w:val="0"/>
          <w:numId w:val="27"/>
        </w:numPr>
      </w:pPr>
      <w:r w:rsidRPr="001B3DA7">
        <w:t>Frame-based flickering.</w:t>
      </w:r>
    </w:p>
    <w:p w14:paraId="3F2619D8" w14:textId="01CAFF48" w:rsidR="00D74AE3" w:rsidRPr="001B3DA7" w:rsidRDefault="00D74AE3" w:rsidP="00D74AE3">
      <w:pPr>
        <w:pStyle w:val="ListParagraph"/>
        <w:numPr>
          <w:ilvl w:val="0"/>
          <w:numId w:val="27"/>
        </w:numPr>
      </w:pPr>
      <w:r w:rsidRPr="001B3DA7">
        <w:t xml:space="preserve">Time-based flickering. </w:t>
      </w:r>
    </w:p>
    <w:p w14:paraId="69F45F4C" w14:textId="0696B19B" w:rsidR="00D74AE3" w:rsidRPr="001B3DA7" w:rsidRDefault="00D74AE3" w:rsidP="00D74AE3">
      <w:pPr>
        <w:pStyle w:val="ListParagraph"/>
        <w:numPr>
          <w:ilvl w:val="0"/>
          <w:numId w:val="27"/>
        </w:numPr>
      </w:pPr>
      <w:r w:rsidRPr="001B3DA7">
        <w:t>Java-Integrated flickering.</w:t>
      </w:r>
    </w:p>
    <w:p w14:paraId="5E284499" w14:textId="34E907BF" w:rsidR="00F62D22" w:rsidRPr="001B3DA7" w:rsidRDefault="00F62D22" w:rsidP="00F62D22">
      <w:r w:rsidRPr="001B3DA7">
        <w:t>Frame-based flickering</w:t>
      </w:r>
      <w:r w:rsidR="00625E74" w:rsidRPr="001B3DA7">
        <w:t xml:space="preserve"> is implemented in</w:t>
      </w:r>
      <w:r w:rsidR="00625E74" w:rsidRPr="001B3DA7">
        <w:rPr>
          <w:i/>
          <w:iCs/>
        </w:rPr>
        <w:t xml:space="preserve"> </w:t>
      </w:r>
      <w:r w:rsidR="00786625" w:rsidRPr="001B3DA7">
        <w:t>the</w:t>
      </w:r>
      <w:r w:rsidR="00786625" w:rsidRPr="001B3DA7">
        <w:rPr>
          <w:i/>
          <w:iCs/>
        </w:rPr>
        <w:t xml:space="preserve"> </w:t>
      </w:r>
      <w:r w:rsidR="00625E74" w:rsidRPr="001B3DA7">
        <w:rPr>
          <w:i/>
          <w:iCs/>
        </w:rPr>
        <w:t>button_flash_fixed</w:t>
      </w:r>
      <w:r w:rsidR="00625E74" w:rsidRPr="001B3DA7">
        <w:t xml:space="preserve"> method. The method is illustrated in Figure 33. The method uses the current frame count and compares it with </w:t>
      </w:r>
      <m:oMath>
        <m:f>
          <m:fPr>
            <m:ctrlPr>
              <w:rPr>
                <w:rFonts w:ascii="Cambria Math" w:hAnsi="Cambria Math"/>
                <w:i/>
              </w:rPr>
            </m:ctrlPr>
          </m:fPr>
          <m:num>
            <m:r>
              <w:rPr>
                <w:rFonts w:ascii="Cambria Math" w:hAnsi="Cambria Math"/>
              </w:rPr>
              <m:t>1</m:t>
            </m:r>
          </m:num>
          <m:den>
            <m:r>
              <w:rPr>
                <w:rFonts w:ascii="Cambria Math" w:hAnsi="Cambria Math"/>
              </w:rPr>
              <m:t>Frequency of the button</m:t>
            </m:r>
          </m:den>
        </m:f>
      </m:oMath>
      <w:r w:rsidR="00625E74" w:rsidRPr="001B3DA7">
        <w:t xml:space="preserve">. If </w:t>
      </w:r>
      <w:r w:rsidR="00075247">
        <w:t xml:space="preserve">the </w:t>
      </w:r>
      <w:r w:rsidR="00625E74" w:rsidRPr="001B3DA7">
        <w:t xml:space="preserve">current frame is </w:t>
      </w:r>
      <w:r w:rsidR="00B641D3">
        <w:t>larger</w:t>
      </w:r>
      <w:r w:rsidR="00625E74" w:rsidRPr="001B3DA7">
        <w:t xml:space="preserve"> or equal to the one over frequency of the button, then it will turn disable or activate the button to disappear or appear respectively.</w:t>
      </w:r>
    </w:p>
    <w:p w14:paraId="07876DA2" w14:textId="77777777" w:rsidR="00625E74" w:rsidRPr="001B3DA7" w:rsidRDefault="00625E74" w:rsidP="00625E74">
      <w:pPr>
        <w:keepNext/>
      </w:pPr>
      <w:r w:rsidRPr="001B3DA7">
        <w:rPr>
          <w:noProof/>
          <w:lang w:eastAsia="en-GB"/>
        </w:rPr>
        <w:drawing>
          <wp:inline distT="0" distB="0" distL="0" distR="0" wp14:anchorId="3AB9C2C9" wp14:editId="3406DE4D">
            <wp:extent cx="3648710" cy="2001520"/>
            <wp:effectExtent l="228600" t="228600" r="237490" b="227330"/>
            <wp:docPr id="34" name="Picture 34" descr="C:\Users\Mahrad\Desktop\c8ce361699cb6dc74d19bb73cd88e3b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Mahrad\Desktop\c8ce361699cb6dc74d19bb73cd88e3b0.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648710" cy="2001520"/>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p>
    <w:p w14:paraId="512C8E1E" w14:textId="39B9A4CB" w:rsidR="00625E74" w:rsidRPr="001B3DA7" w:rsidRDefault="00625E74" w:rsidP="00625E74">
      <w:pPr>
        <w:pStyle w:val="Caption"/>
      </w:pPr>
      <w:bookmarkStart w:id="192" w:name="_Toc17669628"/>
      <w:bookmarkStart w:id="193" w:name="_Toc17752036"/>
      <w:r w:rsidRPr="001B3DA7">
        <w:t xml:space="preserve">Figure </w:t>
      </w:r>
      <w:r w:rsidR="00382580">
        <w:fldChar w:fldCharType="begin"/>
      </w:r>
      <w:r w:rsidR="00382580">
        <w:instrText xml:space="preserve"> SEQ Figure \* ARABIC </w:instrText>
      </w:r>
      <w:r w:rsidR="00382580">
        <w:fldChar w:fldCharType="separate"/>
      </w:r>
      <w:r w:rsidR="00382580">
        <w:rPr>
          <w:noProof/>
        </w:rPr>
        <w:t>33</w:t>
      </w:r>
      <w:r w:rsidR="00382580">
        <w:rPr>
          <w:noProof/>
        </w:rPr>
        <w:fldChar w:fldCharType="end"/>
      </w:r>
      <w:r w:rsidRPr="001B3DA7">
        <w:t xml:space="preserve"> Frame-based flickering using </w:t>
      </w:r>
      <w:r w:rsidR="00786625" w:rsidRPr="001B3DA7">
        <w:t xml:space="preserve">the </w:t>
      </w:r>
      <w:r w:rsidRPr="001B3DA7">
        <w:t xml:space="preserve">frame to make apply </w:t>
      </w:r>
      <w:r w:rsidR="00786625" w:rsidRPr="001B3DA7">
        <w:t xml:space="preserve">the </w:t>
      </w:r>
      <w:r w:rsidRPr="001B3DA7">
        <w:t>flickering effect.</w:t>
      </w:r>
      <w:bookmarkEnd w:id="192"/>
      <w:bookmarkEnd w:id="193"/>
    </w:p>
    <w:p w14:paraId="6B19C7B8" w14:textId="695145A1" w:rsidR="004272B7" w:rsidRPr="001B3DA7" w:rsidRDefault="00625E74" w:rsidP="004272B7">
      <w:r w:rsidRPr="001B3DA7">
        <w:lastRenderedPageBreak/>
        <w:t xml:space="preserve">Time-based flickering is implemented in </w:t>
      </w:r>
      <w:r w:rsidR="00786625" w:rsidRPr="001B3DA7">
        <w:t xml:space="preserve">the </w:t>
      </w:r>
      <w:r w:rsidRPr="001B3DA7">
        <w:rPr>
          <w:i/>
          <w:iCs/>
        </w:rPr>
        <w:t>button_flash_based_on_time</w:t>
      </w:r>
      <w:r w:rsidRPr="001B3DA7">
        <w:t xml:space="preserve"> method</w:t>
      </w:r>
      <w:r w:rsidR="00786625" w:rsidRPr="001B3DA7">
        <w:t>,</w:t>
      </w:r>
      <w:r w:rsidRPr="001B3DA7">
        <w:t xml:space="preserve"> </w:t>
      </w:r>
      <w:r w:rsidR="00C110C9">
        <w:t>as</w:t>
      </w:r>
      <w:r w:rsidRPr="001B3DA7">
        <w:t xml:space="preserve"> shown in Figure 34.</w:t>
      </w:r>
      <w:r w:rsidR="004272B7" w:rsidRPr="001B3DA7">
        <w:t xml:space="preserve"> It calculates the next time to</w:t>
      </w:r>
      <w:r w:rsidR="00786625" w:rsidRPr="001B3DA7">
        <w:t xml:space="preserve"> flicker</w:t>
      </w:r>
      <w:r w:rsidR="004272B7" w:rsidRPr="001B3DA7">
        <w:t xml:space="preserve"> by dividing one over flash rate times the delta time. It will apply </w:t>
      </w:r>
      <w:r w:rsidR="00075247">
        <w:t xml:space="preserve">the </w:t>
      </w:r>
      <w:r w:rsidR="004272B7" w:rsidRPr="001B3DA7">
        <w:t>flickering effect based on the next calculated time.</w:t>
      </w:r>
    </w:p>
    <w:p w14:paraId="39161564" w14:textId="77777777" w:rsidR="004272B7" w:rsidRPr="001B3DA7" w:rsidRDefault="004272B7" w:rsidP="004272B7">
      <w:pPr>
        <w:keepNext/>
      </w:pPr>
      <w:r w:rsidRPr="001B3DA7">
        <w:rPr>
          <w:noProof/>
          <w:lang w:eastAsia="en-GB"/>
        </w:rPr>
        <w:drawing>
          <wp:inline distT="0" distB="0" distL="0" distR="0" wp14:anchorId="6E3245E1" wp14:editId="4957B257">
            <wp:extent cx="4287520" cy="2312035"/>
            <wp:effectExtent l="228600" t="228600" r="227330" b="221615"/>
            <wp:docPr id="35" name="Picture 35" descr="C:\Users\Mahrad\Desktop\2de9431f0b61fd5aacb6750fb88b8a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Mahrad\Desktop\2de9431f0b61fd5aacb6750fb88b8a10.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287520" cy="2312035"/>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p>
    <w:p w14:paraId="7983A7A1" w14:textId="0DCC931B" w:rsidR="004272B7" w:rsidRPr="001B3DA7" w:rsidRDefault="004272B7" w:rsidP="004272B7">
      <w:pPr>
        <w:pStyle w:val="Caption"/>
      </w:pPr>
      <w:bookmarkStart w:id="194" w:name="_Toc17669629"/>
      <w:bookmarkStart w:id="195" w:name="_Toc17752037"/>
      <w:r w:rsidRPr="001B3DA7">
        <w:t xml:space="preserve">Figure </w:t>
      </w:r>
      <w:r w:rsidR="00382580">
        <w:fldChar w:fldCharType="begin"/>
      </w:r>
      <w:r w:rsidR="00382580">
        <w:instrText xml:space="preserve"> SEQ Figure \* ARABIC </w:instrText>
      </w:r>
      <w:r w:rsidR="00382580">
        <w:fldChar w:fldCharType="separate"/>
      </w:r>
      <w:r w:rsidR="00382580">
        <w:rPr>
          <w:noProof/>
        </w:rPr>
        <w:t>34</w:t>
      </w:r>
      <w:r w:rsidR="00382580">
        <w:rPr>
          <w:noProof/>
        </w:rPr>
        <w:fldChar w:fldCharType="end"/>
      </w:r>
      <w:r w:rsidRPr="001B3DA7">
        <w:t xml:space="preserve"> time-based flickering method</w:t>
      </w:r>
      <w:bookmarkEnd w:id="194"/>
      <w:bookmarkEnd w:id="195"/>
    </w:p>
    <w:p w14:paraId="75346BCB" w14:textId="6A3BD1FA" w:rsidR="00D74AE3" w:rsidRPr="001B3DA7" w:rsidRDefault="00D74AE3" w:rsidP="00D74AE3">
      <w:r w:rsidRPr="001B3DA7">
        <w:t>For each method time and the flicker</w:t>
      </w:r>
      <w:r w:rsidR="00786625" w:rsidRPr="001B3DA7">
        <w:t>,</w:t>
      </w:r>
      <w:r w:rsidRPr="001B3DA7">
        <w:t xml:space="preserve"> </w:t>
      </w:r>
      <w:r w:rsidR="00786625" w:rsidRPr="001B3DA7">
        <w:t xml:space="preserve">the </w:t>
      </w:r>
      <w:r w:rsidRPr="001B3DA7">
        <w:t xml:space="preserve">action moment is recorded and analysed </w:t>
      </w:r>
      <w:r w:rsidR="00A0061C" w:rsidRPr="001B3DA7">
        <w:t xml:space="preserve">by a helper </w:t>
      </w:r>
      <w:r w:rsidR="00A0061C" w:rsidRPr="001B3DA7">
        <w:rPr>
          <w:i/>
          <w:iCs/>
        </w:rPr>
        <w:t>Kodatriser</w:t>
      </w:r>
      <w:r w:rsidR="00A0061C" w:rsidRPr="001B3DA7">
        <w:t xml:space="preserve"> python script. The script will plot graphs where it will show the </w:t>
      </w:r>
      <w:r w:rsidR="00F62D22" w:rsidRPr="001B3DA7">
        <w:t>stability</w:t>
      </w:r>
      <w:r w:rsidR="00A0061C" w:rsidRPr="001B3DA7">
        <w:t xml:space="preserve"> of </w:t>
      </w:r>
      <w:r w:rsidR="00F62D22" w:rsidRPr="001B3DA7">
        <w:t>the method.</w:t>
      </w:r>
    </w:p>
    <w:p w14:paraId="73F71056" w14:textId="3CB20A7A" w:rsidR="00F62D22" w:rsidRPr="001B3DA7" w:rsidRDefault="00F62D22" w:rsidP="00D74AE3">
      <w:r w:rsidRPr="001B3DA7">
        <w:t>After testing, the Frame-based flickering had superior result</w:t>
      </w:r>
      <w:r w:rsidR="00786625" w:rsidRPr="001B3DA7">
        <w:t>s</w:t>
      </w:r>
      <w:r w:rsidRPr="001B3DA7">
        <w:t xml:space="preserve"> t</w:t>
      </w:r>
      <w:r w:rsidR="00D23E3D">
        <w:t>o</w:t>
      </w:r>
      <w:r w:rsidRPr="001B3DA7">
        <w:t xml:space="preserve"> time-based flickering and java integrated flickering.</w:t>
      </w:r>
      <w:r w:rsidR="004272B7" w:rsidRPr="001B3DA7">
        <w:t xml:space="preserve"> Therefore, it will be used in the experiment.</w:t>
      </w:r>
      <w:r w:rsidR="00435D40" w:rsidRPr="001B3DA7">
        <w:t xml:space="preserve"> According to Figure 35, there are some very small unbalanced loadings in Java-based flickering</w:t>
      </w:r>
      <w:r w:rsidR="00075247">
        <w:t>,</w:t>
      </w:r>
      <w:r w:rsidR="00435D40" w:rsidRPr="001B3DA7">
        <w:t xml:space="preserve"> which may disrupt the pattern. </w:t>
      </w:r>
      <w:r w:rsidR="008E4344">
        <w:t>Furthermore</w:t>
      </w:r>
      <w:r w:rsidR="00435D40" w:rsidRPr="001B3DA7">
        <w:t>, the Time-based flickering had the poorest performance where it could</w:t>
      </w:r>
      <w:r w:rsidR="004F0FB0">
        <w:t xml:space="preserve"> not</w:t>
      </w:r>
      <w:r w:rsidR="00435D40" w:rsidRPr="001B3DA7">
        <w:t xml:space="preserve"> stabilise after </w:t>
      </w:r>
      <w:r w:rsidR="00506558">
        <w:t xml:space="preserve">the </w:t>
      </w:r>
      <w:r w:rsidR="00435D40" w:rsidRPr="001B3DA7">
        <w:t>8</w:t>
      </w:r>
      <w:r w:rsidR="00435D40" w:rsidRPr="001B3DA7">
        <w:rPr>
          <w:vertAlign w:val="superscript"/>
        </w:rPr>
        <w:t>th</w:t>
      </w:r>
      <w:r w:rsidR="00435D40" w:rsidRPr="001B3DA7">
        <w:t xml:space="preserve"> step. This </w:t>
      </w:r>
      <w:r w:rsidR="00075247">
        <w:t xml:space="preserve">method </w:t>
      </w:r>
      <w:r w:rsidR="00435D40" w:rsidRPr="001B3DA7">
        <w:t>may be caused by the Unity update function where it only updates one frame at a time.</w:t>
      </w:r>
    </w:p>
    <w:p w14:paraId="3924505D" w14:textId="77777777" w:rsidR="004272B7" w:rsidRPr="001B3DA7" w:rsidRDefault="004272B7" w:rsidP="004272B7">
      <w:pPr>
        <w:keepNext/>
      </w:pPr>
      <w:r w:rsidRPr="001B3DA7">
        <w:rPr>
          <w:noProof/>
          <w:lang w:eastAsia="en-GB"/>
        </w:rPr>
        <w:lastRenderedPageBreak/>
        <w:drawing>
          <wp:inline distT="0" distB="0" distL="0" distR="0" wp14:anchorId="027504C2" wp14:editId="5E443E39">
            <wp:extent cx="4572000" cy="2743200"/>
            <wp:effectExtent l="0" t="0" r="0" b="0"/>
            <wp:docPr id="36" name="Chart 36">
              <a:extLst xmlns:a="http://schemas.openxmlformats.org/drawingml/2006/main">
                <a:ext uri="{FF2B5EF4-FFF2-40B4-BE49-F238E27FC236}">
                  <a16:creationId xmlns:a16="http://schemas.microsoft.com/office/drawing/2014/main" id="{25D0A22A-93F8-4921-A53B-67EE86CB545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1750E04C" w14:textId="765EA61B" w:rsidR="00435D40" w:rsidRPr="001B3DA7" w:rsidRDefault="004272B7" w:rsidP="00435D40">
      <w:pPr>
        <w:pStyle w:val="Caption"/>
      </w:pPr>
      <w:bookmarkStart w:id="196" w:name="_Toc17669630"/>
      <w:bookmarkStart w:id="197" w:name="_Toc17752038"/>
      <w:r w:rsidRPr="001B3DA7">
        <w:t xml:space="preserve">Figure </w:t>
      </w:r>
      <w:r w:rsidR="00382580">
        <w:fldChar w:fldCharType="begin"/>
      </w:r>
      <w:r w:rsidR="00382580">
        <w:instrText xml:space="preserve"> SEQ Figure \* ARABIC </w:instrText>
      </w:r>
      <w:r w:rsidR="00382580">
        <w:fldChar w:fldCharType="separate"/>
      </w:r>
      <w:r w:rsidR="00382580">
        <w:rPr>
          <w:noProof/>
        </w:rPr>
        <w:t>35</w:t>
      </w:r>
      <w:r w:rsidR="00382580">
        <w:rPr>
          <w:noProof/>
        </w:rPr>
        <w:fldChar w:fldCharType="end"/>
      </w:r>
      <w:r w:rsidRPr="001B3DA7">
        <w:t xml:space="preserve"> frame-based, java</w:t>
      </w:r>
      <w:r w:rsidR="00786625" w:rsidRPr="001B3DA7">
        <w:t>,</w:t>
      </w:r>
      <w:r w:rsidRPr="001B3DA7">
        <w:t xml:space="preserve"> and time-based flickering are analysed by the python script</w:t>
      </w:r>
      <w:bookmarkEnd w:id="196"/>
      <w:bookmarkEnd w:id="197"/>
    </w:p>
    <w:p w14:paraId="105E5344" w14:textId="0779ADEB" w:rsidR="00435D40" w:rsidRPr="001B3DA7" w:rsidRDefault="00435D40" w:rsidP="00435D40">
      <w:r w:rsidRPr="001B3DA7">
        <w:t xml:space="preserve">Buttons will stop flickering by the method </w:t>
      </w:r>
      <w:r w:rsidRPr="001B3DA7">
        <w:rPr>
          <w:i/>
          <w:iCs/>
        </w:rPr>
        <w:t>dontflash</w:t>
      </w:r>
      <w:r w:rsidR="00786625" w:rsidRPr="001B3DA7">
        <w:t>;</w:t>
      </w:r>
      <w:r w:rsidRPr="001B3DA7">
        <w:t xml:space="preserve"> this method will crossfade the alpha value of the image to 0 within the specified fade time and uses </w:t>
      </w:r>
      <w:r w:rsidRPr="00075247">
        <w:rPr>
          <w:i/>
          <w:iCs/>
        </w:rPr>
        <w:t>Color.Lerp</w:t>
      </w:r>
      <w:r w:rsidRPr="001B3DA7">
        <w:t xml:space="preserve"> function to fade out the text on the button too.</w:t>
      </w:r>
      <w:r w:rsidR="007573AE" w:rsidRPr="001B3DA7">
        <w:t xml:space="preserve"> The </w:t>
      </w:r>
      <w:r w:rsidR="007573AE" w:rsidRPr="001B3DA7">
        <w:rPr>
          <w:i/>
          <w:iCs/>
        </w:rPr>
        <w:t>dontflash</w:t>
      </w:r>
      <w:r w:rsidR="007573AE" w:rsidRPr="001B3DA7">
        <w:t xml:space="preserve"> method will also move the buttons to the original position while fading out.</w:t>
      </w:r>
    </w:p>
    <w:p w14:paraId="228378D2" w14:textId="7E9E2475" w:rsidR="007573AE" w:rsidRPr="001B3DA7" w:rsidRDefault="007573AE" w:rsidP="00435D40">
      <w:r w:rsidRPr="001B3DA7">
        <w:t xml:space="preserve">The buttons are moved back using </w:t>
      </w:r>
      <w:r w:rsidR="00786625" w:rsidRPr="001B3DA7">
        <w:t xml:space="preserve">the </w:t>
      </w:r>
      <w:r w:rsidRPr="001B3DA7">
        <w:rPr>
          <w:i/>
          <w:iCs/>
        </w:rPr>
        <w:t xml:space="preserve">move </w:t>
      </w:r>
      <w:r w:rsidRPr="001B3DA7">
        <w:t xml:space="preserve">method as shown in Figure 36. The function will take the Button object and the duration taken for it to move back to </w:t>
      </w:r>
      <w:r w:rsidR="00075247">
        <w:t xml:space="preserve">the </w:t>
      </w:r>
      <w:r w:rsidRPr="001B3DA7">
        <w:t>original position as variables to manipulate the speed the button will move towards the original position.</w:t>
      </w:r>
    </w:p>
    <w:p w14:paraId="17A24D07" w14:textId="77777777" w:rsidR="007573AE" w:rsidRPr="001B3DA7" w:rsidRDefault="007573AE" w:rsidP="007573AE">
      <w:pPr>
        <w:keepNext/>
      </w:pPr>
      <w:r w:rsidRPr="001B3DA7">
        <w:rPr>
          <w:noProof/>
          <w:lang w:eastAsia="en-GB"/>
        </w:rPr>
        <w:lastRenderedPageBreak/>
        <w:drawing>
          <wp:inline distT="0" distB="0" distL="0" distR="0" wp14:anchorId="683C6B8B" wp14:editId="2E3C1DA6">
            <wp:extent cx="5501196" cy="3023558"/>
            <wp:effectExtent l="228600" t="228600" r="233045" b="234315"/>
            <wp:docPr id="37" name="Picture 37" descr="C:\Users\Mahrad\Desktop\0755311c71ef93feaa6953b9e41bf9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ahrad\Desktop\0755311c71ef93feaa6953b9e41bf937.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503625" cy="3024893"/>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p>
    <w:p w14:paraId="12DF2C66" w14:textId="30FE759E" w:rsidR="007573AE" w:rsidRPr="001B3DA7" w:rsidRDefault="007573AE" w:rsidP="007573AE">
      <w:pPr>
        <w:pStyle w:val="Caption"/>
      </w:pPr>
      <w:bookmarkStart w:id="198" w:name="_Toc17669631"/>
      <w:bookmarkStart w:id="199" w:name="_Toc17752039"/>
      <w:r w:rsidRPr="001B3DA7">
        <w:t xml:space="preserve">Figure </w:t>
      </w:r>
      <w:r w:rsidR="00382580">
        <w:fldChar w:fldCharType="begin"/>
      </w:r>
      <w:r w:rsidR="00382580">
        <w:instrText xml:space="preserve"> SEQ Figure \* AR</w:instrText>
      </w:r>
      <w:r w:rsidR="00382580">
        <w:instrText xml:space="preserve">ABIC </w:instrText>
      </w:r>
      <w:r w:rsidR="00382580">
        <w:fldChar w:fldCharType="separate"/>
      </w:r>
      <w:r w:rsidR="00382580">
        <w:rPr>
          <w:noProof/>
        </w:rPr>
        <w:t>36</w:t>
      </w:r>
      <w:r w:rsidR="00382580">
        <w:rPr>
          <w:noProof/>
        </w:rPr>
        <w:fldChar w:fldCharType="end"/>
      </w:r>
      <w:r w:rsidRPr="001B3DA7">
        <w:t xml:space="preserve"> move method for moving the buttons to </w:t>
      </w:r>
      <w:r w:rsidR="00786625" w:rsidRPr="001B3DA7">
        <w:t xml:space="preserve">the </w:t>
      </w:r>
      <w:r w:rsidRPr="001B3DA7">
        <w:t>original position within the required time.</w:t>
      </w:r>
      <w:bookmarkEnd w:id="198"/>
      <w:bookmarkEnd w:id="199"/>
    </w:p>
    <w:p w14:paraId="041AA6E8" w14:textId="345F32D1" w:rsidR="00435D40" w:rsidRPr="001B3DA7" w:rsidRDefault="007573AE" w:rsidP="007573AE">
      <w:r w:rsidRPr="001B3DA7">
        <w:t xml:space="preserve">Each button contains an attribute </w:t>
      </w:r>
      <w:r w:rsidR="00786625" w:rsidRPr="001B3DA7">
        <w:t>that</w:t>
      </w:r>
      <w:r w:rsidRPr="001B3DA7">
        <w:t xml:space="preserve"> describes the action it will do if triggered. These actions are defined in an enumerator named </w:t>
      </w:r>
      <w:r w:rsidRPr="001B3DA7">
        <w:rPr>
          <w:i/>
          <w:iCs/>
        </w:rPr>
        <w:t>LightAction</w:t>
      </w:r>
      <w:r w:rsidRPr="001B3DA7">
        <w:t xml:space="preserve">. </w:t>
      </w:r>
      <w:r w:rsidRPr="001B3DA7">
        <w:rPr>
          <w:i/>
          <w:iCs/>
        </w:rPr>
        <w:t>Hover_UI</w:t>
      </w:r>
      <w:r w:rsidRPr="001B3DA7">
        <w:t xml:space="preserve"> will use the TCP manager to listen to the messages and will check with the stimulation attributes of each button and will perform the specified action. </w:t>
      </w:r>
      <w:r w:rsidRPr="001B3DA7">
        <w:rPr>
          <w:i/>
          <w:iCs/>
        </w:rPr>
        <w:t>Action_from_tcp</w:t>
      </w:r>
      <w:r w:rsidRPr="001B3DA7">
        <w:t xml:space="preserve"> is the method that will cover these processes. The stimulations SL1, SL2, SL3, SL4 are received for frequencies such as 20, 15</w:t>
      </w:r>
      <w:r w:rsidR="00786625" w:rsidRPr="001B3DA7">
        <w:t xml:space="preserve">, </w:t>
      </w:r>
      <w:r w:rsidRPr="001B3DA7">
        <w:t>12 and 10</w:t>
      </w:r>
      <w:r w:rsidR="009A346D" w:rsidRPr="001B3DA7">
        <w:t xml:space="preserve"> respectively</w:t>
      </w:r>
      <w:r w:rsidRPr="001B3DA7">
        <w:t>.</w:t>
      </w:r>
      <w:r w:rsidR="009A346D" w:rsidRPr="001B3DA7">
        <w:t xml:space="preserve"> Therefore, a button with 20</w:t>
      </w:r>
      <w:r w:rsidR="00786625" w:rsidRPr="001B3DA7">
        <w:t>-</w:t>
      </w:r>
      <w:r w:rsidR="009A346D" w:rsidRPr="001B3DA7">
        <w:t>hertz frequency will have SL1 to trigger its action.</w:t>
      </w:r>
    </w:p>
    <w:p w14:paraId="3AB02ABF" w14:textId="08762F6D" w:rsidR="002B127F" w:rsidRPr="001B3DA7" w:rsidRDefault="00FE5447">
      <w:r w:rsidRPr="001B3DA7">
        <w:t>4.2.8 Java integration</w:t>
      </w:r>
    </w:p>
    <w:p w14:paraId="390622BE" w14:textId="670542AF" w:rsidR="009A346D" w:rsidRPr="001B3DA7" w:rsidRDefault="009A346D">
      <w:r w:rsidRPr="001B3DA7">
        <w:t>For one of the flickering methods</w:t>
      </w:r>
      <w:r w:rsidR="00786625" w:rsidRPr="001B3DA7">
        <w:t>,</w:t>
      </w:r>
      <w:r w:rsidRPr="001B3DA7">
        <w:t xml:space="preserve"> a java method was written that </w:t>
      </w:r>
      <w:r w:rsidR="00786625" w:rsidRPr="001B3DA7">
        <w:t xml:space="preserve">the </w:t>
      </w:r>
      <w:r w:rsidRPr="001B3DA7">
        <w:rPr>
          <w:i/>
          <w:iCs/>
        </w:rPr>
        <w:t>Hove_UI</w:t>
      </w:r>
      <w:r w:rsidRPr="001B3DA7">
        <w:t xml:space="preserve"> class could externally call this program and set its buttons and frequencies. This program contains </w:t>
      </w:r>
      <w:r w:rsidR="00786625" w:rsidRPr="001B3DA7">
        <w:t>five</w:t>
      </w:r>
      <w:r w:rsidRPr="001B3DA7">
        <w:t xml:space="preserve"> classes:</w:t>
      </w:r>
    </w:p>
    <w:p w14:paraId="3AB02AC0" w14:textId="13E9A27B" w:rsidR="002B127F" w:rsidRPr="001B3DA7" w:rsidRDefault="00075247" w:rsidP="009A346D">
      <w:pPr>
        <w:pStyle w:val="ListParagraph"/>
        <w:numPr>
          <w:ilvl w:val="0"/>
          <w:numId w:val="28"/>
        </w:numPr>
      </w:pPr>
      <w:r w:rsidRPr="00075247">
        <w:t>The</w:t>
      </w:r>
      <w:r>
        <w:rPr>
          <w:i/>
          <w:iCs/>
        </w:rPr>
        <w:t xml:space="preserve"> </w:t>
      </w:r>
      <w:r w:rsidR="00435D40" w:rsidRPr="001B3DA7">
        <w:rPr>
          <w:i/>
          <w:iCs/>
        </w:rPr>
        <w:t>CONSTANTS</w:t>
      </w:r>
      <w:r w:rsidR="00056F7C">
        <w:rPr>
          <w:i/>
          <w:iCs/>
        </w:rPr>
        <w:t xml:space="preserve"> </w:t>
      </w:r>
      <w:r w:rsidR="00056F7C">
        <w:t>class</w:t>
      </w:r>
      <w:r w:rsidR="009A346D" w:rsidRPr="001B3DA7">
        <w:t xml:space="preserve"> holds all the constant variables.</w:t>
      </w:r>
    </w:p>
    <w:p w14:paraId="5670D1CC" w14:textId="7127A737" w:rsidR="009A346D" w:rsidRPr="001B3DA7" w:rsidRDefault="00075247" w:rsidP="009A346D">
      <w:pPr>
        <w:pStyle w:val="ListParagraph"/>
        <w:numPr>
          <w:ilvl w:val="0"/>
          <w:numId w:val="28"/>
        </w:numPr>
      </w:pPr>
      <w:r>
        <w:t xml:space="preserve">The </w:t>
      </w:r>
      <w:r w:rsidR="009A346D" w:rsidRPr="001B3DA7">
        <w:rPr>
          <w:i/>
          <w:iCs/>
        </w:rPr>
        <w:t>BasicView</w:t>
      </w:r>
      <w:r w:rsidR="009A346D" w:rsidRPr="001B3DA7">
        <w:t xml:space="preserve"> loads the graphics and allows the screen to be loaded with a black background.</w:t>
      </w:r>
    </w:p>
    <w:p w14:paraId="63F4403F" w14:textId="1235CEE3" w:rsidR="00435D40" w:rsidRPr="001B3DA7" w:rsidRDefault="00075247" w:rsidP="009A346D">
      <w:pPr>
        <w:pStyle w:val="ListParagraph"/>
        <w:numPr>
          <w:ilvl w:val="0"/>
          <w:numId w:val="28"/>
        </w:numPr>
        <w:rPr>
          <w:i/>
          <w:iCs/>
        </w:rPr>
      </w:pPr>
      <w:r>
        <w:t xml:space="preserve">The </w:t>
      </w:r>
      <w:r w:rsidR="00435D40" w:rsidRPr="001B3DA7">
        <w:rPr>
          <w:i/>
          <w:iCs/>
        </w:rPr>
        <w:t>CustomRec</w:t>
      </w:r>
      <w:r w:rsidR="009A346D" w:rsidRPr="001B3DA7">
        <w:rPr>
          <w:i/>
          <w:iCs/>
        </w:rPr>
        <w:t xml:space="preserve"> </w:t>
      </w:r>
      <w:r w:rsidR="009A346D" w:rsidRPr="001B3DA7">
        <w:t>is</w:t>
      </w:r>
      <w:r w:rsidR="009A346D" w:rsidRPr="001B3DA7">
        <w:rPr>
          <w:i/>
          <w:iCs/>
        </w:rPr>
        <w:t xml:space="preserve"> </w:t>
      </w:r>
      <w:r w:rsidR="009A346D" w:rsidRPr="001B3DA7">
        <w:t>a dynamic rectangle generator class where it can create the required rectangles</w:t>
      </w:r>
      <w:r w:rsidR="00786625" w:rsidRPr="001B3DA7">
        <w:t>;</w:t>
      </w:r>
      <w:r w:rsidR="009A346D" w:rsidRPr="001B3DA7">
        <w:t xml:space="preserve"> it also has the capability of </w:t>
      </w:r>
      <w:r w:rsidR="00786625" w:rsidRPr="001B3DA7">
        <w:t xml:space="preserve">the </w:t>
      </w:r>
      <w:r w:rsidR="009A346D" w:rsidRPr="001B3DA7">
        <w:t>flickering</w:t>
      </w:r>
      <w:r w:rsidR="00786625" w:rsidRPr="001B3DA7">
        <w:t>.</w:t>
      </w:r>
    </w:p>
    <w:p w14:paraId="5AC91BBA" w14:textId="3030D3D5" w:rsidR="009A346D" w:rsidRPr="001B3DA7" w:rsidRDefault="00075247" w:rsidP="009A346D">
      <w:pPr>
        <w:pStyle w:val="ListParagraph"/>
        <w:numPr>
          <w:ilvl w:val="0"/>
          <w:numId w:val="28"/>
        </w:numPr>
        <w:rPr>
          <w:i/>
          <w:iCs/>
        </w:rPr>
      </w:pPr>
      <w:r>
        <w:t xml:space="preserve">The </w:t>
      </w:r>
      <w:r w:rsidR="009A346D" w:rsidRPr="001B3DA7">
        <w:rPr>
          <w:i/>
          <w:iCs/>
        </w:rPr>
        <w:t>FlasherMain</w:t>
      </w:r>
      <w:r w:rsidR="009A346D" w:rsidRPr="001B3DA7">
        <w:t xml:space="preserve"> is the main class where it can take the number of rectangles and the starting frequency as its arguments</w:t>
      </w:r>
      <w:r w:rsidR="00786625" w:rsidRPr="001B3DA7">
        <w:t>,</w:t>
      </w:r>
      <w:r w:rsidR="009A346D" w:rsidRPr="001B3DA7">
        <w:t xml:space="preserve"> and it will create the buttons and flickers them with the provided frequencies. The starting frequency will increase for each button.</w:t>
      </w:r>
    </w:p>
    <w:p w14:paraId="7115B2D2" w14:textId="253A154D" w:rsidR="009A346D" w:rsidRPr="001B3DA7" w:rsidRDefault="00075247" w:rsidP="009A346D">
      <w:pPr>
        <w:pStyle w:val="ListParagraph"/>
        <w:numPr>
          <w:ilvl w:val="0"/>
          <w:numId w:val="28"/>
        </w:numPr>
        <w:rPr>
          <w:i/>
          <w:iCs/>
        </w:rPr>
      </w:pPr>
      <w:r>
        <w:t xml:space="preserve">The </w:t>
      </w:r>
      <w:r w:rsidR="009A346D" w:rsidRPr="001B3DA7">
        <w:rPr>
          <w:i/>
          <w:iCs/>
        </w:rPr>
        <w:t xml:space="preserve">Vec2D </w:t>
      </w:r>
      <w:r w:rsidR="009A346D" w:rsidRPr="001B3DA7">
        <w:t xml:space="preserve">is a </w:t>
      </w:r>
      <w:r w:rsidR="007009FF" w:rsidRPr="001B3DA7">
        <w:t>two-dimensional</w:t>
      </w:r>
      <w:r w:rsidR="009A346D" w:rsidRPr="001B3DA7">
        <w:t xml:space="preserve"> position class where it will store any objects positions x and y value in this </w:t>
      </w:r>
      <w:r w:rsidR="007009FF" w:rsidRPr="001B3DA7">
        <w:t>class,</w:t>
      </w:r>
      <w:r w:rsidR="009A346D" w:rsidRPr="001B3DA7">
        <w:t xml:space="preserve"> and it is used in </w:t>
      </w:r>
      <w:r w:rsidR="00786625" w:rsidRPr="001B3DA7">
        <w:t xml:space="preserve">the </w:t>
      </w:r>
      <w:r w:rsidR="009A346D" w:rsidRPr="001B3DA7">
        <w:rPr>
          <w:i/>
          <w:iCs/>
        </w:rPr>
        <w:t>CustomRec</w:t>
      </w:r>
      <w:r w:rsidR="009A346D" w:rsidRPr="001B3DA7">
        <w:t xml:space="preserve"> class for positioning the rectangles.</w:t>
      </w:r>
    </w:p>
    <w:p w14:paraId="3AB02AC1" w14:textId="097A3C99" w:rsidR="002B127F" w:rsidRPr="001B3DA7" w:rsidRDefault="00FE5447">
      <w:pPr>
        <w:pStyle w:val="Heading1"/>
        <w:rPr>
          <w:color w:val="auto"/>
        </w:rPr>
      </w:pPr>
      <w:bookmarkStart w:id="200" w:name="_Toc15243090"/>
      <w:bookmarkStart w:id="201" w:name="_Toc15243312"/>
      <w:bookmarkStart w:id="202" w:name="_Toc15243325"/>
      <w:bookmarkStart w:id="203" w:name="_Toc17125538"/>
      <w:bookmarkStart w:id="204" w:name="_Toc17293992"/>
      <w:bookmarkStart w:id="205" w:name="_Toc17751972"/>
      <w:r w:rsidRPr="001B3DA7">
        <w:rPr>
          <w:color w:val="auto"/>
        </w:rPr>
        <w:lastRenderedPageBreak/>
        <w:t xml:space="preserve">Chapter 5 – </w:t>
      </w:r>
      <w:bookmarkEnd w:id="200"/>
      <w:bookmarkEnd w:id="201"/>
      <w:bookmarkEnd w:id="202"/>
      <w:r w:rsidRPr="001B3DA7">
        <w:rPr>
          <w:color w:val="auto"/>
        </w:rPr>
        <w:t>Results and discussion</w:t>
      </w:r>
      <w:bookmarkEnd w:id="203"/>
      <w:bookmarkEnd w:id="204"/>
      <w:bookmarkEnd w:id="205"/>
    </w:p>
    <w:p w14:paraId="656FD4DC" w14:textId="3C00F574" w:rsidR="00D86E10" w:rsidRPr="001B3DA7" w:rsidRDefault="00D86E10" w:rsidP="00714A5E">
      <w:pPr>
        <w:pStyle w:val="Heading2"/>
      </w:pPr>
      <w:bookmarkStart w:id="206" w:name="_Toc17751973"/>
      <w:r w:rsidRPr="001B3DA7">
        <w:t>5.1 Experiment Complications</w:t>
      </w:r>
      <w:bookmarkEnd w:id="206"/>
    </w:p>
    <w:p w14:paraId="31737F7E" w14:textId="1B5AF9CE" w:rsidR="00D86E10" w:rsidRPr="001B3DA7" w:rsidRDefault="00441545" w:rsidP="00D86E10">
      <w:r>
        <w:t>T</w:t>
      </w:r>
      <w:r w:rsidR="00D86E10" w:rsidRPr="001B3DA7">
        <w:t>he experimen</w:t>
      </w:r>
      <w:r>
        <w:t>t</w:t>
      </w:r>
      <w:r w:rsidR="00D86E10" w:rsidRPr="001B3DA7">
        <w:t xml:space="preserve"> was intended</w:t>
      </w:r>
      <w:r w:rsidR="00075247">
        <w:t xml:space="preserve"> for</w:t>
      </w:r>
      <w:r w:rsidR="00D86E10" w:rsidRPr="001B3DA7">
        <w:t xml:space="preserve"> </w:t>
      </w:r>
      <w:r w:rsidR="00786625" w:rsidRPr="001B3DA7">
        <w:t>four</w:t>
      </w:r>
      <w:r w:rsidR="00D86E10" w:rsidRPr="001B3DA7">
        <w:t xml:space="preserve"> subjects to participate. Due to some complications and limitation</w:t>
      </w:r>
      <w:r w:rsidR="00786625" w:rsidRPr="001B3DA7">
        <w:t>s</w:t>
      </w:r>
      <w:r w:rsidR="00D86E10" w:rsidRPr="001B3DA7">
        <w:t xml:space="preserve"> of the time, most of the participants were not able to </w:t>
      </w:r>
      <w:r w:rsidR="00D45248" w:rsidRPr="001B3DA7">
        <w:t>fulfi</w:t>
      </w:r>
      <w:r w:rsidR="00D45248">
        <w:t>l</w:t>
      </w:r>
      <w:r w:rsidR="00D86E10" w:rsidRPr="001B3DA7">
        <w:t xml:space="preserve"> all the tests assigned</w:t>
      </w:r>
      <w:r w:rsidR="00786625" w:rsidRPr="001B3DA7">
        <w:t>,</w:t>
      </w:r>
      <w:r w:rsidR="00D86E10" w:rsidRPr="001B3DA7">
        <w:t xml:space="preserve"> and some only went through them partially. Therefore, the tests </w:t>
      </w:r>
      <w:r w:rsidR="009C5370">
        <w:t>were only performed</w:t>
      </w:r>
      <w:r w:rsidR="00D86E10" w:rsidRPr="001B3DA7">
        <w:t xml:space="preserve"> on one subject</w:t>
      </w:r>
      <w:r w:rsidR="00786625" w:rsidRPr="001B3DA7">
        <w:t>,</w:t>
      </w:r>
      <w:r w:rsidR="00D86E10" w:rsidRPr="001B3DA7">
        <w:t xml:space="preserve"> and the mean average of the results are represented in the tables mentioned in this section. One of the issues with the experiment was using both Enobio 20 and the VR headset</w:t>
      </w:r>
      <w:r w:rsidR="00786625" w:rsidRPr="001B3DA7">
        <w:t>,</w:t>
      </w:r>
      <w:r w:rsidR="00D86E10" w:rsidRPr="001B3DA7">
        <w:t xml:space="preserve"> which pressured the pins to the scalp </w:t>
      </w:r>
      <w:r w:rsidR="0062507D">
        <w:t>making</w:t>
      </w:r>
      <w:r w:rsidR="00D86E10" w:rsidRPr="001B3DA7">
        <w:t xml:space="preserve"> it uncomfortable to </w:t>
      </w:r>
      <w:r w:rsidR="0062507D">
        <w:t>wear</w:t>
      </w:r>
      <w:r w:rsidR="00786625" w:rsidRPr="001B3DA7">
        <w:t>. T</w:t>
      </w:r>
      <w:r w:rsidR="00D86E10" w:rsidRPr="001B3DA7">
        <w:t xml:space="preserve">herefore, some factors must be taken </w:t>
      </w:r>
      <w:r w:rsidR="008218DB">
        <w:t>in</w:t>
      </w:r>
      <w:r w:rsidR="00D86E10" w:rsidRPr="001B3DA7">
        <w:t>to account on VR experiments wh</w:t>
      </w:r>
      <w:r w:rsidR="0062507D">
        <w:t>ere</w:t>
      </w:r>
      <w:r w:rsidR="00D86E10" w:rsidRPr="001B3DA7">
        <w:t xml:space="preserve"> the sense of uneasiness can affect the signals and the classification </w:t>
      </w:r>
      <w:r w:rsidR="004328F2">
        <w:t>of</w:t>
      </w:r>
      <w:r w:rsidR="00D86E10" w:rsidRPr="001B3DA7">
        <w:t xml:space="preserve"> the result.</w:t>
      </w:r>
    </w:p>
    <w:p w14:paraId="5E21F5D7" w14:textId="77285D5F" w:rsidR="00D86E10" w:rsidRPr="001B3DA7" w:rsidRDefault="00D86E10" w:rsidP="00714A5E">
      <w:pPr>
        <w:pStyle w:val="Heading2"/>
      </w:pPr>
      <w:bookmarkStart w:id="207" w:name="_Toc17751974"/>
      <w:r w:rsidRPr="001B3DA7">
        <w:t>5.2 Experiment equipment</w:t>
      </w:r>
      <w:bookmarkEnd w:id="207"/>
    </w:p>
    <w:p w14:paraId="0717B581" w14:textId="6C30F22E" w:rsidR="00D86E10" w:rsidRPr="001B3DA7" w:rsidRDefault="00D86E10" w:rsidP="00D86E10">
      <w:r w:rsidRPr="001B3DA7">
        <w:t xml:space="preserve">Enobio 20 with 20 </w:t>
      </w:r>
      <w:r w:rsidR="00AE774A" w:rsidRPr="001B3DA7">
        <w:t>channels</w:t>
      </w:r>
      <w:r w:rsidRPr="001B3DA7">
        <w:t xml:space="preserve"> was used to record </w:t>
      </w:r>
      <w:r w:rsidR="00786625" w:rsidRPr="001B3DA7">
        <w:t xml:space="preserve">the </w:t>
      </w:r>
      <w:r w:rsidRPr="001B3DA7">
        <w:t>raw EEG signal. Enobio 20</w:t>
      </w:r>
      <w:r w:rsidR="00075247">
        <w:t>,</w:t>
      </w:r>
      <w:r w:rsidRPr="001B3DA7">
        <w:t xml:space="preserve"> as explained in </w:t>
      </w:r>
      <w:r w:rsidR="00056F7C">
        <w:fldChar w:fldCharType="begin" w:fldLock="1"/>
      </w:r>
      <w:r w:rsidR="004F0F22">
        <w:instrText>ADDIN CSL_CITATION {"citationItems":[{"id":"ITEM-1","itemData":{"author":[{"dropping-particle":"","family":"NeuroElectrics","given":"","non-dropping-particle":"","parse-names":false,"suffix":""}],"container-title":"Neuroelectrics User Manual","id":"ITEM-1","issued":{"date-parts":[["2016"]]},"page":"1-36","title":"Neuroelectrics User Manual Enobio","type":"article-journal","volume":"2.0"},"uris":["http://www.mendeley.com/documents/?uuid=d5511138-246e-44c9-8419-e200161b8ef7"]}],"mendeley":{"formattedCitation":"[6]","plainTextFormattedCitation":"[6]","previouslyFormattedCitation":"[6]"},"properties":{"noteIndex":0},"schema":"https://github.com/citation-style-language/schema/raw/master/csl-citation.json"}</w:instrText>
      </w:r>
      <w:r w:rsidR="00056F7C">
        <w:fldChar w:fldCharType="separate"/>
      </w:r>
      <w:r w:rsidR="00056F7C" w:rsidRPr="00056F7C">
        <w:rPr>
          <w:noProof/>
        </w:rPr>
        <w:t>[6]</w:t>
      </w:r>
      <w:r w:rsidR="00056F7C">
        <w:fldChar w:fldCharType="end"/>
      </w:r>
      <w:r w:rsidRPr="001B3DA7">
        <w:t xml:space="preserve">, uses drytrodes and NG Geltrode to record the singles where the NG Geltrode requires a small amount of gel </w:t>
      </w:r>
      <w:r w:rsidR="00786625" w:rsidRPr="001B3DA7">
        <w:t>is</w:t>
      </w:r>
      <w:r w:rsidRPr="001B3DA7">
        <w:t xml:space="preserve"> appl</w:t>
      </w:r>
      <w:r w:rsidR="00786625" w:rsidRPr="001B3DA7">
        <w:t>ied</w:t>
      </w:r>
      <w:r w:rsidRPr="001B3DA7">
        <w:t xml:space="preserve"> to record the signals.</w:t>
      </w:r>
    </w:p>
    <w:p w14:paraId="369DDC9E" w14:textId="77777777" w:rsidR="00D86E10" w:rsidRPr="001B3DA7" w:rsidRDefault="00D86E10" w:rsidP="00D86E10">
      <w:pPr>
        <w:keepNext/>
      </w:pPr>
      <w:r w:rsidRPr="001B3DA7">
        <w:rPr>
          <w:noProof/>
          <w:lang w:eastAsia="en-GB"/>
        </w:rPr>
        <w:drawing>
          <wp:inline distT="0" distB="0" distL="0" distR="0" wp14:anchorId="3CED8C77" wp14:editId="51FC394E">
            <wp:extent cx="3174373" cy="2114550"/>
            <wp:effectExtent l="0" t="0" r="6985" b="0"/>
            <wp:docPr id="22" name="Picture 22" descr="C:\Users\mpishe\Downloads\_DanielLoewe_100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pishe\Downloads\_DanielLoewe_1005-1-.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183134" cy="2120386"/>
                    </a:xfrm>
                    <a:prstGeom prst="rect">
                      <a:avLst/>
                    </a:prstGeom>
                    <a:noFill/>
                    <a:ln>
                      <a:noFill/>
                    </a:ln>
                  </pic:spPr>
                </pic:pic>
              </a:graphicData>
            </a:graphic>
          </wp:inline>
        </w:drawing>
      </w:r>
    </w:p>
    <w:p w14:paraId="4DFE413E" w14:textId="0F2E9638" w:rsidR="00D86E10" w:rsidRPr="00056F7C" w:rsidRDefault="00D86E10" w:rsidP="00D86E10">
      <w:pPr>
        <w:pStyle w:val="Caption"/>
        <w:rPr>
          <w:b w:val="0"/>
          <w:bCs w:val="0"/>
        </w:rPr>
      </w:pPr>
      <w:bookmarkStart w:id="208" w:name="_Toc17669632"/>
      <w:bookmarkStart w:id="209" w:name="_Toc17752040"/>
      <w:r w:rsidRPr="001B3DA7">
        <w:t xml:space="preserve">Figure </w:t>
      </w:r>
      <w:r w:rsidR="00382580">
        <w:fldChar w:fldCharType="begin"/>
      </w:r>
      <w:r w:rsidR="00382580">
        <w:instrText xml:space="preserve"> SEQ Figure \* ARABIC </w:instrText>
      </w:r>
      <w:r w:rsidR="00382580">
        <w:fldChar w:fldCharType="separate"/>
      </w:r>
      <w:r w:rsidR="00382580">
        <w:rPr>
          <w:noProof/>
        </w:rPr>
        <w:t>37</w:t>
      </w:r>
      <w:r w:rsidR="00382580">
        <w:rPr>
          <w:noProof/>
        </w:rPr>
        <w:fldChar w:fldCharType="end"/>
      </w:r>
      <w:r w:rsidRPr="001B3DA7">
        <w:t xml:space="preserve"> Enobio 20 headgear, image taken from </w:t>
      </w:r>
      <w:r w:rsidR="00056F7C">
        <w:fldChar w:fldCharType="begin" w:fldLock="1"/>
      </w:r>
      <w:r w:rsidR="00056F7C">
        <w:instrText>ADDIN CSL_CITATION {"citationItems":[{"id":"ITEM-1","itemData":{"author":[{"dropping-particle":"","family":"NeuroElectrics","given":"","non-dropping-particle":"","parse-names":false,"suffix":""}],"container-title":"Neuroelectrics User Manual","id":"ITEM-1","issued":{"date-parts":[["2016"]]},"page":"1-36","title":"Neuroelectrics User Manual Enobio","type":"article-journal","volume":"2.0"},"uris":["http://www.mendeley.com/documents/?uuid=d5511138-246e-44c9-8419-e200161b8ef7"]}],"mendeley":{"formattedCitation":"[6]","plainTextFormattedCitation":"[6]","previouslyFormattedCitation":"[6]"},"properties":{"noteIndex":0},"schema":"https://github.com/citation-style-language/schema/raw/master/csl-citation.json"}</w:instrText>
      </w:r>
      <w:r w:rsidR="00056F7C">
        <w:fldChar w:fldCharType="separate"/>
      </w:r>
      <w:r w:rsidR="00056F7C" w:rsidRPr="00056F7C">
        <w:rPr>
          <w:b w:val="0"/>
          <w:smallCaps w:val="0"/>
          <w:noProof/>
        </w:rPr>
        <w:t>[6]</w:t>
      </w:r>
      <w:bookmarkEnd w:id="208"/>
      <w:bookmarkEnd w:id="209"/>
      <w:r w:rsidR="00056F7C">
        <w:fldChar w:fldCharType="end"/>
      </w:r>
    </w:p>
    <w:p w14:paraId="6FEDEF4B" w14:textId="2CC7B9B6" w:rsidR="00D86E10" w:rsidRPr="001B3DA7" w:rsidRDefault="00D86E10" w:rsidP="00D86E10">
      <w:r w:rsidRPr="001B3DA7">
        <w:t xml:space="preserve">Oculus rift s </w:t>
      </w:r>
      <w:r w:rsidR="005A623C">
        <w:t xml:space="preserve"> </w:t>
      </w:r>
      <w:r w:rsidR="005A623C">
        <w:fldChar w:fldCharType="begin" w:fldLock="1"/>
      </w:r>
      <w:r w:rsidR="005A623C">
        <w:instrText>ADDIN CSL_CITATION {"citationItems":[{"id":"ITEM-1","itemData":{"URL":"https://www.oculus.com/rift-s/?locale=en_GB","author":[{"dropping-particle":"","family":"Oculus","given":"","non-dropping-particle":"","parse-names":false,"suffix":""}],"id":"ITEM-1","issued":{"date-parts":[["0"]]},"title":"No Title","type":"webpage"},"uris":["http://www.mendeley.com/documents/?uuid=a4ceb502-a548-4130-8262-ab7b1dfb5c72"]}],"mendeley":{"formattedCitation":"[35]","plainTextFormattedCitation":"[35]"},"properties":{"noteIndex":0},"schema":"https://github.com/citation-style-language/schema/raw/master/csl-citation.json"}</w:instrText>
      </w:r>
      <w:r w:rsidR="005A623C">
        <w:fldChar w:fldCharType="separate"/>
      </w:r>
      <w:r w:rsidR="005A623C" w:rsidRPr="005A623C">
        <w:rPr>
          <w:noProof/>
        </w:rPr>
        <w:t>[35]</w:t>
      </w:r>
      <w:r w:rsidR="005A623C">
        <w:fldChar w:fldCharType="end"/>
      </w:r>
      <w:r w:rsidR="005A623C">
        <w:t xml:space="preserve"> </w:t>
      </w:r>
      <w:r w:rsidRPr="001B3DA7">
        <w:t>is one of the newest Oculus virtual reality products</w:t>
      </w:r>
      <w:r w:rsidR="00786625" w:rsidRPr="001B3DA7">
        <w:t>;</w:t>
      </w:r>
      <w:r w:rsidRPr="001B3DA7">
        <w:t xml:space="preserve"> the headset has 2560 by 1440 screen resolution with </w:t>
      </w:r>
      <w:r w:rsidR="00075247">
        <w:t xml:space="preserve">a </w:t>
      </w:r>
      <w:r w:rsidRPr="001B3DA7">
        <w:t>refresh rate of 80 HZ.</w:t>
      </w:r>
    </w:p>
    <w:p w14:paraId="40DA83E9" w14:textId="07DA2F05" w:rsidR="00D86E10" w:rsidRPr="001B3DA7" w:rsidRDefault="00923ABF" w:rsidP="00D86E10">
      <w:r w:rsidRPr="001B3DA7">
        <w:t xml:space="preserve">The experiment was </w:t>
      </w:r>
      <w:r w:rsidR="00AA2E93">
        <w:t>performed</w:t>
      </w:r>
      <w:r w:rsidRPr="001B3DA7">
        <w:t xml:space="preserve"> on a personal computer with </w:t>
      </w:r>
      <w:r w:rsidR="00786625" w:rsidRPr="001B3DA7">
        <w:t xml:space="preserve">the </w:t>
      </w:r>
      <w:r w:rsidRPr="001B3DA7">
        <w:t>specifications:</w:t>
      </w:r>
    </w:p>
    <w:p w14:paraId="43E01EDD" w14:textId="57C257D3" w:rsidR="00923ABF" w:rsidRPr="001B3DA7" w:rsidRDefault="00923ABF" w:rsidP="00923ABF">
      <w:pPr>
        <w:pStyle w:val="ListParagraph"/>
        <w:numPr>
          <w:ilvl w:val="0"/>
          <w:numId w:val="29"/>
        </w:numPr>
      </w:pPr>
      <w:r w:rsidRPr="001B3DA7">
        <w:t>Video card: GeForce GTX 1060.</w:t>
      </w:r>
    </w:p>
    <w:p w14:paraId="21DFCB84" w14:textId="77777777" w:rsidR="00923ABF" w:rsidRPr="001B3DA7" w:rsidRDefault="00923ABF" w:rsidP="00923ABF">
      <w:pPr>
        <w:pStyle w:val="ListParagraph"/>
        <w:numPr>
          <w:ilvl w:val="0"/>
          <w:numId w:val="29"/>
        </w:numPr>
      </w:pPr>
      <w:r w:rsidRPr="001B3DA7">
        <w:t>CPU: INTEL i7.</w:t>
      </w:r>
    </w:p>
    <w:p w14:paraId="2BE3D0A5" w14:textId="72FA7F34" w:rsidR="00923ABF" w:rsidRPr="001B3DA7" w:rsidRDefault="00923ABF" w:rsidP="00923ABF">
      <w:pPr>
        <w:pStyle w:val="ListParagraph"/>
        <w:numPr>
          <w:ilvl w:val="0"/>
          <w:numId w:val="29"/>
        </w:numPr>
      </w:pPr>
      <w:r w:rsidRPr="001B3DA7">
        <w:t xml:space="preserve"> RAM: 16 gigabytes.</w:t>
      </w:r>
    </w:p>
    <w:p w14:paraId="0EEEE7CD" w14:textId="0E11046A" w:rsidR="00923ABF" w:rsidRPr="001B3DA7" w:rsidRDefault="00923ABF" w:rsidP="00923ABF">
      <w:pPr>
        <w:pStyle w:val="ListParagraph"/>
        <w:numPr>
          <w:ilvl w:val="0"/>
          <w:numId w:val="29"/>
        </w:numPr>
      </w:pPr>
      <w:r w:rsidRPr="001B3DA7">
        <w:t xml:space="preserve">Screen Resolution: 1920 by 1080 (60 HZ) </w:t>
      </w:r>
    </w:p>
    <w:p w14:paraId="60276D2C" w14:textId="59E80852" w:rsidR="00923ABF" w:rsidRPr="001B3DA7" w:rsidRDefault="00923ABF" w:rsidP="00714A5E">
      <w:pPr>
        <w:pStyle w:val="Heading2"/>
      </w:pPr>
      <w:bookmarkStart w:id="210" w:name="_Toc17751975"/>
      <w:r w:rsidRPr="001B3DA7">
        <w:t>5.3 Experiment Process</w:t>
      </w:r>
      <w:bookmarkEnd w:id="210"/>
    </w:p>
    <w:p w14:paraId="3594190B" w14:textId="14AD3E52" w:rsidR="00923ABF" w:rsidRPr="001B3DA7" w:rsidRDefault="00923ABF" w:rsidP="00923ABF">
      <w:r w:rsidRPr="001B3DA7">
        <w:t xml:space="preserve">As explained in the testing design part of Chapter 3 Design, the subject is assigned </w:t>
      </w:r>
      <w:r w:rsidR="00786625" w:rsidRPr="001B3DA7">
        <w:t>first to</w:t>
      </w:r>
      <w:r w:rsidRPr="001B3DA7">
        <w:t xml:space="preserve"> have their raw EEG signal to be monitored by the Acquisition testing scenario, the monitoring is used to diagnose any problems with the pins or the placement of the pins where it will affect the quality data gathered for classification. Before data acquisition, settings are configured by configuration setting scenario</w:t>
      </w:r>
      <w:r w:rsidR="00786625" w:rsidRPr="001B3DA7">
        <w:t>,</w:t>
      </w:r>
      <w:r w:rsidRPr="001B3DA7">
        <w:t xml:space="preserve"> and the screen refresh rate is set to 60 hertz. The raw signals are gathered by the data acquisition scenario</w:t>
      </w:r>
      <w:r w:rsidR="00786625" w:rsidRPr="001B3DA7">
        <w:t>,</w:t>
      </w:r>
      <w:r w:rsidRPr="001B3DA7">
        <w:t xml:space="preserve"> and the subject is sat through 50 different goals displayed on the screen and flickered for 7 seconds. Frequencies </w:t>
      </w:r>
      <w:r w:rsidRPr="001B3DA7">
        <w:lastRenderedPageBreak/>
        <w:t>such as 20, 15, 12, 10 hertz are applied for dedicated goals in the simulation. The</w:t>
      </w:r>
      <w:r w:rsidR="003D0A72" w:rsidRPr="001B3DA7">
        <w:t xml:space="preserve"> raw EEG signals gathered from the sequence of 50 goals simulation w</w:t>
      </w:r>
      <w:r w:rsidR="00786625" w:rsidRPr="001B3DA7">
        <w:t>ere</w:t>
      </w:r>
      <w:r w:rsidR="003D0A72" w:rsidRPr="001B3DA7">
        <w:t xml:space="preserve"> stored in a file distinguished form the test data.</w:t>
      </w:r>
    </w:p>
    <w:p w14:paraId="4535EE29" w14:textId="052C3D48" w:rsidR="003D0A72" w:rsidRPr="001B3DA7" w:rsidRDefault="00786625" w:rsidP="00923ABF">
      <w:r w:rsidRPr="001B3DA7">
        <w:t>Fifteen</w:t>
      </w:r>
      <w:r w:rsidR="003D0A72" w:rsidRPr="001B3DA7">
        <w:t xml:space="preserve"> goals in </w:t>
      </w:r>
      <w:r w:rsidR="00075247">
        <w:t xml:space="preserve">the </w:t>
      </w:r>
      <w:r w:rsidR="003D0A72" w:rsidRPr="001B3DA7">
        <w:t>result of 30 percent extracted from the 50 goals are used in the testing session</w:t>
      </w:r>
      <w:r w:rsidRPr="001B3DA7">
        <w:t>,</w:t>
      </w:r>
      <w:r w:rsidR="003D0A72" w:rsidRPr="001B3DA7">
        <w:t xml:space="preserve"> and the subject is requested to experience these goals in the experiment. The raw EEG signals gathered are saved into a different file from the training file.</w:t>
      </w:r>
    </w:p>
    <w:p w14:paraId="23343B27" w14:textId="5EF7D566" w:rsidR="003D0A72" w:rsidRPr="001B3DA7" w:rsidRDefault="003D0A72" w:rsidP="00923ABF">
      <w:r w:rsidRPr="001B3DA7">
        <w:t xml:space="preserve">The subject is </w:t>
      </w:r>
      <w:r w:rsidR="009173E5" w:rsidRPr="001B3DA7">
        <w:t>requested</w:t>
      </w:r>
      <w:r w:rsidRPr="001B3DA7">
        <w:t xml:space="preserve"> to relax while the raw EEG signals are preprocessed and clas</w:t>
      </w:r>
      <w:r w:rsidR="00037379" w:rsidRPr="001B3DA7">
        <w:t>sified by the CSP training and c</w:t>
      </w:r>
      <w:r w:rsidRPr="001B3DA7">
        <w:t>lassifier training scenario.</w:t>
      </w:r>
      <w:r w:rsidR="009173E5" w:rsidRPr="001B3DA7">
        <w:t xml:space="preserve"> The classifiers LDA and SVM are used in the classification</w:t>
      </w:r>
      <w:r w:rsidR="00786625" w:rsidRPr="001B3DA7">
        <w:t>,</w:t>
      </w:r>
      <w:r w:rsidR="009173E5" w:rsidRPr="001B3DA7">
        <w:t xml:space="preserve"> and their performance throughout five partitions of the data is measured and shown in Table 5 and 6.</w:t>
      </w:r>
    </w:p>
    <w:p w14:paraId="47CECC71" w14:textId="64C2A250" w:rsidR="009173E5" w:rsidRPr="001B3DA7" w:rsidRDefault="00037379" w:rsidP="00923ABF">
      <w:r w:rsidRPr="001B3DA7">
        <w:t>The classifiers obtained from the classifier training scenario are used to be tested with the test data gathered</w:t>
      </w:r>
      <w:r w:rsidR="00786625" w:rsidRPr="001B3DA7">
        <w:t>,</w:t>
      </w:r>
      <w:r w:rsidRPr="001B3DA7">
        <w:t xml:space="preserve"> and the results are shown in Table 7</w:t>
      </w:r>
      <w:r w:rsidR="00592D1C" w:rsidRPr="001B3DA7">
        <w:t>, 8, 9 and 10</w:t>
      </w:r>
      <w:r w:rsidRPr="001B3DA7">
        <w:t>.</w:t>
      </w:r>
    </w:p>
    <w:p w14:paraId="2F64DFA5" w14:textId="52751C48" w:rsidR="00923ABF" w:rsidRPr="001B3DA7" w:rsidRDefault="00037379" w:rsidP="00923ABF">
      <w:r w:rsidRPr="001B3DA7">
        <w:t xml:space="preserve">The subject is set to be tested with </w:t>
      </w:r>
      <w:r w:rsidR="00786625" w:rsidRPr="001B3DA7">
        <w:t xml:space="preserve">a </w:t>
      </w:r>
      <w:r w:rsidR="00040FAE" w:rsidRPr="001B3DA7">
        <w:t xml:space="preserve">complex and simple environment designed with VR and conventional screen. The results achieved for each </w:t>
      </w:r>
      <w:r w:rsidR="00AE774A" w:rsidRPr="001B3DA7">
        <w:t>classifier</w:t>
      </w:r>
      <w:r w:rsidR="00040FAE" w:rsidRPr="001B3DA7">
        <w:t>. Tables 9 shows the data gathered for this experiment.</w:t>
      </w:r>
    </w:p>
    <w:p w14:paraId="711791CC" w14:textId="4DEC2840" w:rsidR="009A6A53" w:rsidRPr="001B3DA7" w:rsidRDefault="009A6A53" w:rsidP="00714A5E">
      <w:pPr>
        <w:pStyle w:val="Heading2"/>
      </w:pPr>
      <w:bookmarkStart w:id="211" w:name="_Toc17751976"/>
      <w:r w:rsidRPr="001B3DA7">
        <w:t xml:space="preserve">5.4 </w:t>
      </w:r>
      <w:r w:rsidR="00EF14DB" w:rsidRPr="001B3DA7">
        <w:t xml:space="preserve"> Discussion</w:t>
      </w:r>
      <w:bookmarkEnd w:id="211"/>
    </w:p>
    <w:p w14:paraId="050CFF66" w14:textId="0FD9FE43" w:rsidR="00BF402D" w:rsidRPr="001B3DA7" w:rsidRDefault="00BF402D" w:rsidP="00BF402D">
      <w:r w:rsidRPr="001B3DA7">
        <w:t xml:space="preserve">LDA </w:t>
      </w:r>
      <w:r w:rsidR="009A6A53" w:rsidRPr="001B3DA7">
        <w:t xml:space="preserve">training </w:t>
      </w:r>
      <w:r w:rsidRPr="001B3DA7">
        <w:t>performance</w:t>
      </w:r>
      <w:r w:rsidR="009A6A53" w:rsidRPr="001B3DA7">
        <w:t xml:space="preserve"> was set to be optimistic for </w:t>
      </w:r>
      <w:r w:rsidR="00D65A0D">
        <w:t>the</w:t>
      </w:r>
      <w:r w:rsidR="009A6A53" w:rsidRPr="001B3DA7">
        <w:t xml:space="preserve"> different frequencies.</w:t>
      </w:r>
      <w:r w:rsidR="00E63912" w:rsidRPr="001B3DA7">
        <w:t xml:space="preserve"> According to Table 5</w:t>
      </w:r>
      <w:r w:rsidR="00786625" w:rsidRPr="001B3DA7">
        <w:t>,</w:t>
      </w:r>
      <w:r w:rsidR="009A6A53" w:rsidRPr="001B3DA7">
        <w:t xml:space="preserve"> </w:t>
      </w:r>
      <w:r w:rsidR="00E63912" w:rsidRPr="001B3DA7">
        <w:t>t</w:t>
      </w:r>
      <w:r w:rsidR="009A6A53" w:rsidRPr="001B3DA7">
        <w:t>he highest training-set accuracy achieved was 82.428 percent for 15 frequency. The lowest accuracy</w:t>
      </w:r>
      <w:r w:rsidR="005022BB">
        <w:t xml:space="preserve"> </w:t>
      </w:r>
      <w:r w:rsidR="009A6A53" w:rsidRPr="001B3DA7">
        <w:t xml:space="preserve">achieved was 80.286. </w:t>
      </w:r>
      <w:r w:rsidR="00E63912" w:rsidRPr="001B3DA7">
        <w:t>The</w:t>
      </w:r>
      <w:r w:rsidR="009A6A53" w:rsidRPr="001B3DA7">
        <w:t xml:space="preserve"> accuracies for all frequencies are above 80 percent</w:t>
      </w:r>
      <w:r w:rsidR="00AE774A" w:rsidRPr="001B3DA7">
        <w:t>.</w:t>
      </w:r>
      <w:r w:rsidR="00E63912" w:rsidRPr="001B3DA7">
        <w:t xml:space="preserve"> </w:t>
      </w:r>
      <w:r w:rsidR="00AE774A" w:rsidRPr="001B3DA7">
        <w:t>However,</w:t>
      </w:r>
      <w:r w:rsidR="00E63912" w:rsidRPr="001B3DA7">
        <w:t xml:space="preserve"> in Cross</w:t>
      </w:r>
      <w:r w:rsidR="00786625" w:rsidRPr="001B3DA7">
        <w:t>-</w:t>
      </w:r>
      <w:r w:rsidR="00E63912" w:rsidRPr="001B3DA7">
        <w:t>validation frequency 12 achieved 79.857 percent</w:t>
      </w:r>
      <w:r w:rsidR="00075247">
        <w:t>,</w:t>
      </w:r>
      <w:r w:rsidR="00E63912" w:rsidRPr="001B3DA7">
        <w:t xml:space="preserve"> which is lower than other frequencies which achieved higher than 80 percent.</w:t>
      </w:r>
      <w:r w:rsidRPr="001B3DA7">
        <w:t xml:space="preserve"> </w:t>
      </w:r>
    </w:p>
    <w:p w14:paraId="5B33C5A9" w14:textId="70DDA3AF" w:rsidR="004542E4" w:rsidRDefault="004542E4" w:rsidP="004542E4">
      <w:pPr>
        <w:pStyle w:val="Caption"/>
        <w:keepNext/>
      </w:pPr>
      <w:bookmarkStart w:id="212" w:name="_Toc17752046"/>
      <w:r>
        <w:t xml:space="preserve">Table </w:t>
      </w:r>
      <w:r w:rsidR="00382580">
        <w:fldChar w:fldCharType="begin"/>
      </w:r>
      <w:r w:rsidR="00382580">
        <w:instrText xml:space="preserve"> SEQ Table \* ARABIC </w:instrText>
      </w:r>
      <w:r w:rsidR="00382580">
        <w:fldChar w:fldCharType="separate"/>
      </w:r>
      <w:r w:rsidR="00382580">
        <w:rPr>
          <w:noProof/>
        </w:rPr>
        <w:t>5</w:t>
      </w:r>
      <w:r w:rsidR="00382580">
        <w:rPr>
          <w:noProof/>
        </w:rPr>
        <w:fldChar w:fldCharType="end"/>
      </w:r>
      <w:r w:rsidRPr="004B6ADD">
        <w:t xml:space="preserve"> LDA PERFORMANCE IN THE CLASSIFICATION TRAINING.</w:t>
      </w:r>
      <w:bookmarkEnd w:id="212"/>
    </w:p>
    <w:tbl>
      <w:tblPr>
        <w:tblStyle w:val="PlainTable1"/>
        <w:tblW w:w="9895" w:type="dxa"/>
        <w:tblLook w:val="04A0" w:firstRow="1" w:lastRow="0" w:firstColumn="1" w:lastColumn="0" w:noHBand="0" w:noVBand="1"/>
      </w:tblPr>
      <w:tblGrid>
        <w:gridCol w:w="1332"/>
        <w:gridCol w:w="1188"/>
        <w:gridCol w:w="1187"/>
        <w:gridCol w:w="1226"/>
        <w:gridCol w:w="1187"/>
        <w:gridCol w:w="1133"/>
        <w:gridCol w:w="1100"/>
        <w:gridCol w:w="1542"/>
      </w:tblGrid>
      <w:tr w:rsidR="00B45260" w:rsidRPr="001B3DA7" w14:paraId="28F533B8" w14:textId="2C1961B4" w:rsidTr="00714A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2" w:type="dxa"/>
          </w:tcPr>
          <w:p w14:paraId="231BA1E8" w14:textId="5CFBA8D0" w:rsidR="00B45260" w:rsidRPr="001B3DA7" w:rsidRDefault="00B45260" w:rsidP="00BF402D">
            <w:r w:rsidRPr="001B3DA7">
              <w:t>Frequency</w:t>
            </w:r>
          </w:p>
        </w:tc>
        <w:tc>
          <w:tcPr>
            <w:tcW w:w="1188" w:type="dxa"/>
          </w:tcPr>
          <w:p w14:paraId="761EF68D" w14:textId="4155E7A1" w:rsidR="00B45260" w:rsidRPr="001B3DA7" w:rsidRDefault="00B45260" w:rsidP="00BF402D">
            <w:pPr>
              <w:cnfStyle w:val="100000000000" w:firstRow="1" w:lastRow="0" w:firstColumn="0" w:lastColumn="0" w:oddVBand="0" w:evenVBand="0" w:oddHBand="0" w:evenHBand="0" w:firstRowFirstColumn="0" w:firstRowLastColumn="0" w:lastRowFirstColumn="0" w:lastRowLastColumn="0"/>
            </w:pPr>
            <w:r w:rsidRPr="001B3DA7">
              <w:t>Partition one perf %</w:t>
            </w:r>
          </w:p>
        </w:tc>
        <w:tc>
          <w:tcPr>
            <w:tcW w:w="1187" w:type="dxa"/>
          </w:tcPr>
          <w:p w14:paraId="1CE5850C" w14:textId="6F4257E6" w:rsidR="00B45260" w:rsidRPr="001B3DA7" w:rsidRDefault="00B45260" w:rsidP="00BF402D">
            <w:pPr>
              <w:cnfStyle w:val="100000000000" w:firstRow="1" w:lastRow="0" w:firstColumn="0" w:lastColumn="0" w:oddVBand="0" w:evenVBand="0" w:oddHBand="0" w:evenHBand="0" w:firstRowFirstColumn="0" w:firstRowLastColumn="0" w:lastRowFirstColumn="0" w:lastRowLastColumn="0"/>
            </w:pPr>
            <w:r w:rsidRPr="001B3DA7">
              <w:t>Partition two perf %</w:t>
            </w:r>
          </w:p>
        </w:tc>
        <w:tc>
          <w:tcPr>
            <w:tcW w:w="1226" w:type="dxa"/>
          </w:tcPr>
          <w:p w14:paraId="2C2DE0B9" w14:textId="41E85651" w:rsidR="00B45260" w:rsidRPr="001B3DA7" w:rsidRDefault="00B45260" w:rsidP="00BF402D">
            <w:pPr>
              <w:cnfStyle w:val="100000000000" w:firstRow="1" w:lastRow="0" w:firstColumn="0" w:lastColumn="0" w:oddVBand="0" w:evenVBand="0" w:oddHBand="0" w:evenHBand="0" w:firstRowFirstColumn="0" w:firstRowLastColumn="0" w:lastRowFirstColumn="0" w:lastRowLastColumn="0"/>
            </w:pPr>
            <w:r w:rsidRPr="001B3DA7">
              <w:t>Partition three perf %</w:t>
            </w:r>
          </w:p>
        </w:tc>
        <w:tc>
          <w:tcPr>
            <w:tcW w:w="1187" w:type="dxa"/>
          </w:tcPr>
          <w:p w14:paraId="7712D7FE" w14:textId="1697746D" w:rsidR="00B45260" w:rsidRPr="001B3DA7" w:rsidRDefault="00B45260" w:rsidP="00BF402D">
            <w:pPr>
              <w:cnfStyle w:val="100000000000" w:firstRow="1" w:lastRow="0" w:firstColumn="0" w:lastColumn="0" w:oddVBand="0" w:evenVBand="0" w:oddHBand="0" w:evenHBand="0" w:firstRowFirstColumn="0" w:firstRowLastColumn="0" w:lastRowFirstColumn="0" w:lastRowLastColumn="0"/>
            </w:pPr>
            <w:r w:rsidRPr="001B3DA7">
              <w:t>Partition four perf %</w:t>
            </w:r>
          </w:p>
        </w:tc>
        <w:tc>
          <w:tcPr>
            <w:tcW w:w="1133" w:type="dxa"/>
          </w:tcPr>
          <w:p w14:paraId="408AF725" w14:textId="5E129CFA" w:rsidR="00B45260" w:rsidRPr="001B3DA7" w:rsidRDefault="00B45260" w:rsidP="00BF402D">
            <w:pPr>
              <w:cnfStyle w:val="100000000000" w:firstRow="1" w:lastRow="0" w:firstColumn="0" w:lastColumn="0" w:oddVBand="0" w:evenVBand="0" w:oddHBand="0" w:evenHBand="0" w:firstRowFirstColumn="0" w:firstRowLastColumn="0" w:lastRowFirstColumn="0" w:lastRowLastColumn="0"/>
            </w:pPr>
            <w:r w:rsidRPr="001B3DA7">
              <w:t>Partition five perf %</w:t>
            </w:r>
          </w:p>
        </w:tc>
        <w:tc>
          <w:tcPr>
            <w:tcW w:w="1100" w:type="dxa"/>
          </w:tcPr>
          <w:p w14:paraId="25F89B28" w14:textId="7503EF4F" w:rsidR="00B45260" w:rsidRPr="001B3DA7" w:rsidRDefault="00B45260" w:rsidP="00BF402D">
            <w:pPr>
              <w:cnfStyle w:val="100000000000" w:firstRow="1" w:lastRow="0" w:firstColumn="0" w:lastColumn="0" w:oddVBand="0" w:evenVBand="0" w:oddHBand="0" w:evenHBand="0" w:firstRowFirstColumn="0" w:firstRowLastColumn="0" w:lastRowFirstColumn="0" w:lastRowLastColumn="0"/>
            </w:pPr>
            <w:r w:rsidRPr="001B3DA7">
              <w:t xml:space="preserve">Cross validation % </w:t>
            </w:r>
          </w:p>
        </w:tc>
        <w:tc>
          <w:tcPr>
            <w:tcW w:w="1542" w:type="dxa"/>
          </w:tcPr>
          <w:p w14:paraId="64C6055D" w14:textId="3B3AF7F9" w:rsidR="00B45260" w:rsidRPr="001B3DA7" w:rsidRDefault="00B45260" w:rsidP="00BF402D">
            <w:pPr>
              <w:cnfStyle w:val="100000000000" w:firstRow="1" w:lastRow="0" w:firstColumn="0" w:lastColumn="0" w:oddVBand="0" w:evenVBand="0" w:oddHBand="0" w:evenHBand="0" w:firstRowFirstColumn="0" w:firstRowLastColumn="0" w:lastRowFirstColumn="0" w:lastRowLastColumn="0"/>
            </w:pPr>
            <w:r w:rsidRPr="001B3DA7">
              <w:t>Training-set accuracy %</w:t>
            </w:r>
          </w:p>
        </w:tc>
      </w:tr>
      <w:tr w:rsidR="00B45260" w:rsidRPr="001B3DA7" w14:paraId="58CA3B0E" w14:textId="1BC8ABDC" w:rsidTr="00714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2" w:type="dxa"/>
          </w:tcPr>
          <w:p w14:paraId="61CDEAD7" w14:textId="55C6C24A" w:rsidR="00B45260" w:rsidRPr="001B3DA7" w:rsidRDefault="009A6A53" w:rsidP="00BF402D">
            <w:r w:rsidRPr="001B3DA7">
              <w:t>20</w:t>
            </w:r>
          </w:p>
        </w:tc>
        <w:tc>
          <w:tcPr>
            <w:tcW w:w="1188" w:type="dxa"/>
          </w:tcPr>
          <w:p w14:paraId="33B72182" w14:textId="0337E8DC" w:rsidR="00B45260" w:rsidRPr="001B3DA7" w:rsidRDefault="00B45260" w:rsidP="00BF402D">
            <w:pPr>
              <w:cnfStyle w:val="000000100000" w:firstRow="0" w:lastRow="0" w:firstColumn="0" w:lastColumn="0" w:oddVBand="0" w:evenVBand="0" w:oddHBand="1" w:evenHBand="0" w:firstRowFirstColumn="0" w:firstRowLastColumn="0" w:lastRowFirstColumn="0" w:lastRowLastColumn="0"/>
            </w:pPr>
            <w:r w:rsidRPr="001B3DA7">
              <w:t>78.571</w:t>
            </w:r>
          </w:p>
        </w:tc>
        <w:tc>
          <w:tcPr>
            <w:tcW w:w="1187" w:type="dxa"/>
          </w:tcPr>
          <w:p w14:paraId="138D452E" w14:textId="1E56CFAC" w:rsidR="00B45260" w:rsidRPr="001B3DA7" w:rsidRDefault="00B45260" w:rsidP="00BF402D">
            <w:pPr>
              <w:cnfStyle w:val="000000100000" w:firstRow="0" w:lastRow="0" w:firstColumn="0" w:lastColumn="0" w:oddVBand="0" w:evenVBand="0" w:oddHBand="1" w:evenHBand="0" w:firstRowFirstColumn="0" w:firstRowLastColumn="0" w:lastRowFirstColumn="0" w:lastRowLastColumn="0"/>
            </w:pPr>
            <w:r w:rsidRPr="001B3DA7">
              <w:t>90</w:t>
            </w:r>
          </w:p>
        </w:tc>
        <w:tc>
          <w:tcPr>
            <w:tcW w:w="1226" w:type="dxa"/>
          </w:tcPr>
          <w:p w14:paraId="2DA3BE18" w14:textId="2A171E0D" w:rsidR="00B45260" w:rsidRPr="001B3DA7" w:rsidRDefault="00B45260" w:rsidP="00BF402D">
            <w:pPr>
              <w:cnfStyle w:val="000000100000" w:firstRow="0" w:lastRow="0" w:firstColumn="0" w:lastColumn="0" w:oddVBand="0" w:evenVBand="0" w:oddHBand="1" w:evenHBand="0" w:firstRowFirstColumn="0" w:firstRowLastColumn="0" w:lastRowFirstColumn="0" w:lastRowLastColumn="0"/>
            </w:pPr>
            <w:r w:rsidRPr="001B3DA7">
              <w:t>70</w:t>
            </w:r>
          </w:p>
        </w:tc>
        <w:tc>
          <w:tcPr>
            <w:tcW w:w="1187" w:type="dxa"/>
          </w:tcPr>
          <w:p w14:paraId="7DC06406" w14:textId="57DE5EB3" w:rsidR="00B45260" w:rsidRPr="001B3DA7" w:rsidRDefault="00B45260" w:rsidP="00BF402D">
            <w:pPr>
              <w:cnfStyle w:val="000000100000" w:firstRow="0" w:lastRow="0" w:firstColumn="0" w:lastColumn="0" w:oddVBand="0" w:evenVBand="0" w:oddHBand="1" w:evenHBand="0" w:firstRowFirstColumn="0" w:firstRowLastColumn="0" w:lastRowFirstColumn="0" w:lastRowLastColumn="0"/>
            </w:pPr>
            <w:r w:rsidRPr="001B3DA7">
              <w:t>83.571</w:t>
            </w:r>
          </w:p>
        </w:tc>
        <w:tc>
          <w:tcPr>
            <w:tcW w:w="1133" w:type="dxa"/>
          </w:tcPr>
          <w:p w14:paraId="36F6C176" w14:textId="35716FA4" w:rsidR="00B45260" w:rsidRPr="001B3DA7" w:rsidRDefault="00B45260" w:rsidP="00BF402D">
            <w:pPr>
              <w:cnfStyle w:val="000000100000" w:firstRow="0" w:lastRow="0" w:firstColumn="0" w:lastColumn="0" w:oddVBand="0" w:evenVBand="0" w:oddHBand="1" w:evenHBand="0" w:firstRowFirstColumn="0" w:firstRowLastColumn="0" w:lastRowFirstColumn="0" w:lastRowLastColumn="0"/>
            </w:pPr>
            <w:r w:rsidRPr="001B3DA7">
              <w:t>83.571</w:t>
            </w:r>
          </w:p>
        </w:tc>
        <w:tc>
          <w:tcPr>
            <w:tcW w:w="1100" w:type="dxa"/>
          </w:tcPr>
          <w:p w14:paraId="3BF7C0F2" w14:textId="7DFC11DA" w:rsidR="00B45260" w:rsidRPr="001B3DA7" w:rsidRDefault="00B45260" w:rsidP="00BF402D">
            <w:pPr>
              <w:cnfStyle w:val="000000100000" w:firstRow="0" w:lastRow="0" w:firstColumn="0" w:lastColumn="0" w:oddVBand="0" w:evenVBand="0" w:oddHBand="1" w:evenHBand="0" w:firstRowFirstColumn="0" w:firstRowLastColumn="0" w:lastRowFirstColumn="0" w:lastRowLastColumn="0"/>
            </w:pPr>
            <w:r w:rsidRPr="001B3DA7">
              <w:t>81.142</w:t>
            </w:r>
          </w:p>
        </w:tc>
        <w:tc>
          <w:tcPr>
            <w:tcW w:w="1542" w:type="dxa"/>
          </w:tcPr>
          <w:p w14:paraId="7C75E00C" w14:textId="361B6C84" w:rsidR="00B45260" w:rsidRPr="001B3DA7" w:rsidRDefault="00B45260" w:rsidP="00BF402D">
            <w:pPr>
              <w:cnfStyle w:val="000000100000" w:firstRow="0" w:lastRow="0" w:firstColumn="0" w:lastColumn="0" w:oddVBand="0" w:evenVBand="0" w:oddHBand="1" w:evenHBand="0" w:firstRowFirstColumn="0" w:firstRowLastColumn="0" w:lastRowFirstColumn="0" w:lastRowLastColumn="0"/>
            </w:pPr>
            <w:r w:rsidRPr="001B3DA7">
              <w:t>81.428</w:t>
            </w:r>
          </w:p>
        </w:tc>
      </w:tr>
      <w:tr w:rsidR="00B45260" w:rsidRPr="001B3DA7" w14:paraId="67A71D34" w14:textId="5121375A" w:rsidTr="00714A5E">
        <w:tc>
          <w:tcPr>
            <w:cnfStyle w:val="001000000000" w:firstRow="0" w:lastRow="0" w:firstColumn="1" w:lastColumn="0" w:oddVBand="0" w:evenVBand="0" w:oddHBand="0" w:evenHBand="0" w:firstRowFirstColumn="0" w:firstRowLastColumn="0" w:lastRowFirstColumn="0" w:lastRowLastColumn="0"/>
            <w:tcW w:w="1332" w:type="dxa"/>
          </w:tcPr>
          <w:p w14:paraId="6148721C" w14:textId="0C4B2B14" w:rsidR="00B45260" w:rsidRPr="001B3DA7" w:rsidRDefault="009A6A53" w:rsidP="00BF402D">
            <w:r w:rsidRPr="001B3DA7">
              <w:t>15</w:t>
            </w:r>
          </w:p>
        </w:tc>
        <w:tc>
          <w:tcPr>
            <w:tcW w:w="1188" w:type="dxa"/>
          </w:tcPr>
          <w:p w14:paraId="334E76D6" w14:textId="3EE0C3D9" w:rsidR="00B45260" w:rsidRPr="001B3DA7" w:rsidRDefault="00B45260" w:rsidP="00BF402D">
            <w:pPr>
              <w:cnfStyle w:val="000000000000" w:firstRow="0" w:lastRow="0" w:firstColumn="0" w:lastColumn="0" w:oddVBand="0" w:evenVBand="0" w:oddHBand="0" w:evenHBand="0" w:firstRowFirstColumn="0" w:firstRowLastColumn="0" w:lastRowFirstColumn="0" w:lastRowLastColumn="0"/>
            </w:pPr>
            <w:r w:rsidRPr="001B3DA7">
              <w:t>76.428</w:t>
            </w:r>
          </w:p>
        </w:tc>
        <w:tc>
          <w:tcPr>
            <w:tcW w:w="1187" w:type="dxa"/>
          </w:tcPr>
          <w:p w14:paraId="6431C156" w14:textId="6B78EC0F" w:rsidR="00B45260" w:rsidRPr="001B3DA7" w:rsidRDefault="00B45260" w:rsidP="00BF402D">
            <w:pPr>
              <w:cnfStyle w:val="000000000000" w:firstRow="0" w:lastRow="0" w:firstColumn="0" w:lastColumn="0" w:oddVBand="0" w:evenVBand="0" w:oddHBand="0" w:evenHBand="0" w:firstRowFirstColumn="0" w:firstRowLastColumn="0" w:lastRowFirstColumn="0" w:lastRowLastColumn="0"/>
            </w:pPr>
            <w:r w:rsidRPr="001B3DA7">
              <w:t>82.857</w:t>
            </w:r>
          </w:p>
        </w:tc>
        <w:tc>
          <w:tcPr>
            <w:tcW w:w="1226" w:type="dxa"/>
          </w:tcPr>
          <w:p w14:paraId="63D2F906" w14:textId="339EABDF" w:rsidR="00B45260" w:rsidRPr="001B3DA7" w:rsidRDefault="00B45260" w:rsidP="00BF402D">
            <w:pPr>
              <w:cnfStyle w:val="000000000000" w:firstRow="0" w:lastRow="0" w:firstColumn="0" w:lastColumn="0" w:oddVBand="0" w:evenVBand="0" w:oddHBand="0" w:evenHBand="0" w:firstRowFirstColumn="0" w:firstRowLastColumn="0" w:lastRowFirstColumn="0" w:lastRowLastColumn="0"/>
            </w:pPr>
            <w:r w:rsidRPr="001B3DA7">
              <w:t>90</w:t>
            </w:r>
          </w:p>
        </w:tc>
        <w:tc>
          <w:tcPr>
            <w:tcW w:w="1187" w:type="dxa"/>
          </w:tcPr>
          <w:p w14:paraId="2FA853E4" w14:textId="389E3AC0" w:rsidR="00B45260" w:rsidRPr="001B3DA7" w:rsidRDefault="00B45260" w:rsidP="00BF402D">
            <w:pPr>
              <w:cnfStyle w:val="000000000000" w:firstRow="0" w:lastRow="0" w:firstColumn="0" w:lastColumn="0" w:oddVBand="0" w:evenVBand="0" w:oddHBand="0" w:evenHBand="0" w:firstRowFirstColumn="0" w:firstRowLastColumn="0" w:lastRowFirstColumn="0" w:lastRowLastColumn="0"/>
            </w:pPr>
            <w:r w:rsidRPr="001B3DA7">
              <w:t>72.142</w:t>
            </w:r>
          </w:p>
        </w:tc>
        <w:tc>
          <w:tcPr>
            <w:tcW w:w="1133" w:type="dxa"/>
          </w:tcPr>
          <w:p w14:paraId="5216F200" w14:textId="08BF161F" w:rsidR="00B45260" w:rsidRPr="001B3DA7" w:rsidRDefault="00B45260" w:rsidP="00BF402D">
            <w:pPr>
              <w:cnfStyle w:val="000000000000" w:firstRow="0" w:lastRow="0" w:firstColumn="0" w:lastColumn="0" w:oddVBand="0" w:evenVBand="0" w:oddHBand="0" w:evenHBand="0" w:firstRowFirstColumn="0" w:firstRowLastColumn="0" w:lastRowFirstColumn="0" w:lastRowLastColumn="0"/>
            </w:pPr>
            <w:r w:rsidRPr="001B3DA7">
              <w:t>80</w:t>
            </w:r>
          </w:p>
        </w:tc>
        <w:tc>
          <w:tcPr>
            <w:tcW w:w="1100" w:type="dxa"/>
          </w:tcPr>
          <w:p w14:paraId="01536C4B" w14:textId="460104F5" w:rsidR="00B45260" w:rsidRPr="001B3DA7" w:rsidRDefault="00B45260" w:rsidP="00BF402D">
            <w:pPr>
              <w:cnfStyle w:val="000000000000" w:firstRow="0" w:lastRow="0" w:firstColumn="0" w:lastColumn="0" w:oddVBand="0" w:evenVBand="0" w:oddHBand="0" w:evenHBand="0" w:firstRowFirstColumn="0" w:firstRowLastColumn="0" w:lastRowFirstColumn="0" w:lastRowLastColumn="0"/>
            </w:pPr>
            <w:r w:rsidRPr="001B3DA7">
              <w:t>80.285</w:t>
            </w:r>
          </w:p>
        </w:tc>
        <w:tc>
          <w:tcPr>
            <w:tcW w:w="1542" w:type="dxa"/>
          </w:tcPr>
          <w:p w14:paraId="02554F71" w14:textId="19313175" w:rsidR="00B45260" w:rsidRPr="001B3DA7" w:rsidRDefault="00B45260" w:rsidP="00BF402D">
            <w:pPr>
              <w:cnfStyle w:val="000000000000" w:firstRow="0" w:lastRow="0" w:firstColumn="0" w:lastColumn="0" w:oddVBand="0" w:evenVBand="0" w:oddHBand="0" w:evenHBand="0" w:firstRowFirstColumn="0" w:firstRowLastColumn="0" w:lastRowFirstColumn="0" w:lastRowLastColumn="0"/>
            </w:pPr>
            <w:r w:rsidRPr="001B3DA7">
              <w:t xml:space="preserve">82.428 </w:t>
            </w:r>
          </w:p>
        </w:tc>
      </w:tr>
      <w:tr w:rsidR="00B45260" w:rsidRPr="001B3DA7" w14:paraId="361CA7E6" w14:textId="1DD54A11" w:rsidTr="00714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2" w:type="dxa"/>
          </w:tcPr>
          <w:p w14:paraId="111849C2" w14:textId="0299D3BF" w:rsidR="00B45260" w:rsidRPr="001B3DA7" w:rsidRDefault="009A6A53" w:rsidP="00BF402D">
            <w:r w:rsidRPr="001B3DA7">
              <w:t>12</w:t>
            </w:r>
          </w:p>
        </w:tc>
        <w:tc>
          <w:tcPr>
            <w:tcW w:w="1188" w:type="dxa"/>
          </w:tcPr>
          <w:p w14:paraId="6BD2403C" w14:textId="5169C9B7" w:rsidR="00B45260" w:rsidRPr="001B3DA7" w:rsidRDefault="00B45260" w:rsidP="00BF402D">
            <w:pPr>
              <w:cnfStyle w:val="000000100000" w:firstRow="0" w:lastRow="0" w:firstColumn="0" w:lastColumn="0" w:oddVBand="0" w:evenVBand="0" w:oddHBand="1" w:evenHBand="0" w:firstRowFirstColumn="0" w:firstRowLastColumn="0" w:lastRowFirstColumn="0" w:lastRowLastColumn="0"/>
            </w:pPr>
            <w:r w:rsidRPr="001B3DA7">
              <w:t>80.714</w:t>
            </w:r>
          </w:p>
        </w:tc>
        <w:tc>
          <w:tcPr>
            <w:tcW w:w="1187" w:type="dxa"/>
          </w:tcPr>
          <w:p w14:paraId="7BF736CE" w14:textId="4346A2F5" w:rsidR="00B45260" w:rsidRPr="001B3DA7" w:rsidRDefault="00B45260" w:rsidP="00BF402D">
            <w:pPr>
              <w:cnfStyle w:val="000000100000" w:firstRow="0" w:lastRow="0" w:firstColumn="0" w:lastColumn="0" w:oddVBand="0" w:evenVBand="0" w:oddHBand="1" w:evenHBand="0" w:firstRowFirstColumn="0" w:firstRowLastColumn="0" w:lastRowFirstColumn="0" w:lastRowLastColumn="0"/>
            </w:pPr>
            <w:r w:rsidRPr="001B3DA7">
              <w:t>78.571</w:t>
            </w:r>
          </w:p>
        </w:tc>
        <w:tc>
          <w:tcPr>
            <w:tcW w:w="1226" w:type="dxa"/>
          </w:tcPr>
          <w:p w14:paraId="55FE6429" w14:textId="2225D67C" w:rsidR="00B45260" w:rsidRPr="001B3DA7" w:rsidRDefault="00B45260" w:rsidP="00BF402D">
            <w:pPr>
              <w:cnfStyle w:val="000000100000" w:firstRow="0" w:lastRow="0" w:firstColumn="0" w:lastColumn="0" w:oddVBand="0" w:evenVBand="0" w:oddHBand="1" w:evenHBand="0" w:firstRowFirstColumn="0" w:firstRowLastColumn="0" w:lastRowFirstColumn="0" w:lastRowLastColumn="0"/>
            </w:pPr>
            <w:r w:rsidRPr="001B3DA7">
              <w:t>86.428</w:t>
            </w:r>
          </w:p>
        </w:tc>
        <w:tc>
          <w:tcPr>
            <w:tcW w:w="1187" w:type="dxa"/>
          </w:tcPr>
          <w:p w14:paraId="1B556551" w14:textId="419F950C" w:rsidR="00B45260" w:rsidRPr="001B3DA7" w:rsidRDefault="00B45260" w:rsidP="00BF402D">
            <w:pPr>
              <w:cnfStyle w:val="000000100000" w:firstRow="0" w:lastRow="0" w:firstColumn="0" w:lastColumn="0" w:oddVBand="0" w:evenVBand="0" w:oddHBand="1" w:evenHBand="0" w:firstRowFirstColumn="0" w:firstRowLastColumn="0" w:lastRowFirstColumn="0" w:lastRowLastColumn="0"/>
            </w:pPr>
            <w:r w:rsidRPr="001B3DA7">
              <w:t>75.714</w:t>
            </w:r>
          </w:p>
        </w:tc>
        <w:tc>
          <w:tcPr>
            <w:tcW w:w="1133" w:type="dxa"/>
          </w:tcPr>
          <w:p w14:paraId="4BB8A9E3" w14:textId="69650BBC" w:rsidR="00B45260" w:rsidRPr="001B3DA7" w:rsidRDefault="00B45260" w:rsidP="00BF402D">
            <w:pPr>
              <w:cnfStyle w:val="000000100000" w:firstRow="0" w:lastRow="0" w:firstColumn="0" w:lastColumn="0" w:oddVBand="0" w:evenVBand="0" w:oddHBand="1" w:evenHBand="0" w:firstRowFirstColumn="0" w:firstRowLastColumn="0" w:lastRowFirstColumn="0" w:lastRowLastColumn="0"/>
            </w:pPr>
            <w:r w:rsidRPr="001B3DA7">
              <w:t>77.857</w:t>
            </w:r>
          </w:p>
        </w:tc>
        <w:tc>
          <w:tcPr>
            <w:tcW w:w="1100" w:type="dxa"/>
          </w:tcPr>
          <w:p w14:paraId="36857D92" w14:textId="632CFE75" w:rsidR="00B45260" w:rsidRPr="001B3DA7" w:rsidRDefault="00B45260" w:rsidP="00BF402D">
            <w:pPr>
              <w:cnfStyle w:val="000000100000" w:firstRow="0" w:lastRow="0" w:firstColumn="0" w:lastColumn="0" w:oddVBand="0" w:evenVBand="0" w:oddHBand="1" w:evenHBand="0" w:firstRowFirstColumn="0" w:firstRowLastColumn="0" w:lastRowFirstColumn="0" w:lastRowLastColumn="0"/>
            </w:pPr>
            <w:r w:rsidRPr="001B3DA7">
              <w:t>79.857</w:t>
            </w:r>
          </w:p>
        </w:tc>
        <w:tc>
          <w:tcPr>
            <w:tcW w:w="1542" w:type="dxa"/>
          </w:tcPr>
          <w:p w14:paraId="1A872182" w14:textId="70DAE933" w:rsidR="00B45260" w:rsidRPr="001B3DA7" w:rsidRDefault="00B45260" w:rsidP="00BF402D">
            <w:pPr>
              <w:cnfStyle w:val="000000100000" w:firstRow="0" w:lastRow="0" w:firstColumn="0" w:lastColumn="0" w:oddVBand="0" w:evenVBand="0" w:oddHBand="1" w:evenHBand="0" w:firstRowFirstColumn="0" w:firstRowLastColumn="0" w:lastRowFirstColumn="0" w:lastRowLastColumn="0"/>
            </w:pPr>
            <w:r w:rsidRPr="001B3DA7">
              <w:t xml:space="preserve">81.142 </w:t>
            </w:r>
          </w:p>
        </w:tc>
      </w:tr>
      <w:tr w:rsidR="00B45260" w:rsidRPr="001B3DA7" w14:paraId="1DA77FD6" w14:textId="4D1D2C9A" w:rsidTr="00714A5E">
        <w:tc>
          <w:tcPr>
            <w:cnfStyle w:val="001000000000" w:firstRow="0" w:lastRow="0" w:firstColumn="1" w:lastColumn="0" w:oddVBand="0" w:evenVBand="0" w:oddHBand="0" w:evenHBand="0" w:firstRowFirstColumn="0" w:firstRowLastColumn="0" w:lastRowFirstColumn="0" w:lastRowLastColumn="0"/>
            <w:tcW w:w="1332" w:type="dxa"/>
          </w:tcPr>
          <w:p w14:paraId="0461E35F" w14:textId="407C9E65" w:rsidR="00B45260" w:rsidRPr="001B3DA7" w:rsidRDefault="009A6A53" w:rsidP="00B45260">
            <w:r w:rsidRPr="001B3DA7">
              <w:t>10</w:t>
            </w:r>
          </w:p>
        </w:tc>
        <w:tc>
          <w:tcPr>
            <w:tcW w:w="1188" w:type="dxa"/>
          </w:tcPr>
          <w:p w14:paraId="3A5C6B8F" w14:textId="4B0C9166" w:rsidR="00B45260" w:rsidRPr="001B3DA7" w:rsidRDefault="00B45260" w:rsidP="00B45260">
            <w:pPr>
              <w:cnfStyle w:val="000000000000" w:firstRow="0" w:lastRow="0" w:firstColumn="0" w:lastColumn="0" w:oddVBand="0" w:evenVBand="0" w:oddHBand="0" w:evenHBand="0" w:firstRowFirstColumn="0" w:firstRowLastColumn="0" w:lastRowFirstColumn="0" w:lastRowLastColumn="0"/>
            </w:pPr>
            <w:r w:rsidRPr="001B3DA7">
              <w:t>80.714</w:t>
            </w:r>
          </w:p>
        </w:tc>
        <w:tc>
          <w:tcPr>
            <w:tcW w:w="1187" w:type="dxa"/>
          </w:tcPr>
          <w:p w14:paraId="069721B2" w14:textId="3C32CC39" w:rsidR="00B45260" w:rsidRPr="001B3DA7" w:rsidRDefault="00B45260" w:rsidP="00B45260">
            <w:pPr>
              <w:cnfStyle w:val="000000000000" w:firstRow="0" w:lastRow="0" w:firstColumn="0" w:lastColumn="0" w:oddVBand="0" w:evenVBand="0" w:oddHBand="0" w:evenHBand="0" w:firstRowFirstColumn="0" w:firstRowLastColumn="0" w:lastRowFirstColumn="0" w:lastRowLastColumn="0"/>
            </w:pPr>
            <w:r w:rsidRPr="001B3DA7">
              <w:t>70</w:t>
            </w:r>
          </w:p>
        </w:tc>
        <w:tc>
          <w:tcPr>
            <w:tcW w:w="1226" w:type="dxa"/>
          </w:tcPr>
          <w:p w14:paraId="6EF46DD9" w14:textId="03D17C34" w:rsidR="00B45260" w:rsidRPr="001B3DA7" w:rsidRDefault="00B45260" w:rsidP="00B45260">
            <w:pPr>
              <w:cnfStyle w:val="000000000000" w:firstRow="0" w:lastRow="0" w:firstColumn="0" w:lastColumn="0" w:oddVBand="0" w:evenVBand="0" w:oddHBand="0" w:evenHBand="0" w:firstRowFirstColumn="0" w:firstRowLastColumn="0" w:lastRowFirstColumn="0" w:lastRowLastColumn="0"/>
            </w:pPr>
            <w:r w:rsidRPr="001B3DA7">
              <w:t>80</w:t>
            </w:r>
          </w:p>
        </w:tc>
        <w:tc>
          <w:tcPr>
            <w:tcW w:w="1187" w:type="dxa"/>
          </w:tcPr>
          <w:p w14:paraId="322702E9" w14:textId="16969409" w:rsidR="00B45260" w:rsidRPr="001B3DA7" w:rsidRDefault="00B45260" w:rsidP="00B45260">
            <w:pPr>
              <w:cnfStyle w:val="000000000000" w:firstRow="0" w:lastRow="0" w:firstColumn="0" w:lastColumn="0" w:oddVBand="0" w:evenVBand="0" w:oddHBand="0" w:evenHBand="0" w:firstRowFirstColumn="0" w:firstRowLastColumn="0" w:lastRowFirstColumn="0" w:lastRowLastColumn="0"/>
            </w:pPr>
            <w:r w:rsidRPr="001B3DA7">
              <w:t>90</w:t>
            </w:r>
          </w:p>
        </w:tc>
        <w:tc>
          <w:tcPr>
            <w:tcW w:w="1133" w:type="dxa"/>
          </w:tcPr>
          <w:p w14:paraId="4FAF7AB0" w14:textId="29B9D924" w:rsidR="00B45260" w:rsidRPr="001B3DA7" w:rsidRDefault="00B45260" w:rsidP="00B45260">
            <w:pPr>
              <w:cnfStyle w:val="000000000000" w:firstRow="0" w:lastRow="0" w:firstColumn="0" w:lastColumn="0" w:oddVBand="0" w:evenVBand="0" w:oddHBand="0" w:evenHBand="0" w:firstRowFirstColumn="0" w:firstRowLastColumn="0" w:lastRowFirstColumn="0" w:lastRowLastColumn="0"/>
            </w:pPr>
            <w:r w:rsidRPr="001B3DA7">
              <w:t>80</w:t>
            </w:r>
          </w:p>
        </w:tc>
        <w:tc>
          <w:tcPr>
            <w:tcW w:w="1100" w:type="dxa"/>
          </w:tcPr>
          <w:p w14:paraId="3AF0DDE6" w14:textId="59CBF293" w:rsidR="00B45260" w:rsidRPr="001B3DA7" w:rsidRDefault="00B45260" w:rsidP="00B45260">
            <w:pPr>
              <w:cnfStyle w:val="000000000000" w:firstRow="0" w:lastRow="0" w:firstColumn="0" w:lastColumn="0" w:oddVBand="0" w:evenVBand="0" w:oddHBand="0" w:evenHBand="0" w:firstRowFirstColumn="0" w:firstRowLastColumn="0" w:lastRowFirstColumn="0" w:lastRowLastColumn="0"/>
            </w:pPr>
            <w:r w:rsidRPr="001B3DA7">
              <w:t>80.142</w:t>
            </w:r>
          </w:p>
        </w:tc>
        <w:tc>
          <w:tcPr>
            <w:tcW w:w="1542" w:type="dxa"/>
          </w:tcPr>
          <w:p w14:paraId="7344E882" w14:textId="7DD1B35D" w:rsidR="00B45260" w:rsidRPr="001B3DA7" w:rsidRDefault="00B45260" w:rsidP="00B45260">
            <w:pPr>
              <w:cnfStyle w:val="000000000000" w:firstRow="0" w:lastRow="0" w:firstColumn="0" w:lastColumn="0" w:oddVBand="0" w:evenVBand="0" w:oddHBand="0" w:evenHBand="0" w:firstRowFirstColumn="0" w:firstRowLastColumn="0" w:lastRowFirstColumn="0" w:lastRowLastColumn="0"/>
            </w:pPr>
            <w:r w:rsidRPr="001B3DA7">
              <w:t>80.285</w:t>
            </w:r>
          </w:p>
        </w:tc>
      </w:tr>
    </w:tbl>
    <w:p w14:paraId="4D087204" w14:textId="7F1AB986" w:rsidR="00BF402D" w:rsidRPr="001B3DA7" w:rsidRDefault="00BF402D" w:rsidP="004542E4">
      <w:pPr>
        <w:pStyle w:val="Caption"/>
        <w:rPr>
          <w:rFonts w:cs="Times New Roman"/>
        </w:rPr>
      </w:pPr>
    </w:p>
    <w:p w14:paraId="4BE3603F" w14:textId="2D3C6CCA" w:rsidR="00B45260" w:rsidRPr="001B3DA7" w:rsidRDefault="00B45260" w:rsidP="00BF402D">
      <w:r w:rsidRPr="001B3DA7">
        <w:t xml:space="preserve">SVM </w:t>
      </w:r>
      <w:r w:rsidR="00E63912" w:rsidRPr="001B3DA7">
        <w:t xml:space="preserve">training </w:t>
      </w:r>
      <w:r w:rsidRPr="001B3DA7">
        <w:t>performance</w:t>
      </w:r>
      <w:r w:rsidR="00E63912" w:rsidRPr="001B3DA7">
        <w:t xml:space="preserve"> was also set to be optimistic</w:t>
      </w:r>
      <w:r w:rsidR="00786625" w:rsidRPr="001B3DA7">
        <w:t>,</w:t>
      </w:r>
      <w:r w:rsidR="00E63912" w:rsidRPr="001B3DA7">
        <w:t xml:space="preserve"> achieving higher than 80 percent throughout the list of frequencies.</w:t>
      </w:r>
      <w:r w:rsidRPr="001B3DA7">
        <w:t xml:space="preserve"> </w:t>
      </w:r>
      <w:r w:rsidR="00E63912" w:rsidRPr="001B3DA7">
        <w:t>In comparison to Table 5, SVM could not reach maximum accuracy of LDA classification accuracy</w:t>
      </w:r>
      <w:r w:rsidR="00786625" w:rsidRPr="001B3DA7">
        <w:t>,</w:t>
      </w:r>
      <w:r w:rsidR="00E63912" w:rsidRPr="001B3DA7">
        <w:t xml:space="preserve"> and its highest reached 81.285. The average of training-set accuracy for LDA is 81.32 and for SVM is 80.642. LDA had better performance by 0.67 percent. Moreover, Table 6 shows that in training SVM had poorer performance in Cross</w:t>
      </w:r>
      <w:r w:rsidR="00786625" w:rsidRPr="001B3DA7">
        <w:t>-</w:t>
      </w:r>
      <w:r w:rsidR="00E63912" w:rsidRPr="001B3DA7">
        <w:t xml:space="preserve">validation and did not reach 80 percent throughout training different frequencies. The highest achieved was 79.857 and </w:t>
      </w:r>
      <w:r w:rsidR="00075247">
        <w:t xml:space="preserve">the </w:t>
      </w:r>
      <w:r w:rsidR="00E63912" w:rsidRPr="001B3DA7">
        <w:t>lowest of 78.571. In comparison to Table 5, the average of LDA cross</w:t>
      </w:r>
      <w:r w:rsidR="00786625" w:rsidRPr="001B3DA7">
        <w:t>-</w:t>
      </w:r>
      <w:r w:rsidR="00E63912" w:rsidRPr="001B3DA7">
        <w:t>validation is 80.35</w:t>
      </w:r>
      <w:r w:rsidR="007722DE" w:rsidRPr="001B3DA7">
        <w:t xml:space="preserve"> in oppose the SVM cross</w:t>
      </w:r>
      <w:r w:rsidR="00786625" w:rsidRPr="001B3DA7">
        <w:t>-</w:t>
      </w:r>
      <w:r w:rsidR="007722DE" w:rsidRPr="001B3DA7">
        <w:t>validation achieved 79.24.</w:t>
      </w:r>
    </w:p>
    <w:p w14:paraId="122ADEC4" w14:textId="54CF2CE5" w:rsidR="004542E4" w:rsidRDefault="004542E4" w:rsidP="004542E4">
      <w:pPr>
        <w:pStyle w:val="Caption"/>
        <w:keepNext/>
      </w:pPr>
      <w:bookmarkStart w:id="213" w:name="_Toc17752047"/>
      <w:r>
        <w:t xml:space="preserve">Table </w:t>
      </w:r>
      <w:r w:rsidR="00382580">
        <w:fldChar w:fldCharType="begin"/>
      </w:r>
      <w:r w:rsidR="00382580">
        <w:instrText xml:space="preserve"> SEQ Table \* ARABIC </w:instrText>
      </w:r>
      <w:r w:rsidR="00382580">
        <w:fldChar w:fldCharType="separate"/>
      </w:r>
      <w:r w:rsidR="00382580">
        <w:rPr>
          <w:noProof/>
        </w:rPr>
        <w:t>6</w:t>
      </w:r>
      <w:r w:rsidR="00382580">
        <w:rPr>
          <w:noProof/>
        </w:rPr>
        <w:fldChar w:fldCharType="end"/>
      </w:r>
      <w:r w:rsidRPr="00A84E3D">
        <w:t xml:space="preserve"> SVM PERFORMANCE IN THE CLASSIFICATION TRAINING.</w:t>
      </w:r>
      <w:bookmarkEnd w:id="213"/>
    </w:p>
    <w:tbl>
      <w:tblPr>
        <w:tblStyle w:val="PlainTable1"/>
        <w:tblW w:w="9895" w:type="dxa"/>
        <w:tblLook w:val="04A0" w:firstRow="1" w:lastRow="0" w:firstColumn="1" w:lastColumn="0" w:noHBand="0" w:noVBand="1"/>
      </w:tblPr>
      <w:tblGrid>
        <w:gridCol w:w="1332"/>
        <w:gridCol w:w="1188"/>
        <w:gridCol w:w="1187"/>
        <w:gridCol w:w="1226"/>
        <w:gridCol w:w="1187"/>
        <w:gridCol w:w="1133"/>
        <w:gridCol w:w="1100"/>
        <w:gridCol w:w="1542"/>
      </w:tblGrid>
      <w:tr w:rsidR="00D63496" w:rsidRPr="001B3DA7" w14:paraId="578FCF0A" w14:textId="77777777" w:rsidTr="00714A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2" w:type="dxa"/>
          </w:tcPr>
          <w:p w14:paraId="77F485B1" w14:textId="77777777" w:rsidR="00B45260" w:rsidRPr="001B3DA7" w:rsidRDefault="00B45260" w:rsidP="009B0111">
            <w:r w:rsidRPr="001B3DA7">
              <w:t>Frequency</w:t>
            </w:r>
          </w:p>
        </w:tc>
        <w:tc>
          <w:tcPr>
            <w:tcW w:w="1188" w:type="dxa"/>
          </w:tcPr>
          <w:p w14:paraId="7AB9C13F" w14:textId="77777777" w:rsidR="00B45260" w:rsidRPr="001B3DA7" w:rsidRDefault="00B45260" w:rsidP="009B0111">
            <w:pPr>
              <w:cnfStyle w:val="100000000000" w:firstRow="1" w:lastRow="0" w:firstColumn="0" w:lastColumn="0" w:oddVBand="0" w:evenVBand="0" w:oddHBand="0" w:evenHBand="0" w:firstRowFirstColumn="0" w:firstRowLastColumn="0" w:lastRowFirstColumn="0" w:lastRowLastColumn="0"/>
            </w:pPr>
            <w:r w:rsidRPr="001B3DA7">
              <w:t>Partition one perf %</w:t>
            </w:r>
          </w:p>
        </w:tc>
        <w:tc>
          <w:tcPr>
            <w:tcW w:w="1187" w:type="dxa"/>
          </w:tcPr>
          <w:p w14:paraId="43378818" w14:textId="77777777" w:rsidR="00B45260" w:rsidRPr="001B3DA7" w:rsidRDefault="00B45260" w:rsidP="009B0111">
            <w:pPr>
              <w:cnfStyle w:val="100000000000" w:firstRow="1" w:lastRow="0" w:firstColumn="0" w:lastColumn="0" w:oddVBand="0" w:evenVBand="0" w:oddHBand="0" w:evenHBand="0" w:firstRowFirstColumn="0" w:firstRowLastColumn="0" w:lastRowFirstColumn="0" w:lastRowLastColumn="0"/>
            </w:pPr>
            <w:r w:rsidRPr="001B3DA7">
              <w:t>Partition two perf %</w:t>
            </w:r>
          </w:p>
        </w:tc>
        <w:tc>
          <w:tcPr>
            <w:tcW w:w="1226" w:type="dxa"/>
          </w:tcPr>
          <w:p w14:paraId="446CE473" w14:textId="77777777" w:rsidR="00B45260" w:rsidRPr="001B3DA7" w:rsidRDefault="00B45260" w:rsidP="009B0111">
            <w:pPr>
              <w:cnfStyle w:val="100000000000" w:firstRow="1" w:lastRow="0" w:firstColumn="0" w:lastColumn="0" w:oddVBand="0" w:evenVBand="0" w:oddHBand="0" w:evenHBand="0" w:firstRowFirstColumn="0" w:firstRowLastColumn="0" w:lastRowFirstColumn="0" w:lastRowLastColumn="0"/>
            </w:pPr>
            <w:r w:rsidRPr="001B3DA7">
              <w:t>Partition three perf %</w:t>
            </w:r>
          </w:p>
        </w:tc>
        <w:tc>
          <w:tcPr>
            <w:tcW w:w="1187" w:type="dxa"/>
          </w:tcPr>
          <w:p w14:paraId="2084E08D" w14:textId="77777777" w:rsidR="00B45260" w:rsidRPr="001B3DA7" w:rsidRDefault="00B45260" w:rsidP="009B0111">
            <w:pPr>
              <w:cnfStyle w:val="100000000000" w:firstRow="1" w:lastRow="0" w:firstColumn="0" w:lastColumn="0" w:oddVBand="0" w:evenVBand="0" w:oddHBand="0" w:evenHBand="0" w:firstRowFirstColumn="0" w:firstRowLastColumn="0" w:lastRowFirstColumn="0" w:lastRowLastColumn="0"/>
            </w:pPr>
            <w:r w:rsidRPr="001B3DA7">
              <w:t>Partition four perf %</w:t>
            </w:r>
          </w:p>
        </w:tc>
        <w:tc>
          <w:tcPr>
            <w:tcW w:w="1133" w:type="dxa"/>
          </w:tcPr>
          <w:p w14:paraId="24A753B8" w14:textId="77777777" w:rsidR="00B45260" w:rsidRPr="001B3DA7" w:rsidRDefault="00B45260" w:rsidP="009B0111">
            <w:pPr>
              <w:cnfStyle w:val="100000000000" w:firstRow="1" w:lastRow="0" w:firstColumn="0" w:lastColumn="0" w:oddVBand="0" w:evenVBand="0" w:oddHBand="0" w:evenHBand="0" w:firstRowFirstColumn="0" w:firstRowLastColumn="0" w:lastRowFirstColumn="0" w:lastRowLastColumn="0"/>
            </w:pPr>
            <w:r w:rsidRPr="001B3DA7">
              <w:t>Partition five perf %</w:t>
            </w:r>
          </w:p>
        </w:tc>
        <w:tc>
          <w:tcPr>
            <w:tcW w:w="1100" w:type="dxa"/>
          </w:tcPr>
          <w:p w14:paraId="42439329" w14:textId="77777777" w:rsidR="00B45260" w:rsidRPr="001B3DA7" w:rsidRDefault="00B45260" w:rsidP="009B0111">
            <w:pPr>
              <w:cnfStyle w:val="100000000000" w:firstRow="1" w:lastRow="0" w:firstColumn="0" w:lastColumn="0" w:oddVBand="0" w:evenVBand="0" w:oddHBand="0" w:evenHBand="0" w:firstRowFirstColumn="0" w:firstRowLastColumn="0" w:lastRowFirstColumn="0" w:lastRowLastColumn="0"/>
            </w:pPr>
            <w:r w:rsidRPr="001B3DA7">
              <w:t xml:space="preserve">Cross validation % </w:t>
            </w:r>
          </w:p>
        </w:tc>
        <w:tc>
          <w:tcPr>
            <w:tcW w:w="1542" w:type="dxa"/>
          </w:tcPr>
          <w:p w14:paraId="35715327" w14:textId="77777777" w:rsidR="00B45260" w:rsidRPr="001B3DA7" w:rsidRDefault="00B45260" w:rsidP="009B0111">
            <w:pPr>
              <w:cnfStyle w:val="100000000000" w:firstRow="1" w:lastRow="0" w:firstColumn="0" w:lastColumn="0" w:oddVBand="0" w:evenVBand="0" w:oddHBand="0" w:evenHBand="0" w:firstRowFirstColumn="0" w:firstRowLastColumn="0" w:lastRowFirstColumn="0" w:lastRowLastColumn="0"/>
            </w:pPr>
            <w:r w:rsidRPr="001B3DA7">
              <w:t>Training-set accuracy %</w:t>
            </w:r>
          </w:p>
        </w:tc>
      </w:tr>
      <w:tr w:rsidR="00D63496" w:rsidRPr="001B3DA7" w14:paraId="7448CC16" w14:textId="77777777" w:rsidTr="00714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2" w:type="dxa"/>
          </w:tcPr>
          <w:p w14:paraId="4306A499" w14:textId="34CBBFB4" w:rsidR="00B45260" w:rsidRPr="001B3DA7" w:rsidRDefault="009A6A53" w:rsidP="009B0111">
            <w:r w:rsidRPr="001B3DA7">
              <w:t>20</w:t>
            </w:r>
          </w:p>
        </w:tc>
        <w:tc>
          <w:tcPr>
            <w:tcW w:w="1188" w:type="dxa"/>
          </w:tcPr>
          <w:p w14:paraId="70E565FC" w14:textId="692FB26B" w:rsidR="00B45260" w:rsidRPr="001B3DA7" w:rsidRDefault="00B45260" w:rsidP="00D63496">
            <w:pPr>
              <w:cnfStyle w:val="000000100000" w:firstRow="0" w:lastRow="0" w:firstColumn="0" w:lastColumn="0" w:oddVBand="0" w:evenVBand="0" w:oddHBand="1" w:evenHBand="0" w:firstRowFirstColumn="0" w:firstRowLastColumn="0" w:lastRowFirstColumn="0" w:lastRowLastColumn="0"/>
            </w:pPr>
            <w:r w:rsidRPr="001B3DA7">
              <w:t>78.571</w:t>
            </w:r>
          </w:p>
        </w:tc>
        <w:tc>
          <w:tcPr>
            <w:tcW w:w="1187" w:type="dxa"/>
          </w:tcPr>
          <w:p w14:paraId="2B865DAC" w14:textId="5D72E139" w:rsidR="00B45260" w:rsidRPr="001B3DA7" w:rsidRDefault="00B45260" w:rsidP="00D63496">
            <w:pPr>
              <w:cnfStyle w:val="000000100000" w:firstRow="0" w:lastRow="0" w:firstColumn="0" w:lastColumn="0" w:oddVBand="0" w:evenVBand="0" w:oddHBand="1" w:evenHBand="0" w:firstRowFirstColumn="0" w:firstRowLastColumn="0" w:lastRowFirstColumn="0" w:lastRowLastColumn="0"/>
            </w:pPr>
            <w:r w:rsidRPr="001B3DA7">
              <w:t>90</w:t>
            </w:r>
          </w:p>
        </w:tc>
        <w:tc>
          <w:tcPr>
            <w:tcW w:w="1226" w:type="dxa"/>
          </w:tcPr>
          <w:p w14:paraId="5CC46354" w14:textId="2CFAAA70" w:rsidR="00B45260" w:rsidRPr="001B3DA7" w:rsidRDefault="00B45260" w:rsidP="00D63496">
            <w:pPr>
              <w:cnfStyle w:val="000000100000" w:firstRow="0" w:lastRow="0" w:firstColumn="0" w:lastColumn="0" w:oddVBand="0" w:evenVBand="0" w:oddHBand="1" w:evenHBand="0" w:firstRowFirstColumn="0" w:firstRowLastColumn="0" w:lastRowFirstColumn="0" w:lastRowLastColumn="0"/>
            </w:pPr>
            <w:r w:rsidRPr="001B3DA7">
              <w:t>70</w:t>
            </w:r>
          </w:p>
        </w:tc>
        <w:tc>
          <w:tcPr>
            <w:tcW w:w="1187" w:type="dxa"/>
          </w:tcPr>
          <w:p w14:paraId="7523712B" w14:textId="0FC411EB" w:rsidR="00B45260" w:rsidRPr="001B3DA7" w:rsidRDefault="00B45260" w:rsidP="00D63496">
            <w:pPr>
              <w:cnfStyle w:val="000000100000" w:firstRow="0" w:lastRow="0" w:firstColumn="0" w:lastColumn="0" w:oddVBand="0" w:evenVBand="0" w:oddHBand="1" w:evenHBand="0" w:firstRowFirstColumn="0" w:firstRowLastColumn="0" w:lastRowFirstColumn="0" w:lastRowLastColumn="0"/>
            </w:pPr>
            <w:r w:rsidRPr="001B3DA7">
              <w:t>80</w:t>
            </w:r>
          </w:p>
        </w:tc>
        <w:tc>
          <w:tcPr>
            <w:tcW w:w="1133" w:type="dxa"/>
          </w:tcPr>
          <w:p w14:paraId="6BB96EC9" w14:textId="6A64FF44" w:rsidR="00B45260" w:rsidRPr="001B3DA7" w:rsidRDefault="00B45260" w:rsidP="00D63496">
            <w:pPr>
              <w:cnfStyle w:val="000000100000" w:firstRow="0" w:lastRow="0" w:firstColumn="0" w:lastColumn="0" w:oddVBand="0" w:evenVBand="0" w:oddHBand="1" w:evenHBand="0" w:firstRowFirstColumn="0" w:firstRowLastColumn="0" w:lastRowFirstColumn="0" w:lastRowLastColumn="0"/>
            </w:pPr>
            <w:r w:rsidRPr="001B3DA7">
              <w:t>80</w:t>
            </w:r>
          </w:p>
        </w:tc>
        <w:tc>
          <w:tcPr>
            <w:tcW w:w="1100" w:type="dxa"/>
          </w:tcPr>
          <w:p w14:paraId="43DC1213" w14:textId="3D65474D" w:rsidR="00B45260" w:rsidRPr="001B3DA7" w:rsidRDefault="00B45260" w:rsidP="00D63496">
            <w:pPr>
              <w:cnfStyle w:val="000000100000" w:firstRow="0" w:lastRow="0" w:firstColumn="0" w:lastColumn="0" w:oddVBand="0" w:evenVBand="0" w:oddHBand="1" w:evenHBand="0" w:firstRowFirstColumn="0" w:firstRowLastColumn="0" w:lastRowFirstColumn="0" w:lastRowLastColumn="0"/>
            </w:pPr>
            <w:r w:rsidRPr="001B3DA7">
              <w:t>79.714</w:t>
            </w:r>
          </w:p>
        </w:tc>
        <w:tc>
          <w:tcPr>
            <w:tcW w:w="1542" w:type="dxa"/>
          </w:tcPr>
          <w:p w14:paraId="6CAE42E2" w14:textId="02428EEA" w:rsidR="00B45260" w:rsidRPr="001B3DA7" w:rsidRDefault="00B45260" w:rsidP="00D63496">
            <w:pPr>
              <w:cnfStyle w:val="000000100000" w:firstRow="0" w:lastRow="0" w:firstColumn="0" w:lastColumn="0" w:oddVBand="0" w:evenVBand="0" w:oddHBand="1" w:evenHBand="0" w:firstRowFirstColumn="0" w:firstRowLastColumn="0" w:lastRowFirstColumn="0" w:lastRowLastColumn="0"/>
            </w:pPr>
            <w:r w:rsidRPr="001B3DA7">
              <w:t>80.857</w:t>
            </w:r>
          </w:p>
        </w:tc>
      </w:tr>
      <w:tr w:rsidR="00D63496" w:rsidRPr="001B3DA7" w14:paraId="1014BE33" w14:textId="77777777" w:rsidTr="00714A5E">
        <w:tc>
          <w:tcPr>
            <w:cnfStyle w:val="001000000000" w:firstRow="0" w:lastRow="0" w:firstColumn="1" w:lastColumn="0" w:oddVBand="0" w:evenVBand="0" w:oddHBand="0" w:evenHBand="0" w:firstRowFirstColumn="0" w:firstRowLastColumn="0" w:lastRowFirstColumn="0" w:lastRowLastColumn="0"/>
            <w:tcW w:w="1332" w:type="dxa"/>
          </w:tcPr>
          <w:p w14:paraId="27CA6F17" w14:textId="3F9A21F1" w:rsidR="00B45260" w:rsidRPr="001B3DA7" w:rsidRDefault="009A6A53" w:rsidP="009B0111">
            <w:r w:rsidRPr="001B3DA7">
              <w:t>15</w:t>
            </w:r>
          </w:p>
        </w:tc>
        <w:tc>
          <w:tcPr>
            <w:tcW w:w="1188" w:type="dxa"/>
          </w:tcPr>
          <w:p w14:paraId="1C148C04" w14:textId="24536B77" w:rsidR="00B45260" w:rsidRPr="001B3DA7" w:rsidRDefault="00B45260" w:rsidP="00D63496">
            <w:pPr>
              <w:tabs>
                <w:tab w:val="left" w:pos="680"/>
              </w:tabs>
              <w:cnfStyle w:val="000000000000" w:firstRow="0" w:lastRow="0" w:firstColumn="0" w:lastColumn="0" w:oddVBand="0" w:evenVBand="0" w:oddHBand="0" w:evenHBand="0" w:firstRowFirstColumn="0" w:firstRowLastColumn="0" w:lastRowFirstColumn="0" w:lastRowLastColumn="0"/>
            </w:pPr>
            <w:r w:rsidRPr="001B3DA7">
              <w:t>68.571</w:t>
            </w:r>
          </w:p>
        </w:tc>
        <w:tc>
          <w:tcPr>
            <w:tcW w:w="1187" w:type="dxa"/>
          </w:tcPr>
          <w:p w14:paraId="5B4C33F1" w14:textId="531DD21B" w:rsidR="00B45260" w:rsidRPr="001B3DA7" w:rsidRDefault="00B45260" w:rsidP="00D63496">
            <w:pPr>
              <w:cnfStyle w:val="000000000000" w:firstRow="0" w:lastRow="0" w:firstColumn="0" w:lastColumn="0" w:oddVBand="0" w:evenVBand="0" w:oddHBand="0" w:evenHBand="0" w:firstRowFirstColumn="0" w:firstRowLastColumn="0" w:lastRowFirstColumn="0" w:lastRowLastColumn="0"/>
            </w:pPr>
            <w:r w:rsidRPr="001B3DA7">
              <w:t>84.285</w:t>
            </w:r>
          </w:p>
        </w:tc>
        <w:tc>
          <w:tcPr>
            <w:tcW w:w="1226" w:type="dxa"/>
          </w:tcPr>
          <w:p w14:paraId="15719120" w14:textId="22B5C507" w:rsidR="00B45260" w:rsidRPr="001B3DA7" w:rsidRDefault="00B45260" w:rsidP="00D63496">
            <w:pPr>
              <w:cnfStyle w:val="000000000000" w:firstRow="0" w:lastRow="0" w:firstColumn="0" w:lastColumn="0" w:oddVBand="0" w:evenVBand="0" w:oddHBand="0" w:evenHBand="0" w:firstRowFirstColumn="0" w:firstRowLastColumn="0" w:lastRowFirstColumn="0" w:lastRowLastColumn="0"/>
            </w:pPr>
            <w:r w:rsidRPr="001B3DA7">
              <w:t>89.285</w:t>
            </w:r>
          </w:p>
        </w:tc>
        <w:tc>
          <w:tcPr>
            <w:tcW w:w="1187" w:type="dxa"/>
          </w:tcPr>
          <w:p w14:paraId="40D933AB" w14:textId="4A2915DC" w:rsidR="00B45260" w:rsidRPr="001B3DA7" w:rsidRDefault="00B45260" w:rsidP="00D63496">
            <w:pPr>
              <w:cnfStyle w:val="000000000000" w:firstRow="0" w:lastRow="0" w:firstColumn="0" w:lastColumn="0" w:oddVBand="0" w:evenVBand="0" w:oddHBand="0" w:evenHBand="0" w:firstRowFirstColumn="0" w:firstRowLastColumn="0" w:lastRowFirstColumn="0" w:lastRowLastColumn="0"/>
            </w:pPr>
            <w:r w:rsidRPr="001B3DA7">
              <w:t>72.142</w:t>
            </w:r>
          </w:p>
        </w:tc>
        <w:tc>
          <w:tcPr>
            <w:tcW w:w="1133" w:type="dxa"/>
          </w:tcPr>
          <w:p w14:paraId="67A0060E" w14:textId="2C0EFEC8" w:rsidR="00B45260" w:rsidRPr="001B3DA7" w:rsidRDefault="00B45260" w:rsidP="00D63496">
            <w:pPr>
              <w:cnfStyle w:val="000000000000" w:firstRow="0" w:lastRow="0" w:firstColumn="0" w:lastColumn="0" w:oddVBand="0" w:evenVBand="0" w:oddHBand="0" w:evenHBand="0" w:firstRowFirstColumn="0" w:firstRowLastColumn="0" w:lastRowFirstColumn="0" w:lastRowLastColumn="0"/>
            </w:pPr>
            <w:r w:rsidRPr="001B3DA7">
              <w:t>80</w:t>
            </w:r>
          </w:p>
        </w:tc>
        <w:tc>
          <w:tcPr>
            <w:tcW w:w="1100" w:type="dxa"/>
          </w:tcPr>
          <w:p w14:paraId="01152640" w14:textId="7B06CCC7" w:rsidR="00B45260" w:rsidRPr="001B3DA7" w:rsidRDefault="00B45260" w:rsidP="00D63496">
            <w:pPr>
              <w:cnfStyle w:val="000000000000" w:firstRow="0" w:lastRow="0" w:firstColumn="0" w:lastColumn="0" w:oddVBand="0" w:evenVBand="0" w:oddHBand="0" w:evenHBand="0" w:firstRowFirstColumn="0" w:firstRowLastColumn="0" w:lastRowFirstColumn="0" w:lastRowLastColumn="0"/>
            </w:pPr>
            <w:r w:rsidRPr="001B3DA7">
              <w:t>78.857</w:t>
            </w:r>
          </w:p>
        </w:tc>
        <w:tc>
          <w:tcPr>
            <w:tcW w:w="1542" w:type="dxa"/>
          </w:tcPr>
          <w:p w14:paraId="23690C97" w14:textId="6D869A45" w:rsidR="00B45260" w:rsidRPr="001B3DA7" w:rsidRDefault="00B45260" w:rsidP="00D63496">
            <w:pPr>
              <w:cnfStyle w:val="000000000000" w:firstRow="0" w:lastRow="0" w:firstColumn="0" w:lastColumn="0" w:oddVBand="0" w:evenVBand="0" w:oddHBand="0" w:evenHBand="0" w:firstRowFirstColumn="0" w:firstRowLastColumn="0" w:lastRowFirstColumn="0" w:lastRowLastColumn="0"/>
            </w:pPr>
            <w:r w:rsidRPr="001B3DA7">
              <w:t>81.285</w:t>
            </w:r>
          </w:p>
        </w:tc>
      </w:tr>
      <w:tr w:rsidR="00D63496" w:rsidRPr="001B3DA7" w14:paraId="58829C33" w14:textId="77777777" w:rsidTr="00714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2" w:type="dxa"/>
          </w:tcPr>
          <w:p w14:paraId="06D15221" w14:textId="46F0218E" w:rsidR="00B45260" w:rsidRPr="001B3DA7" w:rsidRDefault="009A6A53" w:rsidP="009B0111">
            <w:r w:rsidRPr="001B3DA7">
              <w:t>12</w:t>
            </w:r>
          </w:p>
        </w:tc>
        <w:tc>
          <w:tcPr>
            <w:tcW w:w="1188" w:type="dxa"/>
          </w:tcPr>
          <w:p w14:paraId="27488289" w14:textId="4CC051CB" w:rsidR="00B45260" w:rsidRPr="001B3DA7" w:rsidRDefault="00B45260" w:rsidP="00D63496">
            <w:pPr>
              <w:cnfStyle w:val="000000100000" w:firstRow="0" w:lastRow="0" w:firstColumn="0" w:lastColumn="0" w:oddVBand="0" w:evenVBand="0" w:oddHBand="1" w:evenHBand="0" w:firstRowFirstColumn="0" w:firstRowLastColumn="0" w:lastRowFirstColumn="0" w:lastRowLastColumn="0"/>
            </w:pPr>
            <w:r w:rsidRPr="001B3DA7">
              <w:t>80</w:t>
            </w:r>
          </w:p>
        </w:tc>
        <w:tc>
          <w:tcPr>
            <w:tcW w:w="1187" w:type="dxa"/>
          </w:tcPr>
          <w:p w14:paraId="23C488FE" w14:textId="0163FDCA" w:rsidR="00B45260" w:rsidRPr="001B3DA7" w:rsidRDefault="00B45260" w:rsidP="00D63496">
            <w:pPr>
              <w:cnfStyle w:val="000000100000" w:firstRow="0" w:lastRow="0" w:firstColumn="0" w:lastColumn="0" w:oddVBand="0" w:evenVBand="0" w:oddHBand="1" w:evenHBand="0" w:firstRowFirstColumn="0" w:firstRowLastColumn="0" w:lastRowFirstColumn="0" w:lastRowLastColumn="0"/>
            </w:pPr>
            <w:r w:rsidRPr="001B3DA7">
              <w:t>80.714</w:t>
            </w:r>
          </w:p>
        </w:tc>
        <w:tc>
          <w:tcPr>
            <w:tcW w:w="1226" w:type="dxa"/>
          </w:tcPr>
          <w:p w14:paraId="45C8317B" w14:textId="68F9CFDF" w:rsidR="00B45260" w:rsidRPr="001B3DA7" w:rsidRDefault="00B45260" w:rsidP="00D63496">
            <w:pPr>
              <w:cnfStyle w:val="000000100000" w:firstRow="0" w:lastRow="0" w:firstColumn="0" w:lastColumn="0" w:oddVBand="0" w:evenVBand="0" w:oddHBand="1" w:evenHBand="0" w:firstRowFirstColumn="0" w:firstRowLastColumn="0" w:lastRowFirstColumn="0" w:lastRowLastColumn="0"/>
            </w:pPr>
            <w:r w:rsidRPr="001B3DA7">
              <w:t>80</w:t>
            </w:r>
          </w:p>
        </w:tc>
        <w:tc>
          <w:tcPr>
            <w:tcW w:w="1187" w:type="dxa"/>
          </w:tcPr>
          <w:p w14:paraId="2C1F1C88" w14:textId="51413C01" w:rsidR="00B45260" w:rsidRPr="001B3DA7" w:rsidRDefault="00B45260" w:rsidP="00D63496">
            <w:pPr>
              <w:cnfStyle w:val="000000100000" w:firstRow="0" w:lastRow="0" w:firstColumn="0" w:lastColumn="0" w:oddVBand="0" w:evenVBand="0" w:oddHBand="1" w:evenHBand="0" w:firstRowFirstColumn="0" w:firstRowLastColumn="0" w:lastRowFirstColumn="0" w:lastRowLastColumn="0"/>
            </w:pPr>
            <w:r w:rsidRPr="001B3DA7">
              <w:t>75.714</w:t>
            </w:r>
          </w:p>
        </w:tc>
        <w:tc>
          <w:tcPr>
            <w:tcW w:w="1133" w:type="dxa"/>
          </w:tcPr>
          <w:p w14:paraId="40964B4C" w14:textId="6C990D28" w:rsidR="00B45260" w:rsidRPr="001B3DA7" w:rsidRDefault="00B45260" w:rsidP="00D63496">
            <w:pPr>
              <w:tabs>
                <w:tab w:val="left" w:pos="668"/>
              </w:tabs>
              <w:cnfStyle w:val="000000100000" w:firstRow="0" w:lastRow="0" w:firstColumn="0" w:lastColumn="0" w:oddVBand="0" w:evenVBand="0" w:oddHBand="1" w:evenHBand="0" w:firstRowFirstColumn="0" w:firstRowLastColumn="0" w:lastRowFirstColumn="0" w:lastRowLastColumn="0"/>
            </w:pPr>
            <w:r w:rsidRPr="001B3DA7">
              <w:t>76.428</w:t>
            </w:r>
          </w:p>
        </w:tc>
        <w:tc>
          <w:tcPr>
            <w:tcW w:w="1100" w:type="dxa"/>
          </w:tcPr>
          <w:p w14:paraId="60D37DCC" w14:textId="25A411B2" w:rsidR="00B45260" w:rsidRPr="001B3DA7" w:rsidRDefault="00B45260" w:rsidP="00D63496">
            <w:pPr>
              <w:cnfStyle w:val="000000100000" w:firstRow="0" w:lastRow="0" w:firstColumn="0" w:lastColumn="0" w:oddVBand="0" w:evenVBand="0" w:oddHBand="1" w:evenHBand="0" w:firstRowFirstColumn="0" w:firstRowLastColumn="0" w:lastRowFirstColumn="0" w:lastRowLastColumn="0"/>
            </w:pPr>
            <w:r w:rsidRPr="001B3DA7">
              <w:t>78.571</w:t>
            </w:r>
          </w:p>
        </w:tc>
        <w:tc>
          <w:tcPr>
            <w:tcW w:w="1542" w:type="dxa"/>
          </w:tcPr>
          <w:p w14:paraId="2C8DD71F" w14:textId="2D2795E3" w:rsidR="00B45260" w:rsidRPr="001B3DA7" w:rsidRDefault="00B45260" w:rsidP="00D63496">
            <w:pPr>
              <w:cnfStyle w:val="000000100000" w:firstRow="0" w:lastRow="0" w:firstColumn="0" w:lastColumn="0" w:oddVBand="0" w:evenVBand="0" w:oddHBand="1" w:evenHBand="0" w:firstRowFirstColumn="0" w:firstRowLastColumn="0" w:lastRowFirstColumn="0" w:lastRowLastColumn="0"/>
            </w:pPr>
            <w:r w:rsidRPr="001B3DA7">
              <w:t>80.285</w:t>
            </w:r>
          </w:p>
        </w:tc>
      </w:tr>
      <w:tr w:rsidR="00D63496" w:rsidRPr="001B3DA7" w14:paraId="4851CA93" w14:textId="77777777" w:rsidTr="00714A5E">
        <w:tc>
          <w:tcPr>
            <w:cnfStyle w:val="001000000000" w:firstRow="0" w:lastRow="0" w:firstColumn="1" w:lastColumn="0" w:oddVBand="0" w:evenVBand="0" w:oddHBand="0" w:evenHBand="0" w:firstRowFirstColumn="0" w:firstRowLastColumn="0" w:lastRowFirstColumn="0" w:lastRowLastColumn="0"/>
            <w:tcW w:w="1332" w:type="dxa"/>
          </w:tcPr>
          <w:p w14:paraId="25AF257F" w14:textId="6C13159B" w:rsidR="00B45260" w:rsidRPr="001B3DA7" w:rsidRDefault="009A6A53" w:rsidP="009B0111">
            <w:r w:rsidRPr="001B3DA7">
              <w:lastRenderedPageBreak/>
              <w:t>10</w:t>
            </w:r>
          </w:p>
        </w:tc>
        <w:tc>
          <w:tcPr>
            <w:tcW w:w="1188" w:type="dxa"/>
          </w:tcPr>
          <w:p w14:paraId="4B3E523A" w14:textId="1233E9B2" w:rsidR="00B45260" w:rsidRPr="001B3DA7" w:rsidRDefault="00B45260" w:rsidP="00D63496">
            <w:pPr>
              <w:cnfStyle w:val="000000000000" w:firstRow="0" w:lastRow="0" w:firstColumn="0" w:lastColumn="0" w:oddVBand="0" w:evenVBand="0" w:oddHBand="0" w:evenHBand="0" w:firstRowFirstColumn="0" w:firstRowLastColumn="0" w:lastRowFirstColumn="0" w:lastRowLastColumn="0"/>
            </w:pPr>
            <w:r w:rsidRPr="001B3DA7">
              <w:t>80</w:t>
            </w:r>
          </w:p>
        </w:tc>
        <w:tc>
          <w:tcPr>
            <w:tcW w:w="1187" w:type="dxa"/>
          </w:tcPr>
          <w:p w14:paraId="30E553C9" w14:textId="7FA4D32F" w:rsidR="00B45260" w:rsidRPr="001B3DA7" w:rsidRDefault="00B45260" w:rsidP="00D63496">
            <w:pPr>
              <w:cnfStyle w:val="000000000000" w:firstRow="0" w:lastRow="0" w:firstColumn="0" w:lastColumn="0" w:oddVBand="0" w:evenVBand="0" w:oddHBand="0" w:evenHBand="0" w:firstRowFirstColumn="0" w:firstRowLastColumn="0" w:lastRowFirstColumn="0" w:lastRowLastColumn="0"/>
            </w:pPr>
            <w:r w:rsidRPr="001B3DA7">
              <w:t>69.285</w:t>
            </w:r>
          </w:p>
        </w:tc>
        <w:tc>
          <w:tcPr>
            <w:tcW w:w="1226" w:type="dxa"/>
          </w:tcPr>
          <w:p w14:paraId="68CC2241" w14:textId="28ED1F9D" w:rsidR="00B45260" w:rsidRPr="001B3DA7" w:rsidRDefault="00B45260" w:rsidP="00D63496">
            <w:pPr>
              <w:cnfStyle w:val="000000000000" w:firstRow="0" w:lastRow="0" w:firstColumn="0" w:lastColumn="0" w:oddVBand="0" w:evenVBand="0" w:oddHBand="0" w:evenHBand="0" w:firstRowFirstColumn="0" w:firstRowLastColumn="0" w:lastRowFirstColumn="0" w:lastRowLastColumn="0"/>
            </w:pPr>
            <w:r w:rsidRPr="001B3DA7">
              <w:t>80</w:t>
            </w:r>
          </w:p>
        </w:tc>
        <w:tc>
          <w:tcPr>
            <w:tcW w:w="1187" w:type="dxa"/>
          </w:tcPr>
          <w:p w14:paraId="7A4B0874" w14:textId="17F565AF" w:rsidR="00B45260" w:rsidRPr="001B3DA7" w:rsidRDefault="00B45260" w:rsidP="00D63496">
            <w:pPr>
              <w:cnfStyle w:val="000000000000" w:firstRow="0" w:lastRow="0" w:firstColumn="0" w:lastColumn="0" w:oddVBand="0" w:evenVBand="0" w:oddHBand="0" w:evenHBand="0" w:firstRowFirstColumn="0" w:firstRowLastColumn="0" w:lastRowFirstColumn="0" w:lastRowLastColumn="0"/>
            </w:pPr>
            <w:r w:rsidRPr="001B3DA7">
              <w:t>90</w:t>
            </w:r>
          </w:p>
        </w:tc>
        <w:tc>
          <w:tcPr>
            <w:tcW w:w="1133" w:type="dxa"/>
          </w:tcPr>
          <w:p w14:paraId="2B90391C" w14:textId="2CEA7F7A" w:rsidR="00B45260" w:rsidRPr="001B3DA7" w:rsidRDefault="00B45260" w:rsidP="00D63496">
            <w:pPr>
              <w:cnfStyle w:val="000000000000" w:firstRow="0" w:lastRow="0" w:firstColumn="0" w:lastColumn="0" w:oddVBand="0" w:evenVBand="0" w:oddHBand="0" w:evenHBand="0" w:firstRowFirstColumn="0" w:firstRowLastColumn="0" w:lastRowFirstColumn="0" w:lastRowLastColumn="0"/>
            </w:pPr>
            <w:r w:rsidRPr="001B3DA7">
              <w:t>80</w:t>
            </w:r>
          </w:p>
        </w:tc>
        <w:tc>
          <w:tcPr>
            <w:tcW w:w="1100" w:type="dxa"/>
          </w:tcPr>
          <w:p w14:paraId="56EBC176" w14:textId="31DE2322" w:rsidR="00B45260" w:rsidRPr="001B3DA7" w:rsidRDefault="00B45260" w:rsidP="00D63496">
            <w:pPr>
              <w:cnfStyle w:val="000000000000" w:firstRow="0" w:lastRow="0" w:firstColumn="0" w:lastColumn="0" w:oddVBand="0" w:evenVBand="0" w:oddHBand="0" w:evenHBand="0" w:firstRowFirstColumn="0" w:firstRowLastColumn="0" w:lastRowFirstColumn="0" w:lastRowLastColumn="0"/>
            </w:pPr>
            <w:r w:rsidRPr="001B3DA7">
              <w:t>79.857</w:t>
            </w:r>
          </w:p>
        </w:tc>
        <w:tc>
          <w:tcPr>
            <w:tcW w:w="1542" w:type="dxa"/>
          </w:tcPr>
          <w:p w14:paraId="2D69A0FD" w14:textId="46C0D52C" w:rsidR="00B45260" w:rsidRPr="001B3DA7" w:rsidRDefault="00B45260" w:rsidP="00D63496">
            <w:pPr>
              <w:cnfStyle w:val="000000000000" w:firstRow="0" w:lastRow="0" w:firstColumn="0" w:lastColumn="0" w:oddVBand="0" w:evenVBand="0" w:oddHBand="0" w:evenHBand="0" w:firstRowFirstColumn="0" w:firstRowLastColumn="0" w:lastRowFirstColumn="0" w:lastRowLastColumn="0"/>
            </w:pPr>
            <w:r w:rsidRPr="001B3DA7">
              <w:t>80.142</w:t>
            </w:r>
          </w:p>
        </w:tc>
      </w:tr>
    </w:tbl>
    <w:p w14:paraId="344DB38C" w14:textId="08733443" w:rsidR="00BF402D" w:rsidRPr="001B3DA7" w:rsidRDefault="00BF402D" w:rsidP="004542E4">
      <w:pPr>
        <w:pStyle w:val="Caption"/>
        <w:rPr>
          <w:rFonts w:cs="Times New Roman"/>
        </w:rPr>
      </w:pPr>
    </w:p>
    <w:p w14:paraId="251342CA" w14:textId="02264C51" w:rsidR="00BF402D" w:rsidRPr="001B3DA7" w:rsidRDefault="00AE774A" w:rsidP="00714A5E">
      <w:r w:rsidRPr="001B3DA7">
        <w:t>Tables 7 and 8 w</w:t>
      </w:r>
      <w:r w:rsidR="00786625" w:rsidRPr="001B3DA7">
        <w:t>ere</w:t>
      </w:r>
      <w:r w:rsidRPr="001B3DA7">
        <w:t xml:space="preserve"> created from testing the </w:t>
      </w:r>
      <w:r w:rsidR="00592D1C" w:rsidRPr="001B3DA7">
        <w:t xml:space="preserve">LDA </w:t>
      </w:r>
      <w:r w:rsidRPr="001B3DA7">
        <w:t xml:space="preserve">classifier with the test data. The LDA </w:t>
      </w:r>
      <w:r w:rsidR="00592D1C" w:rsidRPr="001B3DA7">
        <w:t>performed higher with higher frequencies</w:t>
      </w:r>
      <w:r w:rsidR="00786625" w:rsidRPr="001B3DA7">
        <w:t>,</w:t>
      </w:r>
      <w:r w:rsidR="00592D1C" w:rsidRPr="001B3DA7">
        <w:t xml:space="preserve"> and a decline can be seen in the accuracy as the frequency decreases. The highest accuracy achieved was 82 percent where </w:t>
      </w:r>
      <w:r w:rsidR="00075247">
        <w:t xml:space="preserve">the </w:t>
      </w:r>
      <w:r w:rsidR="00592D1C" w:rsidRPr="001B3DA7">
        <w:t>lowest was 56 percent on 10</w:t>
      </w:r>
      <w:r w:rsidR="00786625" w:rsidRPr="001B3DA7">
        <w:t>-</w:t>
      </w:r>
      <w:r w:rsidR="00592D1C" w:rsidRPr="001B3DA7">
        <w:t>hertz frequency.</w:t>
      </w:r>
    </w:p>
    <w:p w14:paraId="7AF9BD4E" w14:textId="28CE0988" w:rsidR="004542E4" w:rsidRDefault="004542E4" w:rsidP="004542E4">
      <w:pPr>
        <w:pStyle w:val="Caption"/>
        <w:keepNext/>
      </w:pPr>
      <w:bookmarkStart w:id="214" w:name="_Toc17752048"/>
      <w:r>
        <w:t xml:space="preserve">Table </w:t>
      </w:r>
      <w:r w:rsidR="00382580">
        <w:fldChar w:fldCharType="begin"/>
      </w:r>
      <w:r w:rsidR="00382580">
        <w:instrText xml:space="preserve"> SEQ Table \* ARABIC </w:instrText>
      </w:r>
      <w:r w:rsidR="00382580">
        <w:fldChar w:fldCharType="separate"/>
      </w:r>
      <w:r w:rsidR="00382580">
        <w:rPr>
          <w:noProof/>
        </w:rPr>
        <w:t>7</w:t>
      </w:r>
      <w:r w:rsidR="00382580">
        <w:rPr>
          <w:noProof/>
        </w:rPr>
        <w:fldChar w:fldCharType="end"/>
      </w:r>
      <w:r>
        <w:t xml:space="preserve"> </w:t>
      </w:r>
      <w:r w:rsidRPr="006A0FFF">
        <w:t>LDA classifier confusion matrix on the test data.</w:t>
      </w:r>
      <w:bookmarkEnd w:id="214"/>
    </w:p>
    <w:tbl>
      <w:tblPr>
        <w:tblStyle w:val="PlainTable1"/>
        <w:tblW w:w="0" w:type="auto"/>
        <w:tblLook w:val="04A0" w:firstRow="1" w:lastRow="0" w:firstColumn="1" w:lastColumn="0" w:noHBand="0" w:noVBand="1"/>
      </w:tblPr>
      <w:tblGrid>
        <w:gridCol w:w="2337"/>
        <w:gridCol w:w="2337"/>
        <w:gridCol w:w="2338"/>
        <w:gridCol w:w="2338"/>
      </w:tblGrid>
      <w:tr w:rsidR="00BF402D" w:rsidRPr="001B3DA7" w14:paraId="5C1F5ED0" w14:textId="77777777" w:rsidTr="00714A5E">
        <w:trPr>
          <w:gridAfter w:val="3"/>
          <w:cnfStyle w:val="100000000000" w:firstRow="1" w:lastRow="0" w:firstColumn="0" w:lastColumn="0" w:oddVBand="0" w:evenVBand="0" w:oddHBand="0" w:evenHBand="0" w:firstRowFirstColumn="0" w:firstRowLastColumn="0" w:lastRowFirstColumn="0" w:lastRowLastColumn="0"/>
          <w:wAfter w:w="7013" w:type="dxa"/>
        </w:trPr>
        <w:tc>
          <w:tcPr>
            <w:cnfStyle w:val="001000000000" w:firstRow="0" w:lastRow="0" w:firstColumn="1" w:lastColumn="0" w:oddVBand="0" w:evenVBand="0" w:oddHBand="0" w:evenHBand="0" w:firstRowFirstColumn="0" w:firstRowLastColumn="0" w:lastRowFirstColumn="0" w:lastRowLastColumn="0"/>
            <w:tcW w:w="2337" w:type="dxa"/>
          </w:tcPr>
          <w:p w14:paraId="2C91411B" w14:textId="313981DF" w:rsidR="00BF402D" w:rsidRPr="001B3DA7" w:rsidRDefault="00BF402D" w:rsidP="00BF402D">
            <w:r w:rsidRPr="001B3DA7">
              <w:t xml:space="preserve">Confusion matrix </w:t>
            </w:r>
          </w:p>
        </w:tc>
      </w:tr>
      <w:tr w:rsidR="00BF402D" w:rsidRPr="001B3DA7" w14:paraId="718B7096" w14:textId="77777777" w:rsidTr="00714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3A853A63" w14:textId="3340B0D1" w:rsidR="00BF402D" w:rsidRPr="001B3DA7" w:rsidRDefault="00BF402D" w:rsidP="00BF402D">
            <w:r w:rsidRPr="001B3DA7">
              <w:t>0.</w:t>
            </w:r>
          </w:p>
        </w:tc>
        <w:tc>
          <w:tcPr>
            <w:tcW w:w="2337" w:type="dxa"/>
          </w:tcPr>
          <w:p w14:paraId="241DC63A" w14:textId="01847A28" w:rsidR="00BF402D" w:rsidRPr="001B3DA7" w:rsidRDefault="00BF402D" w:rsidP="00BF402D">
            <w:pPr>
              <w:cnfStyle w:val="000000100000" w:firstRow="0" w:lastRow="0" w:firstColumn="0" w:lastColumn="0" w:oddVBand="0" w:evenVBand="0" w:oddHBand="1" w:evenHBand="0" w:firstRowFirstColumn="0" w:firstRowLastColumn="0" w:lastRowFirstColumn="0" w:lastRowLastColumn="0"/>
            </w:pPr>
            <w:r w:rsidRPr="001B3DA7">
              <w:t>0.172</w:t>
            </w:r>
          </w:p>
        </w:tc>
        <w:tc>
          <w:tcPr>
            <w:tcW w:w="2338" w:type="dxa"/>
          </w:tcPr>
          <w:p w14:paraId="254A65E1" w14:textId="07DDEA6C" w:rsidR="00BF402D" w:rsidRPr="001B3DA7" w:rsidRDefault="00BF402D" w:rsidP="00BF402D">
            <w:pPr>
              <w:cnfStyle w:val="000000100000" w:firstRow="0" w:lastRow="0" w:firstColumn="0" w:lastColumn="0" w:oddVBand="0" w:evenVBand="0" w:oddHBand="1" w:evenHBand="0" w:firstRowFirstColumn="0" w:firstRowLastColumn="0" w:lastRowFirstColumn="0" w:lastRowLastColumn="0"/>
            </w:pPr>
            <w:r w:rsidRPr="001B3DA7">
              <w:t>0.</w:t>
            </w:r>
          </w:p>
        </w:tc>
        <w:tc>
          <w:tcPr>
            <w:tcW w:w="2338" w:type="dxa"/>
          </w:tcPr>
          <w:p w14:paraId="3233352B" w14:textId="524EF46C" w:rsidR="00BF402D" w:rsidRPr="001B3DA7" w:rsidRDefault="00BF402D" w:rsidP="00BF402D">
            <w:pPr>
              <w:cnfStyle w:val="000000100000" w:firstRow="0" w:lastRow="0" w:firstColumn="0" w:lastColumn="0" w:oddVBand="0" w:evenVBand="0" w:oddHBand="1" w:evenHBand="0" w:firstRowFirstColumn="0" w:firstRowLastColumn="0" w:lastRowFirstColumn="0" w:lastRowLastColumn="0"/>
            </w:pPr>
            <w:r w:rsidRPr="001B3DA7">
              <w:t>0.827</w:t>
            </w:r>
          </w:p>
        </w:tc>
      </w:tr>
      <w:tr w:rsidR="00BF402D" w:rsidRPr="001B3DA7" w14:paraId="36E70D75" w14:textId="77777777" w:rsidTr="00714A5E">
        <w:tc>
          <w:tcPr>
            <w:cnfStyle w:val="001000000000" w:firstRow="0" w:lastRow="0" w:firstColumn="1" w:lastColumn="0" w:oddVBand="0" w:evenVBand="0" w:oddHBand="0" w:evenHBand="0" w:firstRowFirstColumn="0" w:firstRowLastColumn="0" w:lastRowFirstColumn="0" w:lastRowLastColumn="0"/>
            <w:tcW w:w="2337" w:type="dxa"/>
          </w:tcPr>
          <w:p w14:paraId="0D6B0CA7" w14:textId="0B1AA3C6" w:rsidR="00BF402D" w:rsidRPr="001B3DA7" w:rsidRDefault="00BF402D" w:rsidP="00BF402D">
            <w:r w:rsidRPr="001B3DA7">
              <w:t>0.055</w:t>
            </w:r>
          </w:p>
        </w:tc>
        <w:tc>
          <w:tcPr>
            <w:tcW w:w="2337" w:type="dxa"/>
          </w:tcPr>
          <w:p w14:paraId="5ED11458" w14:textId="3A03AD4D" w:rsidR="00BF402D" w:rsidRPr="001B3DA7" w:rsidRDefault="00BF402D" w:rsidP="00BF402D">
            <w:pPr>
              <w:cnfStyle w:val="000000000000" w:firstRow="0" w:lastRow="0" w:firstColumn="0" w:lastColumn="0" w:oddVBand="0" w:evenVBand="0" w:oddHBand="0" w:evenHBand="0" w:firstRowFirstColumn="0" w:firstRowLastColumn="0" w:lastRowFirstColumn="0" w:lastRowLastColumn="0"/>
            </w:pPr>
            <w:r w:rsidRPr="001B3DA7">
              <w:t>0.222</w:t>
            </w:r>
          </w:p>
        </w:tc>
        <w:tc>
          <w:tcPr>
            <w:tcW w:w="2338" w:type="dxa"/>
          </w:tcPr>
          <w:p w14:paraId="16065E38" w14:textId="2B6F7BDB" w:rsidR="00BF402D" w:rsidRPr="001B3DA7" w:rsidRDefault="00BF402D" w:rsidP="00BF402D">
            <w:pPr>
              <w:cnfStyle w:val="000000000000" w:firstRow="0" w:lastRow="0" w:firstColumn="0" w:lastColumn="0" w:oddVBand="0" w:evenVBand="0" w:oddHBand="0" w:evenHBand="0" w:firstRowFirstColumn="0" w:firstRowLastColumn="0" w:lastRowFirstColumn="0" w:lastRowLastColumn="0"/>
            </w:pPr>
            <w:r w:rsidRPr="001B3DA7">
              <w:t>0.</w:t>
            </w:r>
          </w:p>
        </w:tc>
        <w:tc>
          <w:tcPr>
            <w:tcW w:w="2338" w:type="dxa"/>
          </w:tcPr>
          <w:p w14:paraId="0D59538D" w14:textId="48B08300" w:rsidR="00BF402D" w:rsidRPr="001B3DA7" w:rsidRDefault="00BF402D" w:rsidP="00BF402D">
            <w:pPr>
              <w:cnfStyle w:val="000000000000" w:firstRow="0" w:lastRow="0" w:firstColumn="0" w:lastColumn="0" w:oddVBand="0" w:evenVBand="0" w:oddHBand="0" w:evenHBand="0" w:firstRowFirstColumn="0" w:firstRowLastColumn="0" w:lastRowFirstColumn="0" w:lastRowLastColumn="0"/>
            </w:pPr>
            <w:r w:rsidRPr="001B3DA7">
              <w:t>0.722</w:t>
            </w:r>
          </w:p>
        </w:tc>
      </w:tr>
      <w:tr w:rsidR="00BF402D" w:rsidRPr="001B3DA7" w14:paraId="5F605E8B" w14:textId="77777777" w:rsidTr="00714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58FC150C" w14:textId="0904D486" w:rsidR="00BF402D" w:rsidRPr="001B3DA7" w:rsidRDefault="00BF402D" w:rsidP="00BF402D">
            <w:r w:rsidRPr="001B3DA7">
              <w:t>0.052</w:t>
            </w:r>
          </w:p>
        </w:tc>
        <w:tc>
          <w:tcPr>
            <w:tcW w:w="2337" w:type="dxa"/>
          </w:tcPr>
          <w:p w14:paraId="59C05B81" w14:textId="41D7FFCB" w:rsidR="00BF402D" w:rsidRPr="001B3DA7" w:rsidRDefault="00BF402D" w:rsidP="00BF402D">
            <w:pPr>
              <w:cnfStyle w:val="000000100000" w:firstRow="0" w:lastRow="0" w:firstColumn="0" w:lastColumn="0" w:oddVBand="0" w:evenVBand="0" w:oddHBand="1" w:evenHBand="0" w:firstRowFirstColumn="0" w:firstRowLastColumn="0" w:lastRowFirstColumn="0" w:lastRowLastColumn="0"/>
            </w:pPr>
            <w:r w:rsidRPr="001B3DA7">
              <w:t>0.394</w:t>
            </w:r>
          </w:p>
        </w:tc>
        <w:tc>
          <w:tcPr>
            <w:tcW w:w="2338" w:type="dxa"/>
          </w:tcPr>
          <w:p w14:paraId="43833E27" w14:textId="0A5802AD" w:rsidR="00BF402D" w:rsidRPr="001B3DA7" w:rsidRDefault="00BF402D" w:rsidP="00BF402D">
            <w:pPr>
              <w:cnfStyle w:val="000000100000" w:firstRow="0" w:lastRow="0" w:firstColumn="0" w:lastColumn="0" w:oddVBand="0" w:evenVBand="0" w:oddHBand="1" w:evenHBand="0" w:firstRowFirstColumn="0" w:firstRowLastColumn="0" w:lastRowFirstColumn="0" w:lastRowLastColumn="0"/>
            </w:pPr>
            <w:r w:rsidRPr="001B3DA7">
              <w:t>0.026</w:t>
            </w:r>
          </w:p>
        </w:tc>
        <w:tc>
          <w:tcPr>
            <w:tcW w:w="2338" w:type="dxa"/>
          </w:tcPr>
          <w:p w14:paraId="1CF4334A" w14:textId="7283F813" w:rsidR="00BF402D" w:rsidRPr="001B3DA7" w:rsidRDefault="00BF402D" w:rsidP="00BF402D">
            <w:pPr>
              <w:cnfStyle w:val="000000100000" w:firstRow="0" w:lastRow="0" w:firstColumn="0" w:lastColumn="0" w:oddVBand="0" w:evenVBand="0" w:oddHBand="1" w:evenHBand="0" w:firstRowFirstColumn="0" w:firstRowLastColumn="0" w:lastRowFirstColumn="0" w:lastRowLastColumn="0"/>
            </w:pPr>
            <w:r w:rsidRPr="001B3DA7">
              <w:t>0.526</w:t>
            </w:r>
          </w:p>
        </w:tc>
      </w:tr>
      <w:tr w:rsidR="00BF402D" w:rsidRPr="001B3DA7" w14:paraId="17854246" w14:textId="77777777" w:rsidTr="00714A5E">
        <w:tc>
          <w:tcPr>
            <w:cnfStyle w:val="001000000000" w:firstRow="0" w:lastRow="0" w:firstColumn="1" w:lastColumn="0" w:oddVBand="0" w:evenVBand="0" w:oddHBand="0" w:evenHBand="0" w:firstRowFirstColumn="0" w:firstRowLastColumn="0" w:lastRowFirstColumn="0" w:lastRowLastColumn="0"/>
            <w:tcW w:w="2337" w:type="dxa"/>
          </w:tcPr>
          <w:p w14:paraId="541CD6B6" w14:textId="7A71EDDA" w:rsidR="00BF402D" w:rsidRPr="001B3DA7" w:rsidRDefault="00BF402D" w:rsidP="00BF402D">
            <w:r w:rsidRPr="001B3DA7">
              <w:t>0.</w:t>
            </w:r>
          </w:p>
        </w:tc>
        <w:tc>
          <w:tcPr>
            <w:tcW w:w="2337" w:type="dxa"/>
          </w:tcPr>
          <w:p w14:paraId="7165D569" w14:textId="6D2D5310" w:rsidR="00BF402D" w:rsidRPr="001B3DA7" w:rsidRDefault="00BF402D" w:rsidP="00BF402D">
            <w:pPr>
              <w:cnfStyle w:val="000000000000" w:firstRow="0" w:lastRow="0" w:firstColumn="0" w:lastColumn="0" w:oddVBand="0" w:evenVBand="0" w:oddHBand="0" w:evenHBand="0" w:firstRowFirstColumn="0" w:firstRowLastColumn="0" w:lastRowFirstColumn="0" w:lastRowLastColumn="0"/>
            </w:pPr>
            <w:r w:rsidRPr="001B3DA7">
              <w:t>0.439</w:t>
            </w:r>
          </w:p>
        </w:tc>
        <w:tc>
          <w:tcPr>
            <w:tcW w:w="2338" w:type="dxa"/>
          </w:tcPr>
          <w:p w14:paraId="6AB9206B" w14:textId="4B0A6D19" w:rsidR="00BF402D" w:rsidRPr="001B3DA7" w:rsidRDefault="00BF402D" w:rsidP="00BF402D">
            <w:pPr>
              <w:cnfStyle w:val="000000000000" w:firstRow="0" w:lastRow="0" w:firstColumn="0" w:lastColumn="0" w:oddVBand="0" w:evenVBand="0" w:oddHBand="0" w:evenHBand="0" w:firstRowFirstColumn="0" w:firstRowLastColumn="0" w:lastRowFirstColumn="0" w:lastRowLastColumn="0"/>
            </w:pPr>
            <w:r w:rsidRPr="001B3DA7">
              <w:t>0.</w:t>
            </w:r>
          </w:p>
        </w:tc>
        <w:tc>
          <w:tcPr>
            <w:tcW w:w="2338" w:type="dxa"/>
          </w:tcPr>
          <w:p w14:paraId="5B1D8BB3" w14:textId="1EA62002" w:rsidR="00BF402D" w:rsidRPr="001B3DA7" w:rsidRDefault="00BF402D" w:rsidP="00BF402D">
            <w:pPr>
              <w:cnfStyle w:val="000000000000" w:firstRow="0" w:lastRow="0" w:firstColumn="0" w:lastColumn="0" w:oddVBand="0" w:evenVBand="0" w:oddHBand="0" w:evenHBand="0" w:firstRowFirstColumn="0" w:firstRowLastColumn="0" w:lastRowFirstColumn="0" w:lastRowLastColumn="0"/>
            </w:pPr>
            <w:r w:rsidRPr="001B3DA7">
              <w:t>0.560</w:t>
            </w:r>
          </w:p>
        </w:tc>
      </w:tr>
    </w:tbl>
    <w:p w14:paraId="0303B712" w14:textId="2A4028D8" w:rsidR="00037379" w:rsidRPr="001B3DA7" w:rsidRDefault="00037379" w:rsidP="00037379">
      <w:pPr>
        <w:pStyle w:val="Caption"/>
        <w:rPr>
          <w:rFonts w:cs="Times New Roman"/>
        </w:rPr>
      </w:pPr>
    </w:p>
    <w:p w14:paraId="226622E1" w14:textId="061977B2" w:rsidR="007E3E34" w:rsidRDefault="007E3E34" w:rsidP="007E3E34">
      <w:pPr>
        <w:pStyle w:val="Caption"/>
        <w:keepNext/>
      </w:pPr>
      <w:bookmarkStart w:id="215" w:name="_Toc17752049"/>
      <w:r>
        <w:t xml:space="preserve">Table </w:t>
      </w:r>
      <w:r w:rsidR="00382580">
        <w:fldChar w:fldCharType="begin"/>
      </w:r>
      <w:r w:rsidR="00382580">
        <w:instrText xml:space="preserve"> SEQ Table \* ARABIC </w:instrText>
      </w:r>
      <w:r w:rsidR="00382580">
        <w:fldChar w:fldCharType="separate"/>
      </w:r>
      <w:r w:rsidR="00382580">
        <w:rPr>
          <w:noProof/>
        </w:rPr>
        <w:t>8</w:t>
      </w:r>
      <w:r w:rsidR="00382580">
        <w:rPr>
          <w:noProof/>
        </w:rPr>
        <w:fldChar w:fldCharType="end"/>
      </w:r>
      <w:r>
        <w:t xml:space="preserve"> </w:t>
      </w:r>
      <w:r w:rsidRPr="001D25BA">
        <w:t>LDA CLASSIFIER ACCURACY ON THE TEST DATA.</w:t>
      </w:r>
      <w:bookmarkEnd w:id="215"/>
    </w:p>
    <w:tbl>
      <w:tblPr>
        <w:tblStyle w:val="PlainTable1"/>
        <w:tblW w:w="9170" w:type="dxa"/>
        <w:tblLook w:val="04A0" w:firstRow="1" w:lastRow="0" w:firstColumn="1" w:lastColumn="0" w:noHBand="0" w:noVBand="1"/>
      </w:tblPr>
      <w:tblGrid>
        <w:gridCol w:w="1520"/>
        <w:gridCol w:w="1620"/>
        <w:gridCol w:w="1620"/>
        <w:gridCol w:w="1620"/>
        <w:gridCol w:w="1530"/>
        <w:gridCol w:w="1260"/>
      </w:tblGrid>
      <w:tr w:rsidR="00C43EFF" w:rsidRPr="001B3DA7" w14:paraId="64DE8657" w14:textId="77777777" w:rsidTr="00714A5E">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20" w:type="dxa"/>
            <w:noWrap/>
            <w:hideMark/>
          </w:tcPr>
          <w:p w14:paraId="11E9B50E" w14:textId="77777777" w:rsidR="00C43EFF" w:rsidRPr="001B3DA7" w:rsidRDefault="00C43EFF" w:rsidP="00C43EFF">
            <w:pPr>
              <w:autoSpaceDN/>
              <w:textAlignment w:val="auto"/>
              <w:rPr>
                <w:rFonts w:ascii="Calibri" w:hAnsi="Calibri" w:cs="Calibri"/>
                <w:color w:val="000000"/>
                <w:lang w:eastAsia="en-GB"/>
              </w:rPr>
            </w:pPr>
            <w:r w:rsidRPr="001B3DA7">
              <w:rPr>
                <w:rFonts w:ascii="Calibri" w:hAnsi="Calibri" w:cs="Calibri"/>
                <w:color w:val="000000"/>
                <w:lang w:eastAsia="en-GB"/>
              </w:rPr>
              <w:t>Frequency</w:t>
            </w:r>
          </w:p>
        </w:tc>
        <w:tc>
          <w:tcPr>
            <w:tcW w:w="1620" w:type="dxa"/>
            <w:noWrap/>
            <w:hideMark/>
          </w:tcPr>
          <w:p w14:paraId="4DD38A57" w14:textId="77777777" w:rsidR="00C43EFF" w:rsidRPr="001B3DA7" w:rsidRDefault="00C43EFF" w:rsidP="00C43EFF">
            <w:pPr>
              <w:autoSpaceDN/>
              <w:textAlignment w:val="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True Negatives</w:t>
            </w:r>
          </w:p>
        </w:tc>
        <w:tc>
          <w:tcPr>
            <w:tcW w:w="1620" w:type="dxa"/>
            <w:noWrap/>
            <w:hideMark/>
          </w:tcPr>
          <w:p w14:paraId="476F048C" w14:textId="77777777" w:rsidR="00C43EFF" w:rsidRPr="001B3DA7" w:rsidRDefault="00C43EFF" w:rsidP="00C43EFF">
            <w:pPr>
              <w:autoSpaceDN/>
              <w:textAlignment w:val="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False Positives</w:t>
            </w:r>
          </w:p>
        </w:tc>
        <w:tc>
          <w:tcPr>
            <w:tcW w:w="1620" w:type="dxa"/>
            <w:noWrap/>
            <w:hideMark/>
          </w:tcPr>
          <w:p w14:paraId="090E39A4" w14:textId="77777777" w:rsidR="00C43EFF" w:rsidRPr="001B3DA7" w:rsidRDefault="00C43EFF" w:rsidP="00C43EFF">
            <w:pPr>
              <w:autoSpaceDN/>
              <w:textAlignment w:val="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False Negatives</w:t>
            </w:r>
          </w:p>
        </w:tc>
        <w:tc>
          <w:tcPr>
            <w:tcW w:w="1530" w:type="dxa"/>
            <w:noWrap/>
            <w:hideMark/>
          </w:tcPr>
          <w:p w14:paraId="01C606B3" w14:textId="77777777" w:rsidR="00C43EFF" w:rsidRPr="001B3DA7" w:rsidRDefault="00C43EFF" w:rsidP="00C43EFF">
            <w:pPr>
              <w:autoSpaceDN/>
              <w:textAlignment w:val="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True Positives</w:t>
            </w:r>
          </w:p>
        </w:tc>
        <w:tc>
          <w:tcPr>
            <w:tcW w:w="1260" w:type="dxa"/>
            <w:noWrap/>
            <w:hideMark/>
          </w:tcPr>
          <w:p w14:paraId="24FBA465" w14:textId="77777777" w:rsidR="00C43EFF" w:rsidRPr="001B3DA7" w:rsidRDefault="00C43EFF" w:rsidP="00C43EFF">
            <w:pPr>
              <w:autoSpaceDN/>
              <w:textAlignment w:val="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Accuracy %</w:t>
            </w:r>
          </w:p>
        </w:tc>
      </w:tr>
      <w:tr w:rsidR="00714A5E" w:rsidRPr="001B3DA7" w14:paraId="145A9271" w14:textId="77777777" w:rsidTr="00714A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0" w:type="dxa"/>
            <w:noWrap/>
            <w:hideMark/>
          </w:tcPr>
          <w:p w14:paraId="47D4ABAB" w14:textId="77777777" w:rsidR="00C43EFF" w:rsidRPr="001B3DA7" w:rsidRDefault="00C43EFF" w:rsidP="00592D1C">
            <w:pPr>
              <w:autoSpaceDN/>
              <w:textAlignment w:val="auto"/>
              <w:rPr>
                <w:rFonts w:ascii="Calibri" w:hAnsi="Calibri" w:cs="Calibri"/>
                <w:color w:val="000000"/>
                <w:lang w:eastAsia="en-GB"/>
              </w:rPr>
            </w:pPr>
            <w:r w:rsidRPr="001B3DA7">
              <w:rPr>
                <w:rFonts w:ascii="Calibri" w:hAnsi="Calibri" w:cs="Calibri"/>
                <w:color w:val="000000"/>
                <w:lang w:eastAsia="en-GB"/>
              </w:rPr>
              <w:t>20</w:t>
            </w:r>
          </w:p>
        </w:tc>
        <w:tc>
          <w:tcPr>
            <w:tcW w:w="1620" w:type="dxa"/>
            <w:noWrap/>
            <w:hideMark/>
          </w:tcPr>
          <w:p w14:paraId="44CAA6D2" w14:textId="77777777" w:rsidR="00C43EFF" w:rsidRPr="001B3DA7" w:rsidRDefault="00C43EFF" w:rsidP="00592D1C">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0</w:t>
            </w:r>
          </w:p>
        </w:tc>
        <w:tc>
          <w:tcPr>
            <w:tcW w:w="1620" w:type="dxa"/>
            <w:noWrap/>
            <w:hideMark/>
          </w:tcPr>
          <w:p w14:paraId="2D6EAF1D" w14:textId="77777777" w:rsidR="00C43EFF" w:rsidRPr="001B3DA7" w:rsidRDefault="00C43EFF" w:rsidP="00592D1C">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5</w:t>
            </w:r>
          </w:p>
        </w:tc>
        <w:tc>
          <w:tcPr>
            <w:tcW w:w="1620" w:type="dxa"/>
            <w:noWrap/>
            <w:hideMark/>
          </w:tcPr>
          <w:p w14:paraId="0A40C9CC" w14:textId="77777777" w:rsidR="00C43EFF" w:rsidRPr="001B3DA7" w:rsidRDefault="00C43EFF" w:rsidP="00592D1C">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0</w:t>
            </w:r>
          </w:p>
        </w:tc>
        <w:tc>
          <w:tcPr>
            <w:tcW w:w="1530" w:type="dxa"/>
            <w:noWrap/>
            <w:hideMark/>
          </w:tcPr>
          <w:p w14:paraId="728A5DEA" w14:textId="77777777" w:rsidR="00C43EFF" w:rsidRPr="001B3DA7" w:rsidRDefault="00C43EFF" w:rsidP="00592D1C">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24</w:t>
            </w:r>
          </w:p>
        </w:tc>
        <w:tc>
          <w:tcPr>
            <w:tcW w:w="1260" w:type="dxa"/>
            <w:noWrap/>
            <w:hideMark/>
          </w:tcPr>
          <w:p w14:paraId="4141CCCC" w14:textId="77777777" w:rsidR="00C43EFF" w:rsidRPr="001B3DA7" w:rsidRDefault="00C43EFF" w:rsidP="00592D1C">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82</w:t>
            </w:r>
          </w:p>
        </w:tc>
      </w:tr>
      <w:tr w:rsidR="00C43EFF" w:rsidRPr="001B3DA7" w14:paraId="6D04B9F1" w14:textId="77777777" w:rsidTr="00714A5E">
        <w:trPr>
          <w:trHeight w:val="300"/>
        </w:trPr>
        <w:tc>
          <w:tcPr>
            <w:cnfStyle w:val="001000000000" w:firstRow="0" w:lastRow="0" w:firstColumn="1" w:lastColumn="0" w:oddVBand="0" w:evenVBand="0" w:oddHBand="0" w:evenHBand="0" w:firstRowFirstColumn="0" w:firstRowLastColumn="0" w:lastRowFirstColumn="0" w:lastRowLastColumn="0"/>
            <w:tcW w:w="1520" w:type="dxa"/>
            <w:noWrap/>
            <w:hideMark/>
          </w:tcPr>
          <w:p w14:paraId="71B0B4D7" w14:textId="77777777" w:rsidR="00C43EFF" w:rsidRPr="001B3DA7" w:rsidRDefault="00C43EFF" w:rsidP="00592D1C">
            <w:pPr>
              <w:autoSpaceDN/>
              <w:textAlignment w:val="auto"/>
              <w:rPr>
                <w:rFonts w:ascii="Calibri" w:hAnsi="Calibri" w:cs="Calibri"/>
                <w:color w:val="000000"/>
                <w:lang w:eastAsia="en-GB"/>
              </w:rPr>
            </w:pPr>
            <w:r w:rsidRPr="001B3DA7">
              <w:rPr>
                <w:rFonts w:ascii="Calibri" w:hAnsi="Calibri" w:cs="Calibri"/>
                <w:color w:val="000000"/>
                <w:lang w:eastAsia="en-GB"/>
              </w:rPr>
              <w:t>15</w:t>
            </w:r>
          </w:p>
        </w:tc>
        <w:tc>
          <w:tcPr>
            <w:tcW w:w="1620" w:type="dxa"/>
            <w:noWrap/>
            <w:hideMark/>
          </w:tcPr>
          <w:p w14:paraId="23169A5D" w14:textId="77777777" w:rsidR="00C43EFF" w:rsidRPr="001B3DA7" w:rsidRDefault="00C43EFF" w:rsidP="00592D1C">
            <w:pPr>
              <w:autoSpaceDN/>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2</w:t>
            </w:r>
          </w:p>
        </w:tc>
        <w:tc>
          <w:tcPr>
            <w:tcW w:w="1620" w:type="dxa"/>
            <w:noWrap/>
            <w:hideMark/>
          </w:tcPr>
          <w:p w14:paraId="352C97CF" w14:textId="77777777" w:rsidR="00C43EFF" w:rsidRPr="001B3DA7" w:rsidRDefault="00C43EFF" w:rsidP="00592D1C">
            <w:pPr>
              <w:autoSpaceDN/>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8</w:t>
            </w:r>
          </w:p>
        </w:tc>
        <w:tc>
          <w:tcPr>
            <w:tcW w:w="1620" w:type="dxa"/>
            <w:noWrap/>
            <w:hideMark/>
          </w:tcPr>
          <w:p w14:paraId="0AC8B89E" w14:textId="77777777" w:rsidR="00C43EFF" w:rsidRPr="001B3DA7" w:rsidRDefault="00C43EFF" w:rsidP="00592D1C">
            <w:pPr>
              <w:autoSpaceDN/>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0</w:t>
            </w:r>
          </w:p>
        </w:tc>
        <w:tc>
          <w:tcPr>
            <w:tcW w:w="1530" w:type="dxa"/>
            <w:noWrap/>
            <w:hideMark/>
          </w:tcPr>
          <w:p w14:paraId="515F45C3" w14:textId="77777777" w:rsidR="00C43EFF" w:rsidRPr="001B3DA7" w:rsidRDefault="00C43EFF" w:rsidP="00592D1C">
            <w:pPr>
              <w:autoSpaceDN/>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26</w:t>
            </w:r>
          </w:p>
        </w:tc>
        <w:tc>
          <w:tcPr>
            <w:tcW w:w="1260" w:type="dxa"/>
            <w:noWrap/>
            <w:hideMark/>
          </w:tcPr>
          <w:p w14:paraId="4F0424CD" w14:textId="77777777" w:rsidR="00C43EFF" w:rsidRPr="001B3DA7" w:rsidRDefault="00C43EFF" w:rsidP="00592D1C">
            <w:pPr>
              <w:autoSpaceDN/>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77</w:t>
            </w:r>
          </w:p>
        </w:tc>
      </w:tr>
      <w:tr w:rsidR="00714A5E" w:rsidRPr="001B3DA7" w14:paraId="04AF7BD3" w14:textId="77777777" w:rsidTr="00714A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0" w:type="dxa"/>
            <w:noWrap/>
            <w:hideMark/>
          </w:tcPr>
          <w:p w14:paraId="695E3AD9" w14:textId="77777777" w:rsidR="00C43EFF" w:rsidRPr="001B3DA7" w:rsidRDefault="00C43EFF" w:rsidP="00592D1C">
            <w:pPr>
              <w:autoSpaceDN/>
              <w:textAlignment w:val="auto"/>
              <w:rPr>
                <w:rFonts w:ascii="Calibri" w:hAnsi="Calibri" w:cs="Calibri"/>
                <w:color w:val="000000"/>
                <w:lang w:eastAsia="en-GB"/>
              </w:rPr>
            </w:pPr>
            <w:r w:rsidRPr="001B3DA7">
              <w:rPr>
                <w:rFonts w:ascii="Calibri" w:hAnsi="Calibri" w:cs="Calibri"/>
                <w:color w:val="000000"/>
                <w:lang w:eastAsia="en-GB"/>
              </w:rPr>
              <w:t>12</w:t>
            </w:r>
          </w:p>
        </w:tc>
        <w:tc>
          <w:tcPr>
            <w:tcW w:w="1620" w:type="dxa"/>
            <w:noWrap/>
            <w:hideMark/>
          </w:tcPr>
          <w:p w14:paraId="5F04910A" w14:textId="77777777" w:rsidR="00C43EFF" w:rsidRPr="001B3DA7" w:rsidRDefault="00C43EFF" w:rsidP="00592D1C">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2</w:t>
            </w:r>
          </w:p>
        </w:tc>
        <w:tc>
          <w:tcPr>
            <w:tcW w:w="1620" w:type="dxa"/>
            <w:noWrap/>
            <w:hideMark/>
          </w:tcPr>
          <w:p w14:paraId="4D3D1049" w14:textId="77777777" w:rsidR="00C43EFF" w:rsidRPr="001B3DA7" w:rsidRDefault="00C43EFF" w:rsidP="00592D1C">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15</w:t>
            </w:r>
          </w:p>
        </w:tc>
        <w:tc>
          <w:tcPr>
            <w:tcW w:w="1620" w:type="dxa"/>
            <w:noWrap/>
            <w:hideMark/>
          </w:tcPr>
          <w:p w14:paraId="3AA6B0B0" w14:textId="77777777" w:rsidR="00C43EFF" w:rsidRPr="001B3DA7" w:rsidRDefault="00C43EFF" w:rsidP="00592D1C">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1</w:t>
            </w:r>
          </w:p>
        </w:tc>
        <w:tc>
          <w:tcPr>
            <w:tcW w:w="1530" w:type="dxa"/>
            <w:noWrap/>
            <w:hideMark/>
          </w:tcPr>
          <w:p w14:paraId="27D5268E" w14:textId="77777777" w:rsidR="00C43EFF" w:rsidRPr="001B3DA7" w:rsidRDefault="00C43EFF" w:rsidP="00592D1C">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20</w:t>
            </w:r>
          </w:p>
        </w:tc>
        <w:tc>
          <w:tcPr>
            <w:tcW w:w="1260" w:type="dxa"/>
            <w:noWrap/>
            <w:hideMark/>
          </w:tcPr>
          <w:p w14:paraId="3734EE87" w14:textId="77777777" w:rsidR="00C43EFF" w:rsidRPr="001B3DA7" w:rsidRDefault="00C43EFF" w:rsidP="00592D1C">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57</w:t>
            </w:r>
          </w:p>
        </w:tc>
      </w:tr>
      <w:tr w:rsidR="00C43EFF" w:rsidRPr="001B3DA7" w14:paraId="1BE38A67" w14:textId="77777777" w:rsidTr="00714A5E">
        <w:trPr>
          <w:trHeight w:val="315"/>
        </w:trPr>
        <w:tc>
          <w:tcPr>
            <w:cnfStyle w:val="001000000000" w:firstRow="0" w:lastRow="0" w:firstColumn="1" w:lastColumn="0" w:oddVBand="0" w:evenVBand="0" w:oddHBand="0" w:evenHBand="0" w:firstRowFirstColumn="0" w:firstRowLastColumn="0" w:lastRowFirstColumn="0" w:lastRowLastColumn="0"/>
            <w:tcW w:w="1520" w:type="dxa"/>
            <w:noWrap/>
            <w:hideMark/>
          </w:tcPr>
          <w:p w14:paraId="5B2E0BC4" w14:textId="77777777" w:rsidR="00C43EFF" w:rsidRPr="001B3DA7" w:rsidRDefault="00C43EFF" w:rsidP="00592D1C">
            <w:pPr>
              <w:autoSpaceDN/>
              <w:textAlignment w:val="auto"/>
              <w:rPr>
                <w:rFonts w:ascii="Calibri" w:hAnsi="Calibri" w:cs="Calibri"/>
                <w:color w:val="000000"/>
                <w:lang w:eastAsia="en-GB"/>
              </w:rPr>
            </w:pPr>
            <w:r w:rsidRPr="001B3DA7">
              <w:rPr>
                <w:rFonts w:ascii="Calibri" w:hAnsi="Calibri" w:cs="Calibri"/>
                <w:color w:val="000000"/>
                <w:lang w:eastAsia="en-GB"/>
              </w:rPr>
              <w:t>10</w:t>
            </w:r>
          </w:p>
        </w:tc>
        <w:tc>
          <w:tcPr>
            <w:tcW w:w="1620" w:type="dxa"/>
            <w:noWrap/>
            <w:hideMark/>
          </w:tcPr>
          <w:p w14:paraId="10864E4D" w14:textId="77777777" w:rsidR="00C43EFF" w:rsidRPr="001B3DA7" w:rsidRDefault="00C43EFF" w:rsidP="00592D1C">
            <w:pPr>
              <w:autoSpaceDN/>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0</w:t>
            </w:r>
          </w:p>
        </w:tc>
        <w:tc>
          <w:tcPr>
            <w:tcW w:w="1620" w:type="dxa"/>
            <w:noWrap/>
            <w:hideMark/>
          </w:tcPr>
          <w:p w14:paraId="0B768943" w14:textId="77777777" w:rsidR="00C43EFF" w:rsidRPr="001B3DA7" w:rsidRDefault="00C43EFF" w:rsidP="00592D1C">
            <w:pPr>
              <w:autoSpaceDN/>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18</w:t>
            </w:r>
          </w:p>
        </w:tc>
        <w:tc>
          <w:tcPr>
            <w:tcW w:w="1620" w:type="dxa"/>
            <w:noWrap/>
            <w:hideMark/>
          </w:tcPr>
          <w:p w14:paraId="5D7C8609" w14:textId="77777777" w:rsidR="00C43EFF" w:rsidRPr="001B3DA7" w:rsidRDefault="00C43EFF" w:rsidP="00592D1C">
            <w:pPr>
              <w:autoSpaceDN/>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0</w:t>
            </w:r>
          </w:p>
        </w:tc>
        <w:tc>
          <w:tcPr>
            <w:tcW w:w="1530" w:type="dxa"/>
            <w:noWrap/>
            <w:hideMark/>
          </w:tcPr>
          <w:p w14:paraId="0D2EF80A" w14:textId="77777777" w:rsidR="00C43EFF" w:rsidRPr="001B3DA7" w:rsidRDefault="00C43EFF" w:rsidP="00592D1C">
            <w:pPr>
              <w:autoSpaceDN/>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23</w:t>
            </w:r>
          </w:p>
        </w:tc>
        <w:tc>
          <w:tcPr>
            <w:tcW w:w="1260" w:type="dxa"/>
            <w:noWrap/>
            <w:hideMark/>
          </w:tcPr>
          <w:p w14:paraId="5DEE5945" w14:textId="77777777" w:rsidR="00C43EFF" w:rsidRPr="001B3DA7" w:rsidRDefault="00C43EFF" w:rsidP="00592D1C">
            <w:pPr>
              <w:autoSpaceDN/>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56</w:t>
            </w:r>
          </w:p>
        </w:tc>
      </w:tr>
    </w:tbl>
    <w:p w14:paraId="1873D1C6" w14:textId="453CFF60" w:rsidR="00BF402D" w:rsidRPr="001B3DA7" w:rsidRDefault="00BF402D" w:rsidP="007E3E34">
      <w:pPr>
        <w:pStyle w:val="Caption"/>
        <w:rPr>
          <w:rFonts w:cs="Times New Roman"/>
        </w:rPr>
      </w:pPr>
    </w:p>
    <w:p w14:paraId="7C59306A" w14:textId="713C1A35" w:rsidR="00BF402D" w:rsidRPr="001B3DA7" w:rsidRDefault="00592D1C">
      <w:pPr>
        <w:rPr>
          <w:rFonts w:cs="Times New Roman"/>
        </w:rPr>
      </w:pPr>
      <w:r w:rsidRPr="001B3DA7">
        <w:rPr>
          <w:rFonts w:cs="Times New Roman"/>
        </w:rPr>
        <w:t xml:space="preserve">Comparatively, </w:t>
      </w:r>
      <w:r w:rsidR="00BF402D" w:rsidRPr="001B3DA7">
        <w:rPr>
          <w:rFonts w:cs="Times New Roman"/>
        </w:rPr>
        <w:t>SVM performance</w:t>
      </w:r>
      <w:r w:rsidRPr="001B3DA7">
        <w:rPr>
          <w:rFonts w:cs="Times New Roman"/>
        </w:rPr>
        <w:t xml:space="preserve"> had more stability and performed higher than </w:t>
      </w:r>
      <w:r w:rsidR="00ED6A58" w:rsidRPr="001B3DA7">
        <w:rPr>
          <w:rFonts w:cs="Times New Roman"/>
        </w:rPr>
        <w:t>LDA classifier with the highest accuracy of 94 in 20</w:t>
      </w:r>
      <w:r w:rsidR="00786625" w:rsidRPr="001B3DA7">
        <w:rPr>
          <w:rFonts w:cs="Times New Roman"/>
        </w:rPr>
        <w:t>-</w:t>
      </w:r>
      <w:r w:rsidR="00ED6A58" w:rsidRPr="001B3DA7">
        <w:rPr>
          <w:rFonts w:cs="Times New Roman"/>
        </w:rPr>
        <w:t>hertz frequency and lowest of 58 percent in classifying 12</w:t>
      </w:r>
      <w:r w:rsidR="00786625" w:rsidRPr="001B3DA7">
        <w:rPr>
          <w:rFonts w:cs="Times New Roman"/>
        </w:rPr>
        <w:t>-</w:t>
      </w:r>
      <w:r w:rsidR="00ED6A58" w:rsidRPr="001B3DA7">
        <w:rPr>
          <w:rFonts w:cs="Times New Roman"/>
        </w:rPr>
        <w:t>hertz frequency. However, the 10</w:t>
      </w:r>
      <w:r w:rsidR="00786625" w:rsidRPr="001B3DA7">
        <w:rPr>
          <w:rFonts w:cs="Times New Roman"/>
        </w:rPr>
        <w:t>-</w:t>
      </w:r>
      <w:r w:rsidR="00ED6A58" w:rsidRPr="001B3DA7">
        <w:rPr>
          <w:rFonts w:cs="Times New Roman"/>
        </w:rPr>
        <w:t>hertz frequency was classified poorly by LDA</w:t>
      </w:r>
      <w:r w:rsidR="00786625" w:rsidRPr="001B3DA7">
        <w:rPr>
          <w:rFonts w:cs="Times New Roman"/>
        </w:rPr>
        <w:t>,</w:t>
      </w:r>
      <w:r w:rsidR="00ED6A58" w:rsidRPr="001B3DA7">
        <w:rPr>
          <w:rFonts w:cs="Times New Roman"/>
        </w:rPr>
        <w:t xml:space="preserve"> and SVM managed to achieve 24 percent more accuracy in classifying the lowest frequency.</w:t>
      </w:r>
    </w:p>
    <w:p w14:paraId="1E16A0FB" w14:textId="0470275B" w:rsidR="007E3E34" w:rsidRDefault="007E3E34" w:rsidP="007E3E34">
      <w:pPr>
        <w:pStyle w:val="Caption"/>
        <w:keepNext/>
      </w:pPr>
      <w:bookmarkStart w:id="216" w:name="_Toc17752050"/>
      <w:r>
        <w:t xml:space="preserve">Table </w:t>
      </w:r>
      <w:r w:rsidR="00382580">
        <w:fldChar w:fldCharType="begin"/>
      </w:r>
      <w:r w:rsidR="00382580">
        <w:instrText xml:space="preserve"> SEQ Table \* ARABIC </w:instrText>
      </w:r>
      <w:r w:rsidR="00382580">
        <w:fldChar w:fldCharType="separate"/>
      </w:r>
      <w:r w:rsidR="00382580">
        <w:rPr>
          <w:noProof/>
        </w:rPr>
        <w:t>9</w:t>
      </w:r>
      <w:r w:rsidR="00382580">
        <w:rPr>
          <w:noProof/>
        </w:rPr>
        <w:fldChar w:fldCharType="end"/>
      </w:r>
      <w:r>
        <w:t xml:space="preserve"> </w:t>
      </w:r>
      <w:r w:rsidRPr="003F730C">
        <w:t>SVM classifier performance on the test data.</w:t>
      </w:r>
      <w:bookmarkEnd w:id="216"/>
    </w:p>
    <w:tbl>
      <w:tblPr>
        <w:tblStyle w:val="PlainTable1"/>
        <w:tblW w:w="0" w:type="auto"/>
        <w:tblLook w:val="04A0" w:firstRow="1" w:lastRow="0" w:firstColumn="1" w:lastColumn="0" w:noHBand="0" w:noVBand="1"/>
      </w:tblPr>
      <w:tblGrid>
        <w:gridCol w:w="2337"/>
        <w:gridCol w:w="2337"/>
        <w:gridCol w:w="2338"/>
        <w:gridCol w:w="2338"/>
      </w:tblGrid>
      <w:tr w:rsidR="00BF402D" w:rsidRPr="001B3DA7" w14:paraId="664AA02C" w14:textId="77777777" w:rsidTr="00714A5E">
        <w:trPr>
          <w:gridAfter w:val="3"/>
          <w:cnfStyle w:val="100000000000" w:firstRow="1" w:lastRow="0" w:firstColumn="0" w:lastColumn="0" w:oddVBand="0" w:evenVBand="0" w:oddHBand="0" w:evenHBand="0" w:firstRowFirstColumn="0" w:firstRowLastColumn="0" w:lastRowFirstColumn="0" w:lastRowLastColumn="0"/>
          <w:wAfter w:w="7013" w:type="dxa"/>
        </w:trPr>
        <w:tc>
          <w:tcPr>
            <w:cnfStyle w:val="001000000000" w:firstRow="0" w:lastRow="0" w:firstColumn="1" w:lastColumn="0" w:oddVBand="0" w:evenVBand="0" w:oddHBand="0" w:evenHBand="0" w:firstRowFirstColumn="0" w:firstRowLastColumn="0" w:lastRowFirstColumn="0" w:lastRowLastColumn="0"/>
            <w:tcW w:w="2337" w:type="dxa"/>
          </w:tcPr>
          <w:p w14:paraId="46AC97DC" w14:textId="77777777" w:rsidR="00BF402D" w:rsidRPr="001B3DA7" w:rsidRDefault="00BF402D" w:rsidP="009B0111">
            <w:r w:rsidRPr="001B3DA7">
              <w:t xml:space="preserve">Confusion matrix </w:t>
            </w:r>
          </w:p>
        </w:tc>
      </w:tr>
      <w:tr w:rsidR="00BF402D" w:rsidRPr="001B3DA7" w14:paraId="53CB3140" w14:textId="77777777" w:rsidTr="00714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57EF9C3D" w14:textId="77777777" w:rsidR="00BF402D" w:rsidRPr="001B3DA7" w:rsidRDefault="00BF402D" w:rsidP="009B0111">
            <w:r w:rsidRPr="001B3DA7">
              <w:t>0.</w:t>
            </w:r>
          </w:p>
        </w:tc>
        <w:tc>
          <w:tcPr>
            <w:tcW w:w="2337" w:type="dxa"/>
          </w:tcPr>
          <w:p w14:paraId="1E49AB5A" w14:textId="794AEB39" w:rsidR="00BF402D" w:rsidRPr="001B3DA7" w:rsidRDefault="00BF402D" w:rsidP="009B0111">
            <w:pPr>
              <w:cnfStyle w:val="000000100000" w:firstRow="0" w:lastRow="0" w:firstColumn="0" w:lastColumn="0" w:oddVBand="0" w:evenVBand="0" w:oddHBand="1" w:evenHBand="0" w:firstRowFirstColumn="0" w:firstRowLastColumn="0" w:lastRowFirstColumn="0" w:lastRowLastColumn="0"/>
            </w:pPr>
            <w:r w:rsidRPr="001B3DA7">
              <w:t>0.057</w:t>
            </w:r>
          </w:p>
        </w:tc>
        <w:tc>
          <w:tcPr>
            <w:tcW w:w="2338" w:type="dxa"/>
          </w:tcPr>
          <w:p w14:paraId="0B3F5159" w14:textId="77777777" w:rsidR="00BF402D" w:rsidRPr="001B3DA7" w:rsidRDefault="00BF402D" w:rsidP="009B0111">
            <w:pPr>
              <w:cnfStyle w:val="000000100000" w:firstRow="0" w:lastRow="0" w:firstColumn="0" w:lastColumn="0" w:oddVBand="0" w:evenVBand="0" w:oddHBand="1" w:evenHBand="0" w:firstRowFirstColumn="0" w:firstRowLastColumn="0" w:lastRowFirstColumn="0" w:lastRowLastColumn="0"/>
            </w:pPr>
            <w:r w:rsidRPr="001B3DA7">
              <w:t>0.</w:t>
            </w:r>
          </w:p>
        </w:tc>
        <w:tc>
          <w:tcPr>
            <w:tcW w:w="2338" w:type="dxa"/>
          </w:tcPr>
          <w:p w14:paraId="172078E9" w14:textId="6B6286A2" w:rsidR="00BF402D" w:rsidRPr="001B3DA7" w:rsidRDefault="00BF402D" w:rsidP="009B0111">
            <w:pPr>
              <w:cnfStyle w:val="000000100000" w:firstRow="0" w:lastRow="0" w:firstColumn="0" w:lastColumn="0" w:oddVBand="0" w:evenVBand="0" w:oddHBand="1" w:evenHBand="0" w:firstRowFirstColumn="0" w:firstRowLastColumn="0" w:lastRowFirstColumn="0" w:lastRowLastColumn="0"/>
            </w:pPr>
            <w:r w:rsidRPr="001B3DA7">
              <w:t>0.942</w:t>
            </w:r>
          </w:p>
        </w:tc>
      </w:tr>
      <w:tr w:rsidR="00BF402D" w:rsidRPr="001B3DA7" w14:paraId="7256D6EF" w14:textId="77777777" w:rsidTr="00714A5E">
        <w:tc>
          <w:tcPr>
            <w:cnfStyle w:val="001000000000" w:firstRow="0" w:lastRow="0" w:firstColumn="1" w:lastColumn="0" w:oddVBand="0" w:evenVBand="0" w:oddHBand="0" w:evenHBand="0" w:firstRowFirstColumn="0" w:firstRowLastColumn="0" w:lastRowFirstColumn="0" w:lastRowLastColumn="0"/>
            <w:tcW w:w="2337" w:type="dxa"/>
          </w:tcPr>
          <w:p w14:paraId="352D3D57" w14:textId="64686F2D" w:rsidR="00BF402D" w:rsidRPr="001B3DA7" w:rsidRDefault="00BF402D" w:rsidP="009B0111">
            <w:r w:rsidRPr="001B3DA7">
              <w:t>0.088</w:t>
            </w:r>
          </w:p>
        </w:tc>
        <w:tc>
          <w:tcPr>
            <w:tcW w:w="2337" w:type="dxa"/>
          </w:tcPr>
          <w:p w14:paraId="23970B53" w14:textId="2B5BB584" w:rsidR="00BF402D" w:rsidRPr="001B3DA7" w:rsidRDefault="00BF402D" w:rsidP="009B0111">
            <w:pPr>
              <w:cnfStyle w:val="000000000000" w:firstRow="0" w:lastRow="0" w:firstColumn="0" w:lastColumn="0" w:oddVBand="0" w:evenVBand="0" w:oddHBand="0" w:evenHBand="0" w:firstRowFirstColumn="0" w:firstRowLastColumn="0" w:lastRowFirstColumn="0" w:lastRowLastColumn="0"/>
            </w:pPr>
            <w:r w:rsidRPr="001B3DA7">
              <w:t>0.117</w:t>
            </w:r>
          </w:p>
        </w:tc>
        <w:tc>
          <w:tcPr>
            <w:tcW w:w="2338" w:type="dxa"/>
          </w:tcPr>
          <w:p w14:paraId="749A2506" w14:textId="778A2C06" w:rsidR="00BF402D" w:rsidRPr="001B3DA7" w:rsidRDefault="00BF402D" w:rsidP="009B0111">
            <w:pPr>
              <w:cnfStyle w:val="000000000000" w:firstRow="0" w:lastRow="0" w:firstColumn="0" w:lastColumn="0" w:oddVBand="0" w:evenVBand="0" w:oddHBand="0" w:evenHBand="0" w:firstRowFirstColumn="0" w:firstRowLastColumn="0" w:lastRowFirstColumn="0" w:lastRowLastColumn="0"/>
            </w:pPr>
            <w:r w:rsidRPr="001B3DA7">
              <w:t>0.088</w:t>
            </w:r>
          </w:p>
        </w:tc>
        <w:tc>
          <w:tcPr>
            <w:tcW w:w="2338" w:type="dxa"/>
          </w:tcPr>
          <w:p w14:paraId="588B4805" w14:textId="5EB605BF" w:rsidR="00BF402D" w:rsidRPr="001B3DA7" w:rsidRDefault="00BF402D" w:rsidP="009B0111">
            <w:pPr>
              <w:cnfStyle w:val="000000000000" w:firstRow="0" w:lastRow="0" w:firstColumn="0" w:lastColumn="0" w:oddVBand="0" w:evenVBand="0" w:oddHBand="0" w:evenHBand="0" w:firstRowFirstColumn="0" w:firstRowLastColumn="0" w:lastRowFirstColumn="0" w:lastRowLastColumn="0"/>
            </w:pPr>
            <w:r w:rsidRPr="001B3DA7">
              <w:t>0.705</w:t>
            </w:r>
          </w:p>
        </w:tc>
      </w:tr>
      <w:tr w:rsidR="00BF402D" w:rsidRPr="001B3DA7" w14:paraId="0E1F7773" w14:textId="77777777" w:rsidTr="00714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088076FA" w14:textId="4A6D0966" w:rsidR="00BF402D" w:rsidRPr="001B3DA7" w:rsidRDefault="00BF402D" w:rsidP="009B0111">
            <w:r w:rsidRPr="001B3DA7">
              <w:t>0.</w:t>
            </w:r>
          </w:p>
        </w:tc>
        <w:tc>
          <w:tcPr>
            <w:tcW w:w="2337" w:type="dxa"/>
          </w:tcPr>
          <w:p w14:paraId="43611AE1" w14:textId="3E3BFD27" w:rsidR="00BF402D" w:rsidRPr="001B3DA7" w:rsidRDefault="00BF402D" w:rsidP="009B0111">
            <w:pPr>
              <w:cnfStyle w:val="000000100000" w:firstRow="0" w:lastRow="0" w:firstColumn="0" w:lastColumn="0" w:oddVBand="0" w:evenVBand="0" w:oddHBand="1" w:evenHBand="0" w:firstRowFirstColumn="0" w:firstRowLastColumn="0" w:lastRowFirstColumn="0" w:lastRowLastColumn="0"/>
            </w:pPr>
            <w:r w:rsidRPr="001B3DA7">
              <w:t>0.083</w:t>
            </w:r>
          </w:p>
        </w:tc>
        <w:tc>
          <w:tcPr>
            <w:tcW w:w="2338" w:type="dxa"/>
          </w:tcPr>
          <w:p w14:paraId="7F50FD34" w14:textId="23659FAE" w:rsidR="00BF402D" w:rsidRPr="001B3DA7" w:rsidRDefault="00BF402D" w:rsidP="009B0111">
            <w:pPr>
              <w:cnfStyle w:val="000000100000" w:firstRow="0" w:lastRow="0" w:firstColumn="0" w:lastColumn="0" w:oddVBand="0" w:evenVBand="0" w:oddHBand="1" w:evenHBand="0" w:firstRowFirstColumn="0" w:firstRowLastColumn="0" w:lastRowFirstColumn="0" w:lastRowLastColumn="0"/>
            </w:pPr>
            <w:r w:rsidRPr="001B3DA7">
              <w:t>0.333</w:t>
            </w:r>
          </w:p>
        </w:tc>
        <w:tc>
          <w:tcPr>
            <w:tcW w:w="2338" w:type="dxa"/>
          </w:tcPr>
          <w:p w14:paraId="610EC16E" w14:textId="535B4A1B" w:rsidR="00BF402D" w:rsidRPr="001B3DA7" w:rsidRDefault="00BF402D" w:rsidP="009B0111">
            <w:pPr>
              <w:cnfStyle w:val="000000100000" w:firstRow="0" w:lastRow="0" w:firstColumn="0" w:lastColumn="0" w:oddVBand="0" w:evenVBand="0" w:oddHBand="1" w:evenHBand="0" w:firstRowFirstColumn="0" w:firstRowLastColumn="0" w:lastRowFirstColumn="0" w:lastRowLastColumn="0"/>
            </w:pPr>
            <w:r w:rsidRPr="001B3DA7">
              <w:t>0.583</w:t>
            </w:r>
          </w:p>
        </w:tc>
      </w:tr>
      <w:tr w:rsidR="00BF402D" w:rsidRPr="001B3DA7" w14:paraId="25E20874" w14:textId="77777777" w:rsidTr="00714A5E">
        <w:tc>
          <w:tcPr>
            <w:cnfStyle w:val="001000000000" w:firstRow="0" w:lastRow="0" w:firstColumn="1" w:lastColumn="0" w:oddVBand="0" w:evenVBand="0" w:oddHBand="0" w:evenHBand="0" w:firstRowFirstColumn="0" w:firstRowLastColumn="0" w:lastRowFirstColumn="0" w:lastRowLastColumn="0"/>
            <w:tcW w:w="2337" w:type="dxa"/>
          </w:tcPr>
          <w:p w14:paraId="68362C20" w14:textId="60F39965" w:rsidR="00BF402D" w:rsidRPr="001B3DA7" w:rsidRDefault="00BF402D" w:rsidP="009B0111">
            <w:r w:rsidRPr="001B3DA7">
              <w:t>0.064</w:t>
            </w:r>
          </w:p>
        </w:tc>
        <w:tc>
          <w:tcPr>
            <w:tcW w:w="2337" w:type="dxa"/>
          </w:tcPr>
          <w:p w14:paraId="0147AE0E" w14:textId="2A8F9D32" w:rsidR="00BF402D" w:rsidRPr="001B3DA7" w:rsidRDefault="00BF402D" w:rsidP="009B0111">
            <w:pPr>
              <w:cnfStyle w:val="000000000000" w:firstRow="0" w:lastRow="0" w:firstColumn="0" w:lastColumn="0" w:oddVBand="0" w:evenVBand="0" w:oddHBand="0" w:evenHBand="0" w:firstRowFirstColumn="0" w:firstRowLastColumn="0" w:lastRowFirstColumn="0" w:lastRowLastColumn="0"/>
            </w:pPr>
            <w:r w:rsidRPr="001B3DA7">
              <w:t>0.161</w:t>
            </w:r>
          </w:p>
        </w:tc>
        <w:tc>
          <w:tcPr>
            <w:tcW w:w="2338" w:type="dxa"/>
          </w:tcPr>
          <w:p w14:paraId="35ED0E2D" w14:textId="2841DD8D" w:rsidR="00BF402D" w:rsidRPr="001B3DA7" w:rsidRDefault="00BF402D" w:rsidP="009B0111">
            <w:pPr>
              <w:cnfStyle w:val="000000000000" w:firstRow="0" w:lastRow="0" w:firstColumn="0" w:lastColumn="0" w:oddVBand="0" w:evenVBand="0" w:oddHBand="0" w:evenHBand="0" w:firstRowFirstColumn="0" w:firstRowLastColumn="0" w:lastRowFirstColumn="0" w:lastRowLastColumn="0"/>
            </w:pPr>
            <w:r w:rsidRPr="001B3DA7">
              <w:t>0.032</w:t>
            </w:r>
          </w:p>
        </w:tc>
        <w:tc>
          <w:tcPr>
            <w:tcW w:w="2338" w:type="dxa"/>
          </w:tcPr>
          <w:p w14:paraId="6245ABF0" w14:textId="3A958049" w:rsidR="00BF402D" w:rsidRPr="001B3DA7" w:rsidRDefault="00BF402D" w:rsidP="009B0111">
            <w:pPr>
              <w:cnfStyle w:val="000000000000" w:firstRow="0" w:lastRow="0" w:firstColumn="0" w:lastColumn="0" w:oddVBand="0" w:evenVBand="0" w:oddHBand="0" w:evenHBand="0" w:firstRowFirstColumn="0" w:firstRowLastColumn="0" w:lastRowFirstColumn="0" w:lastRowLastColumn="0"/>
            </w:pPr>
            <w:r w:rsidRPr="001B3DA7">
              <w:t>0.741</w:t>
            </w:r>
          </w:p>
        </w:tc>
      </w:tr>
    </w:tbl>
    <w:p w14:paraId="7F3DC433" w14:textId="77990421" w:rsidR="00037379" w:rsidRPr="001B3DA7" w:rsidRDefault="00037379" w:rsidP="00037379">
      <w:pPr>
        <w:pStyle w:val="Caption"/>
        <w:rPr>
          <w:rFonts w:cs="Times New Roman"/>
        </w:rPr>
      </w:pPr>
    </w:p>
    <w:p w14:paraId="6108DA0C" w14:textId="022B64A9" w:rsidR="007E3E34" w:rsidRDefault="007E3E34" w:rsidP="007E3E34">
      <w:pPr>
        <w:pStyle w:val="Caption"/>
        <w:keepNext/>
      </w:pPr>
      <w:bookmarkStart w:id="217" w:name="_Toc17752051"/>
      <w:r>
        <w:t xml:space="preserve">Table </w:t>
      </w:r>
      <w:r w:rsidR="00382580">
        <w:fldChar w:fldCharType="begin"/>
      </w:r>
      <w:r w:rsidR="00382580">
        <w:instrText xml:space="preserve"> SEQ Table \* ARABIC </w:instrText>
      </w:r>
      <w:r w:rsidR="00382580">
        <w:fldChar w:fldCharType="separate"/>
      </w:r>
      <w:r w:rsidR="00382580">
        <w:rPr>
          <w:noProof/>
        </w:rPr>
        <w:t>10</w:t>
      </w:r>
      <w:r w:rsidR="00382580">
        <w:rPr>
          <w:noProof/>
        </w:rPr>
        <w:fldChar w:fldCharType="end"/>
      </w:r>
      <w:r>
        <w:t xml:space="preserve"> </w:t>
      </w:r>
      <w:r w:rsidRPr="000B14FB">
        <w:t>SVM CLASSIFIER ACCURACY ON THE TEST DATA.</w:t>
      </w:r>
      <w:bookmarkEnd w:id="217"/>
    </w:p>
    <w:tbl>
      <w:tblPr>
        <w:tblStyle w:val="PlainTable1"/>
        <w:tblW w:w="8810" w:type="dxa"/>
        <w:tblLook w:val="04A0" w:firstRow="1" w:lastRow="0" w:firstColumn="1" w:lastColumn="0" w:noHBand="0" w:noVBand="1"/>
      </w:tblPr>
      <w:tblGrid>
        <w:gridCol w:w="1160"/>
        <w:gridCol w:w="1620"/>
        <w:gridCol w:w="1530"/>
        <w:gridCol w:w="1620"/>
        <w:gridCol w:w="1620"/>
        <w:gridCol w:w="1260"/>
      </w:tblGrid>
      <w:tr w:rsidR="00592D1C" w:rsidRPr="001B3DA7" w14:paraId="7A26FC34" w14:textId="77777777" w:rsidTr="00714A5E">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160" w:type="dxa"/>
            <w:noWrap/>
            <w:hideMark/>
          </w:tcPr>
          <w:p w14:paraId="09506AB2" w14:textId="77777777" w:rsidR="00592D1C" w:rsidRPr="001B3DA7" w:rsidRDefault="00592D1C" w:rsidP="00592D1C">
            <w:pPr>
              <w:autoSpaceDN/>
              <w:textAlignment w:val="auto"/>
              <w:rPr>
                <w:rFonts w:ascii="Calibri" w:hAnsi="Calibri" w:cs="Calibri"/>
                <w:color w:val="000000"/>
                <w:lang w:eastAsia="en-GB"/>
              </w:rPr>
            </w:pPr>
            <w:r w:rsidRPr="001B3DA7">
              <w:rPr>
                <w:rFonts w:ascii="Calibri" w:hAnsi="Calibri" w:cs="Calibri"/>
                <w:color w:val="000000"/>
                <w:lang w:eastAsia="en-GB"/>
              </w:rPr>
              <w:t>Frequency</w:t>
            </w:r>
          </w:p>
        </w:tc>
        <w:tc>
          <w:tcPr>
            <w:tcW w:w="1620" w:type="dxa"/>
            <w:noWrap/>
            <w:hideMark/>
          </w:tcPr>
          <w:p w14:paraId="6D19E343" w14:textId="77777777" w:rsidR="00592D1C" w:rsidRPr="001B3DA7" w:rsidRDefault="00592D1C" w:rsidP="00592D1C">
            <w:pPr>
              <w:autoSpaceDN/>
              <w:textAlignment w:val="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True Negatives</w:t>
            </w:r>
          </w:p>
        </w:tc>
        <w:tc>
          <w:tcPr>
            <w:tcW w:w="1530" w:type="dxa"/>
            <w:noWrap/>
            <w:hideMark/>
          </w:tcPr>
          <w:p w14:paraId="15306ED0" w14:textId="77777777" w:rsidR="00592D1C" w:rsidRPr="001B3DA7" w:rsidRDefault="00592D1C" w:rsidP="00592D1C">
            <w:pPr>
              <w:autoSpaceDN/>
              <w:textAlignment w:val="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False Positives</w:t>
            </w:r>
          </w:p>
        </w:tc>
        <w:tc>
          <w:tcPr>
            <w:tcW w:w="1620" w:type="dxa"/>
            <w:noWrap/>
            <w:hideMark/>
          </w:tcPr>
          <w:p w14:paraId="7E17E392" w14:textId="77777777" w:rsidR="00592D1C" w:rsidRPr="001B3DA7" w:rsidRDefault="00592D1C" w:rsidP="00592D1C">
            <w:pPr>
              <w:autoSpaceDN/>
              <w:textAlignment w:val="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False Negatives</w:t>
            </w:r>
          </w:p>
        </w:tc>
        <w:tc>
          <w:tcPr>
            <w:tcW w:w="1620" w:type="dxa"/>
            <w:noWrap/>
            <w:hideMark/>
          </w:tcPr>
          <w:p w14:paraId="75825936" w14:textId="77777777" w:rsidR="00592D1C" w:rsidRPr="001B3DA7" w:rsidRDefault="00592D1C" w:rsidP="00592D1C">
            <w:pPr>
              <w:autoSpaceDN/>
              <w:textAlignment w:val="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True Positives</w:t>
            </w:r>
          </w:p>
        </w:tc>
        <w:tc>
          <w:tcPr>
            <w:tcW w:w="1260" w:type="dxa"/>
            <w:noWrap/>
            <w:hideMark/>
          </w:tcPr>
          <w:p w14:paraId="24A57284" w14:textId="77777777" w:rsidR="00592D1C" w:rsidRPr="001B3DA7" w:rsidRDefault="00592D1C" w:rsidP="00592D1C">
            <w:pPr>
              <w:autoSpaceDN/>
              <w:textAlignment w:val="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Accuracy %</w:t>
            </w:r>
          </w:p>
        </w:tc>
      </w:tr>
      <w:tr w:rsidR="00714A5E" w:rsidRPr="001B3DA7" w14:paraId="6857CFDD" w14:textId="77777777" w:rsidTr="00714A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60" w:type="dxa"/>
            <w:noWrap/>
            <w:hideMark/>
          </w:tcPr>
          <w:p w14:paraId="44A65751" w14:textId="77777777" w:rsidR="00592D1C" w:rsidRPr="001B3DA7" w:rsidRDefault="00592D1C" w:rsidP="00592D1C">
            <w:pPr>
              <w:autoSpaceDN/>
              <w:textAlignment w:val="auto"/>
              <w:rPr>
                <w:rFonts w:ascii="Calibri" w:hAnsi="Calibri" w:cs="Calibri"/>
                <w:color w:val="000000"/>
                <w:lang w:eastAsia="en-GB"/>
              </w:rPr>
            </w:pPr>
            <w:r w:rsidRPr="001B3DA7">
              <w:rPr>
                <w:rFonts w:ascii="Calibri" w:hAnsi="Calibri" w:cs="Calibri"/>
                <w:color w:val="000000"/>
                <w:lang w:eastAsia="en-GB"/>
              </w:rPr>
              <w:t>20</w:t>
            </w:r>
          </w:p>
        </w:tc>
        <w:tc>
          <w:tcPr>
            <w:tcW w:w="1620" w:type="dxa"/>
            <w:noWrap/>
            <w:hideMark/>
          </w:tcPr>
          <w:p w14:paraId="3C70A527" w14:textId="77777777" w:rsidR="00592D1C" w:rsidRPr="001B3DA7" w:rsidRDefault="00592D1C" w:rsidP="00592D1C">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0</w:t>
            </w:r>
          </w:p>
        </w:tc>
        <w:tc>
          <w:tcPr>
            <w:tcW w:w="1530" w:type="dxa"/>
            <w:noWrap/>
            <w:hideMark/>
          </w:tcPr>
          <w:p w14:paraId="487CA421" w14:textId="77777777" w:rsidR="00592D1C" w:rsidRPr="001B3DA7" w:rsidRDefault="00592D1C" w:rsidP="00592D1C">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2</w:t>
            </w:r>
          </w:p>
        </w:tc>
        <w:tc>
          <w:tcPr>
            <w:tcW w:w="1620" w:type="dxa"/>
            <w:noWrap/>
            <w:hideMark/>
          </w:tcPr>
          <w:p w14:paraId="70B17375" w14:textId="77777777" w:rsidR="00592D1C" w:rsidRPr="001B3DA7" w:rsidRDefault="00592D1C" w:rsidP="00592D1C">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0</w:t>
            </w:r>
          </w:p>
        </w:tc>
        <w:tc>
          <w:tcPr>
            <w:tcW w:w="1620" w:type="dxa"/>
            <w:noWrap/>
            <w:hideMark/>
          </w:tcPr>
          <w:p w14:paraId="62A737CD" w14:textId="77777777" w:rsidR="00592D1C" w:rsidRPr="001B3DA7" w:rsidRDefault="00592D1C" w:rsidP="00592D1C">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33</w:t>
            </w:r>
          </w:p>
        </w:tc>
        <w:tc>
          <w:tcPr>
            <w:tcW w:w="1260" w:type="dxa"/>
            <w:noWrap/>
            <w:hideMark/>
          </w:tcPr>
          <w:p w14:paraId="4414ADAE" w14:textId="77777777" w:rsidR="00592D1C" w:rsidRPr="001B3DA7" w:rsidRDefault="00592D1C" w:rsidP="00592D1C">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94</w:t>
            </w:r>
          </w:p>
        </w:tc>
      </w:tr>
      <w:tr w:rsidR="00592D1C" w:rsidRPr="001B3DA7" w14:paraId="307E52B9" w14:textId="77777777" w:rsidTr="00714A5E">
        <w:trPr>
          <w:trHeight w:val="300"/>
        </w:trPr>
        <w:tc>
          <w:tcPr>
            <w:cnfStyle w:val="001000000000" w:firstRow="0" w:lastRow="0" w:firstColumn="1" w:lastColumn="0" w:oddVBand="0" w:evenVBand="0" w:oddHBand="0" w:evenHBand="0" w:firstRowFirstColumn="0" w:firstRowLastColumn="0" w:lastRowFirstColumn="0" w:lastRowLastColumn="0"/>
            <w:tcW w:w="1160" w:type="dxa"/>
            <w:noWrap/>
            <w:hideMark/>
          </w:tcPr>
          <w:p w14:paraId="0BCE4175" w14:textId="77777777" w:rsidR="00592D1C" w:rsidRPr="001B3DA7" w:rsidRDefault="00592D1C" w:rsidP="00592D1C">
            <w:pPr>
              <w:autoSpaceDN/>
              <w:textAlignment w:val="auto"/>
              <w:rPr>
                <w:rFonts w:ascii="Calibri" w:hAnsi="Calibri" w:cs="Calibri"/>
                <w:color w:val="000000"/>
                <w:lang w:eastAsia="en-GB"/>
              </w:rPr>
            </w:pPr>
            <w:r w:rsidRPr="001B3DA7">
              <w:rPr>
                <w:rFonts w:ascii="Calibri" w:hAnsi="Calibri" w:cs="Calibri"/>
                <w:color w:val="000000"/>
                <w:lang w:eastAsia="en-GB"/>
              </w:rPr>
              <w:t>15</w:t>
            </w:r>
          </w:p>
        </w:tc>
        <w:tc>
          <w:tcPr>
            <w:tcW w:w="1620" w:type="dxa"/>
            <w:noWrap/>
            <w:hideMark/>
          </w:tcPr>
          <w:p w14:paraId="02B1D5C3" w14:textId="77777777" w:rsidR="00592D1C" w:rsidRPr="001B3DA7" w:rsidRDefault="00592D1C" w:rsidP="00592D1C">
            <w:pPr>
              <w:autoSpaceDN/>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3</w:t>
            </w:r>
          </w:p>
        </w:tc>
        <w:tc>
          <w:tcPr>
            <w:tcW w:w="1530" w:type="dxa"/>
            <w:noWrap/>
            <w:hideMark/>
          </w:tcPr>
          <w:p w14:paraId="7B624C6A" w14:textId="77777777" w:rsidR="00592D1C" w:rsidRPr="001B3DA7" w:rsidRDefault="00592D1C" w:rsidP="00592D1C">
            <w:pPr>
              <w:autoSpaceDN/>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4</w:t>
            </w:r>
          </w:p>
        </w:tc>
        <w:tc>
          <w:tcPr>
            <w:tcW w:w="1620" w:type="dxa"/>
            <w:noWrap/>
            <w:hideMark/>
          </w:tcPr>
          <w:p w14:paraId="051A6FA8" w14:textId="77777777" w:rsidR="00592D1C" w:rsidRPr="001B3DA7" w:rsidRDefault="00592D1C" w:rsidP="00592D1C">
            <w:pPr>
              <w:autoSpaceDN/>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3</w:t>
            </w:r>
          </w:p>
        </w:tc>
        <w:tc>
          <w:tcPr>
            <w:tcW w:w="1620" w:type="dxa"/>
            <w:noWrap/>
            <w:hideMark/>
          </w:tcPr>
          <w:p w14:paraId="623A2EDC" w14:textId="77777777" w:rsidR="00592D1C" w:rsidRPr="001B3DA7" w:rsidRDefault="00592D1C" w:rsidP="00592D1C">
            <w:pPr>
              <w:autoSpaceDN/>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24</w:t>
            </w:r>
          </w:p>
        </w:tc>
        <w:tc>
          <w:tcPr>
            <w:tcW w:w="1260" w:type="dxa"/>
            <w:noWrap/>
            <w:hideMark/>
          </w:tcPr>
          <w:p w14:paraId="6D249BEA" w14:textId="77777777" w:rsidR="00592D1C" w:rsidRPr="001B3DA7" w:rsidRDefault="00592D1C" w:rsidP="00592D1C">
            <w:pPr>
              <w:autoSpaceDN/>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79</w:t>
            </w:r>
          </w:p>
        </w:tc>
      </w:tr>
      <w:tr w:rsidR="00714A5E" w:rsidRPr="001B3DA7" w14:paraId="0306FAE6" w14:textId="77777777" w:rsidTr="00714A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60" w:type="dxa"/>
            <w:noWrap/>
            <w:hideMark/>
          </w:tcPr>
          <w:p w14:paraId="793860A4" w14:textId="77777777" w:rsidR="00592D1C" w:rsidRPr="001B3DA7" w:rsidRDefault="00592D1C" w:rsidP="00592D1C">
            <w:pPr>
              <w:autoSpaceDN/>
              <w:textAlignment w:val="auto"/>
              <w:rPr>
                <w:rFonts w:ascii="Calibri" w:hAnsi="Calibri" w:cs="Calibri"/>
                <w:color w:val="000000"/>
                <w:lang w:eastAsia="en-GB"/>
              </w:rPr>
            </w:pPr>
            <w:r w:rsidRPr="001B3DA7">
              <w:rPr>
                <w:rFonts w:ascii="Calibri" w:hAnsi="Calibri" w:cs="Calibri"/>
                <w:color w:val="000000"/>
                <w:lang w:eastAsia="en-GB"/>
              </w:rPr>
              <w:t>12</w:t>
            </w:r>
          </w:p>
        </w:tc>
        <w:tc>
          <w:tcPr>
            <w:tcW w:w="1620" w:type="dxa"/>
            <w:noWrap/>
            <w:hideMark/>
          </w:tcPr>
          <w:p w14:paraId="02E060D4" w14:textId="77777777" w:rsidR="00592D1C" w:rsidRPr="001B3DA7" w:rsidRDefault="00592D1C" w:rsidP="00592D1C">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0</w:t>
            </w:r>
          </w:p>
        </w:tc>
        <w:tc>
          <w:tcPr>
            <w:tcW w:w="1530" w:type="dxa"/>
            <w:noWrap/>
            <w:hideMark/>
          </w:tcPr>
          <w:p w14:paraId="74EF5232" w14:textId="77777777" w:rsidR="00592D1C" w:rsidRPr="001B3DA7" w:rsidRDefault="00592D1C" w:rsidP="00592D1C">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2</w:t>
            </w:r>
          </w:p>
        </w:tc>
        <w:tc>
          <w:tcPr>
            <w:tcW w:w="1620" w:type="dxa"/>
            <w:noWrap/>
            <w:hideMark/>
          </w:tcPr>
          <w:p w14:paraId="1C313650" w14:textId="77777777" w:rsidR="00592D1C" w:rsidRPr="001B3DA7" w:rsidRDefault="00592D1C" w:rsidP="00592D1C">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8</w:t>
            </w:r>
          </w:p>
        </w:tc>
        <w:tc>
          <w:tcPr>
            <w:tcW w:w="1620" w:type="dxa"/>
            <w:noWrap/>
            <w:hideMark/>
          </w:tcPr>
          <w:p w14:paraId="26FD6611" w14:textId="77777777" w:rsidR="00592D1C" w:rsidRPr="001B3DA7" w:rsidRDefault="00592D1C" w:rsidP="00592D1C">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14</w:t>
            </w:r>
          </w:p>
        </w:tc>
        <w:tc>
          <w:tcPr>
            <w:tcW w:w="1260" w:type="dxa"/>
            <w:noWrap/>
            <w:hideMark/>
          </w:tcPr>
          <w:p w14:paraId="62416D32" w14:textId="77777777" w:rsidR="00592D1C" w:rsidRPr="001B3DA7" w:rsidRDefault="00592D1C" w:rsidP="00592D1C">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58</w:t>
            </w:r>
          </w:p>
        </w:tc>
      </w:tr>
      <w:tr w:rsidR="00592D1C" w:rsidRPr="001B3DA7" w14:paraId="0E58B19F" w14:textId="77777777" w:rsidTr="00714A5E">
        <w:trPr>
          <w:trHeight w:val="315"/>
        </w:trPr>
        <w:tc>
          <w:tcPr>
            <w:cnfStyle w:val="001000000000" w:firstRow="0" w:lastRow="0" w:firstColumn="1" w:lastColumn="0" w:oddVBand="0" w:evenVBand="0" w:oddHBand="0" w:evenHBand="0" w:firstRowFirstColumn="0" w:firstRowLastColumn="0" w:lastRowFirstColumn="0" w:lastRowLastColumn="0"/>
            <w:tcW w:w="1160" w:type="dxa"/>
            <w:noWrap/>
            <w:hideMark/>
          </w:tcPr>
          <w:p w14:paraId="3DD3F3F7" w14:textId="77777777" w:rsidR="00592D1C" w:rsidRPr="001B3DA7" w:rsidRDefault="00592D1C" w:rsidP="00592D1C">
            <w:pPr>
              <w:autoSpaceDN/>
              <w:textAlignment w:val="auto"/>
              <w:rPr>
                <w:rFonts w:ascii="Calibri" w:hAnsi="Calibri" w:cs="Calibri"/>
                <w:color w:val="000000"/>
                <w:lang w:eastAsia="en-GB"/>
              </w:rPr>
            </w:pPr>
            <w:r w:rsidRPr="001B3DA7">
              <w:rPr>
                <w:rFonts w:ascii="Calibri" w:hAnsi="Calibri" w:cs="Calibri"/>
                <w:color w:val="000000"/>
                <w:lang w:eastAsia="en-GB"/>
              </w:rPr>
              <w:t>10</w:t>
            </w:r>
          </w:p>
        </w:tc>
        <w:tc>
          <w:tcPr>
            <w:tcW w:w="1620" w:type="dxa"/>
            <w:noWrap/>
            <w:hideMark/>
          </w:tcPr>
          <w:p w14:paraId="07431D3C" w14:textId="77777777" w:rsidR="00592D1C" w:rsidRPr="001B3DA7" w:rsidRDefault="00592D1C" w:rsidP="00592D1C">
            <w:pPr>
              <w:autoSpaceDN/>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2</w:t>
            </w:r>
          </w:p>
        </w:tc>
        <w:tc>
          <w:tcPr>
            <w:tcW w:w="1530" w:type="dxa"/>
            <w:noWrap/>
            <w:hideMark/>
          </w:tcPr>
          <w:p w14:paraId="34C52A64" w14:textId="77777777" w:rsidR="00592D1C" w:rsidRPr="001B3DA7" w:rsidRDefault="00592D1C" w:rsidP="00592D1C">
            <w:pPr>
              <w:autoSpaceDN/>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5</w:t>
            </w:r>
          </w:p>
        </w:tc>
        <w:tc>
          <w:tcPr>
            <w:tcW w:w="1620" w:type="dxa"/>
            <w:noWrap/>
            <w:hideMark/>
          </w:tcPr>
          <w:p w14:paraId="0AF7FC86" w14:textId="77777777" w:rsidR="00592D1C" w:rsidRPr="001B3DA7" w:rsidRDefault="00592D1C" w:rsidP="00592D1C">
            <w:pPr>
              <w:autoSpaceDN/>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1</w:t>
            </w:r>
          </w:p>
        </w:tc>
        <w:tc>
          <w:tcPr>
            <w:tcW w:w="1620" w:type="dxa"/>
            <w:noWrap/>
            <w:hideMark/>
          </w:tcPr>
          <w:p w14:paraId="669F4B03" w14:textId="77777777" w:rsidR="00592D1C" w:rsidRPr="001B3DA7" w:rsidRDefault="00592D1C" w:rsidP="00592D1C">
            <w:pPr>
              <w:autoSpaceDN/>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23</w:t>
            </w:r>
          </w:p>
        </w:tc>
        <w:tc>
          <w:tcPr>
            <w:tcW w:w="1260" w:type="dxa"/>
            <w:noWrap/>
            <w:hideMark/>
          </w:tcPr>
          <w:p w14:paraId="080DA3FC" w14:textId="77777777" w:rsidR="00592D1C" w:rsidRPr="001B3DA7" w:rsidRDefault="00592D1C" w:rsidP="00592D1C">
            <w:pPr>
              <w:autoSpaceDN/>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80</w:t>
            </w:r>
          </w:p>
        </w:tc>
      </w:tr>
    </w:tbl>
    <w:p w14:paraId="162207EF" w14:textId="5D13DCD8" w:rsidR="00592D1C" w:rsidRPr="001B3DA7" w:rsidRDefault="00592D1C" w:rsidP="007E3E34">
      <w:pPr>
        <w:pStyle w:val="Caption"/>
        <w:rPr>
          <w:rFonts w:cs="Times New Roman"/>
        </w:rPr>
      </w:pPr>
    </w:p>
    <w:p w14:paraId="2E398119" w14:textId="2D2EF9E9" w:rsidR="00786625" w:rsidRPr="001B3DA7" w:rsidRDefault="00ED6A58" w:rsidP="00714A5E">
      <w:pPr>
        <w:rPr>
          <w:rFonts w:cs="Times New Roman"/>
        </w:rPr>
      </w:pPr>
      <w:r w:rsidRPr="001B3DA7">
        <w:rPr>
          <w:rFonts w:cs="Times New Roman"/>
        </w:rPr>
        <w:t>Table 11 listed eight different experiment settings</w:t>
      </w:r>
      <w:r w:rsidR="00786625" w:rsidRPr="001B3DA7">
        <w:rPr>
          <w:rFonts w:cs="Times New Roman"/>
        </w:rPr>
        <w:t>,</w:t>
      </w:r>
      <w:r w:rsidRPr="001B3DA7">
        <w:rPr>
          <w:rFonts w:cs="Times New Roman"/>
        </w:rPr>
        <w:t xml:space="preserve"> and the LDA and SVM classifiers are tested with three different frequencies which are 20, 15</w:t>
      </w:r>
      <w:r w:rsidR="00786625" w:rsidRPr="001B3DA7">
        <w:rPr>
          <w:rFonts w:cs="Times New Roman"/>
        </w:rPr>
        <w:t xml:space="preserve">, </w:t>
      </w:r>
      <w:r w:rsidRPr="001B3DA7">
        <w:rPr>
          <w:rFonts w:cs="Times New Roman"/>
        </w:rPr>
        <w:t xml:space="preserve">10. The total number of predictions the classifier has is recorded. </w:t>
      </w:r>
      <w:r w:rsidRPr="001B3DA7">
        <w:rPr>
          <w:rFonts w:cs="Times New Roman"/>
        </w:rPr>
        <w:lastRenderedPageBreak/>
        <w:t xml:space="preserve">The successful </w:t>
      </w:r>
      <w:r w:rsidR="002611F9">
        <w:rPr>
          <w:rFonts w:cs="Times New Roman"/>
        </w:rPr>
        <w:t>cases</w:t>
      </w:r>
      <w:r w:rsidRPr="001B3DA7">
        <w:rPr>
          <w:rFonts w:cs="Times New Roman"/>
        </w:rPr>
        <w:t xml:space="preserve"> indicate if the classifier was successful in predict</w:t>
      </w:r>
      <w:r w:rsidR="00520627">
        <w:rPr>
          <w:rFonts w:cs="Times New Roman"/>
        </w:rPr>
        <w:t>ing</w:t>
      </w:r>
      <w:r w:rsidRPr="001B3DA7">
        <w:rPr>
          <w:rFonts w:cs="Times New Roman"/>
        </w:rPr>
        <w:t xml:space="preserve"> the actual frequency if the value is more than 1. The maximum number of successful tries is two for checking if the classifier is not predicting </w:t>
      </w:r>
      <w:r w:rsidR="002B39D7" w:rsidRPr="001B3DA7">
        <w:rPr>
          <w:rFonts w:cs="Times New Roman"/>
        </w:rPr>
        <w:t xml:space="preserve">two different frequencies right after another. Time taken in Table 11 shows the duration by which the classifier was successful </w:t>
      </w:r>
      <w:r w:rsidR="00786625" w:rsidRPr="001B3DA7">
        <w:rPr>
          <w:rFonts w:cs="Times New Roman"/>
        </w:rPr>
        <w:t>in predicting</w:t>
      </w:r>
      <w:r w:rsidR="002B39D7" w:rsidRPr="001B3DA7">
        <w:rPr>
          <w:rFonts w:cs="Times New Roman"/>
        </w:rPr>
        <w:t xml:space="preserve"> the actual frequency. In </w:t>
      </w:r>
      <w:r w:rsidR="00075247">
        <w:rPr>
          <w:rFonts w:cs="Times New Roman"/>
        </w:rPr>
        <w:t xml:space="preserve">the </w:t>
      </w:r>
      <w:r w:rsidR="002B39D7" w:rsidRPr="001B3DA7">
        <w:rPr>
          <w:rFonts w:cs="Times New Roman"/>
        </w:rPr>
        <w:t>complex environment without VR, LDA has performed on lower frequency as it was expected from Table 8, SVM</w:t>
      </w:r>
      <w:r w:rsidR="00786625" w:rsidRPr="001B3DA7">
        <w:rPr>
          <w:rFonts w:cs="Times New Roman"/>
        </w:rPr>
        <w:t>, on the other hand,</w:t>
      </w:r>
      <w:r w:rsidR="002B39D7" w:rsidRPr="001B3DA7">
        <w:rPr>
          <w:rFonts w:cs="Times New Roman"/>
        </w:rPr>
        <w:t xml:space="preserve"> had no response to frequency 15 which is calculated to have 79 percent accuracy in Table 10.</w:t>
      </w:r>
    </w:p>
    <w:p w14:paraId="68669783" w14:textId="28072C33" w:rsidR="00D63496" w:rsidRPr="001B3DA7" w:rsidRDefault="004D0AF1" w:rsidP="00714A5E">
      <w:pPr>
        <w:rPr>
          <w:rFonts w:cs="Times New Roman"/>
        </w:rPr>
      </w:pPr>
      <w:r>
        <w:rPr>
          <w:rFonts w:cs="Times New Roman"/>
        </w:rPr>
        <w:t>Furthermore</w:t>
      </w:r>
      <w:r w:rsidR="002B39D7" w:rsidRPr="001B3DA7">
        <w:rPr>
          <w:rFonts w:cs="Times New Roman"/>
        </w:rPr>
        <w:t xml:space="preserve">, both classifiers performed well in </w:t>
      </w:r>
      <w:r w:rsidR="00786625" w:rsidRPr="001B3DA7">
        <w:rPr>
          <w:rFonts w:cs="Times New Roman"/>
        </w:rPr>
        <w:t>a</w:t>
      </w:r>
      <w:r w:rsidR="002B39D7" w:rsidRPr="001B3DA7">
        <w:rPr>
          <w:rFonts w:cs="Times New Roman"/>
        </w:rPr>
        <w:t xml:space="preserve"> simple environment without VR. The VR experiment with </w:t>
      </w:r>
      <w:r w:rsidR="00075247">
        <w:rPr>
          <w:rFonts w:cs="Times New Roman"/>
        </w:rPr>
        <w:t xml:space="preserve">the </w:t>
      </w:r>
      <w:r w:rsidR="002B39D7" w:rsidRPr="001B3DA7">
        <w:rPr>
          <w:rFonts w:cs="Times New Roman"/>
        </w:rPr>
        <w:t>complex environment only had one successful attempt using LDA to classify the highest frequency (20 hertz). However, SVM classification only lacked accuracy during classifying the lowest frequency (10 hertz).</w:t>
      </w:r>
      <w:r w:rsidR="00714A5E" w:rsidRPr="001B3DA7">
        <w:rPr>
          <w:rFonts w:cs="Times New Roman"/>
        </w:rPr>
        <w:t xml:space="preserve"> LDA performance in use of VR in simple environment achieved a very good result by far with total time taken of 37.44 seconds in classifying all three frequencies. Comparatively, in the same settings SVM took nearly half the time of LDA with total time taken of 16.16 seconds to classify all three frequencies.</w:t>
      </w:r>
    </w:p>
    <w:p w14:paraId="5EE989A1" w14:textId="37C5C6AB" w:rsidR="007E3E34" w:rsidRDefault="007E3E34" w:rsidP="007E3E34">
      <w:pPr>
        <w:pStyle w:val="Caption"/>
        <w:keepNext/>
      </w:pPr>
      <w:bookmarkStart w:id="218" w:name="_Toc17752052"/>
      <w:r>
        <w:t xml:space="preserve">Table </w:t>
      </w:r>
      <w:r w:rsidR="00382580">
        <w:fldChar w:fldCharType="begin"/>
      </w:r>
      <w:r w:rsidR="00382580">
        <w:instrText xml:space="preserve"> SEQ Table \* ARABIC </w:instrText>
      </w:r>
      <w:r w:rsidR="00382580">
        <w:fldChar w:fldCharType="separate"/>
      </w:r>
      <w:r w:rsidR="00382580">
        <w:rPr>
          <w:noProof/>
        </w:rPr>
        <w:t>11</w:t>
      </w:r>
      <w:r w:rsidR="00382580">
        <w:rPr>
          <w:noProof/>
        </w:rPr>
        <w:fldChar w:fldCharType="end"/>
      </w:r>
      <w:r>
        <w:t xml:space="preserve"> </w:t>
      </w:r>
      <w:r w:rsidRPr="00F82F16">
        <w:t>MAIN EXPERIMENT set of 8 different experiments with different settings.</w:t>
      </w:r>
      <w:bookmarkEnd w:id="218"/>
    </w:p>
    <w:tbl>
      <w:tblPr>
        <w:tblStyle w:val="PlainTable1"/>
        <w:tblW w:w="9340" w:type="dxa"/>
        <w:tblLook w:val="04A0" w:firstRow="1" w:lastRow="0" w:firstColumn="1" w:lastColumn="0" w:noHBand="0" w:noVBand="1"/>
      </w:tblPr>
      <w:tblGrid>
        <w:gridCol w:w="3003"/>
        <w:gridCol w:w="1579"/>
        <w:gridCol w:w="1137"/>
        <w:gridCol w:w="1444"/>
        <w:gridCol w:w="1002"/>
        <w:gridCol w:w="1175"/>
      </w:tblGrid>
      <w:tr w:rsidR="00516CF1" w:rsidRPr="001B3DA7" w14:paraId="2E76514F" w14:textId="77777777" w:rsidTr="00714A5E">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03" w:type="dxa"/>
            <w:noWrap/>
            <w:hideMark/>
          </w:tcPr>
          <w:p w14:paraId="5540DD0D" w14:textId="77777777" w:rsidR="00516CF1" w:rsidRPr="001B3DA7" w:rsidRDefault="00516CF1" w:rsidP="00516CF1">
            <w:pPr>
              <w:autoSpaceDN/>
              <w:textAlignment w:val="auto"/>
              <w:rPr>
                <w:rFonts w:ascii="Calibri" w:hAnsi="Calibri" w:cs="Calibri"/>
                <w:color w:val="000000"/>
                <w:lang w:eastAsia="en-GB"/>
              </w:rPr>
            </w:pPr>
            <w:r w:rsidRPr="001B3DA7">
              <w:rPr>
                <w:rFonts w:ascii="Calibri" w:hAnsi="Calibri" w:cs="Calibri"/>
                <w:color w:val="000000"/>
                <w:lang w:eastAsia="en-GB"/>
              </w:rPr>
              <w:t>Experiment</w:t>
            </w:r>
          </w:p>
        </w:tc>
        <w:tc>
          <w:tcPr>
            <w:tcW w:w="1579" w:type="dxa"/>
            <w:noWrap/>
            <w:hideMark/>
          </w:tcPr>
          <w:p w14:paraId="346D14E3" w14:textId="77777777" w:rsidR="00516CF1" w:rsidRPr="001B3DA7" w:rsidRDefault="00516CF1" w:rsidP="00516CF1">
            <w:pPr>
              <w:autoSpaceDN/>
              <w:textAlignment w:val="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Button Direction</w:t>
            </w:r>
          </w:p>
        </w:tc>
        <w:tc>
          <w:tcPr>
            <w:tcW w:w="1137" w:type="dxa"/>
            <w:noWrap/>
            <w:hideMark/>
          </w:tcPr>
          <w:p w14:paraId="57C72826" w14:textId="77777777" w:rsidR="00516CF1" w:rsidRPr="001B3DA7" w:rsidRDefault="00516CF1" w:rsidP="00516CF1">
            <w:pPr>
              <w:autoSpaceDN/>
              <w:textAlignment w:val="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Frequency</w:t>
            </w:r>
          </w:p>
        </w:tc>
        <w:tc>
          <w:tcPr>
            <w:tcW w:w="1444" w:type="dxa"/>
            <w:noWrap/>
            <w:hideMark/>
          </w:tcPr>
          <w:p w14:paraId="0E5C11EC" w14:textId="77777777" w:rsidR="00516CF1" w:rsidRPr="001B3DA7" w:rsidRDefault="00516CF1" w:rsidP="00516CF1">
            <w:pPr>
              <w:autoSpaceDN/>
              <w:textAlignment w:val="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Successful tries</w:t>
            </w:r>
          </w:p>
        </w:tc>
        <w:tc>
          <w:tcPr>
            <w:tcW w:w="1002" w:type="dxa"/>
            <w:noWrap/>
            <w:hideMark/>
          </w:tcPr>
          <w:p w14:paraId="7D285596" w14:textId="77777777" w:rsidR="00516CF1" w:rsidRPr="001B3DA7" w:rsidRDefault="00516CF1" w:rsidP="00516CF1">
            <w:pPr>
              <w:autoSpaceDN/>
              <w:textAlignment w:val="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Total tries</w:t>
            </w:r>
          </w:p>
        </w:tc>
        <w:tc>
          <w:tcPr>
            <w:tcW w:w="1175" w:type="dxa"/>
            <w:noWrap/>
            <w:hideMark/>
          </w:tcPr>
          <w:p w14:paraId="0F6846F1" w14:textId="1B409407" w:rsidR="00516CF1" w:rsidRPr="001B3DA7" w:rsidRDefault="00516CF1" w:rsidP="00516CF1">
            <w:pPr>
              <w:autoSpaceDN/>
              <w:textAlignment w:val="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Time Taken</w:t>
            </w:r>
          </w:p>
        </w:tc>
      </w:tr>
      <w:tr w:rsidR="00516CF1" w:rsidRPr="001B3DA7" w14:paraId="548D12F5" w14:textId="77777777" w:rsidTr="00714A5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03" w:type="dxa"/>
            <w:noWrap/>
            <w:hideMark/>
          </w:tcPr>
          <w:p w14:paraId="0C1A21AA" w14:textId="77777777" w:rsidR="00516CF1" w:rsidRPr="001B3DA7" w:rsidRDefault="00516CF1" w:rsidP="00516CF1">
            <w:pPr>
              <w:autoSpaceDN/>
              <w:textAlignment w:val="auto"/>
              <w:rPr>
                <w:rFonts w:ascii="Calibri" w:hAnsi="Calibri" w:cs="Calibri"/>
                <w:color w:val="000000"/>
                <w:lang w:eastAsia="en-GB"/>
              </w:rPr>
            </w:pPr>
            <w:r w:rsidRPr="001B3DA7">
              <w:rPr>
                <w:rFonts w:ascii="Calibri" w:hAnsi="Calibri" w:cs="Calibri"/>
                <w:color w:val="000000"/>
                <w:lang w:eastAsia="en-GB"/>
              </w:rPr>
              <w:t> </w:t>
            </w:r>
          </w:p>
        </w:tc>
        <w:tc>
          <w:tcPr>
            <w:tcW w:w="1579" w:type="dxa"/>
            <w:noWrap/>
            <w:hideMark/>
          </w:tcPr>
          <w:p w14:paraId="618A21B1"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137" w:type="dxa"/>
            <w:noWrap/>
            <w:hideMark/>
          </w:tcPr>
          <w:p w14:paraId="0B3B6037"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444" w:type="dxa"/>
            <w:noWrap/>
            <w:hideMark/>
          </w:tcPr>
          <w:p w14:paraId="7FE6DA72"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002" w:type="dxa"/>
            <w:noWrap/>
            <w:hideMark/>
          </w:tcPr>
          <w:p w14:paraId="565737A8"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175" w:type="dxa"/>
            <w:noWrap/>
            <w:hideMark/>
          </w:tcPr>
          <w:p w14:paraId="6AFF05C4"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r>
      <w:tr w:rsidR="00516CF1" w:rsidRPr="001B3DA7" w14:paraId="728E4777" w14:textId="77777777" w:rsidTr="00714A5E">
        <w:trPr>
          <w:trHeight w:val="300"/>
        </w:trPr>
        <w:tc>
          <w:tcPr>
            <w:cnfStyle w:val="001000000000" w:firstRow="0" w:lastRow="0" w:firstColumn="1" w:lastColumn="0" w:oddVBand="0" w:evenVBand="0" w:oddHBand="0" w:evenHBand="0" w:firstRowFirstColumn="0" w:firstRowLastColumn="0" w:lastRowFirstColumn="0" w:lastRowLastColumn="0"/>
            <w:tcW w:w="3003" w:type="dxa"/>
            <w:vMerge w:val="restart"/>
            <w:noWrap/>
            <w:hideMark/>
          </w:tcPr>
          <w:p w14:paraId="431D2A6E" w14:textId="77777777" w:rsidR="00516CF1" w:rsidRPr="001B3DA7" w:rsidRDefault="00516CF1" w:rsidP="00516CF1">
            <w:pPr>
              <w:autoSpaceDN/>
              <w:jc w:val="center"/>
              <w:textAlignment w:val="auto"/>
              <w:rPr>
                <w:rFonts w:ascii="Calibri" w:hAnsi="Calibri" w:cs="Calibri"/>
                <w:color w:val="000000"/>
                <w:lang w:eastAsia="en-GB"/>
              </w:rPr>
            </w:pPr>
            <w:r w:rsidRPr="001B3DA7">
              <w:rPr>
                <w:rFonts w:ascii="Calibri" w:hAnsi="Calibri" w:cs="Calibri"/>
                <w:color w:val="000000"/>
                <w:lang w:eastAsia="en-GB"/>
              </w:rPr>
              <w:t>Screen-ComplexEnvironmnet-LDA</w:t>
            </w:r>
          </w:p>
        </w:tc>
        <w:tc>
          <w:tcPr>
            <w:tcW w:w="1579" w:type="dxa"/>
            <w:noWrap/>
            <w:hideMark/>
          </w:tcPr>
          <w:p w14:paraId="50F1873D" w14:textId="77777777" w:rsidR="00516CF1" w:rsidRPr="001B3DA7" w:rsidRDefault="00516CF1" w:rsidP="00516CF1">
            <w:pPr>
              <w:autoSpaceDN/>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left</w:t>
            </w:r>
          </w:p>
        </w:tc>
        <w:tc>
          <w:tcPr>
            <w:tcW w:w="1137" w:type="dxa"/>
            <w:noWrap/>
            <w:hideMark/>
          </w:tcPr>
          <w:p w14:paraId="5CDE21B9"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20</w:t>
            </w:r>
          </w:p>
        </w:tc>
        <w:tc>
          <w:tcPr>
            <w:tcW w:w="1444" w:type="dxa"/>
            <w:noWrap/>
            <w:hideMark/>
          </w:tcPr>
          <w:p w14:paraId="50C0ABFE"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2</w:t>
            </w:r>
          </w:p>
        </w:tc>
        <w:tc>
          <w:tcPr>
            <w:tcW w:w="1002" w:type="dxa"/>
            <w:noWrap/>
            <w:hideMark/>
          </w:tcPr>
          <w:p w14:paraId="0A931DCC"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2</w:t>
            </w:r>
          </w:p>
        </w:tc>
        <w:tc>
          <w:tcPr>
            <w:tcW w:w="1175" w:type="dxa"/>
            <w:noWrap/>
            <w:hideMark/>
          </w:tcPr>
          <w:p w14:paraId="48EACB83"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4.931873</w:t>
            </w:r>
          </w:p>
        </w:tc>
      </w:tr>
      <w:tr w:rsidR="00516CF1" w:rsidRPr="001B3DA7" w14:paraId="03E31375" w14:textId="77777777" w:rsidTr="00714A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03" w:type="dxa"/>
            <w:vMerge/>
            <w:hideMark/>
          </w:tcPr>
          <w:p w14:paraId="57588921" w14:textId="77777777" w:rsidR="00516CF1" w:rsidRPr="001B3DA7" w:rsidRDefault="00516CF1" w:rsidP="00516CF1">
            <w:pPr>
              <w:autoSpaceDN/>
              <w:textAlignment w:val="auto"/>
              <w:rPr>
                <w:rFonts w:ascii="Calibri" w:hAnsi="Calibri" w:cs="Calibri"/>
                <w:color w:val="000000"/>
                <w:lang w:eastAsia="en-GB"/>
              </w:rPr>
            </w:pPr>
          </w:p>
        </w:tc>
        <w:tc>
          <w:tcPr>
            <w:tcW w:w="1579" w:type="dxa"/>
            <w:noWrap/>
            <w:hideMark/>
          </w:tcPr>
          <w:p w14:paraId="7A919C37"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137" w:type="dxa"/>
            <w:noWrap/>
            <w:hideMark/>
          </w:tcPr>
          <w:p w14:paraId="3F22D308"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444" w:type="dxa"/>
            <w:noWrap/>
            <w:hideMark/>
          </w:tcPr>
          <w:p w14:paraId="3606A6DC"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002" w:type="dxa"/>
            <w:noWrap/>
            <w:hideMark/>
          </w:tcPr>
          <w:p w14:paraId="383C0E4E"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175" w:type="dxa"/>
            <w:noWrap/>
            <w:hideMark/>
          </w:tcPr>
          <w:p w14:paraId="72FD8BA4"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r>
      <w:tr w:rsidR="00516CF1" w:rsidRPr="001B3DA7" w14:paraId="4DE9841F" w14:textId="77777777" w:rsidTr="00714A5E">
        <w:trPr>
          <w:trHeight w:val="300"/>
        </w:trPr>
        <w:tc>
          <w:tcPr>
            <w:cnfStyle w:val="001000000000" w:firstRow="0" w:lastRow="0" w:firstColumn="1" w:lastColumn="0" w:oddVBand="0" w:evenVBand="0" w:oddHBand="0" w:evenHBand="0" w:firstRowFirstColumn="0" w:firstRowLastColumn="0" w:lastRowFirstColumn="0" w:lastRowLastColumn="0"/>
            <w:tcW w:w="3003" w:type="dxa"/>
            <w:vMerge/>
            <w:hideMark/>
          </w:tcPr>
          <w:p w14:paraId="396E332A" w14:textId="77777777" w:rsidR="00516CF1" w:rsidRPr="001B3DA7" w:rsidRDefault="00516CF1" w:rsidP="00516CF1">
            <w:pPr>
              <w:autoSpaceDN/>
              <w:textAlignment w:val="auto"/>
              <w:rPr>
                <w:rFonts w:ascii="Calibri" w:hAnsi="Calibri" w:cs="Calibri"/>
                <w:color w:val="000000"/>
                <w:lang w:eastAsia="en-GB"/>
              </w:rPr>
            </w:pPr>
          </w:p>
        </w:tc>
        <w:tc>
          <w:tcPr>
            <w:tcW w:w="1579" w:type="dxa"/>
            <w:noWrap/>
            <w:hideMark/>
          </w:tcPr>
          <w:p w14:paraId="53ADACEC" w14:textId="77777777" w:rsidR="00516CF1" w:rsidRPr="001B3DA7" w:rsidRDefault="00516CF1" w:rsidP="00516CF1">
            <w:pPr>
              <w:autoSpaceDN/>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Up</w:t>
            </w:r>
          </w:p>
        </w:tc>
        <w:tc>
          <w:tcPr>
            <w:tcW w:w="1137" w:type="dxa"/>
            <w:noWrap/>
            <w:hideMark/>
          </w:tcPr>
          <w:p w14:paraId="48CFAB55"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15</w:t>
            </w:r>
          </w:p>
        </w:tc>
        <w:tc>
          <w:tcPr>
            <w:tcW w:w="1444" w:type="dxa"/>
            <w:noWrap/>
            <w:hideMark/>
          </w:tcPr>
          <w:p w14:paraId="61ECAE4C"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2</w:t>
            </w:r>
          </w:p>
        </w:tc>
        <w:tc>
          <w:tcPr>
            <w:tcW w:w="1002" w:type="dxa"/>
            <w:noWrap/>
            <w:hideMark/>
          </w:tcPr>
          <w:p w14:paraId="4FE79251"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404</w:t>
            </w:r>
          </w:p>
        </w:tc>
        <w:tc>
          <w:tcPr>
            <w:tcW w:w="1175" w:type="dxa"/>
            <w:noWrap/>
            <w:hideMark/>
          </w:tcPr>
          <w:p w14:paraId="01E51F2C"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8.963979</w:t>
            </w:r>
          </w:p>
        </w:tc>
      </w:tr>
      <w:tr w:rsidR="00516CF1" w:rsidRPr="001B3DA7" w14:paraId="51B0C445" w14:textId="77777777" w:rsidTr="00714A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03" w:type="dxa"/>
            <w:vMerge/>
            <w:hideMark/>
          </w:tcPr>
          <w:p w14:paraId="127E6864" w14:textId="77777777" w:rsidR="00516CF1" w:rsidRPr="001B3DA7" w:rsidRDefault="00516CF1" w:rsidP="00516CF1">
            <w:pPr>
              <w:autoSpaceDN/>
              <w:textAlignment w:val="auto"/>
              <w:rPr>
                <w:rFonts w:ascii="Calibri" w:hAnsi="Calibri" w:cs="Calibri"/>
                <w:color w:val="000000"/>
                <w:lang w:eastAsia="en-GB"/>
              </w:rPr>
            </w:pPr>
          </w:p>
        </w:tc>
        <w:tc>
          <w:tcPr>
            <w:tcW w:w="1579" w:type="dxa"/>
            <w:noWrap/>
            <w:hideMark/>
          </w:tcPr>
          <w:p w14:paraId="1677879E"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137" w:type="dxa"/>
            <w:noWrap/>
            <w:hideMark/>
          </w:tcPr>
          <w:p w14:paraId="029A7039"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444" w:type="dxa"/>
            <w:noWrap/>
            <w:hideMark/>
          </w:tcPr>
          <w:p w14:paraId="79CFFA8B"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002" w:type="dxa"/>
            <w:noWrap/>
            <w:hideMark/>
          </w:tcPr>
          <w:p w14:paraId="3ACB9D69"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175" w:type="dxa"/>
            <w:noWrap/>
            <w:hideMark/>
          </w:tcPr>
          <w:p w14:paraId="306299BD"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r>
      <w:tr w:rsidR="00516CF1" w:rsidRPr="001B3DA7" w14:paraId="326A8B10" w14:textId="77777777" w:rsidTr="00714A5E">
        <w:trPr>
          <w:trHeight w:val="315"/>
        </w:trPr>
        <w:tc>
          <w:tcPr>
            <w:cnfStyle w:val="001000000000" w:firstRow="0" w:lastRow="0" w:firstColumn="1" w:lastColumn="0" w:oddVBand="0" w:evenVBand="0" w:oddHBand="0" w:evenHBand="0" w:firstRowFirstColumn="0" w:firstRowLastColumn="0" w:lastRowFirstColumn="0" w:lastRowLastColumn="0"/>
            <w:tcW w:w="3003" w:type="dxa"/>
            <w:vMerge/>
            <w:hideMark/>
          </w:tcPr>
          <w:p w14:paraId="05667864" w14:textId="77777777" w:rsidR="00516CF1" w:rsidRPr="001B3DA7" w:rsidRDefault="00516CF1" w:rsidP="00516CF1">
            <w:pPr>
              <w:autoSpaceDN/>
              <w:textAlignment w:val="auto"/>
              <w:rPr>
                <w:rFonts w:ascii="Calibri" w:hAnsi="Calibri" w:cs="Calibri"/>
                <w:color w:val="000000"/>
                <w:lang w:eastAsia="en-GB"/>
              </w:rPr>
            </w:pPr>
          </w:p>
        </w:tc>
        <w:tc>
          <w:tcPr>
            <w:tcW w:w="1579" w:type="dxa"/>
            <w:noWrap/>
            <w:hideMark/>
          </w:tcPr>
          <w:p w14:paraId="47254854" w14:textId="77777777" w:rsidR="00516CF1" w:rsidRPr="001B3DA7" w:rsidRDefault="00516CF1" w:rsidP="00516CF1">
            <w:pPr>
              <w:autoSpaceDN/>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right</w:t>
            </w:r>
          </w:p>
        </w:tc>
        <w:tc>
          <w:tcPr>
            <w:tcW w:w="1137" w:type="dxa"/>
            <w:noWrap/>
            <w:hideMark/>
          </w:tcPr>
          <w:p w14:paraId="7C549A99"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12</w:t>
            </w:r>
          </w:p>
        </w:tc>
        <w:tc>
          <w:tcPr>
            <w:tcW w:w="1444" w:type="dxa"/>
            <w:noWrap/>
            <w:hideMark/>
          </w:tcPr>
          <w:p w14:paraId="54BBE8DA"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0</w:t>
            </w:r>
          </w:p>
        </w:tc>
        <w:tc>
          <w:tcPr>
            <w:tcW w:w="1002" w:type="dxa"/>
            <w:noWrap/>
            <w:hideMark/>
          </w:tcPr>
          <w:p w14:paraId="47E0C40B"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2917</w:t>
            </w:r>
          </w:p>
        </w:tc>
        <w:tc>
          <w:tcPr>
            <w:tcW w:w="1175" w:type="dxa"/>
            <w:noWrap/>
            <w:hideMark/>
          </w:tcPr>
          <w:p w14:paraId="14CDB377"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50.01824</w:t>
            </w:r>
          </w:p>
        </w:tc>
      </w:tr>
      <w:tr w:rsidR="00516CF1" w:rsidRPr="001B3DA7" w14:paraId="08BAF106" w14:textId="77777777" w:rsidTr="00714A5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03" w:type="dxa"/>
            <w:noWrap/>
            <w:hideMark/>
          </w:tcPr>
          <w:p w14:paraId="3C65AC72" w14:textId="77777777" w:rsidR="00516CF1" w:rsidRPr="001B3DA7" w:rsidRDefault="00516CF1" w:rsidP="00516CF1">
            <w:pPr>
              <w:autoSpaceDN/>
              <w:textAlignment w:val="auto"/>
              <w:rPr>
                <w:rFonts w:ascii="Calibri" w:hAnsi="Calibri" w:cs="Calibri"/>
                <w:color w:val="000000"/>
                <w:lang w:eastAsia="en-GB"/>
              </w:rPr>
            </w:pPr>
            <w:r w:rsidRPr="001B3DA7">
              <w:rPr>
                <w:rFonts w:ascii="Calibri" w:hAnsi="Calibri" w:cs="Calibri"/>
                <w:color w:val="000000"/>
                <w:lang w:eastAsia="en-GB"/>
              </w:rPr>
              <w:t> </w:t>
            </w:r>
          </w:p>
        </w:tc>
        <w:tc>
          <w:tcPr>
            <w:tcW w:w="1579" w:type="dxa"/>
            <w:noWrap/>
            <w:hideMark/>
          </w:tcPr>
          <w:p w14:paraId="23955DC5"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137" w:type="dxa"/>
            <w:noWrap/>
            <w:hideMark/>
          </w:tcPr>
          <w:p w14:paraId="343B0591"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444" w:type="dxa"/>
            <w:noWrap/>
            <w:hideMark/>
          </w:tcPr>
          <w:p w14:paraId="57514B97"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002" w:type="dxa"/>
            <w:noWrap/>
            <w:hideMark/>
          </w:tcPr>
          <w:p w14:paraId="64CDB75F"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175" w:type="dxa"/>
            <w:noWrap/>
            <w:hideMark/>
          </w:tcPr>
          <w:p w14:paraId="43009758"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r>
      <w:tr w:rsidR="00516CF1" w:rsidRPr="001B3DA7" w14:paraId="175BEDDB" w14:textId="77777777" w:rsidTr="00714A5E">
        <w:trPr>
          <w:trHeight w:val="300"/>
        </w:trPr>
        <w:tc>
          <w:tcPr>
            <w:cnfStyle w:val="001000000000" w:firstRow="0" w:lastRow="0" w:firstColumn="1" w:lastColumn="0" w:oddVBand="0" w:evenVBand="0" w:oddHBand="0" w:evenHBand="0" w:firstRowFirstColumn="0" w:firstRowLastColumn="0" w:lastRowFirstColumn="0" w:lastRowLastColumn="0"/>
            <w:tcW w:w="3003" w:type="dxa"/>
            <w:vMerge w:val="restart"/>
            <w:noWrap/>
            <w:hideMark/>
          </w:tcPr>
          <w:p w14:paraId="06BD35CB" w14:textId="77777777" w:rsidR="00516CF1" w:rsidRPr="001B3DA7" w:rsidRDefault="00516CF1" w:rsidP="00516CF1">
            <w:pPr>
              <w:autoSpaceDN/>
              <w:jc w:val="center"/>
              <w:textAlignment w:val="auto"/>
              <w:rPr>
                <w:rFonts w:ascii="Calibri" w:hAnsi="Calibri" w:cs="Calibri"/>
                <w:color w:val="000000"/>
                <w:lang w:eastAsia="en-GB"/>
              </w:rPr>
            </w:pPr>
            <w:r w:rsidRPr="001B3DA7">
              <w:rPr>
                <w:rFonts w:ascii="Calibri" w:hAnsi="Calibri" w:cs="Calibri"/>
                <w:color w:val="000000"/>
                <w:lang w:eastAsia="en-GB"/>
              </w:rPr>
              <w:t>Screen-ComplexEnvironmnet-SVM</w:t>
            </w:r>
          </w:p>
        </w:tc>
        <w:tc>
          <w:tcPr>
            <w:tcW w:w="1579" w:type="dxa"/>
            <w:noWrap/>
            <w:hideMark/>
          </w:tcPr>
          <w:p w14:paraId="23C57295" w14:textId="77777777" w:rsidR="00516CF1" w:rsidRPr="001B3DA7" w:rsidRDefault="00516CF1" w:rsidP="00516CF1">
            <w:pPr>
              <w:autoSpaceDN/>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left</w:t>
            </w:r>
          </w:p>
        </w:tc>
        <w:tc>
          <w:tcPr>
            <w:tcW w:w="1137" w:type="dxa"/>
            <w:noWrap/>
            <w:hideMark/>
          </w:tcPr>
          <w:p w14:paraId="68C97CB1"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20</w:t>
            </w:r>
          </w:p>
        </w:tc>
        <w:tc>
          <w:tcPr>
            <w:tcW w:w="1444" w:type="dxa"/>
            <w:noWrap/>
            <w:hideMark/>
          </w:tcPr>
          <w:p w14:paraId="14C185D8"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2</w:t>
            </w:r>
          </w:p>
        </w:tc>
        <w:tc>
          <w:tcPr>
            <w:tcW w:w="1002" w:type="dxa"/>
            <w:noWrap/>
            <w:hideMark/>
          </w:tcPr>
          <w:p w14:paraId="5F386664"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2</w:t>
            </w:r>
          </w:p>
        </w:tc>
        <w:tc>
          <w:tcPr>
            <w:tcW w:w="1175" w:type="dxa"/>
            <w:noWrap/>
            <w:hideMark/>
          </w:tcPr>
          <w:p w14:paraId="11BCE9A4"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14.72974</w:t>
            </w:r>
          </w:p>
        </w:tc>
      </w:tr>
      <w:tr w:rsidR="00516CF1" w:rsidRPr="001B3DA7" w14:paraId="70CB12B5" w14:textId="77777777" w:rsidTr="00714A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03" w:type="dxa"/>
            <w:vMerge/>
            <w:hideMark/>
          </w:tcPr>
          <w:p w14:paraId="3CC0A3A8" w14:textId="77777777" w:rsidR="00516CF1" w:rsidRPr="001B3DA7" w:rsidRDefault="00516CF1" w:rsidP="00516CF1">
            <w:pPr>
              <w:autoSpaceDN/>
              <w:textAlignment w:val="auto"/>
              <w:rPr>
                <w:rFonts w:ascii="Calibri" w:hAnsi="Calibri" w:cs="Calibri"/>
                <w:color w:val="000000"/>
                <w:lang w:eastAsia="en-GB"/>
              </w:rPr>
            </w:pPr>
          </w:p>
        </w:tc>
        <w:tc>
          <w:tcPr>
            <w:tcW w:w="1579" w:type="dxa"/>
            <w:noWrap/>
            <w:hideMark/>
          </w:tcPr>
          <w:p w14:paraId="4553273E"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137" w:type="dxa"/>
            <w:noWrap/>
            <w:hideMark/>
          </w:tcPr>
          <w:p w14:paraId="22154CBE"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444" w:type="dxa"/>
            <w:noWrap/>
            <w:hideMark/>
          </w:tcPr>
          <w:p w14:paraId="262DD8FC"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002" w:type="dxa"/>
            <w:noWrap/>
            <w:hideMark/>
          </w:tcPr>
          <w:p w14:paraId="47EA0BB8"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175" w:type="dxa"/>
            <w:noWrap/>
            <w:hideMark/>
          </w:tcPr>
          <w:p w14:paraId="78D07951"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r>
      <w:tr w:rsidR="00516CF1" w:rsidRPr="001B3DA7" w14:paraId="7F42C797" w14:textId="77777777" w:rsidTr="00714A5E">
        <w:trPr>
          <w:trHeight w:val="300"/>
        </w:trPr>
        <w:tc>
          <w:tcPr>
            <w:cnfStyle w:val="001000000000" w:firstRow="0" w:lastRow="0" w:firstColumn="1" w:lastColumn="0" w:oddVBand="0" w:evenVBand="0" w:oddHBand="0" w:evenHBand="0" w:firstRowFirstColumn="0" w:firstRowLastColumn="0" w:lastRowFirstColumn="0" w:lastRowLastColumn="0"/>
            <w:tcW w:w="3003" w:type="dxa"/>
            <w:vMerge/>
            <w:hideMark/>
          </w:tcPr>
          <w:p w14:paraId="39999461" w14:textId="77777777" w:rsidR="00516CF1" w:rsidRPr="001B3DA7" w:rsidRDefault="00516CF1" w:rsidP="00516CF1">
            <w:pPr>
              <w:autoSpaceDN/>
              <w:textAlignment w:val="auto"/>
              <w:rPr>
                <w:rFonts w:ascii="Calibri" w:hAnsi="Calibri" w:cs="Calibri"/>
                <w:color w:val="000000"/>
                <w:lang w:eastAsia="en-GB"/>
              </w:rPr>
            </w:pPr>
          </w:p>
        </w:tc>
        <w:tc>
          <w:tcPr>
            <w:tcW w:w="1579" w:type="dxa"/>
            <w:noWrap/>
            <w:hideMark/>
          </w:tcPr>
          <w:p w14:paraId="53DE12FF" w14:textId="77777777" w:rsidR="00516CF1" w:rsidRPr="001B3DA7" w:rsidRDefault="00516CF1" w:rsidP="00516CF1">
            <w:pPr>
              <w:autoSpaceDN/>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Up</w:t>
            </w:r>
          </w:p>
        </w:tc>
        <w:tc>
          <w:tcPr>
            <w:tcW w:w="1137" w:type="dxa"/>
            <w:noWrap/>
            <w:hideMark/>
          </w:tcPr>
          <w:p w14:paraId="098B9E9A"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15</w:t>
            </w:r>
          </w:p>
        </w:tc>
        <w:tc>
          <w:tcPr>
            <w:tcW w:w="1444" w:type="dxa"/>
            <w:noWrap/>
            <w:hideMark/>
          </w:tcPr>
          <w:p w14:paraId="4C5024E1"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0</w:t>
            </w:r>
          </w:p>
        </w:tc>
        <w:tc>
          <w:tcPr>
            <w:tcW w:w="1002" w:type="dxa"/>
            <w:noWrap/>
            <w:hideMark/>
          </w:tcPr>
          <w:p w14:paraId="39A3A8A6"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1771</w:t>
            </w:r>
          </w:p>
        </w:tc>
        <w:tc>
          <w:tcPr>
            <w:tcW w:w="1175" w:type="dxa"/>
            <w:noWrap/>
            <w:hideMark/>
          </w:tcPr>
          <w:p w14:paraId="5689CB22"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50.01747</w:t>
            </w:r>
          </w:p>
        </w:tc>
      </w:tr>
      <w:tr w:rsidR="00516CF1" w:rsidRPr="001B3DA7" w14:paraId="444C1057" w14:textId="77777777" w:rsidTr="00714A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03" w:type="dxa"/>
            <w:vMerge/>
            <w:hideMark/>
          </w:tcPr>
          <w:p w14:paraId="3FEFEFCE" w14:textId="77777777" w:rsidR="00516CF1" w:rsidRPr="001B3DA7" w:rsidRDefault="00516CF1" w:rsidP="00516CF1">
            <w:pPr>
              <w:autoSpaceDN/>
              <w:textAlignment w:val="auto"/>
              <w:rPr>
                <w:rFonts w:ascii="Calibri" w:hAnsi="Calibri" w:cs="Calibri"/>
                <w:color w:val="000000"/>
                <w:lang w:eastAsia="en-GB"/>
              </w:rPr>
            </w:pPr>
          </w:p>
        </w:tc>
        <w:tc>
          <w:tcPr>
            <w:tcW w:w="1579" w:type="dxa"/>
            <w:noWrap/>
            <w:hideMark/>
          </w:tcPr>
          <w:p w14:paraId="72CF86BA"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137" w:type="dxa"/>
            <w:noWrap/>
            <w:hideMark/>
          </w:tcPr>
          <w:p w14:paraId="1E70860F"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444" w:type="dxa"/>
            <w:noWrap/>
            <w:hideMark/>
          </w:tcPr>
          <w:p w14:paraId="5DD3A3EC"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002" w:type="dxa"/>
            <w:noWrap/>
            <w:hideMark/>
          </w:tcPr>
          <w:p w14:paraId="1B447099"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175" w:type="dxa"/>
            <w:noWrap/>
            <w:hideMark/>
          </w:tcPr>
          <w:p w14:paraId="2BA06B95"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r>
      <w:tr w:rsidR="00516CF1" w:rsidRPr="001B3DA7" w14:paraId="7EA69D26" w14:textId="77777777" w:rsidTr="00714A5E">
        <w:trPr>
          <w:trHeight w:val="315"/>
        </w:trPr>
        <w:tc>
          <w:tcPr>
            <w:cnfStyle w:val="001000000000" w:firstRow="0" w:lastRow="0" w:firstColumn="1" w:lastColumn="0" w:oddVBand="0" w:evenVBand="0" w:oddHBand="0" w:evenHBand="0" w:firstRowFirstColumn="0" w:firstRowLastColumn="0" w:lastRowFirstColumn="0" w:lastRowLastColumn="0"/>
            <w:tcW w:w="3003" w:type="dxa"/>
            <w:vMerge/>
            <w:hideMark/>
          </w:tcPr>
          <w:p w14:paraId="351BB1F2" w14:textId="77777777" w:rsidR="00516CF1" w:rsidRPr="001B3DA7" w:rsidRDefault="00516CF1" w:rsidP="00516CF1">
            <w:pPr>
              <w:autoSpaceDN/>
              <w:textAlignment w:val="auto"/>
              <w:rPr>
                <w:rFonts w:ascii="Calibri" w:hAnsi="Calibri" w:cs="Calibri"/>
                <w:color w:val="000000"/>
                <w:lang w:eastAsia="en-GB"/>
              </w:rPr>
            </w:pPr>
          </w:p>
        </w:tc>
        <w:tc>
          <w:tcPr>
            <w:tcW w:w="1579" w:type="dxa"/>
            <w:noWrap/>
            <w:hideMark/>
          </w:tcPr>
          <w:p w14:paraId="028670AD" w14:textId="77777777" w:rsidR="00516CF1" w:rsidRPr="001B3DA7" w:rsidRDefault="00516CF1" w:rsidP="00516CF1">
            <w:pPr>
              <w:autoSpaceDN/>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right</w:t>
            </w:r>
          </w:p>
        </w:tc>
        <w:tc>
          <w:tcPr>
            <w:tcW w:w="1137" w:type="dxa"/>
            <w:noWrap/>
            <w:hideMark/>
          </w:tcPr>
          <w:p w14:paraId="7A9D5591"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12</w:t>
            </w:r>
          </w:p>
        </w:tc>
        <w:tc>
          <w:tcPr>
            <w:tcW w:w="1444" w:type="dxa"/>
            <w:noWrap/>
            <w:hideMark/>
          </w:tcPr>
          <w:p w14:paraId="00E888C7"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2</w:t>
            </w:r>
          </w:p>
        </w:tc>
        <w:tc>
          <w:tcPr>
            <w:tcW w:w="1002" w:type="dxa"/>
            <w:noWrap/>
            <w:hideMark/>
          </w:tcPr>
          <w:p w14:paraId="73D3F077"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1204</w:t>
            </w:r>
          </w:p>
        </w:tc>
        <w:tc>
          <w:tcPr>
            <w:tcW w:w="1175" w:type="dxa"/>
            <w:noWrap/>
            <w:hideMark/>
          </w:tcPr>
          <w:p w14:paraId="24BCEB96"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18.94426</w:t>
            </w:r>
          </w:p>
        </w:tc>
      </w:tr>
      <w:tr w:rsidR="00516CF1" w:rsidRPr="001B3DA7" w14:paraId="3D20B2F4" w14:textId="77777777" w:rsidTr="00714A5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03" w:type="dxa"/>
            <w:noWrap/>
            <w:hideMark/>
          </w:tcPr>
          <w:p w14:paraId="58E7BBD4" w14:textId="77777777" w:rsidR="00516CF1" w:rsidRPr="001B3DA7" w:rsidRDefault="00516CF1" w:rsidP="00516CF1">
            <w:pPr>
              <w:autoSpaceDN/>
              <w:textAlignment w:val="auto"/>
              <w:rPr>
                <w:rFonts w:ascii="Calibri" w:hAnsi="Calibri" w:cs="Calibri"/>
                <w:color w:val="000000"/>
                <w:lang w:eastAsia="en-GB"/>
              </w:rPr>
            </w:pPr>
            <w:r w:rsidRPr="001B3DA7">
              <w:rPr>
                <w:rFonts w:ascii="Calibri" w:hAnsi="Calibri" w:cs="Calibri"/>
                <w:color w:val="000000"/>
                <w:lang w:eastAsia="en-GB"/>
              </w:rPr>
              <w:t> </w:t>
            </w:r>
          </w:p>
        </w:tc>
        <w:tc>
          <w:tcPr>
            <w:tcW w:w="1579" w:type="dxa"/>
            <w:noWrap/>
            <w:hideMark/>
          </w:tcPr>
          <w:p w14:paraId="4D1DAC20"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137" w:type="dxa"/>
            <w:noWrap/>
            <w:hideMark/>
          </w:tcPr>
          <w:p w14:paraId="066127FD"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444" w:type="dxa"/>
            <w:noWrap/>
            <w:hideMark/>
          </w:tcPr>
          <w:p w14:paraId="5847B8A6"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002" w:type="dxa"/>
            <w:noWrap/>
            <w:hideMark/>
          </w:tcPr>
          <w:p w14:paraId="5283AACB"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175" w:type="dxa"/>
            <w:noWrap/>
            <w:hideMark/>
          </w:tcPr>
          <w:p w14:paraId="203C1C91"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r>
      <w:tr w:rsidR="00516CF1" w:rsidRPr="001B3DA7" w14:paraId="4CF37127" w14:textId="77777777" w:rsidTr="00714A5E">
        <w:trPr>
          <w:trHeight w:val="300"/>
        </w:trPr>
        <w:tc>
          <w:tcPr>
            <w:cnfStyle w:val="001000000000" w:firstRow="0" w:lastRow="0" w:firstColumn="1" w:lastColumn="0" w:oddVBand="0" w:evenVBand="0" w:oddHBand="0" w:evenHBand="0" w:firstRowFirstColumn="0" w:firstRowLastColumn="0" w:lastRowFirstColumn="0" w:lastRowLastColumn="0"/>
            <w:tcW w:w="3003" w:type="dxa"/>
            <w:vMerge w:val="restart"/>
            <w:noWrap/>
            <w:hideMark/>
          </w:tcPr>
          <w:p w14:paraId="2A7E1109" w14:textId="77777777" w:rsidR="00516CF1" w:rsidRPr="001B3DA7" w:rsidRDefault="00516CF1" w:rsidP="00516CF1">
            <w:pPr>
              <w:autoSpaceDN/>
              <w:jc w:val="center"/>
              <w:textAlignment w:val="auto"/>
              <w:rPr>
                <w:rFonts w:ascii="Calibri" w:hAnsi="Calibri" w:cs="Calibri"/>
                <w:color w:val="000000"/>
                <w:lang w:eastAsia="en-GB"/>
              </w:rPr>
            </w:pPr>
            <w:r w:rsidRPr="001B3DA7">
              <w:rPr>
                <w:rFonts w:ascii="Calibri" w:hAnsi="Calibri" w:cs="Calibri"/>
                <w:color w:val="000000"/>
                <w:lang w:eastAsia="en-GB"/>
              </w:rPr>
              <w:t>Screen-SimpleEnvironmnet-LDA</w:t>
            </w:r>
          </w:p>
        </w:tc>
        <w:tc>
          <w:tcPr>
            <w:tcW w:w="1579" w:type="dxa"/>
            <w:noWrap/>
            <w:hideMark/>
          </w:tcPr>
          <w:p w14:paraId="41604A4E" w14:textId="77777777" w:rsidR="00516CF1" w:rsidRPr="001B3DA7" w:rsidRDefault="00516CF1" w:rsidP="00516CF1">
            <w:pPr>
              <w:autoSpaceDN/>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left</w:t>
            </w:r>
          </w:p>
        </w:tc>
        <w:tc>
          <w:tcPr>
            <w:tcW w:w="1137" w:type="dxa"/>
            <w:noWrap/>
            <w:hideMark/>
          </w:tcPr>
          <w:p w14:paraId="260F697B"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20</w:t>
            </w:r>
          </w:p>
        </w:tc>
        <w:tc>
          <w:tcPr>
            <w:tcW w:w="1444" w:type="dxa"/>
            <w:noWrap/>
            <w:hideMark/>
          </w:tcPr>
          <w:p w14:paraId="384E50AD"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2</w:t>
            </w:r>
          </w:p>
        </w:tc>
        <w:tc>
          <w:tcPr>
            <w:tcW w:w="1002" w:type="dxa"/>
            <w:noWrap/>
            <w:hideMark/>
          </w:tcPr>
          <w:p w14:paraId="2F79D125"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267</w:t>
            </w:r>
          </w:p>
        </w:tc>
        <w:tc>
          <w:tcPr>
            <w:tcW w:w="1175" w:type="dxa"/>
            <w:noWrap/>
            <w:hideMark/>
          </w:tcPr>
          <w:p w14:paraId="6F59392D"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5.37792</w:t>
            </w:r>
          </w:p>
        </w:tc>
      </w:tr>
      <w:tr w:rsidR="00516CF1" w:rsidRPr="001B3DA7" w14:paraId="3F304D96" w14:textId="77777777" w:rsidTr="00714A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03" w:type="dxa"/>
            <w:vMerge/>
            <w:hideMark/>
          </w:tcPr>
          <w:p w14:paraId="3248BE1C" w14:textId="77777777" w:rsidR="00516CF1" w:rsidRPr="001B3DA7" w:rsidRDefault="00516CF1" w:rsidP="00516CF1">
            <w:pPr>
              <w:autoSpaceDN/>
              <w:textAlignment w:val="auto"/>
              <w:rPr>
                <w:rFonts w:ascii="Calibri" w:hAnsi="Calibri" w:cs="Calibri"/>
                <w:color w:val="000000"/>
                <w:lang w:eastAsia="en-GB"/>
              </w:rPr>
            </w:pPr>
          </w:p>
        </w:tc>
        <w:tc>
          <w:tcPr>
            <w:tcW w:w="1579" w:type="dxa"/>
            <w:noWrap/>
            <w:hideMark/>
          </w:tcPr>
          <w:p w14:paraId="2BB202F4"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137" w:type="dxa"/>
            <w:noWrap/>
            <w:hideMark/>
          </w:tcPr>
          <w:p w14:paraId="672808C1"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444" w:type="dxa"/>
            <w:noWrap/>
            <w:hideMark/>
          </w:tcPr>
          <w:p w14:paraId="05E4C436"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002" w:type="dxa"/>
            <w:noWrap/>
            <w:hideMark/>
          </w:tcPr>
          <w:p w14:paraId="3447F4E7"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175" w:type="dxa"/>
            <w:noWrap/>
            <w:hideMark/>
          </w:tcPr>
          <w:p w14:paraId="478B1EFB"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r>
      <w:tr w:rsidR="00516CF1" w:rsidRPr="001B3DA7" w14:paraId="0E982326" w14:textId="77777777" w:rsidTr="00714A5E">
        <w:trPr>
          <w:trHeight w:val="300"/>
        </w:trPr>
        <w:tc>
          <w:tcPr>
            <w:cnfStyle w:val="001000000000" w:firstRow="0" w:lastRow="0" w:firstColumn="1" w:lastColumn="0" w:oddVBand="0" w:evenVBand="0" w:oddHBand="0" w:evenHBand="0" w:firstRowFirstColumn="0" w:firstRowLastColumn="0" w:lastRowFirstColumn="0" w:lastRowLastColumn="0"/>
            <w:tcW w:w="3003" w:type="dxa"/>
            <w:vMerge/>
            <w:hideMark/>
          </w:tcPr>
          <w:p w14:paraId="3B1D5B7E" w14:textId="77777777" w:rsidR="00516CF1" w:rsidRPr="001B3DA7" w:rsidRDefault="00516CF1" w:rsidP="00516CF1">
            <w:pPr>
              <w:autoSpaceDN/>
              <w:textAlignment w:val="auto"/>
              <w:rPr>
                <w:rFonts w:ascii="Calibri" w:hAnsi="Calibri" w:cs="Calibri"/>
                <w:color w:val="000000"/>
                <w:lang w:eastAsia="en-GB"/>
              </w:rPr>
            </w:pPr>
          </w:p>
        </w:tc>
        <w:tc>
          <w:tcPr>
            <w:tcW w:w="1579" w:type="dxa"/>
            <w:noWrap/>
            <w:hideMark/>
          </w:tcPr>
          <w:p w14:paraId="704BCF1B" w14:textId="77777777" w:rsidR="00516CF1" w:rsidRPr="001B3DA7" w:rsidRDefault="00516CF1" w:rsidP="00516CF1">
            <w:pPr>
              <w:autoSpaceDN/>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Up</w:t>
            </w:r>
          </w:p>
        </w:tc>
        <w:tc>
          <w:tcPr>
            <w:tcW w:w="1137" w:type="dxa"/>
            <w:noWrap/>
            <w:hideMark/>
          </w:tcPr>
          <w:p w14:paraId="275532F3"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15</w:t>
            </w:r>
          </w:p>
        </w:tc>
        <w:tc>
          <w:tcPr>
            <w:tcW w:w="1444" w:type="dxa"/>
            <w:noWrap/>
            <w:hideMark/>
          </w:tcPr>
          <w:p w14:paraId="0A905CBD"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2</w:t>
            </w:r>
          </w:p>
        </w:tc>
        <w:tc>
          <w:tcPr>
            <w:tcW w:w="1002" w:type="dxa"/>
            <w:noWrap/>
            <w:hideMark/>
          </w:tcPr>
          <w:p w14:paraId="5F426493"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568</w:t>
            </w:r>
          </w:p>
        </w:tc>
        <w:tc>
          <w:tcPr>
            <w:tcW w:w="1175" w:type="dxa"/>
            <w:noWrap/>
            <w:hideMark/>
          </w:tcPr>
          <w:p w14:paraId="111931CC"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9.556704</w:t>
            </w:r>
          </w:p>
        </w:tc>
      </w:tr>
      <w:tr w:rsidR="00516CF1" w:rsidRPr="001B3DA7" w14:paraId="24EFF475" w14:textId="77777777" w:rsidTr="00714A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03" w:type="dxa"/>
            <w:vMerge/>
            <w:hideMark/>
          </w:tcPr>
          <w:p w14:paraId="7D891994" w14:textId="77777777" w:rsidR="00516CF1" w:rsidRPr="001B3DA7" w:rsidRDefault="00516CF1" w:rsidP="00516CF1">
            <w:pPr>
              <w:autoSpaceDN/>
              <w:textAlignment w:val="auto"/>
              <w:rPr>
                <w:rFonts w:ascii="Calibri" w:hAnsi="Calibri" w:cs="Calibri"/>
                <w:color w:val="000000"/>
                <w:lang w:eastAsia="en-GB"/>
              </w:rPr>
            </w:pPr>
          </w:p>
        </w:tc>
        <w:tc>
          <w:tcPr>
            <w:tcW w:w="1579" w:type="dxa"/>
            <w:noWrap/>
            <w:hideMark/>
          </w:tcPr>
          <w:p w14:paraId="0FA74C7D"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137" w:type="dxa"/>
            <w:noWrap/>
            <w:hideMark/>
          </w:tcPr>
          <w:p w14:paraId="202E057E"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444" w:type="dxa"/>
            <w:noWrap/>
            <w:hideMark/>
          </w:tcPr>
          <w:p w14:paraId="20958173"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002" w:type="dxa"/>
            <w:noWrap/>
            <w:hideMark/>
          </w:tcPr>
          <w:p w14:paraId="2293E7FB"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175" w:type="dxa"/>
            <w:noWrap/>
            <w:hideMark/>
          </w:tcPr>
          <w:p w14:paraId="1F373B70"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r>
      <w:tr w:rsidR="00516CF1" w:rsidRPr="001B3DA7" w14:paraId="15CDF00F" w14:textId="77777777" w:rsidTr="00714A5E">
        <w:trPr>
          <w:trHeight w:val="315"/>
        </w:trPr>
        <w:tc>
          <w:tcPr>
            <w:cnfStyle w:val="001000000000" w:firstRow="0" w:lastRow="0" w:firstColumn="1" w:lastColumn="0" w:oddVBand="0" w:evenVBand="0" w:oddHBand="0" w:evenHBand="0" w:firstRowFirstColumn="0" w:firstRowLastColumn="0" w:lastRowFirstColumn="0" w:lastRowLastColumn="0"/>
            <w:tcW w:w="3003" w:type="dxa"/>
            <w:vMerge/>
            <w:hideMark/>
          </w:tcPr>
          <w:p w14:paraId="2481EBE5" w14:textId="77777777" w:rsidR="00516CF1" w:rsidRPr="001B3DA7" w:rsidRDefault="00516CF1" w:rsidP="00516CF1">
            <w:pPr>
              <w:autoSpaceDN/>
              <w:textAlignment w:val="auto"/>
              <w:rPr>
                <w:rFonts w:ascii="Calibri" w:hAnsi="Calibri" w:cs="Calibri"/>
                <w:color w:val="000000"/>
                <w:lang w:eastAsia="en-GB"/>
              </w:rPr>
            </w:pPr>
          </w:p>
        </w:tc>
        <w:tc>
          <w:tcPr>
            <w:tcW w:w="1579" w:type="dxa"/>
            <w:noWrap/>
            <w:hideMark/>
          </w:tcPr>
          <w:p w14:paraId="27437D4B" w14:textId="77777777" w:rsidR="00516CF1" w:rsidRPr="001B3DA7" w:rsidRDefault="00516CF1" w:rsidP="00516CF1">
            <w:pPr>
              <w:autoSpaceDN/>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right</w:t>
            </w:r>
          </w:p>
        </w:tc>
        <w:tc>
          <w:tcPr>
            <w:tcW w:w="1137" w:type="dxa"/>
            <w:noWrap/>
            <w:hideMark/>
          </w:tcPr>
          <w:p w14:paraId="632A7C90"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12</w:t>
            </w:r>
          </w:p>
        </w:tc>
        <w:tc>
          <w:tcPr>
            <w:tcW w:w="1444" w:type="dxa"/>
            <w:noWrap/>
            <w:hideMark/>
          </w:tcPr>
          <w:p w14:paraId="6FF983BD"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2</w:t>
            </w:r>
          </w:p>
        </w:tc>
        <w:tc>
          <w:tcPr>
            <w:tcW w:w="1002" w:type="dxa"/>
            <w:noWrap/>
            <w:hideMark/>
          </w:tcPr>
          <w:p w14:paraId="523FEB49"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473</w:t>
            </w:r>
          </w:p>
        </w:tc>
        <w:tc>
          <w:tcPr>
            <w:tcW w:w="1175" w:type="dxa"/>
            <w:noWrap/>
            <w:hideMark/>
          </w:tcPr>
          <w:p w14:paraId="793232A6"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7.972616</w:t>
            </w:r>
          </w:p>
        </w:tc>
      </w:tr>
      <w:tr w:rsidR="00516CF1" w:rsidRPr="001B3DA7" w14:paraId="41A41665" w14:textId="77777777" w:rsidTr="00714A5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03" w:type="dxa"/>
            <w:noWrap/>
            <w:hideMark/>
          </w:tcPr>
          <w:p w14:paraId="187F3CB4" w14:textId="77777777" w:rsidR="00516CF1" w:rsidRPr="001B3DA7" w:rsidRDefault="00516CF1" w:rsidP="00516CF1">
            <w:pPr>
              <w:autoSpaceDN/>
              <w:textAlignment w:val="auto"/>
              <w:rPr>
                <w:rFonts w:ascii="Calibri" w:hAnsi="Calibri" w:cs="Calibri"/>
                <w:color w:val="000000"/>
                <w:lang w:eastAsia="en-GB"/>
              </w:rPr>
            </w:pPr>
            <w:r w:rsidRPr="001B3DA7">
              <w:rPr>
                <w:rFonts w:ascii="Calibri" w:hAnsi="Calibri" w:cs="Calibri"/>
                <w:color w:val="000000"/>
                <w:lang w:eastAsia="en-GB"/>
              </w:rPr>
              <w:t> </w:t>
            </w:r>
          </w:p>
        </w:tc>
        <w:tc>
          <w:tcPr>
            <w:tcW w:w="1579" w:type="dxa"/>
            <w:noWrap/>
            <w:hideMark/>
          </w:tcPr>
          <w:p w14:paraId="64488348"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137" w:type="dxa"/>
            <w:noWrap/>
            <w:hideMark/>
          </w:tcPr>
          <w:p w14:paraId="4CE13C58"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444" w:type="dxa"/>
            <w:noWrap/>
            <w:hideMark/>
          </w:tcPr>
          <w:p w14:paraId="77D4D7FA"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002" w:type="dxa"/>
            <w:noWrap/>
            <w:hideMark/>
          </w:tcPr>
          <w:p w14:paraId="3B6E941F"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175" w:type="dxa"/>
            <w:noWrap/>
            <w:hideMark/>
          </w:tcPr>
          <w:p w14:paraId="1C353E4F"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r>
      <w:tr w:rsidR="00516CF1" w:rsidRPr="001B3DA7" w14:paraId="7EF874B7" w14:textId="77777777" w:rsidTr="00714A5E">
        <w:trPr>
          <w:trHeight w:val="300"/>
        </w:trPr>
        <w:tc>
          <w:tcPr>
            <w:cnfStyle w:val="001000000000" w:firstRow="0" w:lastRow="0" w:firstColumn="1" w:lastColumn="0" w:oddVBand="0" w:evenVBand="0" w:oddHBand="0" w:evenHBand="0" w:firstRowFirstColumn="0" w:firstRowLastColumn="0" w:lastRowFirstColumn="0" w:lastRowLastColumn="0"/>
            <w:tcW w:w="3003" w:type="dxa"/>
            <w:vMerge w:val="restart"/>
            <w:noWrap/>
            <w:hideMark/>
          </w:tcPr>
          <w:p w14:paraId="4EFBF549" w14:textId="77777777" w:rsidR="00516CF1" w:rsidRPr="001B3DA7" w:rsidRDefault="00516CF1" w:rsidP="00516CF1">
            <w:pPr>
              <w:autoSpaceDN/>
              <w:jc w:val="center"/>
              <w:textAlignment w:val="auto"/>
              <w:rPr>
                <w:rFonts w:ascii="Calibri" w:hAnsi="Calibri" w:cs="Calibri"/>
                <w:color w:val="000000"/>
                <w:lang w:eastAsia="en-GB"/>
              </w:rPr>
            </w:pPr>
            <w:r w:rsidRPr="001B3DA7">
              <w:rPr>
                <w:rFonts w:ascii="Calibri" w:hAnsi="Calibri" w:cs="Calibri"/>
                <w:color w:val="000000"/>
                <w:lang w:eastAsia="en-GB"/>
              </w:rPr>
              <w:t>Screen-SimpleEnvironmnet-SVM</w:t>
            </w:r>
          </w:p>
        </w:tc>
        <w:tc>
          <w:tcPr>
            <w:tcW w:w="1579" w:type="dxa"/>
            <w:noWrap/>
            <w:hideMark/>
          </w:tcPr>
          <w:p w14:paraId="32FDCE22" w14:textId="77777777" w:rsidR="00516CF1" w:rsidRPr="001B3DA7" w:rsidRDefault="00516CF1" w:rsidP="00516CF1">
            <w:pPr>
              <w:autoSpaceDN/>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left</w:t>
            </w:r>
          </w:p>
        </w:tc>
        <w:tc>
          <w:tcPr>
            <w:tcW w:w="1137" w:type="dxa"/>
            <w:noWrap/>
            <w:hideMark/>
          </w:tcPr>
          <w:p w14:paraId="4DD9B54F"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20</w:t>
            </w:r>
          </w:p>
        </w:tc>
        <w:tc>
          <w:tcPr>
            <w:tcW w:w="1444" w:type="dxa"/>
            <w:noWrap/>
            <w:hideMark/>
          </w:tcPr>
          <w:p w14:paraId="340D7210"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2</w:t>
            </w:r>
          </w:p>
        </w:tc>
        <w:tc>
          <w:tcPr>
            <w:tcW w:w="1002" w:type="dxa"/>
            <w:noWrap/>
            <w:hideMark/>
          </w:tcPr>
          <w:p w14:paraId="02DDABE7"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2</w:t>
            </w:r>
          </w:p>
        </w:tc>
        <w:tc>
          <w:tcPr>
            <w:tcW w:w="1175" w:type="dxa"/>
            <w:noWrap/>
            <w:hideMark/>
          </w:tcPr>
          <w:p w14:paraId="0D187977"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0.0656072</w:t>
            </w:r>
          </w:p>
        </w:tc>
      </w:tr>
      <w:tr w:rsidR="00516CF1" w:rsidRPr="001B3DA7" w14:paraId="33040AC6" w14:textId="77777777" w:rsidTr="00714A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03" w:type="dxa"/>
            <w:vMerge/>
            <w:hideMark/>
          </w:tcPr>
          <w:p w14:paraId="1CA280F1" w14:textId="77777777" w:rsidR="00516CF1" w:rsidRPr="001B3DA7" w:rsidRDefault="00516CF1" w:rsidP="00516CF1">
            <w:pPr>
              <w:autoSpaceDN/>
              <w:textAlignment w:val="auto"/>
              <w:rPr>
                <w:rFonts w:ascii="Calibri" w:hAnsi="Calibri" w:cs="Calibri"/>
                <w:color w:val="000000"/>
                <w:lang w:eastAsia="en-GB"/>
              </w:rPr>
            </w:pPr>
          </w:p>
        </w:tc>
        <w:tc>
          <w:tcPr>
            <w:tcW w:w="1579" w:type="dxa"/>
            <w:noWrap/>
            <w:hideMark/>
          </w:tcPr>
          <w:p w14:paraId="21395A78"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137" w:type="dxa"/>
            <w:noWrap/>
            <w:hideMark/>
          </w:tcPr>
          <w:p w14:paraId="30507AEC"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444" w:type="dxa"/>
            <w:noWrap/>
            <w:hideMark/>
          </w:tcPr>
          <w:p w14:paraId="1A887499"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002" w:type="dxa"/>
            <w:noWrap/>
            <w:hideMark/>
          </w:tcPr>
          <w:p w14:paraId="7FEDC248"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175" w:type="dxa"/>
            <w:noWrap/>
            <w:hideMark/>
          </w:tcPr>
          <w:p w14:paraId="5F4346E8"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r>
      <w:tr w:rsidR="00516CF1" w:rsidRPr="001B3DA7" w14:paraId="08689456" w14:textId="77777777" w:rsidTr="00714A5E">
        <w:trPr>
          <w:trHeight w:val="300"/>
        </w:trPr>
        <w:tc>
          <w:tcPr>
            <w:cnfStyle w:val="001000000000" w:firstRow="0" w:lastRow="0" w:firstColumn="1" w:lastColumn="0" w:oddVBand="0" w:evenVBand="0" w:oddHBand="0" w:evenHBand="0" w:firstRowFirstColumn="0" w:firstRowLastColumn="0" w:lastRowFirstColumn="0" w:lastRowLastColumn="0"/>
            <w:tcW w:w="3003" w:type="dxa"/>
            <w:vMerge/>
            <w:hideMark/>
          </w:tcPr>
          <w:p w14:paraId="3D1E1543" w14:textId="77777777" w:rsidR="00516CF1" w:rsidRPr="001B3DA7" w:rsidRDefault="00516CF1" w:rsidP="00516CF1">
            <w:pPr>
              <w:autoSpaceDN/>
              <w:textAlignment w:val="auto"/>
              <w:rPr>
                <w:rFonts w:ascii="Calibri" w:hAnsi="Calibri" w:cs="Calibri"/>
                <w:color w:val="000000"/>
                <w:lang w:eastAsia="en-GB"/>
              </w:rPr>
            </w:pPr>
          </w:p>
        </w:tc>
        <w:tc>
          <w:tcPr>
            <w:tcW w:w="1579" w:type="dxa"/>
            <w:noWrap/>
            <w:hideMark/>
          </w:tcPr>
          <w:p w14:paraId="4622822F" w14:textId="77777777" w:rsidR="00516CF1" w:rsidRPr="001B3DA7" w:rsidRDefault="00516CF1" w:rsidP="00516CF1">
            <w:pPr>
              <w:autoSpaceDN/>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Up</w:t>
            </w:r>
          </w:p>
        </w:tc>
        <w:tc>
          <w:tcPr>
            <w:tcW w:w="1137" w:type="dxa"/>
            <w:noWrap/>
            <w:hideMark/>
          </w:tcPr>
          <w:p w14:paraId="34E90C8F"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15</w:t>
            </w:r>
          </w:p>
        </w:tc>
        <w:tc>
          <w:tcPr>
            <w:tcW w:w="1444" w:type="dxa"/>
            <w:noWrap/>
            <w:hideMark/>
          </w:tcPr>
          <w:p w14:paraId="6B93885D"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2</w:t>
            </w:r>
          </w:p>
        </w:tc>
        <w:tc>
          <w:tcPr>
            <w:tcW w:w="1002" w:type="dxa"/>
            <w:noWrap/>
            <w:hideMark/>
          </w:tcPr>
          <w:p w14:paraId="15E33D64"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973</w:t>
            </w:r>
          </w:p>
        </w:tc>
        <w:tc>
          <w:tcPr>
            <w:tcW w:w="1175" w:type="dxa"/>
            <w:noWrap/>
            <w:hideMark/>
          </w:tcPr>
          <w:p w14:paraId="49B6E47E"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12.48798</w:t>
            </w:r>
          </w:p>
        </w:tc>
      </w:tr>
      <w:tr w:rsidR="00516CF1" w:rsidRPr="001B3DA7" w14:paraId="3E7D46A5" w14:textId="77777777" w:rsidTr="00714A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03" w:type="dxa"/>
            <w:vMerge/>
            <w:hideMark/>
          </w:tcPr>
          <w:p w14:paraId="2F0F6390" w14:textId="77777777" w:rsidR="00516CF1" w:rsidRPr="001B3DA7" w:rsidRDefault="00516CF1" w:rsidP="00516CF1">
            <w:pPr>
              <w:autoSpaceDN/>
              <w:textAlignment w:val="auto"/>
              <w:rPr>
                <w:rFonts w:ascii="Calibri" w:hAnsi="Calibri" w:cs="Calibri"/>
                <w:color w:val="000000"/>
                <w:lang w:eastAsia="en-GB"/>
              </w:rPr>
            </w:pPr>
          </w:p>
        </w:tc>
        <w:tc>
          <w:tcPr>
            <w:tcW w:w="1579" w:type="dxa"/>
            <w:noWrap/>
            <w:hideMark/>
          </w:tcPr>
          <w:p w14:paraId="7C6B4740"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137" w:type="dxa"/>
            <w:noWrap/>
            <w:hideMark/>
          </w:tcPr>
          <w:p w14:paraId="3A996E71"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444" w:type="dxa"/>
            <w:noWrap/>
            <w:hideMark/>
          </w:tcPr>
          <w:p w14:paraId="2B2EB932"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002" w:type="dxa"/>
            <w:noWrap/>
            <w:hideMark/>
          </w:tcPr>
          <w:p w14:paraId="3A838C54"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175" w:type="dxa"/>
            <w:noWrap/>
            <w:hideMark/>
          </w:tcPr>
          <w:p w14:paraId="63AB5232"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r>
      <w:tr w:rsidR="00516CF1" w:rsidRPr="001B3DA7" w14:paraId="222675C2" w14:textId="77777777" w:rsidTr="00714A5E">
        <w:trPr>
          <w:trHeight w:val="315"/>
        </w:trPr>
        <w:tc>
          <w:tcPr>
            <w:cnfStyle w:val="001000000000" w:firstRow="0" w:lastRow="0" w:firstColumn="1" w:lastColumn="0" w:oddVBand="0" w:evenVBand="0" w:oddHBand="0" w:evenHBand="0" w:firstRowFirstColumn="0" w:firstRowLastColumn="0" w:lastRowFirstColumn="0" w:lastRowLastColumn="0"/>
            <w:tcW w:w="3003" w:type="dxa"/>
            <w:vMerge/>
            <w:hideMark/>
          </w:tcPr>
          <w:p w14:paraId="670BF2CB" w14:textId="77777777" w:rsidR="00516CF1" w:rsidRPr="001B3DA7" w:rsidRDefault="00516CF1" w:rsidP="00516CF1">
            <w:pPr>
              <w:autoSpaceDN/>
              <w:textAlignment w:val="auto"/>
              <w:rPr>
                <w:rFonts w:ascii="Calibri" w:hAnsi="Calibri" w:cs="Calibri"/>
                <w:color w:val="000000"/>
                <w:lang w:eastAsia="en-GB"/>
              </w:rPr>
            </w:pPr>
          </w:p>
        </w:tc>
        <w:tc>
          <w:tcPr>
            <w:tcW w:w="1579" w:type="dxa"/>
            <w:noWrap/>
            <w:hideMark/>
          </w:tcPr>
          <w:p w14:paraId="506E4131" w14:textId="77777777" w:rsidR="00516CF1" w:rsidRPr="001B3DA7" w:rsidRDefault="00516CF1" w:rsidP="00516CF1">
            <w:pPr>
              <w:autoSpaceDN/>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right</w:t>
            </w:r>
          </w:p>
        </w:tc>
        <w:tc>
          <w:tcPr>
            <w:tcW w:w="1137" w:type="dxa"/>
            <w:noWrap/>
            <w:hideMark/>
          </w:tcPr>
          <w:p w14:paraId="30C7E0C6"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12</w:t>
            </w:r>
          </w:p>
        </w:tc>
        <w:tc>
          <w:tcPr>
            <w:tcW w:w="1444" w:type="dxa"/>
            <w:noWrap/>
            <w:hideMark/>
          </w:tcPr>
          <w:p w14:paraId="7F06DBF3"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2</w:t>
            </w:r>
          </w:p>
        </w:tc>
        <w:tc>
          <w:tcPr>
            <w:tcW w:w="1002" w:type="dxa"/>
            <w:noWrap/>
            <w:hideMark/>
          </w:tcPr>
          <w:p w14:paraId="4530F92E"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135</w:t>
            </w:r>
          </w:p>
        </w:tc>
        <w:tc>
          <w:tcPr>
            <w:tcW w:w="1175" w:type="dxa"/>
            <w:noWrap/>
            <w:hideMark/>
          </w:tcPr>
          <w:p w14:paraId="02D435F4"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1.02695</w:t>
            </w:r>
          </w:p>
        </w:tc>
      </w:tr>
      <w:tr w:rsidR="00516CF1" w:rsidRPr="001B3DA7" w14:paraId="1E421DE9" w14:textId="77777777" w:rsidTr="00714A5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03" w:type="dxa"/>
            <w:noWrap/>
            <w:hideMark/>
          </w:tcPr>
          <w:p w14:paraId="38805C16" w14:textId="77777777" w:rsidR="00516CF1" w:rsidRPr="001B3DA7" w:rsidRDefault="00516CF1" w:rsidP="00516CF1">
            <w:pPr>
              <w:autoSpaceDN/>
              <w:textAlignment w:val="auto"/>
              <w:rPr>
                <w:rFonts w:ascii="Calibri" w:hAnsi="Calibri" w:cs="Calibri"/>
                <w:color w:val="000000"/>
                <w:lang w:eastAsia="en-GB"/>
              </w:rPr>
            </w:pPr>
            <w:r w:rsidRPr="001B3DA7">
              <w:rPr>
                <w:rFonts w:ascii="Calibri" w:hAnsi="Calibri" w:cs="Calibri"/>
                <w:color w:val="000000"/>
                <w:lang w:eastAsia="en-GB"/>
              </w:rPr>
              <w:t> </w:t>
            </w:r>
          </w:p>
        </w:tc>
        <w:tc>
          <w:tcPr>
            <w:tcW w:w="1579" w:type="dxa"/>
            <w:noWrap/>
            <w:hideMark/>
          </w:tcPr>
          <w:p w14:paraId="2F5982D9"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137" w:type="dxa"/>
            <w:noWrap/>
            <w:hideMark/>
          </w:tcPr>
          <w:p w14:paraId="17FD83EB"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444" w:type="dxa"/>
            <w:noWrap/>
            <w:hideMark/>
          </w:tcPr>
          <w:p w14:paraId="73BA93FA"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002" w:type="dxa"/>
            <w:noWrap/>
            <w:hideMark/>
          </w:tcPr>
          <w:p w14:paraId="57CBD435"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175" w:type="dxa"/>
            <w:noWrap/>
            <w:hideMark/>
          </w:tcPr>
          <w:p w14:paraId="4198CECB"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r>
      <w:tr w:rsidR="00516CF1" w:rsidRPr="001B3DA7" w14:paraId="23C5AB54" w14:textId="77777777" w:rsidTr="00714A5E">
        <w:trPr>
          <w:trHeight w:val="300"/>
        </w:trPr>
        <w:tc>
          <w:tcPr>
            <w:cnfStyle w:val="001000000000" w:firstRow="0" w:lastRow="0" w:firstColumn="1" w:lastColumn="0" w:oddVBand="0" w:evenVBand="0" w:oddHBand="0" w:evenHBand="0" w:firstRowFirstColumn="0" w:firstRowLastColumn="0" w:lastRowFirstColumn="0" w:lastRowLastColumn="0"/>
            <w:tcW w:w="3003" w:type="dxa"/>
            <w:vMerge w:val="restart"/>
            <w:noWrap/>
            <w:hideMark/>
          </w:tcPr>
          <w:p w14:paraId="69823727" w14:textId="77777777" w:rsidR="00516CF1" w:rsidRPr="001B3DA7" w:rsidRDefault="00516CF1" w:rsidP="00516CF1">
            <w:pPr>
              <w:autoSpaceDN/>
              <w:jc w:val="center"/>
              <w:textAlignment w:val="auto"/>
              <w:rPr>
                <w:rFonts w:ascii="Calibri" w:hAnsi="Calibri" w:cs="Calibri"/>
                <w:color w:val="000000"/>
                <w:lang w:eastAsia="en-GB"/>
              </w:rPr>
            </w:pPr>
            <w:r w:rsidRPr="001B3DA7">
              <w:rPr>
                <w:rFonts w:ascii="Calibri" w:hAnsi="Calibri" w:cs="Calibri"/>
                <w:color w:val="000000"/>
                <w:lang w:eastAsia="en-GB"/>
              </w:rPr>
              <w:t>VR-ComplexEnvironmnet-LDA</w:t>
            </w:r>
          </w:p>
        </w:tc>
        <w:tc>
          <w:tcPr>
            <w:tcW w:w="1579" w:type="dxa"/>
            <w:noWrap/>
            <w:hideMark/>
          </w:tcPr>
          <w:p w14:paraId="438AC642" w14:textId="77777777" w:rsidR="00516CF1" w:rsidRPr="001B3DA7" w:rsidRDefault="00516CF1" w:rsidP="00516CF1">
            <w:pPr>
              <w:autoSpaceDN/>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left</w:t>
            </w:r>
          </w:p>
        </w:tc>
        <w:tc>
          <w:tcPr>
            <w:tcW w:w="1137" w:type="dxa"/>
            <w:noWrap/>
            <w:hideMark/>
          </w:tcPr>
          <w:p w14:paraId="3DE4ABD1"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20</w:t>
            </w:r>
          </w:p>
        </w:tc>
        <w:tc>
          <w:tcPr>
            <w:tcW w:w="1444" w:type="dxa"/>
            <w:noWrap/>
            <w:hideMark/>
          </w:tcPr>
          <w:p w14:paraId="08A0429A"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2</w:t>
            </w:r>
          </w:p>
        </w:tc>
        <w:tc>
          <w:tcPr>
            <w:tcW w:w="1002" w:type="dxa"/>
            <w:noWrap/>
            <w:hideMark/>
          </w:tcPr>
          <w:p w14:paraId="0727C0FA"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2</w:t>
            </w:r>
          </w:p>
        </w:tc>
        <w:tc>
          <w:tcPr>
            <w:tcW w:w="1175" w:type="dxa"/>
            <w:noWrap/>
            <w:hideMark/>
          </w:tcPr>
          <w:p w14:paraId="1B22DEAF"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0.066126</w:t>
            </w:r>
          </w:p>
        </w:tc>
      </w:tr>
      <w:tr w:rsidR="00516CF1" w:rsidRPr="001B3DA7" w14:paraId="637DF2ED" w14:textId="77777777" w:rsidTr="00714A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03" w:type="dxa"/>
            <w:vMerge/>
            <w:hideMark/>
          </w:tcPr>
          <w:p w14:paraId="714A817D" w14:textId="77777777" w:rsidR="00516CF1" w:rsidRPr="001B3DA7" w:rsidRDefault="00516CF1" w:rsidP="00516CF1">
            <w:pPr>
              <w:autoSpaceDN/>
              <w:textAlignment w:val="auto"/>
              <w:rPr>
                <w:rFonts w:ascii="Calibri" w:hAnsi="Calibri" w:cs="Calibri"/>
                <w:color w:val="000000"/>
                <w:lang w:eastAsia="en-GB"/>
              </w:rPr>
            </w:pPr>
          </w:p>
        </w:tc>
        <w:tc>
          <w:tcPr>
            <w:tcW w:w="1579" w:type="dxa"/>
            <w:noWrap/>
            <w:hideMark/>
          </w:tcPr>
          <w:p w14:paraId="52569FA8"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137" w:type="dxa"/>
            <w:noWrap/>
            <w:hideMark/>
          </w:tcPr>
          <w:p w14:paraId="6037C4A0"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444" w:type="dxa"/>
            <w:noWrap/>
            <w:hideMark/>
          </w:tcPr>
          <w:p w14:paraId="567F0ABC"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002" w:type="dxa"/>
            <w:noWrap/>
            <w:hideMark/>
          </w:tcPr>
          <w:p w14:paraId="62CBBB9E"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175" w:type="dxa"/>
            <w:noWrap/>
            <w:hideMark/>
          </w:tcPr>
          <w:p w14:paraId="3CE976C3"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r>
      <w:tr w:rsidR="00516CF1" w:rsidRPr="001B3DA7" w14:paraId="6801B8BD" w14:textId="77777777" w:rsidTr="00714A5E">
        <w:trPr>
          <w:trHeight w:val="300"/>
        </w:trPr>
        <w:tc>
          <w:tcPr>
            <w:cnfStyle w:val="001000000000" w:firstRow="0" w:lastRow="0" w:firstColumn="1" w:lastColumn="0" w:oddVBand="0" w:evenVBand="0" w:oddHBand="0" w:evenHBand="0" w:firstRowFirstColumn="0" w:firstRowLastColumn="0" w:lastRowFirstColumn="0" w:lastRowLastColumn="0"/>
            <w:tcW w:w="3003" w:type="dxa"/>
            <w:vMerge/>
            <w:hideMark/>
          </w:tcPr>
          <w:p w14:paraId="71DD5100" w14:textId="77777777" w:rsidR="00516CF1" w:rsidRPr="001B3DA7" w:rsidRDefault="00516CF1" w:rsidP="00516CF1">
            <w:pPr>
              <w:autoSpaceDN/>
              <w:textAlignment w:val="auto"/>
              <w:rPr>
                <w:rFonts w:ascii="Calibri" w:hAnsi="Calibri" w:cs="Calibri"/>
                <w:color w:val="000000"/>
                <w:lang w:eastAsia="en-GB"/>
              </w:rPr>
            </w:pPr>
          </w:p>
        </w:tc>
        <w:tc>
          <w:tcPr>
            <w:tcW w:w="1579" w:type="dxa"/>
            <w:noWrap/>
            <w:hideMark/>
          </w:tcPr>
          <w:p w14:paraId="52796436" w14:textId="77777777" w:rsidR="00516CF1" w:rsidRPr="001B3DA7" w:rsidRDefault="00516CF1" w:rsidP="00516CF1">
            <w:pPr>
              <w:autoSpaceDN/>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Up</w:t>
            </w:r>
          </w:p>
        </w:tc>
        <w:tc>
          <w:tcPr>
            <w:tcW w:w="1137" w:type="dxa"/>
            <w:noWrap/>
            <w:hideMark/>
          </w:tcPr>
          <w:p w14:paraId="16064529"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15</w:t>
            </w:r>
          </w:p>
        </w:tc>
        <w:tc>
          <w:tcPr>
            <w:tcW w:w="1444" w:type="dxa"/>
            <w:noWrap/>
            <w:hideMark/>
          </w:tcPr>
          <w:p w14:paraId="0997EBB2"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0</w:t>
            </w:r>
          </w:p>
        </w:tc>
        <w:tc>
          <w:tcPr>
            <w:tcW w:w="1002" w:type="dxa"/>
            <w:noWrap/>
            <w:hideMark/>
          </w:tcPr>
          <w:p w14:paraId="2439CF2D"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766</w:t>
            </w:r>
          </w:p>
        </w:tc>
        <w:tc>
          <w:tcPr>
            <w:tcW w:w="1175" w:type="dxa"/>
            <w:noWrap/>
            <w:hideMark/>
          </w:tcPr>
          <w:p w14:paraId="58CDBE13"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50.02257</w:t>
            </w:r>
          </w:p>
        </w:tc>
      </w:tr>
      <w:tr w:rsidR="00516CF1" w:rsidRPr="001B3DA7" w14:paraId="37170DFF" w14:textId="77777777" w:rsidTr="00714A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03" w:type="dxa"/>
            <w:vMerge/>
            <w:hideMark/>
          </w:tcPr>
          <w:p w14:paraId="251922B2" w14:textId="77777777" w:rsidR="00516CF1" w:rsidRPr="001B3DA7" w:rsidRDefault="00516CF1" w:rsidP="00516CF1">
            <w:pPr>
              <w:autoSpaceDN/>
              <w:textAlignment w:val="auto"/>
              <w:rPr>
                <w:rFonts w:ascii="Calibri" w:hAnsi="Calibri" w:cs="Calibri"/>
                <w:color w:val="000000"/>
                <w:lang w:eastAsia="en-GB"/>
              </w:rPr>
            </w:pPr>
          </w:p>
        </w:tc>
        <w:tc>
          <w:tcPr>
            <w:tcW w:w="1579" w:type="dxa"/>
            <w:noWrap/>
            <w:hideMark/>
          </w:tcPr>
          <w:p w14:paraId="5054E00E"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137" w:type="dxa"/>
            <w:noWrap/>
            <w:hideMark/>
          </w:tcPr>
          <w:p w14:paraId="6324474F"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444" w:type="dxa"/>
            <w:noWrap/>
            <w:hideMark/>
          </w:tcPr>
          <w:p w14:paraId="01D093D2"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002" w:type="dxa"/>
            <w:noWrap/>
            <w:hideMark/>
          </w:tcPr>
          <w:p w14:paraId="39C384E7"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175" w:type="dxa"/>
            <w:noWrap/>
            <w:hideMark/>
          </w:tcPr>
          <w:p w14:paraId="1CCE72CE"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r>
      <w:tr w:rsidR="00516CF1" w:rsidRPr="001B3DA7" w14:paraId="2122F9D3" w14:textId="77777777" w:rsidTr="00714A5E">
        <w:trPr>
          <w:trHeight w:val="315"/>
        </w:trPr>
        <w:tc>
          <w:tcPr>
            <w:cnfStyle w:val="001000000000" w:firstRow="0" w:lastRow="0" w:firstColumn="1" w:lastColumn="0" w:oddVBand="0" w:evenVBand="0" w:oddHBand="0" w:evenHBand="0" w:firstRowFirstColumn="0" w:firstRowLastColumn="0" w:lastRowFirstColumn="0" w:lastRowLastColumn="0"/>
            <w:tcW w:w="3003" w:type="dxa"/>
            <w:vMerge/>
            <w:hideMark/>
          </w:tcPr>
          <w:p w14:paraId="0A80BC38" w14:textId="77777777" w:rsidR="00516CF1" w:rsidRPr="001B3DA7" w:rsidRDefault="00516CF1" w:rsidP="00516CF1">
            <w:pPr>
              <w:autoSpaceDN/>
              <w:textAlignment w:val="auto"/>
              <w:rPr>
                <w:rFonts w:ascii="Calibri" w:hAnsi="Calibri" w:cs="Calibri"/>
                <w:color w:val="000000"/>
                <w:lang w:eastAsia="en-GB"/>
              </w:rPr>
            </w:pPr>
          </w:p>
        </w:tc>
        <w:tc>
          <w:tcPr>
            <w:tcW w:w="1579" w:type="dxa"/>
            <w:noWrap/>
            <w:hideMark/>
          </w:tcPr>
          <w:p w14:paraId="07C155E3" w14:textId="77777777" w:rsidR="00516CF1" w:rsidRPr="001B3DA7" w:rsidRDefault="00516CF1" w:rsidP="00516CF1">
            <w:pPr>
              <w:autoSpaceDN/>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right</w:t>
            </w:r>
          </w:p>
        </w:tc>
        <w:tc>
          <w:tcPr>
            <w:tcW w:w="1137" w:type="dxa"/>
            <w:noWrap/>
            <w:hideMark/>
          </w:tcPr>
          <w:p w14:paraId="1F089905"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12</w:t>
            </w:r>
          </w:p>
        </w:tc>
        <w:tc>
          <w:tcPr>
            <w:tcW w:w="1444" w:type="dxa"/>
            <w:noWrap/>
            <w:hideMark/>
          </w:tcPr>
          <w:p w14:paraId="27E30718"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0</w:t>
            </w:r>
          </w:p>
        </w:tc>
        <w:tc>
          <w:tcPr>
            <w:tcW w:w="1002" w:type="dxa"/>
            <w:noWrap/>
            <w:hideMark/>
          </w:tcPr>
          <w:p w14:paraId="4B93F8FD"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509</w:t>
            </w:r>
          </w:p>
        </w:tc>
        <w:tc>
          <w:tcPr>
            <w:tcW w:w="1175" w:type="dxa"/>
            <w:noWrap/>
            <w:hideMark/>
          </w:tcPr>
          <w:p w14:paraId="06C3D084"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50.03016</w:t>
            </w:r>
          </w:p>
        </w:tc>
      </w:tr>
      <w:tr w:rsidR="00516CF1" w:rsidRPr="001B3DA7" w14:paraId="4FF35280" w14:textId="77777777" w:rsidTr="00714A5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03" w:type="dxa"/>
            <w:noWrap/>
            <w:hideMark/>
          </w:tcPr>
          <w:p w14:paraId="55D6CB06" w14:textId="77777777" w:rsidR="00516CF1" w:rsidRPr="001B3DA7" w:rsidRDefault="00516CF1" w:rsidP="00516CF1">
            <w:pPr>
              <w:autoSpaceDN/>
              <w:textAlignment w:val="auto"/>
              <w:rPr>
                <w:rFonts w:ascii="Calibri" w:hAnsi="Calibri" w:cs="Calibri"/>
                <w:color w:val="000000"/>
                <w:lang w:eastAsia="en-GB"/>
              </w:rPr>
            </w:pPr>
            <w:r w:rsidRPr="001B3DA7">
              <w:rPr>
                <w:rFonts w:ascii="Calibri" w:hAnsi="Calibri" w:cs="Calibri"/>
                <w:color w:val="000000"/>
                <w:lang w:eastAsia="en-GB"/>
              </w:rPr>
              <w:t> </w:t>
            </w:r>
          </w:p>
        </w:tc>
        <w:tc>
          <w:tcPr>
            <w:tcW w:w="1579" w:type="dxa"/>
            <w:noWrap/>
            <w:hideMark/>
          </w:tcPr>
          <w:p w14:paraId="2C3787F0"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137" w:type="dxa"/>
            <w:noWrap/>
            <w:hideMark/>
          </w:tcPr>
          <w:p w14:paraId="6966C519"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444" w:type="dxa"/>
            <w:noWrap/>
            <w:hideMark/>
          </w:tcPr>
          <w:p w14:paraId="26A431CA"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002" w:type="dxa"/>
            <w:noWrap/>
            <w:hideMark/>
          </w:tcPr>
          <w:p w14:paraId="0416E6D5"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175" w:type="dxa"/>
            <w:noWrap/>
            <w:hideMark/>
          </w:tcPr>
          <w:p w14:paraId="7DA221B0"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r>
      <w:tr w:rsidR="00516CF1" w:rsidRPr="001B3DA7" w14:paraId="3107C26F" w14:textId="77777777" w:rsidTr="00714A5E">
        <w:trPr>
          <w:trHeight w:val="300"/>
        </w:trPr>
        <w:tc>
          <w:tcPr>
            <w:cnfStyle w:val="001000000000" w:firstRow="0" w:lastRow="0" w:firstColumn="1" w:lastColumn="0" w:oddVBand="0" w:evenVBand="0" w:oddHBand="0" w:evenHBand="0" w:firstRowFirstColumn="0" w:firstRowLastColumn="0" w:lastRowFirstColumn="0" w:lastRowLastColumn="0"/>
            <w:tcW w:w="3003" w:type="dxa"/>
            <w:vMerge w:val="restart"/>
            <w:noWrap/>
            <w:hideMark/>
          </w:tcPr>
          <w:p w14:paraId="44B0D230" w14:textId="77777777" w:rsidR="00516CF1" w:rsidRPr="001B3DA7" w:rsidRDefault="00516CF1" w:rsidP="00516CF1">
            <w:pPr>
              <w:autoSpaceDN/>
              <w:jc w:val="center"/>
              <w:textAlignment w:val="auto"/>
              <w:rPr>
                <w:rFonts w:ascii="Calibri" w:hAnsi="Calibri" w:cs="Calibri"/>
                <w:color w:val="000000"/>
                <w:lang w:eastAsia="en-GB"/>
              </w:rPr>
            </w:pPr>
            <w:r w:rsidRPr="001B3DA7">
              <w:rPr>
                <w:rFonts w:ascii="Calibri" w:hAnsi="Calibri" w:cs="Calibri"/>
                <w:color w:val="000000"/>
                <w:lang w:eastAsia="en-GB"/>
              </w:rPr>
              <w:t>VR-ComplexEnvironmnet-SVM</w:t>
            </w:r>
          </w:p>
        </w:tc>
        <w:tc>
          <w:tcPr>
            <w:tcW w:w="1579" w:type="dxa"/>
            <w:noWrap/>
            <w:hideMark/>
          </w:tcPr>
          <w:p w14:paraId="4E7C6589" w14:textId="77777777" w:rsidR="00516CF1" w:rsidRPr="001B3DA7" w:rsidRDefault="00516CF1" w:rsidP="00516CF1">
            <w:pPr>
              <w:autoSpaceDN/>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left</w:t>
            </w:r>
          </w:p>
        </w:tc>
        <w:tc>
          <w:tcPr>
            <w:tcW w:w="1137" w:type="dxa"/>
            <w:noWrap/>
            <w:hideMark/>
          </w:tcPr>
          <w:p w14:paraId="15501A67"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20</w:t>
            </w:r>
          </w:p>
        </w:tc>
        <w:tc>
          <w:tcPr>
            <w:tcW w:w="1444" w:type="dxa"/>
            <w:noWrap/>
            <w:hideMark/>
          </w:tcPr>
          <w:p w14:paraId="3D11AEE5"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2</w:t>
            </w:r>
          </w:p>
        </w:tc>
        <w:tc>
          <w:tcPr>
            <w:tcW w:w="1002" w:type="dxa"/>
            <w:noWrap/>
            <w:hideMark/>
          </w:tcPr>
          <w:p w14:paraId="6A6F59FC"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2</w:t>
            </w:r>
          </w:p>
        </w:tc>
        <w:tc>
          <w:tcPr>
            <w:tcW w:w="1175" w:type="dxa"/>
            <w:noWrap/>
            <w:hideMark/>
          </w:tcPr>
          <w:p w14:paraId="4CDC0DBC"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1.846429</w:t>
            </w:r>
          </w:p>
        </w:tc>
      </w:tr>
      <w:tr w:rsidR="00516CF1" w:rsidRPr="001B3DA7" w14:paraId="56C060E4" w14:textId="77777777" w:rsidTr="00714A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03" w:type="dxa"/>
            <w:vMerge/>
            <w:hideMark/>
          </w:tcPr>
          <w:p w14:paraId="11BAEDB3" w14:textId="77777777" w:rsidR="00516CF1" w:rsidRPr="001B3DA7" w:rsidRDefault="00516CF1" w:rsidP="00516CF1">
            <w:pPr>
              <w:autoSpaceDN/>
              <w:textAlignment w:val="auto"/>
              <w:rPr>
                <w:rFonts w:ascii="Calibri" w:hAnsi="Calibri" w:cs="Calibri"/>
                <w:color w:val="000000"/>
                <w:lang w:eastAsia="en-GB"/>
              </w:rPr>
            </w:pPr>
          </w:p>
        </w:tc>
        <w:tc>
          <w:tcPr>
            <w:tcW w:w="1579" w:type="dxa"/>
            <w:noWrap/>
            <w:hideMark/>
          </w:tcPr>
          <w:p w14:paraId="4B3DA98B"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137" w:type="dxa"/>
            <w:noWrap/>
            <w:hideMark/>
          </w:tcPr>
          <w:p w14:paraId="179E1835"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444" w:type="dxa"/>
            <w:noWrap/>
            <w:hideMark/>
          </w:tcPr>
          <w:p w14:paraId="27137382"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002" w:type="dxa"/>
            <w:noWrap/>
            <w:hideMark/>
          </w:tcPr>
          <w:p w14:paraId="30431C4B"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175" w:type="dxa"/>
            <w:noWrap/>
            <w:hideMark/>
          </w:tcPr>
          <w:p w14:paraId="19A12976"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r>
      <w:tr w:rsidR="00516CF1" w:rsidRPr="001B3DA7" w14:paraId="0D9E6647" w14:textId="77777777" w:rsidTr="00714A5E">
        <w:trPr>
          <w:trHeight w:val="300"/>
        </w:trPr>
        <w:tc>
          <w:tcPr>
            <w:cnfStyle w:val="001000000000" w:firstRow="0" w:lastRow="0" w:firstColumn="1" w:lastColumn="0" w:oddVBand="0" w:evenVBand="0" w:oddHBand="0" w:evenHBand="0" w:firstRowFirstColumn="0" w:firstRowLastColumn="0" w:lastRowFirstColumn="0" w:lastRowLastColumn="0"/>
            <w:tcW w:w="3003" w:type="dxa"/>
            <w:vMerge/>
            <w:hideMark/>
          </w:tcPr>
          <w:p w14:paraId="2D52008B" w14:textId="77777777" w:rsidR="00516CF1" w:rsidRPr="001B3DA7" w:rsidRDefault="00516CF1" w:rsidP="00516CF1">
            <w:pPr>
              <w:autoSpaceDN/>
              <w:textAlignment w:val="auto"/>
              <w:rPr>
                <w:rFonts w:ascii="Calibri" w:hAnsi="Calibri" w:cs="Calibri"/>
                <w:color w:val="000000"/>
                <w:lang w:eastAsia="en-GB"/>
              </w:rPr>
            </w:pPr>
          </w:p>
        </w:tc>
        <w:tc>
          <w:tcPr>
            <w:tcW w:w="1579" w:type="dxa"/>
            <w:noWrap/>
            <w:hideMark/>
          </w:tcPr>
          <w:p w14:paraId="3DEB95AF" w14:textId="77777777" w:rsidR="00516CF1" w:rsidRPr="001B3DA7" w:rsidRDefault="00516CF1" w:rsidP="00516CF1">
            <w:pPr>
              <w:autoSpaceDN/>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Up</w:t>
            </w:r>
          </w:p>
        </w:tc>
        <w:tc>
          <w:tcPr>
            <w:tcW w:w="1137" w:type="dxa"/>
            <w:noWrap/>
            <w:hideMark/>
          </w:tcPr>
          <w:p w14:paraId="11DA3577"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15</w:t>
            </w:r>
          </w:p>
        </w:tc>
        <w:tc>
          <w:tcPr>
            <w:tcW w:w="1444" w:type="dxa"/>
            <w:noWrap/>
            <w:hideMark/>
          </w:tcPr>
          <w:p w14:paraId="7B41D65E"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2</w:t>
            </w:r>
          </w:p>
        </w:tc>
        <w:tc>
          <w:tcPr>
            <w:tcW w:w="1002" w:type="dxa"/>
            <w:noWrap/>
            <w:hideMark/>
          </w:tcPr>
          <w:p w14:paraId="27C9C092"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186</w:t>
            </w:r>
          </w:p>
        </w:tc>
        <w:tc>
          <w:tcPr>
            <w:tcW w:w="1175" w:type="dxa"/>
            <w:noWrap/>
            <w:hideMark/>
          </w:tcPr>
          <w:p w14:paraId="01ED7497"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11.40164</w:t>
            </w:r>
          </w:p>
        </w:tc>
      </w:tr>
      <w:tr w:rsidR="00516CF1" w:rsidRPr="001B3DA7" w14:paraId="3DB92314" w14:textId="77777777" w:rsidTr="00714A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03" w:type="dxa"/>
            <w:vMerge/>
            <w:hideMark/>
          </w:tcPr>
          <w:p w14:paraId="10C665B9" w14:textId="77777777" w:rsidR="00516CF1" w:rsidRPr="001B3DA7" w:rsidRDefault="00516CF1" w:rsidP="00516CF1">
            <w:pPr>
              <w:autoSpaceDN/>
              <w:textAlignment w:val="auto"/>
              <w:rPr>
                <w:rFonts w:ascii="Calibri" w:hAnsi="Calibri" w:cs="Calibri"/>
                <w:color w:val="000000"/>
                <w:lang w:eastAsia="en-GB"/>
              </w:rPr>
            </w:pPr>
          </w:p>
        </w:tc>
        <w:tc>
          <w:tcPr>
            <w:tcW w:w="1579" w:type="dxa"/>
            <w:noWrap/>
            <w:hideMark/>
          </w:tcPr>
          <w:p w14:paraId="26392FF8"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137" w:type="dxa"/>
            <w:noWrap/>
            <w:hideMark/>
          </w:tcPr>
          <w:p w14:paraId="7AF1F4B0"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444" w:type="dxa"/>
            <w:noWrap/>
            <w:hideMark/>
          </w:tcPr>
          <w:p w14:paraId="2F44FB99"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002" w:type="dxa"/>
            <w:noWrap/>
            <w:hideMark/>
          </w:tcPr>
          <w:p w14:paraId="0474F992"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175" w:type="dxa"/>
            <w:noWrap/>
            <w:hideMark/>
          </w:tcPr>
          <w:p w14:paraId="1697197A"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r>
      <w:tr w:rsidR="00516CF1" w:rsidRPr="001B3DA7" w14:paraId="552334C6" w14:textId="77777777" w:rsidTr="00714A5E">
        <w:trPr>
          <w:trHeight w:val="315"/>
        </w:trPr>
        <w:tc>
          <w:tcPr>
            <w:cnfStyle w:val="001000000000" w:firstRow="0" w:lastRow="0" w:firstColumn="1" w:lastColumn="0" w:oddVBand="0" w:evenVBand="0" w:oddHBand="0" w:evenHBand="0" w:firstRowFirstColumn="0" w:firstRowLastColumn="0" w:lastRowFirstColumn="0" w:lastRowLastColumn="0"/>
            <w:tcW w:w="3003" w:type="dxa"/>
            <w:vMerge/>
            <w:hideMark/>
          </w:tcPr>
          <w:p w14:paraId="0283943B" w14:textId="77777777" w:rsidR="00516CF1" w:rsidRPr="001B3DA7" w:rsidRDefault="00516CF1" w:rsidP="00516CF1">
            <w:pPr>
              <w:autoSpaceDN/>
              <w:textAlignment w:val="auto"/>
              <w:rPr>
                <w:rFonts w:ascii="Calibri" w:hAnsi="Calibri" w:cs="Calibri"/>
                <w:color w:val="000000"/>
                <w:lang w:eastAsia="en-GB"/>
              </w:rPr>
            </w:pPr>
          </w:p>
        </w:tc>
        <w:tc>
          <w:tcPr>
            <w:tcW w:w="1579" w:type="dxa"/>
            <w:noWrap/>
            <w:hideMark/>
          </w:tcPr>
          <w:p w14:paraId="0CDA465F" w14:textId="77777777" w:rsidR="00516CF1" w:rsidRPr="001B3DA7" w:rsidRDefault="00516CF1" w:rsidP="00516CF1">
            <w:pPr>
              <w:autoSpaceDN/>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right</w:t>
            </w:r>
          </w:p>
        </w:tc>
        <w:tc>
          <w:tcPr>
            <w:tcW w:w="1137" w:type="dxa"/>
            <w:noWrap/>
            <w:hideMark/>
          </w:tcPr>
          <w:p w14:paraId="2CCA6110"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12</w:t>
            </w:r>
          </w:p>
        </w:tc>
        <w:tc>
          <w:tcPr>
            <w:tcW w:w="1444" w:type="dxa"/>
            <w:noWrap/>
            <w:hideMark/>
          </w:tcPr>
          <w:p w14:paraId="6AFA7645"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0</w:t>
            </w:r>
          </w:p>
        </w:tc>
        <w:tc>
          <w:tcPr>
            <w:tcW w:w="1002" w:type="dxa"/>
            <w:noWrap/>
            <w:hideMark/>
          </w:tcPr>
          <w:p w14:paraId="2598335C"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1108</w:t>
            </w:r>
          </w:p>
        </w:tc>
        <w:tc>
          <w:tcPr>
            <w:tcW w:w="1175" w:type="dxa"/>
            <w:noWrap/>
            <w:hideMark/>
          </w:tcPr>
          <w:p w14:paraId="5AF71D12"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50.03331</w:t>
            </w:r>
          </w:p>
        </w:tc>
      </w:tr>
      <w:tr w:rsidR="00516CF1" w:rsidRPr="001B3DA7" w14:paraId="2F249E3D" w14:textId="77777777" w:rsidTr="00714A5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03" w:type="dxa"/>
            <w:noWrap/>
            <w:hideMark/>
          </w:tcPr>
          <w:p w14:paraId="42AC65B9" w14:textId="77777777" w:rsidR="00516CF1" w:rsidRPr="001B3DA7" w:rsidRDefault="00516CF1" w:rsidP="00516CF1">
            <w:pPr>
              <w:autoSpaceDN/>
              <w:textAlignment w:val="auto"/>
              <w:rPr>
                <w:rFonts w:ascii="Calibri" w:hAnsi="Calibri" w:cs="Calibri"/>
                <w:color w:val="000000"/>
                <w:lang w:eastAsia="en-GB"/>
              </w:rPr>
            </w:pPr>
            <w:r w:rsidRPr="001B3DA7">
              <w:rPr>
                <w:rFonts w:ascii="Calibri" w:hAnsi="Calibri" w:cs="Calibri"/>
                <w:color w:val="000000"/>
                <w:lang w:eastAsia="en-GB"/>
              </w:rPr>
              <w:t> </w:t>
            </w:r>
          </w:p>
        </w:tc>
        <w:tc>
          <w:tcPr>
            <w:tcW w:w="1579" w:type="dxa"/>
            <w:noWrap/>
            <w:hideMark/>
          </w:tcPr>
          <w:p w14:paraId="6AC74338"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137" w:type="dxa"/>
            <w:noWrap/>
            <w:hideMark/>
          </w:tcPr>
          <w:p w14:paraId="796AB373"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444" w:type="dxa"/>
            <w:noWrap/>
            <w:hideMark/>
          </w:tcPr>
          <w:p w14:paraId="0D734994"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002" w:type="dxa"/>
            <w:noWrap/>
            <w:hideMark/>
          </w:tcPr>
          <w:p w14:paraId="1ADA5D8D"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175" w:type="dxa"/>
            <w:noWrap/>
            <w:hideMark/>
          </w:tcPr>
          <w:p w14:paraId="4643B932"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r>
      <w:tr w:rsidR="00516CF1" w:rsidRPr="001B3DA7" w14:paraId="190869E1" w14:textId="77777777" w:rsidTr="00714A5E">
        <w:trPr>
          <w:trHeight w:val="300"/>
        </w:trPr>
        <w:tc>
          <w:tcPr>
            <w:cnfStyle w:val="001000000000" w:firstRow="0" w:lastRow="0" w:firstColumn="1" w:lastColumn="0" w:oddVBand="0" w:evenVBand="0" w:oddHBand="0" w:evenHBand="0" w:firstRowFirstColumn="0" w:firstRowLastColumn="0" w:lastRowFirstColumn="0" w:lastRowLastColumn="0"/>
            <w:tcW w:w="3003" w:type="dxa"/>
            <w:vMerge w:val="restart"/>
            <w:noWrap/>
            <w:hideMark/>
          </w:tcPr>
          <w:p w14:paraId="2AD7534B" w14:textId="77777777" w:rsidR="00516CF1" w:rsidRPr="001B3DA7" w:rsidRDefault="00516CF1" w:rsidP="00516CF1">
            <w:pPr>
              <w:autoSpaceDN/>
              <w:jc w:val="center"/>
              <w:textAlignment w:val="auto"/>
              <w:rPr>
                <w:rFonts w:ascii="Calibri" w:hAnsi="Calibri" w:cs="Calibri"/>
                <w:color w:val="000000"/>
                <w:lang w:eastAsia="en-GB"/>
              </w:rPr>
            </w:pPr>
            <w:r w:rsidRPr="001B3DA7">
              <w:rPr>
                <w:rFonts w:ascii="Calibri" w:hAnsi="Calibri" w:cs="Calibri"/>
                <w:color w:val="000000"/>
                <w:lang w:eastAsia="en-GB"/>
              </w:rPr>
              <w:t>VR-SimpleEnvironmnet-LDA</w:t>
            </w:r>
          </w:p>
        </w:tc>
        <w:tc>
          <w:tcPr>
            <w:tcW w:w="1579" w:type="dxa"/>
            <w:noWrap/>
            <w:hideMark/>
          </w:tcPr>
          <w:p w14:paraId="21A32284" w14:textId="77777777" w:rsidR="00516CF1" w:rsidRPr="001B3DA7" w:rsidRDefault="00516CF1" w:rsidP="00516CF1">
            <w:pPr>
              <w:autoSpaceDN/>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left</w:t>
            </w:r>
          </w:p>
        </w:tc>
        <w:tc>
          <w:tcPr>
            <w:tcW w:w="1137" w:type="dxa"/>
            <w:noWrap/>
            <w:hideMark/>
          </w:tcPr>
          <w:p w14:paraId="0A6FD342"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20</w:t>
            </w:r>
          </w:p>
        </w:tc>
        <w:tc>
          <w:tcPr>
            <w:tcW w:w="1444" w:type="dxa"/>
            <w:noWrap/>
            <w:hideMark/>
          </w:tcPr>
          <w:p w14:paraId="7F085261"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2</w:t>
            </w:r>
          </w:p>
        </w:tc>
        <w:tc>
          <w:tcPr>
            <w:tcW w:w="1002" w:type="dxa"/>
            <w:noWrap/>
            <w:hideMark/>
          </w:tcPr>
          <w:p w14:paraId="7D4D5769"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59</w:t>
            </w:r>
          </w:p>
        </w:tc>
        <w:tc>
          <w:tcPr>
            <w:tcW w:w="1175" w:type="dxa"/>
            <w:noWrap/>
            <w:hideMark/>
          </w:tcPr>
          <w:p w14:paraId="1B1F40DF"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8.950642</w:t>
            </w:r>
          </w:p>
        </w:tc>
      </w:tr>
      <w:tr w:rsidR="00516CF1" w:rsidRPr="001B3DA7" w14:paraId="58380457" w14:textId="77777777" w:rsidTr="00714A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03" w:type="dxa"/>
            <w:vMerge/>
            <w:hideMark/>
          </w:tcPr>
          <w:p w14:paraId="72D29F6C" w14:textId="77777777" w:rsidR="00516CF1" w:rsidRPr="001B3DA7" w:rsidRDefault="00516CF1" w:rsidP="00516CF1">
            <w:pPr>
              <w:autoSpaceDN/>
              <w:textAlignment w:val="auto"/>
              <w:rPr>
                <w:rFonts w:ascii="Calibri" w:hAnsi="Calibri" w:cs="Calibri"/>
                <w:color w:val="000000"/>
                <w:lang w:eastAsia="en-GB"/>
              </w:rPr>
            </w:pPr>
          </w:p>
        </w:tc>
        <w:tc>
          <w:tcPr>
            <w:tcW w:w="1579" w:type="dxa"/>
            <w:noWrap/>
            <w:hideMark/>
          </w:tcPr>
          <w:p w14:paraId="153AE567"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137" w:type="dxa"/>
            <w:noWrap/>
            <w:hideMark/>
          </w:tcPr>
          <w:p w14:paraId="0F7F5AF1"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444" w:type="dxa"/>
            <w:noWrap/>
            <w:hideMark/>
          </w:tcPr>
          <w:p w14:paraId="23D07DB5"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002" w:type="dxa"/>
            <w:noWrap/>
            <w:hideMark/>
          </w:tcPr>
          <w:p w14:paraId="10735E66"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175" w:type="dxa"/>
            <w:noWrap/>
            <w:hideMark/>
          </w:tcPr>
          <w:p w14:paraId="34F93A22"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r>
      <w:tr w:rsidR="00516CF1" w:rsidRPr="001B3DA7" w14:paraId="6E16B595" w14:textId="77777777" w:rsidTr="00714A5E">
        <w:trPr>
          <w:trHeight w:val="300"/>
        </w:trPr>
        <w:tc>
          <w:tcPr>
            <w:cnfStyle w:val="001000000000" w:firstRow="0" w:lastRow="0" w:firstColumn="1" w:lastColumn="0" w:oddVBand="0" w:evenVBand="0" w:oddHBand="0" w:evenHBand="0" w:firstRowFirstColumn="0" w:firstRowLastColumn="0" w:lastRowFirstColumn="0" w:lastRowLastColumn="0"/>
            <w:tcW w:w="3003" w:type="dxa"/>
            <w:vMerge/>
            <w:hideMark/>
          </w:tcPr>
          <w:p w14:paraId="780B5D36" w14:textId="77777777" w:rsidR="00516CF1" w:rsidRPr="001B3DA7" w:rsidRDefault="00516CF1" w:rsidP="00516CF1">
            <w:pPr>
              <w:autoSpaceDN/>
              <w:textAlignment w:val="auto"/>
              <w:rPr>
                <w:rFonts w:ascii="Calibri" w:hAnsi="Calibri" w:cs="Calibri"/>
                <w:color w:val="000000"/>
                <w:lang w:eastAsia="en-GB"/>
              </w:rPr>
            </w:pPr>
          </w:p>
        </w:tc>
        <w:tc>
          <w:tcPr>
            <w:tcW w:w="1579" w:type="dxa"/>
            <w:noWrap/>
            <w:hideMark/>
          </w:tcPr>
          <w:p w14:paraId="6703D820" w14:textId="77777777" w:rsidR="00516CF1" w:rsidRPr="001B3DA7" w:rsidRDefault="00516CF1" w:rsidP="00516CF1">
            <w:pPr>
              <w:autoSpaceDN/>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Up</w:t>
            </w:r>
          </w:p>
        </w:tc>
        <w:tc>
          <w:tcPr>
            <w:tcW w:w="1137" w:type="dxa"/>
            <w:noWrap/>
            <w:hideMark/>
          </w:tcPr>
          <w:p w14:paraId="1987390A"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15</w:t>
            </w:r>
          </w:p>
        </w:tc>
        <w:tc>
          <w:tcPr>
            <w:tcW w:w="1444" w:type="dxa"/>
            <w:noWrap/>
            <w:hideMark/>
          </w:tcPr>
          <w:p w14:paraId="73A4004F"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2</w:t>
            </w:r>
          </w:p>
        </w:tc>
        <w:tc>
          <w:tcPr>
            <w:tcW w:w="1002" w:type="dxa"/>
            <w:noWrap/>
            <w:hideMark/>
          </w:tcPr>
          <w:p w14:paraId="75ACC212"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536</w:t>
            </w:r>
          </w:p>
        </w:tc>
        <w:tc>
          <w:tcPr>
            <w:tcW w:w="1175" w:type="dxa"/>
            <w:noWrap/>
            <w:hideMark/>
          </w:tcPr>
          <w:p w14:paraId="7F9E119D"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21.62804</w:t>
            </w:r>
          </w:p>
        </w:tc>
      </w:tr>
      <w:tr w:rsidR="00516CF1" w:rsidRPr="001B3DA7" w14:paraId="5B6E1CA9" w14:textId="77777777" w:rsidTr="00714A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03" w:type="dxa"/>
            <w:vMerge/>
            <w:hideMark/>
          </w:tcPr>
          <w:p w14:paraId="78411793" w14:textId="77777777" w:rsidR="00516CF1" w:rsidRPr="001B3DA7" w:rsidRDefault="00516CF1" w:rsidP="00516CF1">
            <w:pPr>
              <w:autoSpaceDN/>
              <w:textAlignment w:val="auto"/>
              <w:rPr>
                <w:rFonts w:ascii="Calibri" w:hAnsi="Calibri" w:cs="Calibri"/>
                <w:color w:val="000000"/>
                <w:lang w:eastAsia="en-GB"/>
              </w:rPr>
            </w:pPr>
          </w:p>
        </w:tc>
        <w:tc>
          <w:tcPr>
            <w:tcW w:w="1579" w:type="dxa"/>
            <w:noWrap/>
            <w:hideMark/>
          </w:tcPr>
          <w:p w14:paraId="74326BBE"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137" w:type="dxa"/>
            <w:noWrap/>
            <w:hideMark/>
          </w:tcPr>
          <w:p w14:paraId="4D5C5647"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444" w:type="dxa"/>
            <w:noWrap/>
            <w:hideMark/>
          </w:tcPr>
          <w:p w14:paraId="6A66BE2D"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002" w:type="dxa"/>
            <w:noWrap/>
            <w:hideMark/>
          </w:tcPr>
          <w:p w14:paraId="029AC321"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175" w:type="dxa"/>
            <w:noWrap/>
            <w:hideMark/>
          </w:tcPr>
          <w:p w14:paraId="063C895B"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r>
      <w:tr w:rsidR="00516CF1" w:rsidRPr="001B3DA7" w14:paraId="3F3C56CD" w14:textId="77777777" w:rsidTr="00714A5E">
        <w:trPr>
          <w:trHeight w:val="315"/>
        </w:trPr>
        <w:tc>
          <w:tcPr>
            <w:cnfStyle w:val="001000000000" w:firstRow="0" w:lastRow="0" w:firstColumn="1" w:lastColumn="0" w:oddVBand="0" w:evenVBand="0" w:oddHBand="0" w:evenHBand="0" w:firstRowFirstColumn="0" w:firstRowLastColumn="0" w:lastRowFirstColumn="0" w:lastRowLastColumn="0"/>
            <w:tcW w:w="3003" w:type="dxa"/>
            <w:vMerge/>
            <w:hideMark/>
          </w:tcPr>
          <w:p w14:paraId="2A4E5D7F" w14:textId="77777777" w:rsidR="00516CF1" w:rsidRPr="001B3DA7" w:rsidRDefault="00516CF1" w:rsidP="00516CF1">
            <w:pPr>
              <w:autoSpaceDN/>
              <w:textAlignment w:val="auto"/>
              <w:rPr>
                <w:rFonts w:ascii="Calibri" w:hAnsi="Calibri" w:cs="Calibri"/>
                <w:color w:val="000000"/>
                <w:lang w:eastAsia="en-GB"/>
              </w:rPr>
            </w:pPr>
          </w:p>
        </w:tc>
        <w:tc>
          <w:tcPr>
            <w:tcW w:w="1579" w:type="dxa"/>
            <w:noWrap/>
            <w:hideMark/>
          </w:tcPr>
          <w:p w14:paraId="1B65A116" w14:textId="77777777" w:rsidR="00516CF1" w:rsidRPr="001B3DA7" w:rsidRDefault="00516CF1" w:rsidP="00516CF1">
            <w:pPr>
              <w:autoSpaceDN/>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right</w:t>
            </w:r>
          </w:p>
        </w:tc>
        <w:tc>
          <w:tcPr>
            <w:tcW w:w="1137" w:type="dxa"/>
            <w:noWrap/>
            <w:hideMark/>
          </w:tcPr>
          <w:p w14:paraId="24E19B91"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12</w:t>
            </w:r>
          </w:p>
        </w:tc>
        <w:tc>
          <w:tcPr>
            <w:tcW w:w="1444" w:type="dxa"/>
            <w:noWrap/>
            <w:hideMark/>
          </w:tcPr>
          <w:p w14:paraId="7E19C398"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2</w:t>
            </w:r>
          </w:p>
        </w:tc>
        <w:tc>
          <w:tcPr>
            <w:tcW w:w="1002" w:type="dxa"/>
            <w:noWrap/>
            <w:hideMark/>
          </w:tcPr>
          <w:p w14:paraId="3D7187B8"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21</w:t>
            </w:r>
          </w:p>
        </w:tc>
        <w:tc>
          <w:tcPr>
            <w:tcW w:w="1175" w:type="dxa"/>
            <w:noWrap/>
            <w:hideMark/>
          </w:tcPr>
          <w:p w14:paraId="47706E18"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6.878209</w:t>
            </w:r>
          </w:p>
        </w:tc>
      </w:tr>
      <w:tr w:rsidR="00516CF1" w:rsidRPr="001B3DA7" w14:paraId="5F25CB5C" w14:textId="77777777" w:rsidTr="00714A5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03" w:type="dxa"/>
            <w:noWrap/>
            <w:hideMark/>
          </w:tcPr>
          <w:p w14:paraId="08DAC646" w14:textId="77777777" w:rsidR="00516CF1" w:rsidRPr="001B3DA7" w:rsidRDefault="00516CF1" w:rsidP="00516CF1">
            <w:pPr>
              <w:autoSpaceDN/>
              <w:textAlignment w:val="auto"/>
              <w:rPr>
                <w:rFonts w:ascii="Calibri" w:hAnsi="Calibri" w:cs="Calibri"/>
                <w:color w:val="000000"/>
                <w:lang w:eastAsia="en-GB"/>
              </w:rPr>
            </w:pPr>
            <w:r w:rsidRPr="001B3DA7">
              <w:rPr>
                <w:rFonts w:ascii="Calibri" w:hAnsi="Calibri" w:cs="Calibri"/>
                <w:color w:val="000000"/>
                <w:lang w:eastAsia="en-GB"/>
              </w:rPr>
              <w:t> </w:t>
            </w:r>
          </w:p>
        </w:tc>
        <w:tc>
          <w:tcPr>
            <w:tcW w:w="1579" w:type="dxa"/>
            <w:noWrap/>
            <w:hideMark/>
          </w:tcPr>
          <w:p w14:paraId="4BF53010"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137" w:type="dxa"/>
            <w:noWrap/>
            <w:hideMark/>
          </w:tcPr>
          <w:p w14:paraId="1841BE57"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444" w:type="dxa"/>
            <w:noWrap/>
            <w:hideMark/>
          </w:tcPr>
          <w:p w14:paraId="2D2FD1FE"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002" w:type="dxa"/>
            <w:noWrap/>
            <w:hideMark/>
          </w:tcPr>
          <w:p w14:paraId="1E97D491"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175" w:type="dxa"/>
            <w:noWrap/>
            <w:hideMark/>
          </w:tcPr>
          <w:p w14:paraId="41C2899B"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r>
      <w:tr w:rsidR="00516CF1" w:rsidRPr="001B3DA7" w14:paraId="0BC96DC0" w14:textId="77777777" w:rsidTr="00714A5E">
        <w:trPr>
          <w:trHeight w:val="300"/>
        </w:trPr>
        <w:tc>
          <w:tcPr>
            <w:cnfStyle w:val="001000000000" w:firstRow="0" w:lastRow="0" w:firstColumn="1" w:lastColumn="0" w:oddVBand="0" w:evenVBand="0" w:oddHBand="0" w:evenHBand="0" w:firstRowFirstColumn="0" w:firstRowLastColumn="0" w:lastRowFirstColumn="0" w:lastRowLastColumn="0"/>
            <w:tcW w:w="3003" w:type="dxa"/>
            <w:vMerge w:val="restart"/>
            <w:noWrap/>
            <w:hideMark/>
          </w:tcPr>
          <w:p w14:paraId="47F77046" w14:textId="77777777" w:rsidR="00516CF1" w:rsidRPr="001B3DA7" w:rsidRDefault="00516CF1" w:rsidP="00516CF1">
            <w:pPr>
              <w:autoSpaceDN/>
              <w:jc w:val="center"/>
              <w:textAlignment w:val="auto"/>
              <w:rPr>
                <w:rFonts w:ascii="Calibri" w:hAnsi="Calibri" w:cs="Calibri"/>
                <w:color w:val="000000"/>
                <w:lang w:eastAsia="en-GB"/>
              </w:rPr>
            </w:pPr>
            <w:r w:rsidRPr="001B3DA7">
              <w:rPr>
                <w:rFonts w:ascii="Calibri" w:hAnsi="Calibri" w:cs="Calibri"/>
                <w:color w:val="000000"/>
                <w:lang w:eastAsia="en-GB"/>
              </w:rPr>
              <w:t>VR-SimpleEnvironmnet-SVM</w:t>
            </w:r>
          </w:p>
        </w:tc>
        <w:tc>
          <w:tcPr>
            <w:tcW w:w="1579" w:type="dxa"/>
            <w:noWrap/>
            <w:hideMark/>
          </w:tcPr>
          <w:p w14:paraId="7A9AFDD3" w14:textId="77777777" w:rsidR="00516CF1" w:rsidRPr="001B3DA7" w:rsidRDefault="00516CF1" w:rsidP="00516CF1">
            <w:pPr>
              <w:autoSpaceDN/>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left</w:t>
            </w:r>
          </w:p>
        </w:tc>
        <w:tc>
          <w:tcPr>
            <w:tcW w:w="1137" w:type="dxa"/>
            <w:noWrap/>
            <w:hideMark/>
          </w:tcPr>
          <w:p w14:paraId="27088409"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20</w:t>
            </w:r>
          </w:p>
        </w:tc>
        <w:tc>
          <w:tcPr>
            <w:tcW w:w="1444" w:type="dxa"/>
            <w:noWrap/>
            <w:hideMark/>
          </w:tcPr>
          <w:p w14:paraId="0CBE14D4"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2</w:t>
            </w:r>
          </w:p>
        </w:tc>
        <w:tc>
          <w:tcPr>
            <w:tcW w:w="1002" w:type="dxa"/>
            <w:noWrap/>
            <w:hideMark/>
          </w:tcPr>
          <w:p w14:paraId="7331CE65"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2</w:t>
            </w:r>
          </w:p>
        </w:tc>
        <w:tc>
          <w:tcPr>
            <w:tcW w:w="1175" w:type="dxa"/>
            <w:noWrap/>
            <w:hideMark/>
          </w:tcPr>
          <w:p w14:paraId="58C80089"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6.724033</w:t>
            </w:r>
          </w:p>
        </w:tc>
      </w:tr>
      <w:tr w:rsidR="00516CF1" w:rsidRPr="001B3DA7" w14:paraId="4718613A" w14:textId="77777777" w:rsidTr="00714A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03" w:type="dxa"/>
            <w:vMerge/>
            <w:hideMark/>
          </w:tcPr>
          <w:p w14:paraId="49841A65" w14:textId="77777777" w:rsidR="00516CF1" w:rsidRPr="001B3DA7" w:rsidRDefault="00516CF1" w:rsidP="00516CF1">
            <w:pPr>
              <w:autoSpaceDN/>
              <w:textAlignment w:val="auto"/>
              <w:rPr>
                <w:rFonts w:ascii="Calibri" w:hAnsi="Calibri" w:cs="Calibri"/>
                <w:color w:val="000000"/>
                <w:lang w:eastAsia="en-GB"/>
              </w:rPr>
            </w:pPr>
          </w:p>
        </w:tc>
        <w:tc>
          <w:tcPr>
            <w:tcW w:w="1579" w:type="dxa"/>
            <w:noWrap/>
            <w:hideMark/>
          </w:tcPr>
          <w:p w14:paraId="6BF55EA5"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137" w:type="dxa"/>
            <w:noWrap/>
            <w:hideMark/>
          </w:tcPr>
          <w:p w14:paraId="3F3CC47F"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444" w:type="dxa"/>
            <w:noWrap/>
            <w:hideMark/>
          </w:tcPr>
          <w:p w14:paraId="194B0CFD"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002" w:type="dxa"/>
            <w:noWrap/>
            <w:hideMark/>
          </w:tcPr>
          <w:p w14:paraId="6F3DF902"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175" w:type="dxa"/>
            <w:noWrap/>
            <w:hideMark/>
          </w:tcPr>
          <w:p w14:paraId="3786BD49"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r>
      <w:tr w:rsidR="00516CF1" w:rsidRPr="001B3DA7" w14:paraId="2FB990A3" w14:textId="77777777" w:rsidTr="00714A5E">
        <w:trPr>
          <w:trHeight w:val="300"/>
        </w:trPr>
        <w:tc>
          <w:tcPr>
            <w:cnfStyle w:val="001000000000" w:firstRow="0" w:lastRow="0" w:firstColumn="1" w:lastColumn="0" w:oddVBand="0" w:evenVBand="0" w:oddHBand="0" w:evenHBand="0" w:firstRowFirstColumn="0" w:firstRowLastColumn="0" w:lastRowFirstColumn="0" w:lastRowLastColumn="0"/>
            <w:tcW w:w="3003" w:type="dxa"/>
            <w:vMerge/>
            <w:hideMark/>
          </w:tcPr>
          <w:p w14:paraId="0D56C165" w14:textId="77777777" w:rsidR="00516CF1" w:rsidRPr="001B3DA7" w:rsidRDefault="00516CF1" w:rsidP="00516CF1">
            <w:pPr>
              <w:autoSpaceDN/>
              <w:textAlignment w:val="auto"/>
              <w:rPr>
                <w:rFonts w:ascii="Calibri" w:hAnsi="Calibri" w:cs="Calibri"/>
                <w:color w:val="000000"/>
                <w:lang w:eastAsia="en-GB"/>
              </w:rPr>
            </w:pPr>
          </w:p>
        </w:tc>
        <w:tc>
          <w:tcPr>
            <w:tcW w:w="1579" w:type="dxa"/>
            <w:noWrap/>
            <w:hideMark/>
          </w:tcPr>
          <w:p w14:paraId="5445F291" w14:textId="77777777" w:rsidR="00516CF1" w:rsidRPr="001B3DA7" w:rsidRDefault="00516CF1" w:rsidP="00516CF1">
            <w:pPr>
              <w:autoSpaceDN/>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Up</w:t>
            </w:r>
          </w:p>
        </w:tc>
        <w:tc>
          <w:tcPr>
            <w:tcW w:w="1137" w:type="dxa"/>
            <w:noWrap/>
            <w:hideMark/>
          </w:tcPr>
          <w:p w14:paraId="1A778B55"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15</w:t>
            </w:r>
          </w:p>
        </w:tc>
        <w:tc>
          <w:tcPr>
            <w:tcW w:w="1444" w:type="dxa"/>
            <w:noWrap/>
            <w:hideMark/>
          </w:tcPr>
          <w:p w14:paraId="7728E982"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2</w:t>
            </w:r>
          </w:p>
        </w:tc>
        <w:tc>
          <w:tcPr>
            <w:tcW w:w="1002" w:type="dxa"/>
            <w:noWrap/>
            <w:hideMark/>
          </w:tcPr>
          <w:p w14:paraId="779311D1"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19</w:t>
            </w:r>
          </w:p>
        </w:tc>
        <w:tc>
          <w:tcPr>
            <w:tcW w:w="1175" w:type="dxa"/>
            <w:noWrap/>
            <w:hideMark/>
          </w:tcPr>
          <w:p w14:paraId="601F66DA"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0.4945842</w:t>
            </w:r>
          </w:p>
        </w:tc>
      </w:tr>
      <w:tr w:rsidR="00516CF1" w:rsidRPr="001B3DA7" w14:paraId="22B43E20" w14:textId="77777777" w:rsidTr="00714A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03" w:type="dxa"/>
            <w:vMerge/>
            <w:hideMark/>
          </w:tcPr>
          <w:p w14:paraId="7CEE9614" w14:textId="77777777" w:rsidR="00516CF1" w:rsidRPr="001B3DA7" w:rsidRDefault="00516CF1" w:rsidP="00516CF1">
            <w:pPr>
              <w:autoSpaceDN/>
              <w:textAlignment w:val="auto"/>
              <w:rPr>
                <w:rFonts w:ascii="Calibri" w:hAnsi="Calibri" w:cs="Calibri"/>
                <w:color w:val="000000"/>
                <w:lang w:eastAsia="en-GB"/>
              </w:rPr>
            </w:pPr>
          </w:p>
        </w:tc>
        <w:tc>
          <w:tcPr>
            <w:tcW w:w="1579" w:type="dxa"/>
            <w:noWrap/>
            <w:hideMark/>
          </w:tcPr>
          <w:p w14:paraId="68006770"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137" w:type="dxa"/>
            <w:noWrap/>
            <w:hideMark/>
          </w:tcPr>
          <w:p w14:paraId="728D1C5C"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444" w:type="dxa"/>
            <w:noWrap/>
            <w:hideMark/>
          </w:tcPr>
          <w:p w14:paraId="2A85EC1C"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002" w:type="dxa"/>
            <w:noWrap/>
            <w:hideMark/>
          </w:tcPr>
          <w:p w14:paraId="6EBFBD38"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c>
          <w:tcPr>
            <w:tcW w:w="1175" w:type="dxa"/>
            <w:noWrap/>
            <w:hideMark/>
          </w:tcPr>
          <w:p w14:paraId="4CCAFF62" w14:textId="77777777" w:rsidR="00516CF1" w:rsidRPr="001B3DA7" w:rsidRDefault="00516CF1" w:rsidP="00516CF1">
            <w:pPr>
              <w:autoSpaceDN/>
              <w:textAlignment w:val="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 </w:t>
            </w:r>
          </w:p>
        </w:tc>
      </w:tr>
      <w:tr w:rsidR="00516CF1" w:rsidRPr="001B3DA7" w14:paraId="5705D2C4" w14:textId="77777777" w:rsidTr="00714A5E">
        <w:trPr>
          <w:trHeight w:val="315"/>
        </w:trPr>
        <w:tc>
          <w:tcPr>
            <w:cnfStyle w:val="001000000000" w:firstRow="0" w:lastRow="0" w:firstColumn="1" w:lastColumn="0" w:oddVBand="0" w:evenVBand="0" w:oddHBand="0" w:evenHBand="0" w:firstRowFirstColumn="0" w:firstRowLastColumn="0" w:lastRowFirstColumn="0" w:lastRowLastColumn="0"/>
            <w:tcW w:w="3003" w:type="dxa"/>
            <w:vMerge/>
            <w:hideMark/>
          </w:tcPr>
          <w:p w14:paraId="77C01E33" w14:textId="77777777" w:rsidR="00516CF1" w:rsidRPr="001B3DA7" w:rsidRDefault="00516CF1" w:rsidP="00516CF1">
            <w:pPr>
              <w:autoSpaceDN/>
              <w:textAlignment w:val="auto"/>
              <w:rPr>
                <w:rFonts w:ascii="Calibri" w:hAnsi="Calibri" w:cs="Calibri"/>
                <w:color w:val="000000"/>
                <w:lang w:eastAsia="en-GB"/>
              </w:rPr>
            </w:pPr>
          </w:p>
        </w:tc>
        <w:tc>
          <w:tcPr>
            <w:tcW w:w="1579" w:type="dxa"/>
            <w:noWrap/>
            <w:hideMark/>
          </w:tcPr>
          <w:p w14:paraId="20537CCC" w14:textId="77777777" w:rsidR="00516CF1" w:rsidRPr="001B3DA7" w:rsidRDefault="00516CF1" w:rsidP="00516CF1">
            <w:pPr>
              <w:autoSpaceDN/>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right</w:t>
            </w:r>
          </w:p>
        </w:tc>
        <w:tc>
          <w:tcPr>
            <w:tcW w:w="1137" w:type="dxa"/>
            <w:noWrap/>
            <w:hideMark/>
          </w:tcPr>
          <w:p w14:paraId="3DE751BC"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12</w:t>
            </w:r>
          </w:p>
        </w:tc>
        <w:tc>
          <w:tcPr>
            <w:tcW w:w="1444" w:type="dxa"/>
            <w:noWrap/>
            <w:hideMark/>
          </w:tcPr>
          <w:p w14:paraId="6E3778E7"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2</w:t>
            </w:r>
          </w:p>
        </w:tc>
        <w:tc>
          <w:tcPr>
            <w:tcW w:w="1002" w:type="dxa"/>
            <w:noWrap/>
            <w:hideMark/>
          </w:tcPr>
          <w:p w14:paraId="61262D6D"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45</w:t>
            </w:r>
          </w:p>
        </w:tc>
        <w:tc>
          <w:tcPr>
            <w:tcW w:w="1175" w:type="dxa"/>
            <w:noWrap/>
            <w:hideMark/>
          </w:tcPr>
          <w:p w14:paraId="10A9A403" w14:textId="77777777" w:rsidR="00516CF1" w:rsidRPr="001B3DA7" w:rsidRDefault="00516CF1" w:rsidP="00516CF1">
            <w:pPr>
              <w:autoSpaceDN/>
              <w:jc w:val="right"/>
              <w:textAlignment w:val="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1B3DA7">
              <w:rPr>
                <w:rFonts w:ascii="Calibri" w:hAnsi="Calibri" w:cs="Calibri"/>
                <w:color w:val="000000"/>
                <w:lang w:eastAsia="en-GB"/>
              </w:rPr>
              <w:t>8.9519</w:t>
            </w:r>
          </w:p>
        </w:tc>
      </w:tr>
    </w:tbl>
    <w:p w14:paraId="08F5312D" w14:textId="38BB715E" w:rsidR="009A6A53" w:rsidRPr="001B3DA7" w:rsidRDefault="009A6A53" w:rsidP="00EF14DB">
      <w:pPr>
        <w:pStyle w:val="Caption"/>
        <w:rPr>
          <w:rFonts w:cs="Times New Roman"/>
        </w:rPr>
      </w:pPr>
    </w:p>
    <w:p w14:paraId="51D8653A" w14:textId="056D019F" w:rsidR="00786625" w:rsidRPr="001B3DA7" w:rsidRDefault="00714A5E" w:rsidP="00B65674">
      <w:r w:rsidRPr="001B3DA7">
        <w:t xml:space="preserve">Due to </w:t>
      </w:r>
      <w:r w:rsidR="00786625" w:rsidRPr="001B3DA7">
        <w:t xml:space="preserve">the </w:t>
      </w:r>
      <w:r w:rsidRPr="001B3DA7">
        <w:t xml:space="preserve">low number of subjects some assumptions </w:t>
      </w:r>
      <w:r w:rsidR="005A3BFD" w:rsidRPr="001B3DA7">
        <w:t xml:space="preserve">from these results will not be as credible as an experiment with </w:t>
      </w:r>
      <w:r w:rsidR="00075247">
        <w:t xml:space="preserve">a </w:t>
      </w:r>
      <w:r w:rsidR="005A3BFD" w:rsidRPr="001B3DA7">
        <w:t>high number of subjects. However,</w:t>
      </w:r>
      <w:r w:rsidR="00EE68E9">
        <w:t xml:space="preserve"> </w:t>
      </w:r>
      <w:r w:rsidR="005A3BFD" w:rsidRPr="001B3DA7">
        <w:t>the research findings</w:t>
      </w:r>
      <w:r w:rsidR="00EE68E9">
        <w:t xml:space="preserve"> </w:t>
      </w:r>
      <w:r w:rsidR="005A3BFD" w:rsidRPr="001B3DA7">
        <w:t>show</w:t>
      </w:r>
      <w:r w:rsidR="00EE68E9">
        <w:t xml:space="preserve"> </w:t>
      </w:r>
      <w:r w:rsidR="005A3BFD" w:rsidRPr="001B3DA7">
        <w:t>that testing on the pre-recorded data had some correlation with the real-time use as the classifiers seemingly performed similar</w:t>
      </w:r>
      <w:r w:rsidR="00786625" w:rsidRPr="001B3DA7">
        <w:t>ly</w:t>
      </w:r>
      <w:r w:rsidR="005A3BFD" w:rsidRPr="001B3DA7">
        <w:t xml:space="preserve"> to the pre-recorded data and classifiers with lower accuracy on a specific frequency performed the same on real-time classification. The SVM classifier had better accuracy on real-time and more stability on pre-recorded data. </w:t>
      </w:r>
      <w:r w:rsidR="002278D4">
        <w:t>As seen in the table,</w:t>
      </w:r>
      <w:r w:rsidR="005A3BFD" w:rsidRPr="001B3DA7">
        <w:t xml:space="preserve"> t</w:t>
      </w:r>
      <w:r w:rsidR="002278D4">
        <w:t>he</w:t>
      </w:r>
      <w:r w:rsidR="005A3BFD" w:rsidRPr="001B3DA7">
        <w:t xml:space="preserve"> LDA had an obvious decline in accuracy as the frequency of stimulus frequency w</w:t>
      </w:r>
      <w:r w:rsidR="00786625" w:rsidRPr="001B3DA7">
        <w:t>as</w:t>
      </w:r>
      <w:r w:rsidR="005A3BFD" w:rsidRPr="001B3DA7">
        <w:t xml:space="preserve"> lowered to 10 hertz. The complex environment with high</w:t>
      </w:r>
      <w:r w:rsidR="00786625" w:rsidRPr="001B3DA7">
        <w:t>-</w:t>
      </w:r>
      <w:r w:rsidR="005A3BFD" w:rsidRPr="001B3DA7">
        <w:t>resolution textures had an important impact on classification. The reasons for this impact cannot be measured</w:t>
      </w:r>
      <w:r w:rsidR="00786625" w:rsidRPr="001B3DA7">
        <w:t>;</w:t>
      </w:r>
      <w:r w:rsidR="005A3BFD" w:rsidRPr="001B3DA7">
        <w:t xml:space="preserve"> the immersion of an environment cannot be measured and quantified. However, it was questioned with the subject about the environment</w:t>
      </w:r>
      <w:r w:rsidR="00786625" w:rsidRPr="001B3DA7">
        <w:t>,</w:t>
      </w:r>
      <w:r w:rsidR="005A3BFD" w:rsidRPr="001B3DA7">
        <w:t xml:space="preserve"> and they explained the complex environment to be realistic and somehow distracting. The simple environment </w:t>
      </w:r>
      <w:r w:rsidR="00B65674" w:rsidRPr="001B3DA7">
        <w:t xml:space="preserve">had a positive impact where VR and screen performed seemingly well. Virtual reality gear had improved the performance in the simple environment where in comparison to the conventional screen, it had higher performance. It can be reasoned that the simple environment had no natural lighting and had no complicated textures where the subject was forced to finish the test with no distraction. The subject described the simple environment as </w:t>
      </w:r>
      <w:r w:rsidR="006E2BB9">
        <w:t>a</w:t>
      </w:r>
      <w:r w:rsidR="00B65674" w:rsidRPr="001B3DA7">
        <w:t xml:space="preserve"> plain environment and somewhat boring.</w:t>
      </w:r>
    </w:p>
    <w:p w14:paraId="507160C3" w14:textId="265D38FD" w:rsidR="00D63496" w:rsidRPr="001B3DA7" w:rsidRDefault="00B65674" w:rsidP="00B65674">
      <w:r w:rsidRPr="001B3DA7">
        <w:t xml:space="preserve">To sum up the results, the clear optimal VR integrated environment is the simple environment which has performed fastest and predicted correctly using both LDA and SVM classifiers. It </w:t>
      </w:r>
      <w:r w:rsidR="00FF62E0">
        <w:t xml:space="preserve">should </w:t>
      </w:r>
      <w:r w:rsidRPr="001B3DA7">
        <w:t>also be mentioned that the conventional screen used had similar experience and performance</w:t>
      </w:r>
      <w:r w:rsidR="00786625" w:rsidRPr="001B3DA7">
        <w:t>. H</w:t>
      </w:r>
      <w:r w:rsidRPr="001B3DA7">
        <w:t xml:space="preserve">owever, the </w:t>
      </w:r>
      <w:r w:rsidR="00786625" w:rsidRPr="001B3DA7">
        <w:t>performance of the classifiers</w:t>
      </w:r>
      <w:r w:rsidRPr="001B3DA7">
        <w:t xml:space="preserve"> was close to their performance with pre-recorded data.</w:t>
      </w:r>
    </w:p>
    <w:p w14:paraId="56592E7C" w14:textId="5EAE770D" w:rsidR="00EF14DB" w:rsidRPr="001B3DA7" w:rsidRDefault="002B0EB4" w:rsidP="006132E3">
      <w:r w:rsidRPr="001B3DA7">
        <w:lastRenderedPageBreak/>
        <w:t xml:space="preserve">To answer the research questions asked </w:t>
      </w:r>
      <w:r w:rsidR="00075247">
        <w:t>in</w:t>
      </w:r>
      <w:r w:rsidRPr="001B3DA7">
        <w:t xml:space="preserve"> Chapter 1 in </w:t>
      </w:r>
      <w:r w:rsidR="00075247">
        <w:t xml:space="preserve">the </w:t>
      </w:r>
      <w:r w:rsidRPr="001B3DA7">
        <w:t>introduction</w:t>
      </w:r>
      <w:r w:rsidR="00CE55B8" w:rsidRPr="001B3DA7">
        <w:t>, the experiment is not quite credible due to the small number of subjects. However, it is shown in Table 11 where simple environment had better result in comparison to the complex environment.</w:t>
      </w:r>
      <w:r w:rsidR="002E04C6">
        <w:t xml:space="preserve"> Furthermore</w:t>
      </w:r>
      <w:r w:rsidR="00CE55B8" w:rsidRPr="001B3DA7">
        <w:t xml:space="preserve">, VR </w:t>
      </w:r>
      <w:r w:rsidR="006132E3" w:rsidRPr="001B3DA7">
        <w:t>improved the experience and performance in simple environment, the distraction was noticed during complex environment either with the screen or VR. In analysing the classifiers SVM and LDA, both classifiers had the best outcome in VR and simple environment experiment</w:t>
      </w:r>
      <w:r w:rsidR="00075247">
        <w:t>s</w:t>
      </w:r>
      <w:r w:rsidR="006132E3" w:rsidRPr="001B3DA7">
        <w:t>, but for low performed experiments throughout this list, SVM had more stability than LDA.</w:t>
      </w:r>
      <w:r w:rsidR="00635BB1" w:rsidRPr="001B3DA7">
        <w:t xml:space="preserve"> According to Figure 38, </w:t>
      </w:r>
      <w:r w:rsidR="001B3DA7" w:rsidRPr="001B3DA7">
        <w:t>SVM</w:t>
      </w:r>
      <w:r w:rsidR="00635BB1" w:rsidRPr="001B3DA7">
        <w:t xml:space="preserve"> has better performance in all frequencies</w:t>
      </w:r>
      <w:r w:rsidR="00075247">
        <w:t>. H</w:t>
      </w:r>
      <w:r w:rsidR="00635BB1" w:rsidRPr="001B3DA7">
        <w:t>owever, it can be observed that both classifiers had a decline in accuracy of classifying frequencies lower than 20 hertz, the decline continued to 56 percent for LDA classification of 10</w:t>
      </w:r>
      <w:r w:rsidR="00075247">
        <w:t>-</w:t>
      </w:r>
      <w:r w:rsidR="00635BB1" w:rsidRPr="001B3DA7">
        <w:t>hertz frequencies. Comparatively, SVM had more stability and redeemed itself by achieving 80 percent accuracy in 10</w:t>
      </w:r>
      <w:r w:rsidR="00075247">
        <w:t>-</w:t>
      </w:r>
      <w:r w:rsidR="00635BB1" w:rsidRPr="001B3DA7">
        <w:t>hertz classification.</w:t>
      </w:r>
    </w:p>
    <w:p w14:paraId="741BEAE7" w14:textId="60749134" w:rsidR="00D320FD" w:rsidRPr="001B3DA7" w:rsidRDefault="00D320FD" w:rsidP="00D320FD">
      <w:pPr>
        <w:keepNext/>
      </w:pPr>
    </w:p>
    <w:p w14:paraId="2C3E3E97" w14:textId="77777777" w:rsidR="00635BB1" w:rsidRPr="001B3DA7" w:rsidRDefault="00635BB1" w:rsidP="00635BB1">
      <w:pPr>
        <w:keepNext/>
      </w:pPr>
      <w:r w:rsidRPr="001B3DA7">
        <w:rPr>
          <w:noProof/>
        </w:rPr>
        <w:drawing>
          <wp:inline distT="0" distB="0" distL="0" distR="0" wp14:anchorId="48A0CB7D" wp14:editId="5BAB4736">
            <wp:extent cx="4572000" cy="2743200"/>
            <wp:effectExtent l="0" t="0" r="0" b="0"/>
            <wp:docPr id="39" name="Chart 39">
              <a:extLst xmlns:a="http://schemas.openxmlformats.org/drawingml/2006/main">
                <a:ext uri="{FF2B5EF4-FFF2-40B4-BE49-F238E27FC236}">
                  <a16:creationId xmlns:a16="http://schemas.microsoft.com/office/drawing/2014/main" id="{DA924B37-E06B-4AED-8A39-ED97D08C7B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3C056D4A" w14:textId="49BC7BED" w:rsidR="006132E3" w:rsidRPr="001B3DA7" w:rsidRDefault="00635BB1" w:rsidP="00635BB1">
      <w:pPr>
        <w:pStyle w:val="Caption"/>
      </w:pPr>
      <w:bookmarkStart w:id="219" w:name="_Toc17669633"/>
      <w:bookmarkStart w:id="220" w:name="_Toc17752041"/>
      <w:r w:rsidRPr="001B3DA7">
        <w:t xml:space="preserve">Figure </w:t>
      </w:r>
      <w:r w:rsidR="00382580">
        <w:fldChar w:fldCharType="begin"/>
      </w:r>
      <w:r w:rsidR="00382580">
        <w:instrText xml:space="preserve"> SEQ Figure \* ARABIC </w:instrText>
      </w:r>
      <w:r w:rsidR="00382580">
        <w:fldChar w:fldCharType="separate"/>
      </w:r>
      <w:r w:rsidR="00382580">
        <w:rPr>
          <w:noProof/>
        </w:rPr>
        <w:t>38</w:t>
      </w:r>
      <w:r w:rsidR="00382580">
        <w:rPr>
          <w:noProof/>
        </w:rPr>
        <w:fldChar w:fldCharType="end"/>
      </w:r>
      <w:r w:rsidRPr="001B3DA7">
        <w:t xml:space="preserve"> SVM accuracy compared with LDA in classifying stimulus frequencies</w:t>
      </w:r>
      <w:bookmarkEnd w:id="219"/>
      <w:bookmarkEnd w:id="220"/>
    </w:p>
    <w:p w14:paraId="2D28E2FA" w14:textId="10859B99" w:rsidR="001B3DA7" w:rsidRDefault="003E6D6A" w:rsidP="001B3DA7">
      <w:r>
        <w:t>To</w:t>
      </w:r>
      <w:r w:rsidR="001B3DA7">
        <w:t xml:space="preserve"> analyse and investigate the reasons why there has been a decline in classifying lower frequencies in our classifiers</w:t>
      </w:r>
      <w:r>
        <w:t xml:space="preserve"> it is important to look at the training data</w:t>
      </w:r>
      <w:r w:rsidR="00075247">
        <w:t>,</w:t>
      </w:r>
      <w:r w:rsidR="001B3DA7">
        <w:t xml:space="preserve"> the configuration and data acquisition</w:t>
      </w:r>
      <w:r w:rsidR="00C54512">
        <w:t>. These have</w:t>
      </w:r>
      <w:r w:rsidR="00075247">
        <w:t xml:space="preserve"> an attribute which defines the </w:t>
      </w:r>
      <w:r w:rsidR="001B3DA7">
        <w:t>goal sequence</w:t>
      </w:r>
      <w:r w:rsidR="00075247">
        <w:t>, the goal sequence</w:t>
      </w:r>
      <w:r w:rsidR="001B3DA7">
        <w:t xml:space="preserve"> was used to indicate which frequency should be used and recorded in the simulation. The goal sequence is shown below:</w:t>
      </w:r>
    </w:p>
    <w:p w14:paraId="7E7C3CEB" w14:textId="10526977" w:rsidR="001B3DA7" w:rsidRPr="001B3DA7" w:rsidRDefault="001B3DA7" w:rsidP="001B3DA7">
      <m:oMathPara>
        <m:oMath>
          <m:r>
            <w:rPr>
              <w:rFonts w:ascii="Cambria Math" w:hAnsi="Cambria Math"/>
            </w:rPr>
            <m:t xml:space="preserve">Goal sequence : 0 2 3 4 1 2 1 4 0 3 1 4 2 3 4 0 2 0 4 3 1 0 4 3 1 2 4 3 0 1 2 1 4 3 2 0 3 2 0 1 3 4 0 2 1 0 3 1 4 2 </m:t>
          </m:r>
        </m:oMath>
      </m:oMathPara>
    </w:p>
    <w:p w14:paraId="44A4B8CC" w14:textId="7A488716" w:rsidR="001B3DA7" w:rsidRDefault="001B3DA7" w:rsidP="001B3DA7">
      <w:r>
        <w:t>Zero shows no stimulation and 1, 2, 3, 4 indicate frequencies 20, 15, 12, 10 respectively.</w:t>
      </w:r>
    </w:p>
    <w:p w14:paraId="6167BE07" w14:textId="110A6A46" w:rsidR="001B3DA7" w:rsidRDefault="001B3DA7" w:rsidP="001B3DA7">
      <w:r>
        <w:t>In the above sequence</w:t>
      </w:r>
      <w:r w:rsidR="00075247">
        <w:t>,</w:t>
      </w:r>
      <w:r>
        <w:t xml:space="preserve"> there are </w:t>
      </w:r>
      <w:r w:rsidR="00075247">
        <w:t>ten</w:t>
      </w:r>
      <w:r>
        <w:t xml:space="preserve"> examples </w:t>
      </w:r>
      <w:r w:rsidR="008D5DC3">
        <w:t>for each frequency, therefore the distribution for each frequency was similar</w:t>
      </w:r>
      <w:r w:rsidR="00075247">
        <w:t>,</w:t>
      </w:r>
      <w:r w:rsidR="008D5DC3">
        <w:t xml:space="preserve"> and training data did not favour any specific frequency</w:t>
      </w:r>
      <w:r w:rsidR="00075247">
        <w:t>,</w:t>
      </w:r>
      <w:r w:rsidR="008D5DC3">
        <w:t xml:space="preserve"> and each</w:t>
      </w:r>
      <w:r w:rsidR="00075247">
        <w:t xml:space="preserve"> frequencies</w:t>
      </w:r>
      <w:r w:rsidR="008D5DC3">
        <w:t xml:space="preserve"> had an equal chance to be trained by the classifiers. The test data has the similar attributes as the training data with shorter length,</w:t>
      </w:r>
      <w:r w:rsidR="004F6D32">
        <w:t xml:space="preserve"> further,</w:t>
      </w:r>
      <w:r w:rsidR="008D5DC3">
        <w:t xml:space="preserve"> as shown in Table 11, SVM had struggled with 15</w:t>
      </w:r>
      <w:r w:rsidR="00075247">
        <w:t>-</w:t>
      </w:r>
      <w:r w:rsidR="008D5DC3">
        <w:t xml:space="preserve">hertz frequency stimuli and had longer time to succeed and after a few numbers of tries it finally succeed to predict </w:t>
      </w:r>
      <w:r w:rsidR="000C4436">
        <w:t>it</w:t>
      </w:r>
      <w:r w:rsidR="00075247">
        <w:t xml:space="preserve"> correctly</w:t>
      </w:r>
      <w:r w:rsidR="008D5DC3">
        <w:t>.</w:t>
      </w:r>
    </w:p>
    <w:p w14:paraId="29F32C17" w14:textId="2FEB0AE1" w:rsidR="008D5DC3" w:rsidRDefault="0050654E" w:rsidP="0092791C">
      <w:r>
        <w:t>What might</w:t>
      </w:r>
      <w:r w:rsidR="008D5DC3">
        <w:t xml:space="preserve"> improve </w:t>
      </w:r>
      <w:r>
        <w:t xml:space="preserve">the </w:t>
      </w:r>
      <w:r w:rsidR="008D5DC3">
        <w:t>classifier</w:t>
      </w:r>
      <w:r w:rsidR="00075247">
        <w:t>'</w:t>
      </w:r>
      <w:r w:rsidR="008D5DC3">
        <w:t>s predictions is to apply different filtering and control the DSP with higher factor</w:t>
      </w:r>
      <w:r w:rsidR="00075247">
        <w:t>;</w:t>
      </w:r>
      <w:r w:rsidR="008D5DC3">
        <w:t xml:space="preserve"> this allows the data to be amplified</w:t>
      </w:r>
      <w:r>
        <w:t xml:space="preserve"> </w:t>
      </w:r>
      <w:r w:rsidR="00324534">
        <w:t>for</w:t>
      </w:r>
      <w:r w:rsidR="008D5DC3">
        <w:t xml:space="preserve"> more and more data </w:t>
      </w:r>
      <w:r w:rsidR="00F224E7">
        <w:t xml:space="preserve">to be </w:t>
      </w:r>
      <w:r w:rsidR="008D5DC3">
        <w:t>kept for pattern recognition.</w:t>
      </w:r>
      <w:r w:rsidR="0092791C">
        <w:t xml:space="preserve"> For each classifier </w:t>
      </w:r>
      <w:r w:rsidR="002F7464">
        <w:t xml:space="preserve">the </w:t>
      </w:r>
      <w:r w:rsidR="0092791C">
        <w:t>number of k-fold could be increased to get more vari</w:t>
      </w:r>
      <w:r w:rsidR="00075247">
        <w:t>ety</w:t>
      </w:r>
      <w:r w:rsidR="0092791C">
        <w:t xml:space="preserve"> of data to</w:t>
      </w:r>
      <w:r w:rsidR="00075247">
        <w:t xml:space="preserve"> be</w:t>
      </w:r>
      <w:r w:rsidR="0092791C">
        <w:t xml:space="preserve"> trained. </w:t>
      </w:r>
    </w:p>
    <w:p w14:paraId="2EA0949B" w14:textId="6171CDBB" w:rsidR="005A623C" w:rsidRDefault="005A623C" w:rsidP="0092791C"/>
    <w:p w14:paraId="65EE6D73" w14:textId="0AA81F6F" w:rsidR="005A623C" w:rsidRDefault="005A623C" w:rsidP="0092791C"/>
    <w:p w14:paraId="345F09E9" w14:textId="56066728" w:rsidR="005A623C" w:rsidRDefault="005A623C" w:rsidP="0092791C"/>
    <w:p w14:paraId="4EB03EE0" w14:textId="5A2353BC" w:rsidR="005A623C" w:rsidRDefault="005A623C" w:rsidP="0092791C"/>
    <w:p w14:paraId="185038E7" w14:textId="50A7A51E" w:rsidR="00075247" w:rsidRDefault="00075247" w:rsidP="0092791C"/>
    <w:p w14:paraId="4A765234" w14:textId="4B8EBB34" w:rsidR="00075247" w:rsidRDefault="00075247" w:rsidP="0092791C"/>
    <w:p w14:paraId="3DB09DB3" w14:textId="7A41DDA7" w:rsidR="00075247" w:rsidRDefault="00075247" w:rsidP="0092791C"/>
    <w:p w14:paraId="4BE139B1" w14:textId="3ED0B0D4" w:rsidR="00075247" w:rsidRDefault="00075247" w:rsidP="0092791C"/>
    <w:p w14:paraId="671C87BC" w14:textId="72865A9D" w:rsidR="00075247" w:rsidRDefault="00075247" w:rsidP="0092791C"/>
    <w:p w14:paraId="274F2070" w14:textId="450C4EAD" w:rsidR="00075247" w:rsidRDefault="00075247" w:rsidP="0092791C"/>
    <w:p w14:paraId="04331D5E" w14:textId="446A6622" w:rsidR="00075247" w:rsidRDefault="00075247" w:rsidP="0092791C"/>
    <w:p w14:paraId="40DD0BBB" w14:textId="32EFC3DC" w:rsidR="00075247" w:rsidRDefault="00075247" w:rsidP="0092791C"/>
    <w:p w14:paraId="33399C66" w14:textId="7EAF2DF3" w:rsidR="00075247" w:rsidRDefault="00075247" w:rsidP="0092791C"/>
    <w:p w14:paraId="2182BB04" w14:textId="70B191DE" w:rsidR="00075247" w:rsidRDefault="00075247" w:rsidP="0092791C"/>
    <w:p w14:paraId="6735F2D3" w14:textId="38BB577F" w:rsidR="00075247" w:rsidRDefault="00075247" w:rsidP="0092791C"/>
    <w:p w14:paraId="0618678D" w14:textId="21176292" w:rsidR="00075247" w:rsidRDefault="00075247" w:rsidP="0092791C"/>
    <w:p w14:paraId="192D3124" w14:textId="1AA13B47" w:rsidR="00075247" w:rsidRDefault="00075247" w:rsidP="0092791C"/>
    <w:p w14:paraId="366BD661" w14:textId="05245E8C" w:rsidR="00075247" w:rsidRDefault="00075247" w:rsidP="0092791C"/>
    <w:p w14:paraId="5F4BD05D" w14:textId="4CA0F688" w:rsidR="00075247" w:rsidRDefault="00075247" w:rsidP="0092791C"/>
    <w:p w14:paraId="561EAC5A" w14:textId="78705588" w:rsidR="00075247" w:rsidRDefault="00075247" w:rsidP="0092791C"/>
    <w:p w14:paraId="088E4B4E" w14:textId="486D2A0F" w:rsidR="00075247" w:rsidRDefault="00075247" w:rsidP="0092791C"/>
    <w:p w14:paraId="1EF35B11" w14:textId="3C58E396" w:rsidR="00075247" w:rsidRDefault="00075247" w:rsidP="0092791C"/>
    <w:p w14:paraId="391FD5BF" w14:textId="28252872" w:rsidR="00075247" w:rsidRDefault="00075247" w:rsidP="0092791C"/>
    <w:p w14:paraId="348D7262" w14:textId="38FBC0BA" w:rsidR="00075247" w:rsidRDefault="00075247" w:rsidP="0092791C"/>
    <w:p w14:paraId="2D1D6149" w14:textId="5B29EC75" w:rsidR="00862792" w:rsidRDefault="00862792" w:rsidP="0092791C"/>
    <w:p w14:paraId="72613485" w14:textId="1628C15D" w:rsidR="00862792" w:rsidRDefault="00862792" w:rsidP="0092791C"/>
    <w:p w14:paraId="348EC7C1" w14:textId="77777777" w:rsidR="00862792" w:rsidRDefault="00862792" w:rsidP="0092791C"/>
    <w:p w14:paraId="649722C7" w14:textId="4BDD1CBC" w:rsidR="00075247" w:rsidRDefault="00075247" w:rsidP="0092791C"/>
    <w:p w14:paraId="7CA44371" w14:textId="77777777" w:rsidR="00075247" w:rsidRPr="001B3DA7" w:rsidRDefault="00075247" w:rsidP="0092791C"/>
    <w:p w14:paraId="3AB02AC3" w14:textId="6C8ADFA9" w:rsidR="002B127F" w:rsidRPr="001B3DA7" w:rsidRDefault="00FE5447">
      <w:pPr>
        <w:pStyle w:val="Heading1"/>
        <w:rPr>
          <w:color w:val="auto"/>
        </w:rPr>
      </w:pPr>
      <w:bookmarkStart w:id="221" w:name="_Toc15243091"/>
      <w:bookmarkStart w:id="222" w:name="_Toc15243313"/>
      <w:bookmarkStart w:id="223" w:name="_Toc15243326"/>
      <w:bookmarkStart w:id="224" w:name="_Toc17125539"/>
      <w:bookmarkStart w:id="225" w:name="_Toc17293993"/>
      <w:bookmarkStart w:id="226" w:name="_Toc17751977"/>
      <w:r w:rsidRPr="001B3DA7">
        <w:rPr>
          <w:color w:val="auto"/>
        </w:rPr>
        <w:lastRenderedPageBreak/>
        <w:t xml:space="preserve">Chapter 6 – </w:t>
      </w:r>
      <w:bookmarkEnd w:id="221"/>
      <w:bookmarkEnd w:id="222"/>
      <w:bookmarkEnd w:id="223"/>
      <w:bookmarkEnd w:id="224"/>
      <w:r w:rsidRPr="001B3DA7">
        <w:rPr>
          <w:color w:val="auto"/>
        </w:rPr>
        <w:t>Project Management</w:t>
      </w:r>
      <w:bookmarkEnd w:id="225"/>
      <w:bookmarkEnd w:id="226"/>
    </w:p>
    <w:p w14:paraId="13A089CF" w14:textId="2E2CD72F" w:rsidR="002B0EB4" w:rsidRPr="001B3DA7" w:rsidRDefault="002B0EB4" w:rsidP="002B0EB4">
      <w:r w:rsidRPr="001B3DA7">
        <w:t>Agile methodology</w:t>
      </w:r>
      <w:r w:rsidR="006132E3" w:rsidRPr="001B3DA7">
        <w:t xml:space="preserve"> was used in managing this project</w:t>
      </w:r>
      <w:r w:rsidR="00075247">
        <w:t>;</w:t>
      </w:r>
      <w:r w:rsidR="006132E3" w:rsidRPr="001B3DA7">
        <w:t xml:space="preserve"> each week a set of tasks were assigned to be </w:t>
      </w:r>
      <w:r w:rsidR="003300EE">
        <w:t xml:space="preserve">completed </w:t>
      </w:r>
      <w:r w:rsidR="006132E3" w:rsidRPr="001B3DA7">
        <w:t xml:space="preserve">and </w:t>
      </w:r>
      <w:r w:rsidR="003300EE">
        <w:t xml:space="preserve">to </w:t>
      </w:r>
      <w:r w:rsidR="006132E3" w:rsidRPr="001B3DA7">
        <w:t xml:space="preserve">be tested during the weekend. At the end of testing, the outcomes </w:t>
      </w:r>
      <w:r w:rsidR="003300EE">
        <w:t>were</w:t>
      </w:r>
      <w:r w:rsidR="006132E3" w:rsidRPr="001B3DA7">
        <w:t xml:space="preserve"> analysed, and new set of tasks were made for the following week. Each task </w:t>
      </w:r>
      <w:r w:rsidR="008D5DC3" w:rsidRPr="001B3DA7">
        <w:t>is</w:t>
      </w:r>
      <w:r w:rsidR="006132E3" w:rsidRPr="001B3DA7">
        <w:t xml:space="preserve"> created </w:t>
      </w:r>
      <w:r w:rsidR="00075247">
        <w:t>by</w:t>
      </w:r>
      <w:r w:rsidR="006132E3" w:rsidRPr="001B3DA7">
        <w:t xml:space="preserve"> considering the time limit of three months to finish the project. </w:t>
      </w:r>
    </w:p>
    <w:p w14:paraId="30A012FF" w14:textId="676FAE08" w:rsidR="00E00CFC" w:rsidRPr="001B3DA7" w:rsidRDefault="00E00CFC" w:rsidP="002B0EB4">
      <w:r w:rsidRPr="001B3DA7">
        <w:t>The tasks are first written into a table</w:t>
      </w:r>
      <w:r w:rsidR="00075247">
        <w:t>. T</w:t>
      </w:r>
      <w:r w:rsidRPr="001B3DA7">
        <w:t xml:space="preserve">he table had its tasks increased over time </w:t>
      </w:r>
      <w:r w:rsidR="00B74102">
        <w:t>as new problems emerged</w:t>
      </w:r>
      <w:r w:rsidRPr="001B3DA7">
        <w:t>. Table 12 show</w:t>
      </w:r>
      <w:r w:rsidR="00912BF2">
        <w:t xml:space="preserve"> an overview</w:t>
      </w:r>
      <w:r w:rsidRPr="001B3DA7">
        <w:t xml:space="preserve"> of all the tasks were faced and solved.</w:t>
      </w:r>
    </w:p>
    <w:p w14:paraId="3050DD24" w14:textId="59B63F6B" w:rsidR="007E3E34" w:rsidRDefault="007E3E34" w:rsidP="007E3E34">
      <w:pPr>
        <w:pStyle w:val="Caption"/>
        <w:keepNext/>
      </w:pPr>
      <w:bookmarkStart w:id="227" w:name="_Toc17752053"/>
      <w:r>
        <w:t xml:space="preserve">Table </w:t>
      </w:r>
      <w:r w:rsidR="00382580">
        <w:fldChar w:fldCharType="begin"/>
      </w:r>
      <w:r w:rsidR="00382580">
        <w:instrText xml:space="preserve"> SEQ Table \* ARABIC </w:instrText>
      </w:r>
      <w:r w:rsidR="00382580">
        <w:fldChar w:fldCharType="separate"/>
      </w:r>
      <w:r w:rsidR="00382580">
        <w:rPr>
          <w:noProof/>
        </w:rPr>
        <w:t>12</w:t>
      </w:r>
      <w:r w:rsidR="00382580">
        <w:rPr>
          <w:noProof/>
        </w:rPr>
        <w:fldChar w:fldCharType="end"/>
      </w:r>
      <w:r>
        <w:t xml:space="preserve"> </w:t>
      </w:r>
      <w:r w:rsidRPr="00887D50">
        <w:t>Overall tasks were written throughout the project</w:t>
      </w:r>
      <w:bookmarkEnd w:id="227"/>
    </w:p>
    <w:tbl>
      <w:tblPr>
        <w:tblW w:w="7600" w:type="dxa"/>
        <w:tblLook w:val="04A0" w:firstRow="1" w:lastRow="0" w:firstColumn="1" w:lastColumn="0" w:noHBand="0" w:noVBand="1"/>
      </w:tblPr>
      <w:tblGrid>
        <w:gridCol w:w="960"/>
        <w:gridCol w:w="6640"/>
      </w:tblGrid>
      <w:tr w:rsidR="00E00CFC" w:rsidRPr="001B3DA7" w14:paraId="6453B993" w14:textId="77777777" w:rsidTr="00E00CFC">
        <w:trPr>
          <w:trHeight w:val="330"/>
        </w:trPr>
        <w:tc>
          <w:tcPr>
            <w:tcW w:w="960" w:type="dxa"/>
            <w:tcBorders>
              <w:top w:val="single" w:sz="8" w:space="0" w:color="auto"/>
              <w:left w:val="single" w:sz="8" w:space="0" w:color="auto"/>
              <w:bottom w:val="single" w:sz="4" w:space="0" w:color="auto"/>
              <w:right w:val="single" w:sz="8" w:space="0" w:color="auto"/>
            </w:tcBorders>
            <w:shd w:val="clear" w:color="000000" w:fill="C6EFCE"/>
            <w:noWrap/>
            <w:vAlign w:val="bottom"/>
            <w:hideMark/>
          </w:tcPr>
          <w:p w14:paraId="1861B4DE" w14:textId="77777777" w:rsidR="00E00CFC" w:rsidRPr="001B3DA7" w:rsidRDefault="00E00CFC" w:rsidP="00E00CFC">
            <w:pPr>
              <w:autoSpaceDN/>
              <w:spacing w:after="0" w:line="240" w:lineRule="auto"/>
              <w:textAlignment w:val="auto"/>
              <w:rPr>
                <w:rFonts w:ascii="Calibri" w:hAnsi="Calibri" w:cs="Calibri"/>
                <w:color w:val="006100"/>
                <w:lang w:eastAsia="en-GB"/>
              </w:rPr>
            </w:pPr>
            <w:r w:rsidRPr="001B3DA7">
              <w:rPr>
                <w:rFonts w:ascii="Calibri" w:hAnsi="Calibri" w:cs="Calibri"/>
                <w:color w:val="006100"/>
                <w:lang w:eastAsia="en-GB"/>
              </w:rPr>
              <w:t>ID</w:t>
            </w:r>
          </w:p>
        </w:tc>
        <w:tc>
          <w:tcPr>
            <w:tcW w:w="6640" w:type="dxa"/>
            <w:tcBorders>
              <w:top w:val="single" w:sz="8" w:space="0" w:color="auto"/>
              <w:left w:val="nil"/>
              <w:bottom w:val="single" w:sz="8" w:space="0" w:color="auto"/>
              <w:right w:val="single" w:sz="8" w:space="0" w:color="auto"/>
            </w:tcBorders>
            <w:shd w:val="clear" w:color="000000" w:fill="C6EFCE"/>
            <w:noWrap/>
            <w:vAlign w:val="bottom"/>
            <w:hideMark/>
          </w:tcPr>
          <w:p w14:paraId="776477C5" w14:textId="77777777" w:rsidR="00E00CFC" w:rsidRPr="001B3DA7" w:rsidRDefault="00E00CFC" w:rsidP="00E00CFC">
            <w:pPr>
              <w:autoSpaceDN/>
              <w:spacing w:after="0" w:line="240" w:lineRule="auto"/>
              <w:textAlignment w:val="auto"/>
              <w:rPr>
                <w:rFonts w:ascii="Calibri" w:hAnsi="Calibri" w:cs="Calibri"/>
                <w:color w:val="006100"/>
                <w:lang w:eastAsia="en-GB"/>
              </w:rPr>
            </w:pPr>
            <w:r w:rsidRPr="001B3DA7">
              <w:rPr>
                <w:rFonts w:ascii="Calibri" w:hAnsi="Calibri" w:cs="Calibri"/>
                <w:color w:val="006100"/>
                <w:lang w:eastAsia="en-GB"/>
              </w:rPr>
              <w:t>problems</w:t>
            </w:r>
          </w:p>
        </w:tc>
      </w:tr>
      <w:tr w:rsidR="00E00CFC" w:rsidRPr="001B3DA7" w14:paraId="0A713E07" w14:textId="77777777" w:rsidTr="00E00CFC">
        <w:trPr>
          <w:trHeight w:val="300"/>
        </w:trPr>
        <w:tc>
          <w:tcPr>
            <w:tcW w:w="960" w:type="dxa"/>
            <w:tcBorders>
              <w:top w:val="nil"/>
              <w:left w:val="single" w:sz="8" w:space="0" w:color="auto"/>
              <w:bottom w:val="single" w:sz="4" w:space="0" w:color="auto"/>
              <w:right w:val="single" w:sz="8" w:space="0" w:color="auto"/>
            </w:tcBorders>
            <w:shd w:val="clear" w:color="000000" w:fill="F4B084"/>
            <w:noWrap/>
            <w:vAlign w:val="bottom"/>
            <w:hideMark/>
          </w:tcPr>
          <w:p w14:paraId="7B0323BA"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1</w:t>
            </w:r>
          </w:p>
        </w:tc>
        <w:tc>
          <w:tcPr>
            <w:tcW w:w="6640" w:type="dxa"/>
            <w:tcBorders>
              <w:top w:val="nil"/>
              <w:left w:val="nil"/>
              <w:bottom w:val="single" w:sz="4" w:space="0" w:color="auto"/>
              <w:right w:val="single" w:sz="8" w:space="0" w:color="auto"/>
            </w:tcBorders>
            <w:shd w:val="clear" w:color="000000" w:fill="FFD966"/>
            <w:noWrap/>
            <w:vAlign w:val="bottom"/>
            <w:hideMark/>
          </w:tcPr>
          <w:p w14:paraId="427E82EB"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dataset for training the classifier</w:t>
            </w:r>
          </w:p>
        </w:tc>
      </w:tr>
      <w:tr w:rsidR="00E00CFC" w:rsidRPr="001B3DA7" w14:paraId="4E30BFF8" w14:textId="77777777" w:rsidTr="00E00CFC">
        <w:trPr>
          <w:trHeight w:val="300"/>
        </w:trPr>
        <w:tc>
          <w:tcPr>
            <w:tcW w:w="960" w:type="dxa"/>
            <w:tcBorders>
              <w:top w:val="nil"/>
              <w:left w:val="single" w:sz="8" w:space="0" w:color="auto"/>
              <w:bottom w:val="single" w:sz="4" w:space="0" w:color="auto"/>
              <w:right w:val="single" w:sz="8" w:space="0" w:color="auto"/>
            </w:tcBorders>
            <w:shd w:val="clear" w:color="000000" w:fill="F4B084"/>
            <w:noWrap/>
            <w:vAlign w:val="bottom"/>
            <w:hideMark/>
          </w:tcPr>
          <w:p w14:paraId="35653F0D"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2</w:t>
            </w:r>
          </w:p>
        </w:tc>
        <w:tc>
          <w:tcPr>
            <w:tcW w:w="6640" w:type="dxa"/>
            <w:tcBorders>
              <w:top w:val="nil"/>
              <w:left w:val="nil"/>
              <w:bottom w:val="single" w:sz="4" w:space="0" w:color="auto"/>
              <w:right w:val="single" w:sz="8" w:space="0" w:color="auto"/>
            </w:tcBorders>
            <w:shd w:val="clear" w:color="000000" w:fill="FFD966"/>
            <w:noWrap/>
            <w:vAlign w:val="bottom"/>
            <w:hideMark/>
          </w:tcPr>
          <w:p w14:paraId="0830AB85" w14:textId="6BAF3B16"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connecting OpenVibe to unity</w:t>
            </w:r>
          </w:p>
        </w:tc>
      </w:tr>
      <w:tr w:rsidR="00E00CFC" w:rsidRPr="001B3DA7" w14:paraId="3AC92556" w14:textId="77777777" w:rsidTr="00E00CFC">
        <w:trPr>
          <w:trHeight w:val="300"/>
        </w:trPr>
        <w:tc>
          <w:tcPr>
            <w:tcW w:w="960" w:type="dxa"/>
            <w:tcBorders>
              <w:top w:val="nil"/>
              <w:left w:val="single" w:sz="8" w:space="0" w:color="auto"/>
              <w:bottom w:val="single" w:sz="4" w:space="0" w:color="auto"/>
              <w:right w:val="single" w:sz="8" w:space="0" w:color="auto"/>
            </w:tcBorders>
            <w:shd w:val="clear" w:color="000000" w:fill="F4B084"/>
            <w:noWrap/>
            <w:vAlign w:val="bottom"/>
            <w:hideMark/>
          </w:tcPr>
          <w:p w14:paraId="3F415ED7"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3</w:t>
            </w:r>
          </w:p>
        </w:tc>
        <w:tc>
          <w:tcPr>
            <w:tcW w:w="6640" w:type="dxa"/>
            <w:tcBorders>
              <w:top w:val="nil"/>
              <w:left w:val="nil"/>
              <w:bottom w:val="single" w:sz="4" w:space="0" w:color="auto"/>
              <w:right w:val="single" w:sz="8" w:space="0" w:color="auto"/>
            </w:tcBorders>
            <w:shd w:val="clear" w:color="000000" w:fill="FFD966"/>
            <w:noWrap/>
            <w:vAlign w:val="bottom"/>
            <w:hideMark/>
          </w:tcPr>
          <w:p w14:paraId="49E03E77" w14:textId="4B0DE023"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implement the streams to manipulate unity</w:t>
            </w:r>
          </w:p>
        </w:tc>
      </w:tr>
      <w:tr w:rsidR="00E00CFC" w:rsidRPr="001B3DA7" w14:paraId="0ECD8A60" w14:textId="77777777" w:rsidTr="00E00CFC">
        <w:trPr>
          <w:trHeight w:val="300"/>
        </w:trPr>
        <w:tc>
          <w:tcPr>
            <w:tcW w:w="960" w:type="dxa"/>
            <w:tcBorders>
              <w:top w:val="nil"/>
              <w:left w:val="single" w:sz="8" w:space="0" w:color="auto"/>
              <w:bottom w:val="single" w:sz="4" w:space="0" w:color="auto"/>
              <w:right w:val="single" w:sz="8" w:space="0" w:color="auto"/>
            </w:tcBorders>
            <w:shd w:val="clear" w:color="000000" w:fill="F4B084"/>
            <w:noWrap/>
            <w:vAlign w:val="bottom"/>
            <w:hideMark/>
          </w:tcPr>
          <w:p w14:paraId="51AA205E"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4</w:t>
            </w:r>
          </w:p>
        </w:tc>
        <w:tc>
          <w:tcPr>
            <w:tcW w:w="6640" w:type="dxa"/>
            <w:tcBorders>
              <w:top w:val="nil"/>
              <w:left w:val="nil"/>
              <w:bottom w:val="single" w:sz="4" w:space="0" w:color="auto"/>
              <w:right w:val="single" w:sz="8" w:space="0" w:color="auto"/>
            </w:tcBorders>
            <w:shd w:val="clear" w:color="000000" w:fill="FFD966"/>
            <w:noWrap/>
            <w:vAlign w:val="bottom"/>
            <w:hideMark/>
          </w:tcPr>
          <w:p w14:paraId="06A8A4F9" w14:textId="30D408C2"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Polish the simple environment</w:t>
            </w:r>
          </w:p>
        </w:tc>
      </w:tr>
      <w:tr w:rsidR="00E00CFC" w:rsidRPr="001B3DA7" w14:paraId="57EC3691" w14:textId="77777777" w:rsidTr="00E00CFC">
        <w:trPr>
          <w:trHeight w:val="300"/>
        </w:trPr>
        <w:tc>
          <w:tcPr>
            <w:tcW w:w="960" w:type="dxa"/>
            <w:tcBorders>
              <w:top w:val="nil"/>
              <w:left w:val="single" w:sz="8" w:space="0" w:color="auto"/>
              <w:bottom w:val="single" w:sz="4" w:space="0" w:color="auto"/>
              <w:right w:val="single" w:sz="8" w:space="0" w:color="auto"/>
            </w:tcBorders>
            <w:shd w:val="clear" w:color="000000" w:fill="F4B084"/>
            <w:noWrap/>
            <w:vAlign w:val="bottom"/>
            <w:hideMark/>
          </w:tcPr>
          <w:p w14:paraId="7E4234E7"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5</w:t>
            </w:r>
          </w:p>
        </w:tc>
        <w:tc>
          <w:tcPr>
            <w:tcW w:w="6640" w:type="dxa"/>
            <w:tcBorders>
              <w:top w:val="nil"/>
              <w:left w:val="nil"/>
              <w:bottom w:val="single" w:sz="4" w:space="0" w:color="auto"/>
              <w:right w:val="single" w:sz="8" w:space="0" w:color="auto"/>
            </w:tcBorders>
            <w:shd w:val="clear" w:color="000000" w:fill="FFD966"/>
            <w:noWrap/>
            <w:vAlign w:val="bottom"/>
            <w:hideMark/>
          </w:tcPr>
          <w:p w14:paraId="4CF46C51" w14:textId="61D86473"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Polish the Complex environment</w:t>
            </w:r>
          </w:p>
        </w:tc>
      </w:tr>
      <w:tr w:rsidR="00E00CFC" w:rsidRPr="001B3DA7" w14:paraId="06D832A2" w14:textId="77777777" w:rsidTr="00E00CFC">
        <w:trPr>
          <w:trHeight w:val="300"/>
        </w:trPr>
        <w:tc>
          <w:tcPr>
            <w:tcW w:w="960" w:type="dxa"/>
            <w:tcBorders>
              <w:top w:val="nil"/>
              <w:left w:val="single" w:sz="8" w:space="0" w:color="auto"/>
              <w:bottom w:val="single" w:sz="4" w:space="0" w:color="auto"/>
              <w:right w:val="single" w:sz="8" w:space="0" w:color="auto"/>
            </w:tcBorders>
            <w:shd w:val="clear" w:color="000000" w:fill="F4B084"/>
            <w:noWrap/>
            <w:vAlign w:val="bottom"/>
            <w:hideMark/>
          </w:tcPr>
          <w:p w14:paraId="1BF63C09"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6</w:t>
            </w:r>
          </w:p>
        </w:tc>
        <w:tc>
          <w:tcPr>
            <w:tcW w:w="6640" w:type="dxa"/>
            <w:tcBorders>
              <w:top w:val="nil"/>
              <w:left w:val="nil"/>
              <w:bottom w:val="single" w:sz="4" w:space="0" w:color="auto"/>
              <w:right w:val="single" w:sz="8" w:space="0" w:color="auto"/>
            </w:tcBorders>
            <w:shd w:val="clear" w:color="000000" w:fill="FFD966"/>
            <w:noWrap/>
            <w:vAlign w:val="bottom"/>
            <w:hideMark/>
          </w:tcPr>
          <w:p w14:paraId="5069D333"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polish our results and data gathering</w:t>
            </w:r>
          </w:p>
        </w:tc>
      </w:tr>
      <w:tr w:rsidR="00E00CFC" w:rsidRPr="001B3DA7" w14:paraId="51D4DA53" w14:textId="77777777" w:rsidTr="00E00CFC">
        <w:trPr>
          <w:trHeight w:val="315"/>
        </w:trPr>
        <w:tc>
          <w:tcPr>
            <w:tcW w:w="960" w:type="dxa"/>
            <w:tcBorders>
              <w:top w:val="nil"/>
              <w:left w:val="single" w:sz="8" w:space="0" w:color="auto"/>
              <w:bottom w:val="single" w:sz="4" w:space="0" w:color="auto"/>
              <w:right w:val="single" w:sz="8" w:space="0" w:color="auto"/>
            </w:tcBorders>
            <w:shd w:val="clear" w:color="000000" w:fill="F4B084"/>
            <w:noWrap/>
            <w:vAlign w:val="bottom"/>
            <w:hideMark/>
          </w:tcPr>
          <w:p w14:paraId="2F1B21EE"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7</w:t>
            </w:r>
          </w:p>
        </w:tc>
        <w:tc>
          <w:tcPr>
            <w:tcW w:w="6640" w:type="dxa"/>
            <w:tcBorders>
              <w:top w:val="nil"/>
              <w:left w:val="nil"/>
              <w:bottom w:val="single" w:sz="4" w:space="0" w:color="auto"/>
              <w:right w:val="single" w:sz="8" w:space="0" w:color="auto"/>
            </w:tcBorders>
            <w:shd w:val="clear" w:color="000000" w:fill="FFD966"/>
            <w:noWrap/>
            <w:vAlign w:val="bottom"/>
            <w:hideMark/>
          </w:tcPr>
          <w:p w14:paraId="3EF18054"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Test on VR</w:t>
            </w:r>
          </w:p>
        </w:tc>
      </w:tr>
      <w:tr w:rsidR="00E00CFC" w:rsidRPr="001B3DA7" w14:paraId="6079E9D6" w14:textId="77777777" w:rsidTr="00E00CFC">
        <w:trPr>
          <w:trHeight w:val="300"/>
        </w:trPr>
        <w:tc>
          <w:tcPr>
            <w:tcW w:w="960" w:type="dxa"/>
            <w:tcBorders>
              <w:top w:val="nil"/>
              <w:left w:val="single" w:sz="8" w:space="0" w:color="auto"/>
              <w:bottom w:val="single" w:sz="4" w:space="0" w:color="auto"/>
              <w:right w:val="single" w:sz="8" w:space="0" w:color="auto"/>
            </w:tcBorders>
            <w:shd w:val="clear" w:color="000000" w:fill="F4B084"/>
            <w:noWrap/>
            <w:vAlign w:val="bottom"/>
            <w:hideMark/>
          </w:tcPr>
          <w:p w14:paraId="6DC88AC0"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8</w:t>
            </w:r>
          </w:p>
        </w:tc>
        <w:tc>
          <w:tcPr>
            <w:tcW w:w="6640" w:type="dxa"/>
            <w:tcBorders>
              <w:top w:val="nil"/>
              <w:left w:val="nil"/>
              <w:bottom w:val="single" w:sz="4" w:space="0" w:color="auto"/>
              <w:right w:val="single" w:sz="8" w:space="0" w:color="auto"/>
            </w:tcBorders>
            <w:shd w:val="clear" w:color="000000" w:fill="FFD966"/>
            <w:noWrap/>
            <w:vAlign w:val="bottom"/>
            <w:hideMark/>
          </w:tcPr>
          <w:p w14:paraId="417FD778"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Test on Screen</w:t>
            </w:r>
          </w:p>
        </w:tc>
      </w:tr>
      <w:tr w:rsidR="00E00CFC" w:rsidRPr="001B3DA7" w14:paraId="39A713ED" w14:textId="77777777" w:rsidTr="00E00CFC">
        <w:trPr>
          <w:trHeight w:val="300"/>
        </w:trPr>
        <w:tc>
          <w:tcPr>
            <w:tcW w:w="960" w:type="dxa"/>
            <w:tcBorders>
              <w:top w:val="nil"/>
              <w:left w:val="single" w:sz="8" w:space="0" w:color="auto"/>
              <w:bottom w:val="single" w:sz="4" w:space="0" w:color="auto"/>
              <w:right w:val="single" w:sz="8" w:space="0" w:color="auto"/>
            </w:tcBorders>
            <w:shd w:val="clear" w:color="000000" w:fill="F4B084"/>
            <w:noWrap/>
            <w:vAlign w:val="bottom"/>
            <w:hideMark/>
          </w:tcPr>
          <w:p w14:paraId="400CAF61"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9</w:t>
            </w:r>
          </w:p>
        </w:tc>
        <w:tc>
          <w:tcPr>
            <w:tcW w:w="6640" w:type="dxa"/>
            <w:tcBorders>
              <w:top w:val="nil"/>
              <w:left w:val="nil"/>
              <w:bottom w:val="single" w:sz="4" w:space="0" w:color="auto"/>
              <w:right w:val="single" w:sz="8" w:space="0" w:color="auto"/>
            </w:tcBorders>
            <w:shd w:val="clear" w:color="000000" w:fill="FFD966"/>
            <w:noWrap/>
            <w:vAlign w:val="bottom"/>
            <w:hideMark/>
          </w:tcPr>
          <w:p w14:paraId="41B0E0A6"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Complex Environment : Design the Livingroom environment</w:t>
            </w:r>
          </w:p>
        </w:tc>
      </w:tr>
      <w:tr w:rsidR="00E00CFC" w:rsidRPr="001B3DA7" w14:paraId="399EA57E" w14:textId="77777777" w:rsidTr="00E00CFC">
        <w:trPr>
          <w:trHeight w:val="300"/>
        </w:trPr>
        <w:tc>
          <w:tcPr>
            <w:tcW w:w="960" w:type="dxa"/>
            <w:tcBorders>
              <w:top w:val="nil"/>
              <w:left w:val="single" w:sz="8" w:space="0" w:color="auto"/>
              <w:bottom w:val="single" w:sz="4" w:space="0" w:color="auto"/>
              <w:right w:val="single" w:sz="8" w:space="0" w:color="auto"/>
            </w:tcBorders>
            <w:shd w:val="clear" w:color="000000" w:fill="F4B084"/>
            <w:noWrap/>
            <w:vAlign w:val="bottom"/>
            <w:hideMark/>
          </w:tcPr>
          <w:p w14:paraId="59B439D9"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10</w:t>
            </w:r>
          </w:p>
        </w:tc>
        <w:tc>
          <w:tcPr>
            <w:tcW w:w="6640" w:type="dxa"/>
            <w:tcBorders>
              <w:top w:val="nil"/>
              <w:left w:val="nil"/>
              <w:bottom w:val="single" w:sz="4" w:space="0" w:color="auto"/>
              <w:right w:val="single" w:sz="8" w:space="0" w:color="auto"/>
            </w:tcBorders>
            <w:shd w:val="clear" w:color="000000" w:fill="FFD966"/>
            <w:noWrap/>
            <w:vAlign w:val="bottom"/>
            <w:hideMark/>
          </w:tcPr>
          <w:p w14:paraId="721C0FFF"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Simple Environment : Design the Livingroom environment</w:t>
            </w:r>
          </w:p>
        </w:tc>
      </w:tr>
      <w:tr w:rsidR="00E00CFC" w:rsidRPr="001B3DA7" w14:paraId="2A27C2EE" w14:textId="77777777" w:rsidTr="00E00CFC">
        <w:trPr>
          <w:trHeight w:val="300"/>
        </w:trPr>
        <w:tc>
          <w:tcPr>
            <w:tcW w:w="960" w:type="dxa"/>
            <w:tcBorders>
              <w:top w:val="nil"/>
              <w:left w:val="single" w:sz="8" w:space="0" w:color="auto"/>
              <w:bottom w:val="single" w:sz="4" w:space="0" w:color="auto"/>
              <w:right w:val="single" w:sz="8" w:space="0" w:color="auto"/>
            </w:tcBorders>
            <w:shd w:val="clear" w:color="000000" w:fill="F4B084"/>
            <w:noWrap/>
            <w:vAlign w:val="bottom"/>
            <w:hideMark/>
          </w:tcPr>
          <w:p w14:paraId="163FB65B"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11</w:t>
            </w:r>
          </w:p>
        </w:tc>
        <w:tc>
          <w:tcPr>
            <w:tcW w:w="6640" w:type="dxa"/>
            <w:tcBorders>
              <w:top w:val="nil"/>
              <w:left w:val="nil"/>
              <w:bottom w:val="single" w:sz="4" w:space="0" w:color="auto"/>
              <w:right w:val="single" w:sz="8" w:space="0" w:color="auto"/>
            </w:tcBorders>
            <w:shd w:val="clear" w:color="000000" w:fill="FFD966"/>
            <w:noWrap/>
            <w:vAlign w:val="bottom"/>
            <w:hideMark/>
          </w:tcPr>
          <w:p w14:paraId="254383E6"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Implement appliances in the living room</w:t>
            </w:r>
          </w:p>
        </w:tc>
      </w:tr>
      <w:tr w:rsidR="00E00CFC" w:rsidRPr="001B3DA7" w14:paraId="2CB60831" w14:textId="77777777" w:rsidTr="00E00CFC">
        <w:trPr>
          <w:trHeight w:val="300"/>
        </w:trPr>
        <w:tc>
          <w:tcPr>
            <w:tcW w:w="960" w:type="dxa"/>
            <w:tcBorders>
              <w:top w:val="nil"/>
              <w:left w:val="single" w:sz="8" w:space="0" w:color="auto"/>
              <w:bottom w:val="single" w:sz="4" w:space="0" w:color="auto"/>
              <w:right w:val="single" w:sz="8" w:space="0" w:color="auto"/>
            </w:tcBorders>
            <w:shd w:val="clear" w:color="000000" w:fill="F4B084"/>
            <w:noWrap/>
            <w:vAlign w:val="bottom"/>
            <w:hideMark/>
          </w:tcPr>
          <w:p w14:paraId="526DFD06"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12</w:t>
            </w:r>
          </w:p>
        </w:tc>
        <w:tc>
          <w:tcPr>
            <w:tcW w:w="6640" w:type="dxa"/>
            <w:tcBorders>
              <w:top w:val="nil"/>
              <w:left w:val="nil"/>
              <w:bottom w:val="single" w:sz="4" w:space="0" w:color="auto"/>
              <w:right w:val="single" w:sz="8" w:space="0" w:color="auto"/>
            </w:tcBorders>
            <w:shd w:val="clear" w:color="000000" w:fill="FFD966"/>
            <w:noWrap/>
            <w:vAlign w:val="bottom"/>
            <w:hideMark/>
          </w:tcPr>
          <w:p w14:paraId="6090C3D7"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Implement appliances in the bathroom</w:t>
            </w:r>
          </w:p>
        </w:tc>
      </w:tr>
      <w:tr w:rsidR="00E00CFC" w:rsidRPr="001B3DA7" w14:paraId="0A7C7CE2" w14:textId="77777777" w:rsidTr="00E00CFC">
        <w:trPr>
          <w:trHeight w:val="300"/>
        </w:trPr>
        <w:tc>
          <w:tcPr>
            <w:tcW w:w="960" w:type="dxa"/>
            <w:tcBorders>
              <w:top w:val="nil"/>
              <w:left w:val="single" w:sz="8" w:space="0" w:color="auto"/>
              <w:bottom w:val="single" w:sz="4" w:space="0" w:color="auto"/>
              <w:right w:val="single" w:sz="8" w:space="0" w:color="auto"/>
            </w:tcBorders>
            <w:shd w:val="clear" w:color="000000" w:fill="F4B084"/>
            <w:noWrap/>
            <w:vAlign w:val="bottom"/>
            <w:hideMark/>
          </w:tcPr>
          <w:p w14:paraId="5E6507A8"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13</w:t>
            </w:r>
          </w:p>
        </w:tc>
        <w:tc>
          <w:tcPr>
            <w:tcW w:w="6640" w:type="dxa"/>
            <w:tcBorders>
              <w:top w:val="nil"/>
              <w:left w:val="nil"/>
              <w:bottom w:val="single" w:sz="4" w:space="0" w:color="auto"/>
              <w:right w:val="single" w:sz="8" w:space="0" w:color="auto"/>
            </w:tcBorders>
            <w:shd w:val="clear" w:color="000000" w:fill="FFD966"/>
            <w:noWrap/>
            <w:vAlign w:val="bottom"/>
            <w:hideMark/>
          </w:tcPr>
          <w:p w14:paraId="64E39949"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Implement SSVEP stimuli in the living room</w:t>
            </w:r>
          </w:p>
        </w:tc>
      </w:tr>
      <w:tr w:rsidR="00E00CFC" w:rsidRPr="001B3DA7" w14:paraId="3162684A" w14:textId="77777777" w:rsidTr="00E00CFC">
        <w:trPr>
          <w:trHeight w:val="300"/>
        </w:trPr>
        <w:tc>
          <w:tcPr>
            <w:tcW w:w="960" w:type="dxa"/>
            <w:tcBorders>
              <w:top w:val="nil"/>
              <w:left w:val="single" w:sz="8" w:space="0" w:color="auto"/>
              <w:bottom w:val="single" w:sz="4" w:space="0" w:color="auto"/>
              <w:right w:val="single" w:sz="8" w:space="0" w:color="auto"/>
            </w:tcBorders>
            <w:shd w:val="clear" w:color="000000" w:fill="F4B084"/>
            <w:noWrap/>
            <w:vAlign w:val="bottom"/>
            <w:hideMark/>
          </w:tcPr>
          <w:p w14:paraId="64CFAB23"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14</w:t>
            </w:r>
          </w:p>
        </w:tc>
        <w:tc>
          <w:tcPr>
            <w:tcW w:w="6640" w:type="dxa"/>
            <w:tcBorders>
              <w:top w:val="nil"/>
              <w:left w:val="nil"/>
              <w:bottom w:val="single" w:sz="4" w:space="0" w:color="auto"/>
              <w:right w:val="single" w:sz="8" w:space="0" w:color="auto"/>
            </w:tcBorders>
            <w:shd w:val="clear" w:color="000000" w:fill="FFD966"/>
            <w:noWrap/>
            <w:vAlign w:val="bottom"/>
            <w:hideMark/>
          </w:tcPr>
          <w:p w14:paraId="0DE55108"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 xml:space="preserve">Allow the user to be moved around the environment using keys </w:t>
            </w:r>
          </w:p>
        </w:tc>
      </w:tr>
      <w:tr w:rsidR="00E00CFC" w:rsidRPr="001B3DA7" w14:paraId="082ED517" w14:textId="77777777" w:rsidTr="00E00CFC">
        <w:trPr>
          <w:trHeight w:val="300"/>
        </w:trPr>
        <w:tc>
          <w:tcPr>
            <w:tcW w:w="960" w:type="dxa"/>
            <w:tcBorders>
              <w:top w:val="nil"/>
              <w:left w:val="single" w:sz="8" w:space="0" w:color="auto"/>
              <w:bottom w:val="single" w:sz="4" w:space="0" w:color="auto"/>
              <w:right w:val="single" w:sz="8" w:space="0" w:color="auto"/>
            </w:tcBorders>
            <w:shd w:val="clear" w:color="000000" w:fill="F4B084"/>
            <w:noWrap/>
            <w:vAlign w:val="bottom"/>
            <w:hideMark/>
          </w:tcPr>
          <w:p w14:paraId="2747A431"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15</w:t>
            </w:r>
          </w:p>
        </w:tc>
        <w:tc>
          <w:tcPr>
            <w:tcW w:w="6640" w:type="dxa"/>
            <w:tcBorders>
              <w:top w:val="nil"/>
              <w:left w:val="nil"/>
              <w:bottom w:val="single" w:sz="4" w:space="0" w:color="auto"/>
              <w:right w:val="single" w:sz="8" w:space="0" w:color="auto"/>
            </w:tcBorders>
            <w:shd w:val="clear" w:color="000000" w:fill="FFD966"/>
            <w:noWrap/>
            <w:vAlign w:val="bottom"/>
            <w:hideMark/>
          </w:tcPr>
          <w:p w14:paraId="0272C651"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Complex Environment : Design the Livingroom environment</w:t>
            </w:r>
          </w:p>
        </w:tc>
      </w:tr>
      <w:tr w:rsidR="00E00CFC" w:rsidRPr="001B3DA7" w14:paraId="73265438" w14:textId="77777777" w:rsidTr="00E00CFC">
        <w:trPr>
          <w:trHeight w:val="300"/>
        </w:trPr>
        <w:tc>
          <w:tcPr>
            <w:tcW w:w="960" w:type="dxa"/>
            <w:tcBorders>
              <w:top w:val="nil"/>
              <w:left w:val="single" w:sz="8" w:space="0" w:color="auto"/>
              <w:bottom w:val="single" w:sz="4" w:space="0" w:color="auto"/>
              <w:right w:val="single" w:sz="8" w:space="0" w:color="auto"/>
            </w:tcBorders>
            <w:shd w:val="clear" w:color="000000" w:fill="F4B084"/>
            <w:noWrap/>
            <w:vAlign w:val="bottom"/>
            <w:hideMark/>
          </w:tcPr>
          <w:p w14:paraId="07B187A9"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16</w:t>
            </w:r>
          </w:p>
        </w:tc>
        <w:tc>
          <w:tcPr>
            <w:tcW w:w="6640" w:type="dxa"/>
            <w:tcBorders>
              <w:top w:val="nil"/>
              <w:left w:val="nil"/>
              <w:bottom w:val="single" w:sz="4" w:space="0" w:color="auto"/>
              <w:right w:val="single" w:sz="8" w:space="0" w:color="auto"/>
            </w:tcBorders>
            <w:shd w:val="clear" w:color="000000" w:fill="FFD966"/>
            <w:noWrap/>
            <w:vAlign w:val="bottom"/>
            <w:hideMark/>
          </w:tcPr>
          <w:p w14:paraId="40AE209F"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Complex Environment : Design the Bathroom environment</w:t>
            </w:r>
          </w:p>
        </w:tc>
      </w:tr>
      <w:tr w:rsidR="00E00CFC" w:rsidRPr="001B3DA7" w14:paraId="51BEECA2" w14:textId="77777777" w:rsidTr="00E00CFC">
        <w:trPr>
          <w:trHeight w:val="300"/>
        </w:trPr>
        <w:tc>
          <w:tcPr>
            <w:tcW w:w="960" w:type="dxa"/>
            <w:tcBorders>
              <w:top w:val="nil"/>
              <w:left w:val="single" w:sz="8" w:space="0" w:color="auto"/>
              <w:bottom w:val="single" w:sz="4" w:space="0" w:color="auto"/>
              <w:right w:val="single" w:sz="8" w:space="0" w:color="auto"/>
            </w:tcBorders>
            <w:shd w:val="clear" w:color="000000" w:fill="F4B084"/>
            <w:noWrap/>
            <w:vAlign w:val="bottom"/>
            <w:hideMark/>
          </w:tcPr>
          <w:p w14:paraId="2079E733"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17</w:t>
            </w:r>
          </w:p>
        </w:tc>
        <w:tc>
          <w:tcPr>
            <w:tcW w:w="6640" w:type="dxa"/>
            <w:tcBorders>
              <w:top w:val="nil"/>
              <w:left w:val="nil"/>
              <w:bottom w:val="single" w:sz="4" w:space="0" w:color="auto"/>
              <w:right w:val="single" w:sz="8" w:space="0" w:color="auto"/>
            </w:tcBorders>
            <w:shd w:val="clear" w:color="000000" w:fill="FFD966"/>
            <w:noWrap/>
            <w:vAlign w:val="bottom"/>
            <w:hideMark/>
          </w:tcPr>
          <w:p w14:paraId="7FA756EE"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Complex Environment : Design the Bedroom environment</w:t>
            </w:r>
          </w:p>
        </w:tc>
      </w:tr>
      <w:tr w:rsidR="00E00CFC" w:rsidRPr="001B3DA7" w14:paraId="7F9731AA" w14:textId="77777777" w:rsidTr="00E00CFC">
        <w:trPr>
          <w:trHeight w:val="300"/>
        </w:trPr>
        <w:tc>
          <w:tcPr>
            <w:tcW w:w="960" w:type="dxa"/>
            <w:tcBorders>
              <w:top w:val="nil"/>
              <w:left w:val="single" w:sz="8" w:space="0" w:color="auto"/>
              <w:bottom w:val="single" w:sz="4" w:space="0" w:color="auto"/>
              <w:right w:val="single" w:sz="8" w:space="0" w:color="auto"/>
            </w:tcBorders>
            <w:shd w:val="clear" w:color="000000" w:fill="F4B084"/>
            <w:noWrap/>
            <w:vAlign w:val="bottom"/>
            <w:hideMark/>
          </w:tcPr>
          <w:p w14:paraId="2488EC94"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18</w:t>
            </w:r>
          </w:p>
        </w:tc>
        <w:tc>
          <w:tcPr>
            <w:tcW w:w="6640" w:type="dxa"/>
            <w:tcBorders>
              <w:top w:val="nil"/>
              <w:left w:val="nil"/>
              <w:bottom w:val="single" w:sz="4" w:space="0" w:color="auto"/>
              <w:right w:val="single" w:sz="8" w:space="0" w:color="auto"/>
            </w:tcBorders>
            <w:shd w:val="clear" w:color="000000" w:fill="FFD966"/>
            <w:noWrap/>
            <w:vAlign w:val="bottom"/>
            <w:hideMark/>
          </w:tcPr>
          <w:p w14:paraId="33E8A88E"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make gui stimuli</w:t>
            </w:r>
          </w:p>
        </w:tc>
      </w:tr>
      <w:tr w:rsidR="00E00CFC" w:rsidRPr="001B3DA7" w14:paraId="181FA909" w14:textId="77777777" w:rsidTr="00E00CFC">
        <w:trPr>
          <w:trHeight w:val="300"/>
        </w:trPr>
        <w:tc>
          <w:tcPr>
            <w:tcW w:w="960" w:type="dxa"/>
            <w:tcBorders>
              <w:top w:val="nil"/>
              <w:left w:val="single" w:sz="8" w:space="0" w:color="auto"/>
              <w:bottom w:val="single" w:sz="4" w:space="0" w:color="auto"/>
              <w:right w:val="single" w:sz="8" w:space="0" w:color="auto"/>
            </w:tcBorders>
            <w:shd w:val="clear" w:color="000000" w:fill="F4B084"/>
            <w:noWrap/>
            <w:vAlign w:val="bottom"/>
            <w:hideMark/>
          </w:tcPr>
          <w:p w14:paraId="66593E0B"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19</w:t>
            </w:r>
          </w:p>
        </w:tc>
        <w:tc>
          <w:tcPr>
            <w:tcW w:w="6640" w:type="dxa"/>
            <w:tcBorders>
              <w:top w:val="nil"/>
              <w:left w:val="nil"/>
              <w:bottom w:val="single" w:sz="4" w:space="0" w:color="auto"/>
              <w:right w:val="single" w:sz="8" w:space="0" w:color="auto"/>
            </w:tcBorders>
            <w:shd w:val="clear" w:color="000000" w:fill="FFD966"/>
            <w:noWrap/>
            <w:vAlign w:val="bottom"/>
            <w:hideMark/>
          </w:tcPr>
          <w:p w14:paraId="08AE0C6F"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Make an analyser from python to analyse data and show on real-time</w:t>
            </w:r>
          </w:p>
        </w:tc>
      </w:tr>
      <w:tr w:rsidR="00E00CFC" w:rsidRPr="001B3DA7" w14:paraId="37CA34E2" w14:textId="77777777" w:rsidTr="00E00CFC">
        <w:trPr>
          <w:trHeight w:val="300"/>
        </w:trPr>
        <w:tc>
          <w:tcPr>
            <w:tcW w:w="960" w:type="dxa"/>
            <w:tcBorders>
              <w:top w:val="nil"/>
              <w:left w:val="single" w:sz="8" w:space="0" w:color="auto"/>
              <w:bottom w:val="single" w:sz="4" w:space="0" w:color="auto"/>
              <w:right w:val="single" w:sz="8" w:space="0" w:color="auto"/>
            </w:tcBorders>
            <w:shd w:val="clear" w:color="000000" w:fill="F4B084"/>
            <w:noWrap/>
            <w:vAlign w:val="bottom"/>
            <w:hideMark/>
          </w:tcPr>
          <w:p w14:paraId="11A48647"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20</w:t>
            </w:r>
          </w:p>
        </w:tc>
        <w:tc>
          <w:tcPr>
            <w:tcW w:w="6640" w:type="dxa"/>
            <w:tcBorders>
              <w:top w:val="nil"/>
              <w:left w:val="nil"/>
              <w:bottom w:val="single" w:sz="4" w:space="0" w:color="auto"/>
              <w:right w:val="single" w:sz="8" w:space="0" w:color="auto"/>
            </w:tcBorders>
            <w:shd w:val="clear" w:color="000000" w:fill="FFD966"/>
            <w:noWrap/>
            <w:vAlign w:val="bottom"/>
            <w:hideMark/>
          </w:tcPr>
          <w:p w14:paraId="6FC01A9F"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Find another way to apply SSVEP stimuli with java GUI</w:t>
            </w:r>
          </w:p>
        </w:tc>
      </w:tr>
      <w:tr w:rsidR="00E00CFC" w:rsidRPr="001B3DA7" w14:paraId="30AD8D16" w14:textId="77777777" w:rsidTr="00E00CFC">
        <w:trPr>
          <w:trHeight w:val="300"/>
        </w:trPr>
        <w:tc>
          <w:tcPr>
            <w:tcW w:w="960" w:type="dxa"/>
            <w:tcBorders>
              <w:top w:val="nil"/>
              <w:left w:val="single" w:sz="8" w:space="0" w:color="auto"/>
              <w:bottom w:val="single" w:sz="4" w:space="0" w:color="auto"/>
              <w:right w:val="single" w:sz="8" w:space="0" w:color="auto"/>
            </w:tcBorders>
            <w:shd w:val="clear" w:color="000000" w:fill="F4B084"/>
            <w:noWrap/>
            <w:vAlign w:val="bottom"/>
            <w:hideMark/>
          </w:tcPr>
          <w:p w14:paraId="635B83F6"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21</w:t>
            </w:r>
          </w:p>
        </w:tc>
        <w:tc>
          <w:tcPr>
            <w:tcW w:w="6640" w:type="dxa"/>
            <w:tcBorders>
              <w:top w:val="nil"/>
              <w:left w:val="nil"/>
              <w:bottom w:val="single" w:sz="4" w:space="0" w:color="auto"/>
              <w:right w:val="single" w:sz="8" w:space="0" w:color="auto"/>
            </w:tcBorders>
            <w:shd w:val="clear" w:color="000000" w:fill="FFD966"/>
            <w:noWrap/>
            <w:vAlign w:val="bottom"/>
            <w:hideMark/>
          </w:tcPr>
          <w:p w14:paraId="48E2679B"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Make an analyser from python to analyse data and show on real-time</w:t>
            </w:r>
          </w:p>
        </w:tc>
      </w:tr>
      <w:tr w:rsidR="00E00CFC" w:rsidRPr="001B3DA7" w14:paraId="4EAAAD0E" w14:textId="77777777" w:rsidTr="00E00CFC">
        <w:trPr>
          <w:trHeight w:val="300"/>
        </w:trPr>
        <w:tc>
          <w:tcPr>
            <w:tcW w:w="960" w:type="dxa"/>
            <w:tcBorders>
              <w:top w:val="nil"/>
              <w:left w:val="single" w:sz="8" w:space="0" w:color="auto"/>
              <w:bottom w:val="single" w:sz="4" w:space="0" w:color="auto"/>
              <w:right w:val="single" w:sz="8" w:space="0" w:color="auto"/>
            </w:tcBorders>
            <w:shd w:val="clear" w:color="000000" w:fill="F4B084"/>
            <w:noWrap/>
            <w:vAlign w:val="bottom"/>
            <w:hideMark/>
          </w:tcPr>
          <w:p w14:paraId="0D0A4E6D"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22</w:t>
            </w:r>
          </w:p>
        </w:tc>
        <w:tc>
          <w:tcPr>
            <w:tcW w:w="6640" w:type="dxa"/>
            <w:tcBorders>
              <w:top w:val="nil"/>
              <w:left w:val="nil"/>
              <w:bottom w:val="single" w:sz="4" w:space="0" w:color="auto"/>
              <w:right w:val="single" w:sz="8" w:space="0" w:color="auto"/>
            </w:tcBorders>
            <w:shd w:val="clear" w:color="000000" w:fill="FFD966"/>
            <w:noWrap/>
            <w:vAlign w:val="bottom"/>
            <w:hideMark/>
          </w:tcPr>
          <w:p w14:paraId="5F6F5F5F" w14:textId="26A57A34"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 xml:space="preserve">OpenVibe :Create Signal tester </w:t>
            </w:r>
          </w:p>
        </w:tc>
      </w:tr>
      <w:tr w:rsidR="00E00CFC" w:rsidRPr="001B3DA7" w14:paraId="27E4EFB0" w14:textId="77777777" w:rsidTr="00E00CFC">
        <w:trPr>
          <w:trHeight w:val="300"/>
        </w:trPr>
        <w:tc>
          <w:tcPr>
            <w:tcW w:w="960" w:type="dxa"/>
            <w:tcBorders>
              <w:top w:val="nil"/>
              <w:left w:val="single" w:sz="8" w:space="0" w:color="auto"/>
              <w:bottom w:val="single" w:sz="4" w:space="0" w:color="auto"/>
              <w:right w:val="single" w:sz="8" w:space="0" w:color="auto"/>
            </w:tcBorders>
            <w:shd w:val="clear" w:color="000000" w:fill="F4B084"/>
            <w:noWrap/>
            <w:vAlign w:val="bottom"/>
            <w:hideMark/>
          </w:tcPr>
          <w:p w14:paraId="04BDE15C"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23</w:t>
            </w:r>
          </w:p>
        </w:tc>
        <w:tc>
          <w:tcPr>
            <w:tcW w:w="6640" w:type="dxa"/>
            <w:tcBorders>
              <w:top w:val="nil"/>
              <w:left w:val="nil"/>
              <w:bottom w:val="single" w:sz="4" w:space="0" w:color="auto"/>
              <w:right w:val="single" w:sz="8" w:space="0" w:color="auto"/>
            </w:tcBorders>
            <w:shd w:val="clear" w:color="000000" w:fill="FFD966"/>
            <w:noWrap/>
            <w:vAlign w:val="bottom"/>
            <w:hideMark/>
          </w:tcPr>
          <w:p w14:paraId="037B2FC9" w14:textId="0B02157B"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 xml:space="preserve">OpenVibe :Create config settings </w:t>
            </w:r>
          </w:p>
        </w:tc>
      </w:tr>
      <w:tr w:rsidR="00E00CFC" w:rsidRPr="001B3DA7" w14:paraId="4D288AA8" w14:textId="77777777" w:rsidTr="00E00CFC">
        <w:trPr>
          <w:trHeight w:val="300"/>
        </w:trPr>
        <w:tc>
          <w:tcPr>
            <w:tcW w:w="960" w:type="dxa"/>
            <w:tcBorders>
              <w:top w:val="nil"/>
              <w:left w:val="single" w:sz="8" w:space="0" w:color="auto"/>
              <w:bottom w:val="single" w:sz="4" w:space="0" w:color="auto"/>
              <w:right w:val="single" w:sz="8" w:space="0" w:color="auto"/>
            </w:tcBorders>
            <w:shd w:val="clear" w:color="000000" w:fill="F4B084"/>
            <w:noWrap/>
            <w:vAlign w:val="bottom"/>
            <w:hideMark/>
          </w:tcPr>
          <w:p w14:paraId="14CBF939"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24</w:t>
            </w:r>
          </w:p>
        </w:tc>
        <w:tc>
          <w:tcPr>
            <w:tcW w:w="6640" w:type="dxa"/>
            <w:tcBorders>
              <w:top w:val="nil"/>
              <w:left w:val="nil"/>
              <w:bottom w:val="single" w:sz="4" w:space="0" w:color="auto"/>
              <w:right w:val="single" w:sz="8" w:space="0" w:color="auto"/>
            </w:tcBorders>
            <w:shd w:val="clear" w:color="000000" w:fill="FFD966"/>
            <w:noWrap/>
            <w:vAlign w:val="bottom"/>
            <w:hideMark/>
          </w:tcPr>
          <w:p w14:paraId="7024C1B7" w14:textId="6CE27574"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OpenVibe :Create data acquisition</w:t>
            </w:r>
          </w:p>
        </w:tc>
      </w:tr>
      <w:tr w:rsidR="00E00CFC" w:rsidRPr="001B3DA7" w14:paraId="5DA5B6A7" w14:textId="77777777" w:rsidTr="00E00CFC">
        <w:trPr>
          <w:trHeight w:val="300"/>
        </w:trPr>
        <w:tc>
          <w:tcPr>
            <w:tcW w:w="960" w:type="dxa"/>
            <w:tcBorders>
              <w:top w:val="nil"/>
              <w:left w:val="single" w:sz="8" w:space="0" w:color="auto"/>
              <w:bottom w:val="single" w:sz="4" w:space="0" w:color="auto"/>
              <w:right w:val="single" w:sz="8" w:space="0" w:color="auto"/>
            </w:tcBorders>
            <w:shd w:val="clear" w:color="000000" w:fill="F4B084"/>
            <w:noWrap/>
            <w:vAlign w:val="bottom"/>
            <w:hideMark/>
          </w:tcPr>
          <w:p w14:paraId="275C2E91"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25</w:t>
            </w:r>
          </w:p>
        </w:tc>
        <w:tc>
          <w:tcPr>
            <w:tcW w:w="6640" w:type="dxa"/>
            <w:tcBorders>
              <w:top w:val="nil"/>
              <w:left w:val="nil"/>
              <w:bottom w:val="single" w:sz="4" w:space="0" w:color="auto"/>
              <w:right w:val="single" w:sz="8" w:space="0" w:color="auto"/>
            </w:tcBorders>
            <w:shd w:val="clear" w:color="000000" w:fill="FFD966"/>
            <w:noWrap/>
            <w:vAlign w:val="bottom"/>
            <w:hideMark/>
          </w:tcPr>
          <w:p w14:paraId="16733ADC" w14:textId="6E3AF708"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OpenVibe :Create CSP trainer</w:t>
            </w:r>
          </w:p>
        </w:tc>
      </w:tr>
      <w:tr w:rsidR="00E00CFC" w:rsidRPr="001B3DA7" w14:paraId="609F6C57" w14:textId="77777777" w:rsidTr="00E00CFC">
        <w:trPr>
          <w:trHeight w:val="300"/>
        </w:trPr>
        <w:tc>
          <w:tcPr>
            <w:tcW w:w="960" w:type="dxa"/>
            <w:tcBorders>
              <w:top w:val="nil"/>
              <w:left w:val="single" w:sz="8" w:space="0" w:color="auto"/>
              <w:bottom w:val="single" w:sz="4" w:space="0" w:color="auto"/>
              <w:right w:val="single" w:sz="8" w:space="0" w:color="auto"/>
            </w:tcBorders>
            <w:shd w:val="clear" w:color="000000" w:fill="F4B084"/>
            <w:noWrap/>
            <w:vAlign w:val="bottom"/>
            <w:hideMark/>
          </w:tcPr>
          <w:p w14:paraId="395D0F5E"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26</w:t>
            </w:r>
          </w:p>
        </w:tc>
        <w:tc>
          <w:tcPr>
            <w:tcW w:w="6640" w:type="dxa"/>
            <w:tcBorders>
              <w:top w:val="nil"/>
              <w:left w:val="nil"/>
              <w:bottom w:val="single" w:sz="4" w:space="0" w:color="auto"/>
              <w:right w:val="single" w:sz="8" w:space="0" w:color="auto"/>
            </w:tcBorders>
            <w:shd w:val="clear" w:color="000000" w:fill="FFD966"/>
            <w:noWrap/>
            <w:vAlign w:val="bottom"/>
            <w:hideMark/>
          </w:tcPr>
          <w:p w14:paraId="422355CD" w14:textId="6408CCD1"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OpenVibe :Create Classifier trainer</w:t>
            </w:r>
          </w:p>
        </w:tc>
      </w:tr>
      <w:tr w:rsidR="00E00CFC" w:rsidRPr="001B3DA7" w14:paraId="6397D94E" w14:textId="77777777" w:rsidTr="00E00CFC">
        <w:trPr>
          <w:trHeight w:val="300"/>
        </w:trPr>
        <w:tc>
          <w:tcPr>
            <w:tcW w:w="960" w:type="dxa"/>
            <w:tcBorders>
              <w:top w:val="nil"/>
              <w:left w:val="single" w:sz="8" w:space="0" w:color="auto"/>
              <w:bottom w:val="single" w:sz="4" w:space="0" w:color="auto"/>
              <w:right w:val="single" w:sz="8" w:space="0" w:color="auto"/>
            </w:tcBorders>
            <w:shd w:val="clear" w:color="000000" w:fill="F4B084"/>
            <w:noWrap/>
            <w:vAlign w:val="bottom"/>
            <w:hideMark/>
          </w:tcPr>
          <w:p w14:paraId="5F0C41C3"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27</w:t>
            </w:r>
          </w:p>
        </w:tc>
        <w:tc>
          <w:tcPr>
            <w:tcW w:w="6640" w:type="dxa"/>
            <w:tcBorders>
              <w:top w:val="nil"/>
              <w:left w:val="nil"/>
              <w:bottom w:val="single" w:sz="4" w:space="0" w:color="auto"/>
              <w:right w:val="single" w:sz="8" w:space="0" w:color="auto"/>
            </w:tcBorders>
            <w:shd w:val="clear" w:color="000000" w:fill="FFD966"/>
            <w:noWrap/>
            <w:vAlign w:val="bottom"/>
            <w:hideMark/>
          </w:tcPr>
          <w:p w14:paraId="7443AEDA" w14:textId="4960763E"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OpenVibe : Create Main processor</w:t>
            </w:r>
          </w:p>
        </w:tc>
      </w:tr>
      <w:tr w:rsidR="00E00CFC" w:rsidRPr="001B3DA7" w14:paraId="0962E696" w14:textId="77777777" w:rsidTr="00E00CFC">
        <w:trPr>
          <w:trHeight w:val="300"/>
        </w:trPr>
        <w:tc>
          <w:tcPr>
            <w:tcW w:w="960" w:type="dxa"/>
            <w:tcBorders>
              <w:top w:val="nil"/>
              <w:left w:val="single" w:sz="8" w:space="0" w:color="auto"/>
              <w:bottom w:val="single" w:sz="4" w:space="0" w:color="auto"/>
              <w:right w:val="single" w:sz="8" w:space="0" w:color="auto"/>
            </w:tcBorders>
            <w:shd w:val="clear" w:color="000000" w:fill="F4B084"/>
            <w:noWrap/>
            <w:vAlign w:val="bottom"/>
            <w:hideMark/>
          </w:tcPr>
          <w:p w14:paraId="537865C5"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28</w:t>
            </w:r>
          </w:p>
        </w:tc>
        <w:tc>
          <w:tcPr>
            <w:tcW w:w="6640" w:type="dxa"/>
            <w:tcBorders>
              <w:top w:val="nil"/>
              <w:left w:val="nil"/>
              <w:bottom w:val="single" w:sz="4" w:space="0" w:color="auto"/>
              <w:right w:val="single" w:sz="8" w:space="0" w:color="auto"/>
            </w:tcBorders>
            <w:shd w:val="clear" w:color="000000" w:fill="FFD966"/>
            <w:noWrap/>
            <w:vAlign w:val="bottom"/>
            <w:hideMark/>
          </w:tcPr>
          <w:p w14:paraId="4CE507A3" w14:textId="77C9B755"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OpenVibe :Create Performance measure</w:t>
            </w:r>
          </w:p>
        </w:tc>
      </w:tr>
      <w:tr w:rsidR="00E00CFC" w:rsidRPr="001B3DA7" w14:paraId="0A6E1D6F" w14:textId="77777777" w:rsidTr="00E00CFC">
        <w:trPr>
          <w:trHeight w:val="300"/>
        </w:trPr>
        <w:tc>
          <w:tcPr>
            <w:tcW w:w="960" w:type="dxa"/>
            <w:tcBorders>
              <w:top w:val="nil"/>
              <w:left w:val="single" w:sz="8" w:space="0" w:color="auto"/>
              <w:bottom w:val="single" w:sz="4" w:space="0" w:color="auto"/>
              <w:right w:val="single" w:sz="8" w:space="0" w:color="auto"/>
            </w:tcBorders>
            <w:shd w:val="clear" w:color="000000" w:fill="F4B084"/>
            <w:noWrap/>
            <w:vAlign w:val="bottom"/>
            <w:hideMark/>
          </w:tcPr>
          <w:p w14:paraId="3234D153"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29</w:t>
            </w:r>
          </w:p>
        </w:tc>
        <w:tc>
          <w:tcPr>
            <w:tcW w:w="6640" w:type="dxa"/>
            <w:tcBorders>
              <w:top w:val="nil"/>
              <w:left w:val="nil"/>
              <w:bottom w:val="single" w:sz="4" w:space="0" w:color="auto"/>
              <w:right w:val="single" w:sz="8" w:space="0" w:color="auto"/>
            </w:tcBorders>
            <w:shd w:val="clear" w:color="000000" w:fill="FFD966"/>
            <w:noWrap/>
            <w:vAlign w:val="bottom"/>
            <w:hideMark/>
          </w:tcPr>
          <w:p w14:paraId="2F4F25E9" w14:textId="43E87DEF"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 xml:space="preserve">OpenVibe :Create Confusion matrix </w:t>
            </w:r>
          </w:p>
        </w:tc>
      </w:tr>
      <w:tr w:rsidR="00E00CFC" w:rsidRPr="001B3DA7" w14:paraId="66A095EF" w14:textId="77777777" w:rsidTr="00E00CFC">
        <w:trPr>
          <w:trHeight w:val="300"/>
        </w:trPr>
        <w:tc>
          <w:tcPr>
            <w:tcW w:w="960" w:type="dxa"/>
            <w:tcBorders>
              <w:top w:val="nil"/>
              <w:left w:val="single" w:sz="8" w:space="0" w:color="auto"/>
              <w:bottom w:val="single" w:sz="4" w:space="0" w:color="auto"/>
              <w:right w:val="single" w:sz="8" w:space="0" w:color="auto"/>
            </w:tcBorders>
            <w:shd w:val="clear" w:color="000000" w:fill="F4B084"/>
            <w:noWrap/>
            <w:vAlign w:val="bottom"/>
            <w:hideMark/>
          </w:tcPr>
          <w:p w14:paraId="3D6BF13C"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30</w:t>
            </w:r>
          </w:p>
        </w:tc>
        <w:tc>
          <w:tcPr>
            <w:tcW w:w="6640" w:type="dxa"/>
            <w:tcBorders>
              <w:top w:val="nil"/>
              <w:left w:val="nil"/>
              <w:bottom w:val="single" w:sz="4" w:space="0" w:color="auto"/>
              <w:right w:val="single" w:sz="8" w:space="0" w:color="auto"/>
            </w:tcBorders>
            <w:shd w:val="clear" w:color="000000" w:fill="FFD966"/>
            <w:noWrap/>
            <w:vAlign w:val="bottom"/>
            <w:hideMark/>
          </w:tcPr>
          <w:p w14:paraId="71125054"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Create an experiment on unity</w:t>
            </w:r>
          </w:p>
        </w:tc>
      </w:tr>
      <w:tr w:rsidR="00E00CFC" w:rsidRPr="001B3DA7" w14:paraId="6EB879AA" w14:textId="77777777" w:rsidTr="00E00CFC">
        <w:trPr>
          <w:trHeight w:val="315"/>
        </w:trPr>
        <w:tc>
          <w:tcPr>
            <w:tcW w:w="960" w:type="dxa"/>
            <w:tcBorders>
              <w:top w:val="nil"/>
              <w:left w:val="single" w:sz="8" w:space="0" w:color="auto"/>
              <w:bottom w:val="single" w:sz="8" w:space="0" w:color="auto"/>
              <w:right w:val="single" w:sz="8" w:space="0" w:color="auto"/>
            </w:tcBorders>
            <w:shd w:val="clear" w:color="000000" w:fill="F4B084"/>
            <w:noWrap/>
            <w:vAlign w:val="bottom"/>
            <w:hideMark/>
          </w:tcPr>
          <w:p w14:paraId="39A4CF8F"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31</w:t>
            </w:r>
          </w:p>
        </w:tc>
        <w:tc>
          <w:tcPr>
            <w:tcW w:w="6640" w:type="dxa"/>
            <w:tcBorders>
              <w:top w:val="nil"/>
              <w:left w:val="nil"/>
              <w:bottom w:val="single" w:sz="8" w:space="0" w:color="auto"/>
              <w:right w:val="single" w:sz="8" w:space="0" w:color="auto"/>
            </w:tcBorders>
            <w:shd w:val="clear" w:color="000000" w:fill="FFD966"/>
            <w:noWrap/>
            <w:vAlign w:val="bottom"/>
            <w:hideMark/>
          </w:tcPr>
          <w:p w14:paraId="02BB83B5" w14:textId="6CFA5CE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Create an experiment on OpenVibe</w:t>
            </w:r>
          </w:p>
        </w:tc>
      </w:tr>
    </w:tbl>
    <w:p w14:paraId="06A4E253" w14:textId="7C832757" w:rsidR="00E00CFC" w:rsidRPr="001B3DA7" w:rsidRDefault="00E00CFC" w:rsidP="00E00CFC">
      <w:pPr>
        <w:pStyle w:val="Caption"/>
        <w:rPr>
          <w:rFonts w:cs="Times New Roman"/>
        </w:rPr>
      </w:pPr>
    </w:p>
    <w:p w14:paraId="1B175B05" w14:textId="760907A2" w:rsidR="00E00CFC" w:rsidRPr="001B3DA7" w:rsidRDefault="00E00CFC" w:rsidP="00E00CFC">
      <w:r w:rsidRPr="001B3DA7">
        <w:t>It was first intended for Jira to be used in the project but there w</w:t>
      </w:r>
      <w:r w:rsidR="00075247">
        <w:t>ere</w:t>
      </w:r>
      <w:r w:rsidRPr="001B3DA7">
        <w:t xml:space="preserve"> a technical issue and the account dedicated was not created by the firm and the account was close</w:t>
      </w:r>
      <w:r w:rsidR="00B36353">
        <w:t>d</w:t>
      </w:r>
      <w:r w:rsidRPr="001B3DA7">
        <w:t xml:space="preserve"> to the deadline was received. Therefore, the plans are all organised in EXCEL.</w:t>
      </w:r>
    </w:p>
    <w:p w14:paraId="54D09E87" w14:textId="197522FA" w:rsidR="00E00CFC" w:rsidRPr="001B3DA7" w:rsidRDefault="00E00CFC" w:rsidP="00E00CFC">
      <w:r w:rsidRPr="001B3DA7">
        <w:t>The overall planning is shown in Table 13.</w:t>
      </w:r>
    </w:p>
    <w:p w14:paraId="3DD4B9D7" w14:textId="20A7462B" w:rsidR="007E3E34" w:rsidRDefault="007E3E34" w:rsidP="007E3E34">
      <w:pPr>
        <w:pStyle w:val="Caption"/>
        <w:keepNext/>
      </w:pPr>
      <w:bookmarkStart w:id="228" w:name="_Toc17752054"/>
      <w:r>
        <w:t xml:space="preserve">Table </w:t>
      </w:r>
      <w:r w:rsidR="00382580">
        <w:fldChar w:fldCharType="begin"/>
      </w:r>
      <w:r w:rsidR="00382580">
        <w:instrText xml:space="preserve"> SEQ Table \* ARABIC </w:instrText>
      </w:r>
      <w:r w:rsidR="00382580">
        <w:fldChar w:fldCharType="separate"/>
      </w:r>
      <w:r w:rsidR="00382580">
        <w:rPr>
          <w:noProof/>
        </w:rPr>
        <w:t>13</w:t>
      </w:r>
      <w:r w:rsidR="00382580">
        <w:rPr>
          <w:noProof/>
        </w:rPr>
        <w:fldChar w:fldCharType="end"/>
      </w:r>
      <w:r>
        <w:t xml:space="preserve"> </w:t>
      </w:r>
      <w:r w:rsidRPr="00640D37">
        <w:t>OVERALL TASKS WERE WRITTEN THROUGHOUT THE PROJECT</w:t>
      </w:r>
      <w:bookmarkEnd w:id="228"/>
    </w:p>
    <w:tbl>
      <w:tblPr>
        <w:tblW w:w="7460" w:type="dxa"/>
        <w:tblLook w:val="04A0" w:firstRow="1" w:lastRow="0" w:firstColumn="1" w:lastColumn="0" w:noHBand="0" w:noVBand="1"/>
      </w:tblPr>
      <w:tblGrid>
        <w:gridCol w:w="960"/>
        <w:gridCol w:w="6500"/>
      </w:tblGrid>
      <w:tr w:rsidR="00E00CFC" w:rsidRPr="001B3DA7" w14:paraId="4CF16A05" w14:textId="77777777" w:rsidTr="00E00CFC">
        <w:trPr>
          <w:trHeight w:val="330"/>
        </w:trPr>
        <w:tc>
          <w:tcPr>
            <w:tcW w:w="960" w:type="dxa"/>
            <w:tcBorders>
              <w:top w:val="double" w:sz="6" w:space="0" w:color="3F3F3F"/>
              <w:left w:val="double" w:sz="6" w:space="0" w:color="3F3F3F"/>
              <w:bottom w:val="double" w:sz="6" w:space="0" w:color="3F3F3F"/>
              <w:right w:val="double" w:sz="6" w:space="0" w:color="3F3F3F"/>
            </w:tcBorders>
            <w:shd w:val="clear" w:color="000000" w:fill="70AD47"/>
            <w:noWrap/>
            <w:vAlign w:val="bottom"/>
            <w:hideMark/>
          </w:tcPr>
          <w:p w14:paraId="3344BDDD" w14:textId="77777777" w:rsidR="00E00CFC" w:rsidRPr="001B3DA7" w:rsidRDefault="00E00CFC" w:rsidP="00E00CFC">
            <w:pPr>
              <w:autoSpaceDN/>
              <w:spacing w:after="0" w:line="240" w:lineRule="auto"/>
              <w:textAlignment w:val="auto"/>
              <w:rPr>
                <w:rFonts w:ascii="Calibri" w:hAnsi="Calibri" w:cs="Calibri"/>
                <w:b/>
                <w:bCs/>
                <w:color w:val="FFFFFF"/>
                <w:lang w:eastAsia="en-GB"/>
              </w:rPr>
            </w:pPr>
            <w:r w:rsidRPr="001B3DA7">
              <w:rPr>
                <w:rFonts w:ascii="Calibri" w:hAnsi="Calibri" w:cs="Calibri"/>
                <w:b/>
                <w:bCs/>
                <w:color w:val="FFFFFF"/>
                <w:lang w:eastAsia="en-GB"/>
              </w:rPr>
              <w:t>Date</w:t>
            </w:r>
          </w:p>
        </w:tc>
        <w:tc>
          <w:tcPr>
            <w:tcW w:w="6500" w:type="dxa"/>
            <w:tcBorders>
              <w:top w:val="double" w:sz="6" w:space="0" w:color="3F3F3F"/>
              <w:left w:val="nil"/>
              <w:bottom w:val="nil"/>
              <w:right w:val="double" w:sz="6" w:space="0" w:color="3F3F3F"/>
            </w:tcBorders>
            <w:shd w:val="clear" w:color="000000" w:fill="70AD47"/>
            <w:noWrap/>
            <w:vAlign w:val="bottom"/>
            <w:hideMark/>
          </w:tcPr>
          <w:p w14:paraId="6F348579" w14:textId="77777777" w:rsidR="00E00CFC" w:rsidRPr="001B3DA7" w:rsidRDefault="00E00CFC" w:rsidP="00E00CFC">
            <w:pPr>
              <w:autoSpaceDN/>
              <w:spacing w:after="0" w:line="240" w:lineRule="auto"/>
              <w:textAlignment w:val="auto"/>
              <w:rPr>
                <w:rFonts w:ascii="Calibri" w:hAnsi="Calibri" w:cs="Calibri"/>
                <w:b/>
                <w:bCs/>
                <w:color w:val="FFFFFF"/>
                <w:lang w:eastAsia="en-GB"/>
              </w:rPr>
            </w:pPr>
            <w:r w:rsidRPr="001B3DA7">
              <w:rPr>
                <w:rFonts w:ascii="Calibri" w:hAnsi="Calibri" w:cs="Calibri"/>
                <w:b/>
                <w:bCs/>
                <w:color w:val="FFFFFF"/>
                <w:lang w:eastAsia="en-GB"/>
              </w:rPr>
              <w:t>Action</w:t>
            </w:r>
          </w:p>
        </w:tc>
      </w:tr>
      <w:tr w:rsidR="00E00CFC" w:rsidRPr="001B3DA7" w14:paraId="2B8FB48E" w14:textId="77777777" w:rsidTr="00E00CFC">
        <w:trPr>
          <w:trHeight w:val="330"/>
        </w:trPr>
        <w:tc>
          <w:tcPr>
            <w:tcW w:w="960" w:type="dxa"/>
            <w:tcBorders>
              <w:top w:val="nil"/>
              <w:left w:val="single" w:sz="8" w:space="0" w:color="auto"/>
              <w:bottom w:val="single" w:sz="4" w:space="0" w:color="auto"/>
              <w:right w:val="nil"/>
            </w:tcBorders>
            <w:shd w:val="clear" w:color="000000" w:fill="F4B084"/>
            <w:noWrap/>
            <w:vAlign w:val="bottom"/>
            <w:hideMark/>
          </w:tcPr>
          <w:p w14:paraId="647D0D6B"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22-May</w:t>
            </w:r>
          </w:p>
        </w:tc>
        <w:tc>
          <w:tcPr>
            <w:tcW w:w="6500" w:type="dxa"/>
            <w:tcBorders>
              <w:top w:val="single" w:sz="8" w:space="0" w:color="auto"/>
              <w:left w:val="single" w:sz="8" w:space="0" w:color="auto"/>
              <w:bottom w:val="single" w:sz="4" w:space="0" w:color="auto"/>
              <w:right w:val="single" w:sz="8" w:space="0" w:color="auto"/>
            </w:tcBorders>
            <w:shd w:val="clear" w:color="000000" w:fill="FFD966"/>
            <w:noWrap/>
            <w:vAlign w:val="bottom"/>
            <w:hideMark/>
          </w:tcPr>
          <w:p w14:paraId="2C78A647"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Complex Environment : Design the Livingroom environment</w:t>
            </w:r>
          </w:p>
        </w:tc>
      </w:tr>
      <w:tr w:rsidR="00E00CFC" w:rsidRPr="001B3DA7" w14:paraId="7DC8474F"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430E7F5B"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23-May</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1E38A2BF"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Simple Environment : Design the Livingroom environment</w:t>
            </w:r>
          </w:p>
        </w:tc>
      </w:tr>
      <w:tr w:rsidR="00E00CFC" w:rsidRPr="001B3DA7" w14:paraId="10873B5E"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07649E4F"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24-May</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3A19F2E0"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Simple Environment : Design the Bedroom environment</w:t>
            </w:r>
          </w:p>
        </w:tc>
      </w:tr>
      <w:tr w:rsidR="00E00CFC" w:rsidRPr="001B3DA7" w14:paraId="41E1C7B8"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2EFD3D45"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25-May</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44245BC7"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Simple Environment : Design the Bathroom environment</w:t>
            </w:r>
          </w:p>
        </w:tc>
      </w:tr>
      <w:tr w:rsidR="00E00CFC" w:rsidRPr="001B3DA7" w14:paraId="78E31553"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0DB7C34D"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26-May</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5DCC1233"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Implement appliances in the living room</w:t>
            </w:r>
          </w:p>
        </w:tc>
      </w:tr>
      <w:tr w:rsidR="00E00CFC" w:rsidRPr="001B3DA7" w14:paraId="1934E863"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3AB61973"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27-May</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76FB13D6"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Implement appliances in the bedroom</w:t>
            </w:r>
          </w:p>
        </w:tc>
      </w:tr>
      <w:tr w:rsidR="00E00CFC" w:rsidRPr="001B3DA7" w14:paraId="41D4BF4C"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1DC3EA52"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28-May</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000102CA"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Implement appliances in the bathroom</w:t>
            </w:r>
          </w:p>
        </w:tc>
      </w:tr>
      <w:tr w:rsidR="00E00CFC" w:rsidRPr="001B3DA7" w14:paraId="2BF463A2" w14:textId="77777777" w:rsidTr="00E00CFC">
        <w:trPr>
          <w:trHeight w:val="315"/>
        </w:trPr>
        <w:tc>
          <w:tcPr>
            <w:tcW w:w="960" w:type="dxa"/>
            <w:tcBorders>
              <w:top w:val="nil"/>
              <w:left w:val="single" w:sz="8" w:space="0" w:color="auto"/>
              <w:bottom w:val="single" w:sz="4" w:space="0" w:color="auto"/>
              <w:right w:val="nil"/>
            </w:tcBorders>
            <w:shd w:val="clear" w:color="000000" w:fill="F4B084"/>
            <w:noWrap/>
            <w:vAlign w:val="bottom"/>
            <w:hideMark/>
          </w:tcPr>
          <w:p w14:paraId="19BB9E21"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29-May</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4DAE1F52"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Implement SSVEP stimuli in the living room</w:t>
            </w:r>
          </w:p>
        </w:tc>
      </w:tr>
      <w:tr w:rsidR="00E00CFC" w:rsidRPr="001B3DA7" w14:paraId="40E77CA2"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599F0555"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30-May</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449C72A8"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 xml:space="preserve">Allow the user to be moved around the environment using keys </w:t>
            </w:r>
          </w:p>
        </w:tc>
      </w:tr>
      <w:tr w:rsidR="00E00CFC" w:rsidRPr="001B3DA7" w14:paraId="6C7AD7CA"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0BA53862"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31-May</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5C70BFCC"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Complex Environment : Design the Livingroom environment</w:t>
            </w:r>
          </w:p>
        </w:tc>
      </w:tr>
      <w:tr w:rsidR="00E00CFC" w:rsidRPr="001B3DA7" w14:paraId="61B71645"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3FB542B0"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1-Jun</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27CC3FC4"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Complex Environment : Design the Bedroom environment</w:t>
            </w:r>
          </w:p>
        </w:tc>
      </w:tr>
      <w:tr w:rsidR="00E00CFC" w:rsidRPr="001B3DA7" w14:paraId="6FC64033"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47DE4DA0"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2-Jun</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3654D6EE"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Complex Environment : Design the Bathroom environment</w:t>
            </w:r>
          </w:p>
        </w:tc>
      </w:tr>
      <w:tr w:rsidR="00E00CFC" w:rsidRPr="001B3DA7" w14:paraId="4DFCA92B"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2399D945"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3-Jun</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6030DF8A"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make gui stimuli</w:t>
            </w:r>
          </w:p>
        </w:tc>
      </w:tr>
      <w:tr w:rsidR="00E00CFC" w:rsidRPr="001B3DA7" w14:paraId="110BBC2E"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70F2B002"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4-Jun</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29573151"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Meeting</w:t>
            </w:r>
          </w:p>
        </w:tc>
      </w:tr>
      <w:tr w:rsidR="00E00CFC" w:rsidRPr="001B3DA7" w14:paraId="5B6E68CF"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0A3EFCB1"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5-Jun</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2D70CCD2"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Make an analyser from python to analyse data and show on real-time</w:t>
            </w:r>
          </w:p>
        </w:tc>
      </w:tr>
      <w:tr w:rsidR="00E00CFC" w:rsidRPr="001B3DA7" w14:paraId="4C67EBD9"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35B7A2D8"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6-Jun</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60EF038C"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Find another way to apply SSVEP stimuli with java GUI</w:t>
            </w:r>
          </w:p>
        </w:tc>
      </w:tr>
      <w:tr w:rsidR="00E00CFC" w:rsidRPr="001B3DA7" w14:paraId="337A4E81"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49CFC371"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7-Jun</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42899733"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Find another way to apply SSVEP stimuli with java GUI</w:t>
            </w:r>
          </w:p>
        </w:tc>
      </w:tr>
      <w:tr w:rsidR="00E00CFC" w:rsidRPr="001B3DA7" w14:paraId="1FA2FD0A"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76226F92"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8-Jun</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221F2389"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Find another way to apply SSVEP stimuli with java GUI</w:t>
            </w:r>
          </w:p>
        </w:tc>
      </w:tr>
      <w:tr w:rsidR="00E00CFC" w:rsidRPr="001B3DA7" w14:paraId="3A774C08"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4AD219EF"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9-Jun</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7939D397"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Make an analyser from python to analyse data and show on real-time</w:t>
            </w:r>
          </w:p>
        </w:tc>
      </w:tr>
      <w:tr w:rsidR="00E00CFC" w:rsidRPr="001B3DA7" w14:paraId="71F6F6A3"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0DAC9245"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10-Jun</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30741FDC"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Find another way to apply SSVEP stimuli with java GUI</w:t>
            </w:r>
          </w:p>
        </w:tc>
      </w:tr>
      <w:tr w:rsidR="00E00CFC" w:rsidRPr="001B3DA7" w14:paraId="2B1C09E6"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2A60C281"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11-Jun</w:t>
            </w:r>
          </w:p>
        </w:tc>
        <w:tc>
          <w:tcPr>
            <w:tcW w:w="6500" w:type="dxa"/>
            <w:tcBorders>
              <w:top w:val="nil"/>
              <w:left w:val="single" w:sz="8" w:space="0" w:color="auto"/>
              <w:bottom w:val="single" w:sz="4" w:space="0" w:color="auto"/>
              <w:right w:val="single" w:sz="8" w:space="0" w:color="auto"/>
            </w:tcBorders>
            <w:shd w:val="clear" w:color="000000" w:fill="ED7D31"/>
            <w:noWrap/>
            <w:vAlign w:val="bottom"/>
            <w:hideMark/>
          </w:tcPr>
          <w:p w14:paraId="5D1288EE"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Family problem : away</w:t>
            </w:r>
          </w:p>
        </w:tc>
      </w:tr>
      <w:tr w:rsidR="00E00CFC" w:rsidRPr="001B3DA7" w14:paraId="748BC132"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6DB4848F"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12-Jun</w:t>
            </w:r>
          </w:p>
        </w:tc>
        <w:tc>
          <w:tcPr>
            <w:tcW w:w="6500" w:type="dxa"/>
            <w:tcBorders>
              <w:top w:val="nil"/>
              <w:left w:val="single" w:sz="8" w:space="0" w:color="auto"/>
              <w:bottom w:val="single" w:sz="4" w:space="0" w:color="auto"/>
              <w:right w:val="single" w:sz="8" w:space="0" w:color="auto"/>
            </w:tcBorders>
            <w:shd w:val="clear" w:color="000000" w:fill="ED7D31"/>
            <w:noWrap/>
            <w:vAlign w:val="bottom"/>
            <w:hideMark/>
          </w:tcPr>
          <w:p w14:paraId="414E5125"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 </w:t>
            </w:r>
          </w:p>
        </w:tc>
      </w:tr>
      <w:tr w:rsidR="00E00CFC" w:rsidRPr="001B3DA7" w14:paraId="1A96E885"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307F8351"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13-Jun</w:t>
            </w:r>
          </w:p>
        </w:tc>
        <w:tc>
          <w:tcPr>
            <w:tcW w:w="6500" w:type="dxa"/>
            <w:tcBorders>
              <w:top w:val="nil"/>
              <w:left w:val="single" w:sz="8" w:space="0" w:color="auto"/>
              <w:bottom w:val="single" w:sz="4" w:space="0" w:color="auto"/>
              <w:right w:val="single" w:sz="8" w:space="0" w:color="auto"/>
            </w:tcBorders>
            <w:shd w:val="clear" w:color="000000" w:fill="ED7D31"/>
            <w:noWrap/>
            <w:vAlign w:val="bottom"/>
            <w:hideMark/>
          </w:tcPr>
          <w:p w14:paraId="26DD807C"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 </w:t>
            </w:r>
          </w:p>
        </w:tc>
      </w:tr>
      <w:tr w:rsidR="00E00CFC" w:rsidRPr="001B3DA7" w14:paraId="36839CCD"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2A62F722"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14-Jun</w:t>
            </w:r>
          </w:p>
        </w:tc>
        <w:tc>
          <w:tcPr>
            <w:tcW w:w="6500" w:type="dxa"/>
            <w:tcBorders>
              <w:top w:val="nil"/>
              <w:left w:val="single" w:sz="8" w:space="0" w:color="auto"/>
              <w:bottom w:val="single" w:sz="4" w:space="0" w:color="auto"/>
              <w:right w:val="single" w:sz="8" w:space="0" w:color="auto"/>
            </w:tcBorders>
            <w:shd w:val="clear" w:color="000000" w:fill="ED7D31"/>
            <w:noWrap/>
            <w:vAlign w:val="bottom"/>
            <w:hideMark/>
          </w:tcPr>
          <w:p w14:paraId="31AF8B66"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 </w:t>
            </w:r>
          </w:p>
        </w:tc>
      </w:tr>
      <w:tr w:rsidR="00E00CFC" w:rsidRPr="001B3DA7" w14:paraId="08B3FF5D"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722328A8"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15-Jun</w:t>
            </w:r>
          </w:p>
        </w:tc>
        <w:tc>
          <w:tcPr>
            <w:tcW w:w="6500" w:type="dxa"/>
            <w:tcBorders>
              <w:top w:val="nil"/>
              <w:left w:val="single" w:sz="8" w:space="0" w:color="auto"/>
              <w:bottom w:val="single" w:sz="4" w:space="0" w:color="auto"/>
              <w:right w:val="single" w:sz="8" w:space="0" w:color="auto"/>
            </w:tcBorders>
            <w:shd w:val="clear" w:color="000000" w:fill="ED7D31"/>
            <w:noWrap/>
            <w:vAlign w:val="bottom"/>
            <w:hideMark/>
          </w:tcPr>
          <w:p w14:paraId="49DB9A1C"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 </w:t>
            </w:r>
          </w:p>
        </w:tc>
      </w:tr>
      <w:tr w:rsidR="00E00CFC" w:rsidRPr="001B3DA7" w14:paraId="5BFA2D62"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7C58486E"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16-Jun</w:t>
            </w:r>
          </w:p>
        </w:tc>
        <w:tc>
          <w:tcPr>
            <w:tcW w:w="6500" w:type="dxa"/>
            <w:tcBorders>
              <w:top w:val="nil"/>
              <w:left w:val="single" w:sz="8" w:space="0" w:color="auto"/>
              <w:bottom w:val="single" w:sz="4" w:space="0" w:color="auto"/>
              <w:right w:val="single" w:sz="8" w:space="0" w:color="auto"/>
            </w:tcBorders>
            <w:shd w:val="clear" w:color="000000" w:fill="ED7D31"/>
            <w:noWrap/>
            <w:vAlign w:val="bottom"/>
            <w:hideMark/>
          </w:tcPr>
          <w:p w14:paraId="61DFA642"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 </w:t>
            </w:r>
          </w:p>
        </w:tc>
      </w:tr>
      <w:tr w:rsidR="00E00CFC" w:rsidRPr="001B3DA7" w14:paraId="4A1A1985"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27ABE8A9"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17-Jun</w:t>
            </w:r>
          </w:p>
        </w:tc>
        <w:tc>
          <w:tcPr>
            <w:tcW w:w="6500" w:type="dxa"/>
            <w:tcBorders>
              <w:top w:val="nil"/>
              <w:left w:val="single" w:sz="8" w:space="0" w:color="auto"/>
              <w:bottom w:val="single" w:sz="4" w:space="0" w:color="auto"/>
              <w:right w:val="single" w:sz="8" w:space="0" w:color="auto"/>
            </w:tcBorders>
            <w:shd w:val="clear" w:color="000000" w:fill="ED7D31"/>
            <w:noWrap/>
            <w:vAlign w:val="bottom"/>
            <w:hideMark/>
          </w:tcPr>
          <w:p w14:paraId="09096FFE"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 </w:t>
            </w:r>
          </w:p>
        </w:tc>
      </w:tr>
      <w:tr w:rsidR="00E00CFC" w:rsidRPr="001B3DA7" w14:paraId="64BD44DA"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6651F0A3"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18-Jun</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70897793"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Meeting</w:t>
            </w:r>
          </w:p>
        </w:tc>
      </w:tr>
      <w:tr w:rsidR="00E00CFC" w:rsidRPr="001B3DA7" w14:paraId="24E1709A"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4C07422D"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19-Jun</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4D82902A"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Find another way to apply SSVEP stimuli with java GUI</w:t>
            </w:r>
          </w:p>
        </w:tc>
      </w:tr>
      <w:tr w:rsidR="00E00CFC" w:rsidRPr="001B3DA7" w14:paraId="1BC84100"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77A99983"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20-Jun</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40732110"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 xml:space="preserve">Make an analyser from python to analyse data and show on real-time </w:t>
            </w:r>
          </w:p>
        </w:tc>
      </w:tr>
      <w:tr w:rsidR="00E00CFC" w:rsidRPr="001B3DA7" w14:paraId="61680EB2"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6C725CD6"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21-Jun</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7A6074A6" w14:textId="1B1EA2CE"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 xml:space="preserve">OpenVibe :Create Signal tester </w:t>
            </w:r>
          </w:p>
        </w:tc>
      </w:tr>
      <w:tr w:rsidR="00E00CFC" w:rsidRPr="001B3DA7" w14:paraId="7EB1E7C1" w14:textId="77777777" w:rsidTr="00E00CFC">
        <w:trPr>
          <w:trHeight w:val="315"/>
        </w:trPr>
        <w:tc>
          <w:tcPr>
            <w:tcW w:w="960" w:type="dxa"/>
            <w:tcBorders>
              <w:top w:val="nil"/>
              <w:left w:val="single" w:sz="8" w:space="0" w:color="auto"/>
              <w:bottom w:val="single" w:sz="4" w:space="0" w:color="auto"/>
              <w:right w:val="nil"/>
            </w:tcBorders>
            <w:shd w:val="clear" w:color="000000" w:fill="F4B084"/>
            <w:noWrap/>
            <w:vAlign w:val="bottom"/>
            <w:hideMark/>
          </w:tcPr>
          <w:p w14:paraId="7008AF62"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22-Jun</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183D31F3" w14:textId="3CE61532"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 xml:space="preserve">OpenVibe :Create config settings </w:t>
            </w:r>
          </w:p>
        </w:tc>
      </w:tr>
      <w:tr w:rsidR="00E00CFC" w:rsidRPr="001B3DA7" w14:paraId="5439D100"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0A14C4F6"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23-Jun</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59D4CFEE" w14:textId="4CDF9892"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OpenVibe :Create data acquisition</w:t>
            </w:r>
          </w:p>
        </w:tc>
      </w:tr>
      <w:tr w:rsidR="00E00CFC" w:rsidRPr="001B3DA7" w14:paraId="2E386DA8"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4913CA49"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lastRenderedPageBreak/>
              <w:t>24-Jun</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174431D5" w14:textId="7798779A"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OpenVibe :Create Classifier trainer</w:t>
            </w:r>
          </w:p>
        </w:tc>
      </w:tr>
      <w:tr w:rsidR="00E00CFC" w:rsidRPr="001B3DA7" w14:paraId="4A32F3BE"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45D37F20"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25-Jun</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5DC0D833" w14:textId="11181D98"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OpenVibe :Create CSP trainer</w:t>
            </w:r>
          </w:p>
        </w:tc>
      </w:tr>
      <w:tr w:rsidR="00E00CFC" w:rsidRPr="001B3DA7" w14:paraId="1DB08457"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1FBDAA59"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26-Jun</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4A3CE881" w14:textId="16E63C31"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OpenVibe :Create Classifier trainer</w:t>
            </w:r>
          </w:p>
        </w:tc>
      </w:tr>
      <w:tr w:rsidR="00E00CFC" w:rsidRPr="001B3DA7" w14:paraId="65F93204"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17D1D187"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27-Jun</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675FEC4D" w14:textId="27FDC355"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OpenVibe : Create Main processor</w:t>
            </w:r>
          </w:p>
        </w:tc>
      </w:tr>
      <w:tr w:rsidR="00E00CFC" w:rsidRPr="001B3DA7" w14:paraId="0EC57BF0"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2400C0CF"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28-Jun</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4BF19A9E" w14:textId="790A3EC0"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OpenVibe :Create Perfomance measure</w:t>
            </w:r>
          </w:p>
        </w:tc>
      </w:tr>
      <w:tr w:rsidR="00E00CFC" w:rsidRPr="001B3DA7" w14:paraId="26C28918"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4930662D"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29-Jun</w:t>
            </w:r>
          </w:p>
        </w:tc>
        <w:tc>
          <w:tcPr>
            <w:tcW w:w="6500" w:type="dxa"/>
            <w:tcBorders>
              <w:top w:val="nil"/>
              <w:left w:val="single" w:sz="8" w:space="0" w:color="auto"/>
              <w:bottom w:val="single" w:sz="4" w:space="0" w:color="auto"/>
              <w:right w:val="single" w:sz="8" w:space="0" w:color="auto"/>
            </w:tcBorders>
            <w:shd w:val="clear" w:color="000000" w:fill="ED7D31"/>
            <w:noWrap/>
            <w:vAlign w:val="bottom"/>
            <w:hideMark/>
          </w:tcPr>
          <w:p w14:paraId="60CCAAD5"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Birthday plan</w:t>
            </w:r>
          </w:p>
        </w:tc>
      </w:tr>
      <w:tr w:rsidR="00E00CFC" w:rsidRPr="001B3DA7" w14:paraId="773974C3"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10121DC9"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30-Jun</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220D671C" w14:textId="05199C16"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 xml:space="preserve">OpenVibe :Create Confusion matrix </w:t>
            </w:r>
          </w:p>
        </w:tc>
      </w:tr>
      <w:tr w:rsidR="00E00CFC" w:rsidRPr="001B3DA7" w14:paraId="67CE80A6"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724143A4"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1-Jul</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4CCCCC82" w14:textId="1E5A7D65"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 xml:space="preserve">OpenVibe :Create Signal tester </w:t>
            </w:r>
          </w:p>
        </w:tc>
      </w:tr>
      <w:tr w:rsidR="00E00CFC" w:rsidRPr="001B3DA7" w14:paraId="508EE32F"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782A4FF2"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2-Jul</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0A49E97C" w14:textId="04BB5D52"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 xml:space="preserve">OpenVibe :Create config settings </w:t>
            </w:r>
          </w:p>
        </w:tc>
      </w:tr>
      <w:tr w:rsidR="00E00CFC" w:rsidRPr="001B3DA7" w14:paraId="58D7533C"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14AE5134"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3-Jul</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7E6DE42B" w14:textId="4B570893"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OpenVibe :Create data acquisition</w:t>
            </w:r>
          </w:p>
        </w:tc>
      </w:tr>
      <w:tr w:rsidR="00E00CFC" w:rsidRPr="001B3DA7" w14:paraId="5CC058CC"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57A10A53"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4-Jul</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5815F0B6" w14:textId="29D4B60D"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OpenVibe :Create Classifier trainer</w:t>
            </w:r>
          </w:p>
        </w:tc>
      </w:tr>
      <w:tr w:rsidR="00E00CFC" w:rsidRPr="001B3DA7" w14:paraId="4C822B50"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5A1B6C6A"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5-Jul</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691B0455" w14:textId="1524FFE6"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OpenVibe :Create CSP trainer</w:t>
            </w:r>
          </w:p>
        </w:tc>
      </w:tr>
      <w:tr w:rsidR="00E00CFC" w:rsidRPr="001B3DA7" w14:paraId="7D6B7965"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38C46E42"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6-Jul</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62C6BDC7" w14:textId="262FA299"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OpenVibe :Create Classifier trainer</w:t>
            </w:r>
          </w:p>
        </w:tc>
      </w:tr>
      <w:tr w:rsidR="00E00CFC" w:rsidRPr="001B3DA7" w14:paraId="231BD726"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1F1D0C6F"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7-Jul</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3872B1CD" w14:textId="48A1152F"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OpenVibe : Create Main processor</w:t>
            </w:r>
          </w:p>
        </w:tc>
      </w:tr>
      <w:tr w:rsidR="00E00CFC" w:rsidRPr="001B3DA7" w14:paraId="33A0F210"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7E197FD4"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8-Jul</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3349DC9B" w14:textId="45E25878"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OpenVibe :Create Performance measure</w:t>
            </w:r>
          </w:p>
        </w:tc>
      </w:tr>
      <w:tr w:rsidR="00E00CFC" w:rsidRPr="001B3DA7" w14:paraId="1BB7063A"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40731BCA"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9-Jul</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1AFDF545" w14:textId="5A7DB59B"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Polish the simple environment</w:t>
            </w:r>
          </w:p>
        </w:tc>
      </w:tr>
      <w:tr w:rsidR="00E00CFC" w:rsidRPr="001B3DA7" w14:paraId="7F2BCEEA"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57768E59"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10-Jul</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7A3FDDC5" w14:textId="17BD75AF"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Polish the simple environment</w:t>
            </w:r>
          </w:p>
        </w:tc>
      </w:tr>
      <w:tr w:rsidR="00E00CFC" w:rsidRPr="001B3DA7" w14:paraId="28D3179E"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4EADED0E"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11-Jul</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016C0A48" w14:textId="6D0C5C3E"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Polish the simple environment</w:t>
            </w:r>
          </w:p>
        </w:tc>
      </w:tr>
      <w:tr w:rsidR="00E00CFC" w:rsidRPr="001B3DA7" w14:paraId="5E5D202D"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453DC95D"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12-Jul</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6E62C644" w14:textId="4E8DCFD5"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 xml:space="preserve">Polish the simple environment </w:t>
            </w:r>
          </w:p>
        </w:tc>
      </w:tr>
      <w:tr w:rsidR="00E00CFC" w:rsidRPr="001B3DA7" w14:paraId="7F6D6993"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35A859C1"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13-Jul</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1688212D" w14:textId="76378CB3"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Polish the Complex environment</w:t>
            </w:r>
          </w:p>
        </w:tc>
      </w:tr>
      <w:tr w:rsidR="00E00CFC" w:rsidRPr="001B3DA7" w14:paraId="26F04F88"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23782F61"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14-Jul</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54BE6332" w14:textId="77CD9B02"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 xml:space="preserve">Polish the Complex environment </w:t>
            </w:r>
          </w:p>
        </w:tc>
      </w:tr>
      <w:tr w:rsidR="00E00CFC" w:rsidRPr="001B3DA7" w14:paraId="1780C00B"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6C27CA21"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15-Jul</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4D8236E5" w14:textId="5F7CDE3B"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 xml:space="preserve">Polish the Complex environment </w:t>
            </w:r>
          </w:p>
        </w:tc>
      </w:tr>
      <w:tr w:rsidR="00E00CFC" w:rsidRPr="001B3DA7" w14:paraId="6E91D06C"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41541919"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16-Jul</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5253A946" w14:textId="32A8198D"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 xml:space="preserve">Polish the Complex environment </w:t>
            </w:r>
          </w:p>
        </w:tc>
      </w:tr>
      <w:tr w:rsidR="00E00CFC" w:rsidRPr="001B3DA7" w14:paraId="3A2DF770"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6AF5B1F3"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17-Jul</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6EB894B6" w14:textId="112C77DC"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Polish the Complex environment</w:t>
            </w:r>
          </w:p>
        </w:tc>
      </w:tr>
      <w:tr w:rsidR="00E00CFC" w:rsidRPr="001B3DA7" w14:paraId="79E0F5FE"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107A5E21"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18-Jul</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4179D4AE" w14:textId="58745B2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Polish the Complex environment</w:t>
            </w:r>
          </w:p>
        </w:tc>
      </w:tr>
      <w:tr w:rsidR="00E00CFC" w:rsidRPr="001B3DA7" w14:paraId="1747C63D"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464A08DC"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19-Jul</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2142B5DE"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 xml:space="preserve">Openvibe :Create Signal tester </w:t>
            </w:r>
          </w:p>
        </w:tc>
      </w:tr>
      <w:tr w:rsidR="00E00CFC" w:rsidRPr="001B3DA7" w14:paraId="29BFACB6"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378CDBAA"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20-Jul</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31D3E9DE"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 xml:space="preserve">Openvibe :Create config settings </w:t>
            </w:r>
          </w:p>
        </w:tc>
      </w:tr>
      <w:tr w:rsidR="00E00CFC" w:rsidRPr="001B3DA7" w14:paraId="090D7767"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39518B66"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21-Jul</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085D9443"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Openvibe :Create data acquisition</w:t>
            </w:r>
          </w:p>
        </w:tc>
      </w:tr>
      <w:tr w:rsidR="00E00CFC" w:rsidRPr="001B3DA7" w14:paraId="11AF8080"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64AA7292"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22-Jul</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79FA482B"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Openvibe :Create CSP trainer</w:t>
            </w:r>
          </w:p>
        </w:tc>
      </w:tr>
      <w:tr w:rsidR="00E00CFC" w:rsidRPr="001B3DA7" w14:paraId="1F359A14"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14E1711D"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23-Jul</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27BD2B5F"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Openvibe :Create Classifier trainer</w:t>
            </w:r>
          </w:p>
        </w:tc>
      </w:tr>
      <w:tr w:rsidR="00E00CFC" w:rsidRPr="001B3DA7" w14:paraId="68940C8C"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6664BE71"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24-Jul</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41EAD256"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Openvibe : Create Main processor</w:t>
            </w:r>
          </w:p>
        </w:tc>
      </w:tr>
      <w:tr w:rsidR="00E00CFC" w:rsidRPr="001B3DA7" w14:paraId="49ABA5D0"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12B258DD"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25-Jul</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5F07CF61" w14:textId="12288BA6"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Openvibe :Create Performance measure</w:t>
            </w:r>
          </w:p>
        </w:tc>
      </w:tr>
      <w:tr w:rsidR="00E00CFC" w:rsidRPr="001B3DA7" w14:paraId="2ADC9493"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5904F3C7"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26-Jul</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2E09039E"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 xml:space="preserve">Openvibe :Create Confusion matrix </w:t>
            </w:r>
          </w:p>
        </w:tc>
      </w:tr>
      <w:tr w:rsidR="00E00CFC" w:rsidRPr="001B3DA7" w14:paraId="26EE90A3"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6B3C8C83"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27-Jul</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0CE777E0"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Test on VR</w:t>
            </w:r>
          </w:p>
        </w:tc>
      </w:tr>
      <w:tr w:rsidR="00E00CFC" w:rsidRPr="001B3DA7" w14:paraId="682C3847"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292F82E6"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28-Jul</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1EBD888C"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Test on Screen</w:t>
            </w:r>
          </w:p>
        </w:tc>
      </w:tr>
      <w:tr w:rsidR="00E00CFC" w:rsidRPr="001B3DA7" w14:paraId="1768C723"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0377D855"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29-Jul</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27B2F4DF"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polishing finishes</w:t>
            </w:r>
          </w:p>
        </w:tc>
      </w:tr>
      <w:tr w:rsidR="00E00CFC" w:rsidRPr="001B3DA7" w14:paraId="18AD1C9E"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29AC3F11"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30-Jul</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4FFC2F3D"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Create an experiment on unity</w:t>
            </w:r>
          </w:p>
        </w:tc>
      </w:tr>
      <w:tr w:rsidR="00E00CFC" w:rsidRPr="001B3DA7" w14:paraId="090B2008"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442F8AA0"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31-Jul</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6EE602ED"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Create an experiment on unity</w:t>
            </w:r>
          </w:p>
        </w:tc>
      </w:tr>
      <w:tr w:rsidR="00E00CFC" w:rsidRPr="001B3DA7" w14:paraId="7B607313"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0AD895F8"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1-Aug</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31FE1460"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Create an experiment on unity</w:t>
            </w:r>
          </w:p>
        </w:tc>
      </w:tr>
      <w:tr w:rsidR="00E00CFC" w:rsidRPr="001B3DA7" w14:paraId="7632B245"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3E2B95B1"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2-Aug</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291A6F75"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Create an experiment on Openvibe</w:t>
            </w:r>
          </w:p>
        </w:tc>
      </w:tr>
      <w:tr w:rsidR="00E00CFC" w:rsidRPr="001B3DA7" w14:paraId="53298DE0"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11EDE7F2"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3-Aug</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6EE7F186"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Create an experiment on Openvibe</w:t>
            </w:r>
          </w:p>
        </w:tc>
      </w:tr>
      <w:tr w:rsidR="00E00CFC" w:rsidRPr="001B3DA7" w14:paraId="11244F07"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7C34AF4D"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lastRenderedPageBreak/>
              <w:t>4-Aug</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0C361084"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Create an experiment on Openvibe</w:t>
            </w:r>
          </w:p>
        </w:tc>
      </w:tr>
      <w:tr w:rsidR="00E00CFC" w:rsidRPr="001B3DA7" w14:paraId="78C9AE7A" w14:textId="77777777" w:rsidTr="00E00CFC">
        <w:trPr>
          <w:trHeight w:val="300"/>
        </w:trPr>
        <w:tc>
          <w:tcPr>
            <w:tcW w:w="960" w:type="dxa"/>
            <w:tcBorders>
              <w:top w:val="nil"/>
              <w:left w:val="single" w:sz="8" w:space="0" w:color="auto"/>
              <w:bottom w:val="single" w:sz="4" w:space="0" w:color="auto"/>
              <w:right w:val="nil"/>
            </w:tcBorders>
            <w:shd w:val="clear" w:color="000000" w:fill="F4B084"/>
            <w:noWrap/>
            <w:vAlign w:val="bottom"/>
            <w:hideMark/>
          </w:tcPr>
          <w:p w14:paraId="38F8866D"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5-Aug</w:t>
            </w:r>
          </w:p>
        </w:tc>
        <w:tc>
          <w:tcPr>
            <w:tcW w:w="6500" w:type="dxa"/>
            <w:tcBorders>
              <w:top w:val="nil"/>
              <w:left w:val="single" w:sz="8" w:space="0" w:color="auto"/>
              <w:bottom w:val="single" w:sz="4" w:space="0" w:color="auto"/>
              <w:right w:val="single" w:sz="8" w:space="0" w:color="auto"/>
            </w:tcBorders>
            <w:shd w:val="clear" w:color="000000" w:fill="FFD966"/>
            <w:noWrap/>
            <w:vAlign w:val="bottom"/>
            <w:hideMark/>
          </w:tcPr>
          <w:p w14:paraId="3149D6FE"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Create an experiment on Openvibe</w:t>
            </w:r>
          </w:p>
        </w:tc>
      </w:tr>
      <w:tr w:rsidR="00E00CFC" w:rsidRPr="001B3DA7" w14:paraId="41B4AD59" w14:textId="77777777" w:rsidTr="00E00CFC">
        <w:trPr>
          <w:trHeight w:val="315"/>
        </w:trPr>
        <w:tc>
          <w:tcPr>
            <w:tcW w:w="960" w:type="dxa"/>
            <w:tcBorders>
              <w:top w:val="nil"/>
              <w:left w:val="single" w:sz="8" w:space="0" w:color="auto"/>
              <w:bottom w:val="single" w:sz="4" w:space="0" w:color="auto"/>
              <w:right w:val="nil"/>
            </w:tcBorders>
            <w:shd w:val="clear" w:color="000000" w:fill="F4B084"/>
            <w:noWrap/>
            <w:vAlign w:val="bottom"/>
            <w:hideMark/>
          </w:tcPr>
          <w:p w14:paraId="6C378736"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6-Aug</w:t>
            </w:r>
          </w:p>
        </w:tc>
        <w:tc>
          <w:tcPr>
            <w:tcW w:w="6500" w:type="dxa"/>
            <w:tcBorders>
              <w:top w:val="nil"/>
              <w:left w:val="single" w:sz="8" w:space="0" w:color="auto"/>
              <w:bottom w:val="single" w:sz="8" w:space="0" w:color="auto"/>
              <w:right w:val="single" w:sz="8" w:space="0" w:color="auto"/>
            </w:tcBorders>
            <w:shd w:val="clear" w:color="000000" w:fill="FFD966"/>
            <w:noWrap/>
            <w:vAlign w:val="bottom"/>
            <w:hideMark/>
          </w:tcPr>
          <w:p w14:paraId="294B1D6D" w14:textId="77777777" w:rsidR="00E00CFC" w:rsidRPr="001B3DA7" w:rsidRDefault="00E00CFC" w:rsidP="00E00CFC">
            <w:pPr>
              <w:autoSpaceDN/>
              <w:spacing w:after="0" w:line="240" w:lineRule="auto"/>
              <w:textAlignment w:val="auto"/>
              <w:rPr>
                <w:rFonts w:ascii="Calibri" w:hAnsi="Calibri" w:cs="Calibri"/>
                <w:color w:val="000000"/>
                <w:lang w:eastAsia="en-GB"/>
              </w:rPr>
            </w:pPr>
            <w:r w:rsidRPr="001B3DA7">
              <w:rPr>
                <w:rFonts w:ascii="Calibri" w:hAnsi="Calibri" w:cs="Calibri"/>
                <w:color w:val="000000"/>
                <w:lang w:eastAsia="en-GB"/>
              </w:rPr>
              <w:t>Create an experiment on Openvibe</w:t>
            </w:r>
          </w:p>
        </w:tc>
      </w:tr>
      <w:tr w:rsidR="00E00CFC" w:rsidRPr="001B3DA7" w14:paraId="2AFDF7C8" w14:textId="77777777" w:rsidTr="00E00CFC">
        <w:trPr>
          <w:trHeight w:val="300"/>
        </w:trPr>
        <w:tc>
          <w:tcPr>
            <w:tcW w:w="960" w:type="dxa"/>
            <w:tcBorders>
              <w:top w:val="nil"/>
              <w:left w:val="single" w:sz="8" w:space="0" w:color="auto"/>
              <w:bottom w:val="single" w:sz="4" w:space="0" w:color="auto"/>
              <w:right w:val="single" w:sz="8" w:space="0" w:color="auto"/>
            </w:tcBorders>
            <w:shd w:val="clear" w:color="000000" w:fill="F4B084"/>
            <w:noWrap/>
            <w:vAlign w:val="bottom"/>
            <w:hideMark/>
          </w:tcPr>
          <w:p w14:paraId="4B6B0580"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7-Aug</w:t>
            </w:r>
          </w:p>
        </w:tc>
        <w:tc>
          <w:tcPr>
            <w:tcW w:w="6500" w:type="dxa"/>
            <w:vMerge w:val="restart"/>
            <w:tcBorders>
              <w:top w:val="nil"/>
              <w:left w:val="single" w:sz="8" w:space="0" w:color="auto"/>
              <w:bottom w:val="single" w:sz="8" w:space="0" w:color="000000"/>
              <w:right w:val="single" w:sz="8" w:space="0" w:color="auto"/>
            </w:tcBorders>
            <w:shd w:val="clear" w:color="000000" w:fill="FFD966"/>
            <w:noWrap/>
            <w:vAlign w:val="center"/>
            <w:hideMark/>
          </w:tcPr>
          <w:p w14:paraId="63BED4FE" w14:textId="77777777" w:rsidR="00E00CFC" w:rsidRPr="001B3DA7" w:rsidRDefault="00E00CFC" w:rsidP="00E00CFC">
            <w:pPr>
              <w:autoSpaceDN/>
              <w:spacing w:after="0" w:line="240" w:lineRule="auto"/>
              <w:jc w:val="center"/>
              <w:textAlignment w:val="auto"/>
              <w:rPr>
                <w:rFonts w:ascii="Calibri" w:hAnsi="Calibri" w:cs="Calibri"/>
                <w:color w:val="000000"/>
                <w:lang w:eastAsia="en-GB"/>
              </w:rPr>
            </w:pPr>
            <w:r w:rsidRPr="001B3DA7">
              <w:rPr>
                <w:rFonts w:ascii="Calibri" w:hAnsi="Calibri" w:cs="Calibri"/>
                <w:color w:val="000000"/>
                <w:lang w:eastAsia="en-GB"/>
              </w:rPr>
              <w:t xml:space="preserve">Write up + polishing </w:t>
            </w:r>
          </w:p>
        </w:tc>
      </w:tr>
      <w:tr w:rsidR="00E00CFC" w:rsidRPr="001B3DA7" w14:paraId="5684F479" w14:textId="77777777" w:rsidTr="00E00CFC">
        <w:trPr>
          <w:trHeight w:val="300"/>
        </w:trPr>
        <w:tc>
          <w:tcPr>
            <w:tcW w:w="960" w:type="dxa"/>
            <w:tcBorders>
              <w:top w:val="nil"/>
              <w:left w:val="single" w:sz="8" w:space="0" w:color="auto"/>
              <w:bottom w:val="single" w:sz="4" w:space="0" w:color="auto"/>
              <w:right w:val="single" w:sz="8" w:space="0" w:color="auto"/>
            </w:tcBorders>
            <w:shd w:val="clear" w:color="000000" w:fill="F4B084"/>
            <w:noWrap/>
            <w:vAlign w:val="bottom"/>
            <w:hideMark/>
          </w:tcPr>
          <w:p w14:paraId="6C176F86"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8-Aug</w:t>
            </w:r>
          </w:p>
        </w:tc>
        <w:tc>
          <w:tcPr>
            <w:tcW w:w="6500" w:type="dxa"/>
            <w:vMerge/>
            <w:tcBorders>
              <w:top w:val="nil"/>
              <w:left w:val="single" w:sz="8" w:space="0" w:color="auto"/>
              <w:bottom w:val="single" w:sz="8" w:space="0" w:color="000000"/>
              <w:right w:val="single" w:sz="8" w:space="0" w:color="auto"/>
            </w:tcBorders>
            <w:vAlign w:val="center"/>
            <w:hideMark/>
          </w:tcPr>
          <w:p w14:paraId="5A1E468A" w14:textId="77777777" w:rsidR="00E00CFC" w:rsidRPr="001B3DA7" w:rsidRDefault="00E00CFC" w:rsidP="00E00CFC">
            <w:pPr>
              <w:autoSpaceDN/>
              <w:spacing w:after="0" w:line="240" w:lineRule="auto"/>
              <w:textAlignment w:val="auto"/>
              <w:rPr>
                <w:rFonts w:ascii="Calibri" w:hAnsi="Calibri" w:cs="Calibri"/>
                <w:color w:val="000000"/>
                <w:lang w:eastAsia="en-GB"/>
              </w:rPr>
            </w:pPr>
          </w:p>
        </w:tc>
      </w:tr>
      <w:tr w:rsidR="00E00CFC" w:rsidRPr="001B3DA7" w14:paraId="0D354D69" w14:textId="77777777" w:rsidTr="00E00CFC">
        <w:trPr>
          <w:trHeight w:val="300"/>
        </w:trPr>
        <w:tc>
          <w:tcPr>
            <w:tcW w:w="960" w:type="dxa"/>
            <w:tcBorders>
              <w:top w:val="nil"/>
              <w:left w:val="single" w:sz="8" w:space="0" w:color="auto"/>
              <w:bottom w:val="single" w:sz="4" w:space="0" w:color="auto"/>
              <w:right w:val="single" w:sz="8" w:space="0" w:color="auto"/>
            </w:tcBorders>
            <w:shd w:val="clear" w:color="000000" w:fill="F4B084"/>
            <w:noWrap/>
            <w:vAlign w:val="bottom"/>
            <w:hideMark/>
          </w:tcPr>
          <w:p w14:paraId="45A3A5B7"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9-Aug</w:t>
            </w:r>
          </w:p>
        </w:tc>
        <w:tc>
          <w:tcPr>
            <w:tcW w:w="6500" w:type="dxa"/>
            <w:vMerge/>
            <w:tcBorders>
              <w:top w:val="nil"/>
              <w:left w:val="single" w:sz="8" w:space="0" w:color="auto"/>
              <w:bottom w:val="single" w:sz="8" w:space="0" w:color="000000"/>
              <w:right w:val="single" w:sz="8" w:space="0" w:color="auto"/>
            </w:tcBorders>
            <w:vAlign w:val="center"/>
            <w:hideMark/>
          </w:tcPr>
          <w:p w14:paraId="32193C91" w14:textId="77777777" w:rsidR="00E00CFC" w:rsidRPr="001B3DA7" w:rsidRDefault="00E00CFC" w:rsidP="00E00CFC">
            <w:pPr>
              <w:autoSpaceDN/>
              <w:spacing w:after="0" w:line="240" w:lineRule="auto"/>
              <w:textAlignment w:val="auto"/>
              <w:rPr>
                <w:rFonts w:ascii="Calibri" w:hAnsi="Calibri" w:cs="Calibri"/>
                <w:color w:val="000000"/>
                <w:lang w:eastAsia="en-GB"/>
              </w:rPr>
            </w:pPr>
          </w:p>
        </w:tc>
      </w:tr>
      <w:tr w:rsidR="00E00CFC" w:rsidRPr="001B3DA7" w14:paraId="3F675A79" w14:textId="77777777" w:rsidTr="00E00CFC">
        <w:trPr>
          <w:trHeight w:val="300"/>
        </w:trPr>
        <w:tc>
          <w:tcPr>
            <w:tcW w:w="960" w:type="dxa"/>
            <w:tcBorders>
              <w:top w:val="nil"/>
              <w:left w:val="single" w:sz="8" w:space="0" w:color="auto"/>
              <w:bottom w:val="single" w:sz="4" w:space="0" w:color="auto"/>
              <w:right w:val="single" w:sz="8" w:space="0" w:color="auto"/>
            </w:tcBorders>
            <w:shd w:val="clear" w:color="000000" w:fill="F4B084"/>
            <w:noWrap/>
            <w:vAlign w:val="bottom"/>
            <w:hideMark/>
          </w:tcPr>
          <w:p w14:paraId="50E77A9A"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10-Aug</w:t>
            </w:r>
          </w:p>
        </w:tc>
        <w:tc>
          <w:tcPr>
            <w:tcW w:w="6500" w:type="dxa"/>
            <w:vMerge/>
            <w:tcBorders>
              <w:top w:val="nil"/>
              <w:left w:val="single" w:sz="8" w:space="0" w:color="auto"/>
              <w:bottom w:val="single" w:sz="8" w:space="0" w:color="000000"/>
              <w:right w:val="single" w:sz="8" w:space="0" w:color="auto"/>
            </w:tcBorders>
            <w:vAlign w:val="center"/>
            <w:hideMark/>
          </w:tcPr>
          <w:p w14:paraId="5B574E65" w14:textId="77777777" w:rsidR="00E00CFC" w:rsidRPr="001B3DA7" w:rsidRDefault="00E00CFC" w:rsidP="00E00CFC">
            <w:pPr>
              <w:autoSpaceDN/>
              <w:spacing w:after="0" w:line="240" w:lineRule="auto"/>
              <w:textAlignment w:val="auto"/>
              <w:rPr>
                <w:rFonts w:ascii="Calibri" w:hAnsi="Calibri" w:cs="Calibri"/>
                <w:color w:val="000000"/>
                <w:lang w:eastAsia="en-GB"/>
              </w:rPr>
            </w:pPr>
          </w:p>
        </w:tc>
      </w:tr>
      <w:tr w:rsidR="00E00CFC" w:rsidRPr="001B3DA7" w14:paraId="0F5D4DD4" w14:textId="77777777" w:rsidTr="00E00CFC">
        <w:trPr>
          <w:trHeight w:val="300"/>
        </w:trPr>
        <w:tc>
          <w:tcPr>
            <w:tcW w:w="960" w:type="dxa"/>
            <w:tcBorders>
              <w:top w:val="nil"/>
              <w:left w:val="single" w:sz="8" w:space="0" w:color="auto"/>
              <w:bottom w:val="single" w:sz="4" w:space="0" w:color="auto"/>
              <w:right w:val="single" w:sz="8" w:space="0" w:color="auto"/>
            </w:tcBorders>
            <w:shd w:val="clear" w:color="000000" w:fill="F4B084"/>
            <w:noWrap/>
            <w:vAlign w:val="bottom"/>
            <w:hideMark/>
          </w:tcPr>
          <w:p w14:paraId="7B06AF5E"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11-Aug</w:t>
            </w:r>
          </w:p>
        </w:tc>
        <w:tc>
          <w:tcPr>
            <w:tcW w:w="6500" w:type="dxa"/>
            <w:vMerge/>
            <w:tcBorders>
              <w:top w:val="nil"/>
              <w:left w:val="single" w:sz="8" w:space="0" w:color="auto"/>
              <w:bottom w:val="single" w:sz="8" w:space="0" w:color="000000"/>
              <w:right w:val="single" w:sz="8" w:space="0" w:color="auto"/>
            </w:tcBorders>
            <w:vAlign w:val="center"/>
            <w:hideMark/>
          </w:tcPr>
          <w:p w14:paraId="4A829A11" w14:textId="77777777" w:rsidR="00E00CFC" w:rsidRPr="001B3DA7" w:rsidRDefault="00E00CFC" w:rsidP="00E00CFC">
            <w:pPr>
              <w:autoSpaceDN/>
              <w:spacing w:after="0" w:line="240" w:lineRule="auto"/>
              <w:textAlignment w:val="auto"/>
              <w:rPr>
                <w:rFonts w:ascii="Calibri" w:hAnsi="Calibri" w:cs="Calibri"/>
                <w:color w:val="000000"/>
                <w:lang w:eastAsia="en-GB"/>
              </w:rPr>
            </w:pPr>
          </w:p>
        </w:tc>
      </w:tr>
      <w:tr w:rsidR="00E00CFC" w:rsidRPr="001B3DA7" w14:paraId="0A84781B" w14:textId="77777777" w:rsidTr="00E00CFC">
        <w:trPr>
          <w:trHeight w:val="300"/>
        </w:trPr>
        <w:tc>
          <w:tcPr>
            <w:tcW w:w="960" w:type="dxa"/>
            <w:tcBorders>
              <w:top w:val="nil"/>
              <w:left w:val="single" w:sz="8" w:space="0" w:color="auto"/>
              <w:bottom w:val="single" w:sz="4" w:space="0" w:color="auto"/>
              <w:right w:val="single" w:sz="8" w:space="0" w:color="auto"/>
            </w:tcBorders>
            <w:shd w:val="clear" w:color="000000" w:fill="F4B084"/>
            <w:noWrap/>
            <w:vAlign w:val="bottom"/>
            <w:hideMark/>
          </w:tcPr>
          <w:p w14:paraId="097F74B8"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12-Aug</w:t>
            </w:r>
          </w:p>
        </w:tc>
        <w:tc>
          <w:tcPr>
            <w:tcW w:w="6500" w:type="dxa"/>
            <w:vMerge/>
            <w:tcBorders>
              <w:top w:val="nil"/>
              <w:left w:val="single" w:sz="8" w:space="0" w:color="auto"/>
              <w:bottom w:val="single" w:sz="8" w:space="0" w:color="000000"/>
              <w:right w:val="single" w:sz="8" w:space="0" w:color="auto"/>
            </w:tcBorders>
            <w:vAlign w:val="center"/>
            <w:hideMark/>
          </w:tcPr>
          <w:p w14:paraId="79AD5AE2" w14:textId="77777777" w:rsidR="00E00CFC" w:rsidRPr="001B3DA7" w:rsidRDefault="00E00CFC" w:rsidP="00E00CFC">
            <w:pPr>
              <w:autoSpaceDN/>
              <w:spacing w:after="0" w:line="240" w:lineRule="auto"/>
              <w:textAlignment w:val="auto"/>
              <w:rPr>
                <w:rFonts w:ascii="Calibri" w:hAnsi="Calibri" w:cs="Calibri"/>
                <w:color w:val="000000"/>
                <w:lang w:eastAsia="en-GB"/>
              </w:rPr>
            </w:pPr>
          </w:p>
        </w:tc>
      </w:tr>
      <w:tr w:rsidR="00E00CFC" w:rsidRPr="001B3DA7" w14:paraId="0A81CBA2" w14:textId="77777777" w:rsidTr="00E00CFC">
        <w:trPr>
          <w:trHeight w:val="300"/>
        </w:trPr>
        <w:tc>
          <w:tcPr>
            <w:tcW w:w="960" w:type="dxa"/>
            <w:tcBorders>
              <w:top w:val="nil"/>
              <w:left w:val="single" w:sz="8" w:space="0" w:color="auto"/>
              <w:bottom w:val="single" w:sz="4" w:space="0" w:color="auto"/>
              <w:right w:val="single" w:sz="8" w:space="0" w:color="auto"/>
            </w:tcBorders>
            <w:shd w:val="clear" w:color="000000" w:fill="F4B084"/>
            <w:noWrap/>
            <w:vAlign w:val="bottom"/>
            <w:hideMark/>
          </w:tcPr>
          <w:p w14:paraId="17005BC8"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13-Aug</w:t>
            </w:r>
          </w:p>
        </w:tc>
        <w:tc>
          <w:tcPr>
            <w:tcW w:w="6500" w:type="dxa"/>
            <w:vMerge/>
            <w:tcBorders>
              <w:top w:val="nil"/>
              <w:left w:val="single" w:sz="8" w:space="0" w:color="auto"/>
              <w:bottom w:val="single" w:sz="8" w:space="0" w:color="000000"/>
              <w:right w:val="single" w:sz="8" w:space="0" w:color="auto"/>
            </w:tcBorders>
            <w:vAlign w:val="center"/>
            <w:hideMark/>
          </w:tcPr>
          <w:p w14:paraId="03CDD570" w14:textId="77777777" w:rsidR="00E00CFC" w:rsidRPr="001B3DA7" w:rsidRDefault="00E00CFC" w:rsidP="00E00CFC">
            <w:pPr>
              <w:autoSpaceDN/>
              <w:spacing w:after="0" w:line="240" w:lineRule="auto"/>
              <w:textAlignment w:val="auto"/>
              <w:rPr>
                <w:rFonts w:ascii="Calibri" w:hAnsi="Calibri" w:cs="Calibri"/>
                <w:color w:val="000000"/>
                <w:lang w:eastAsia="en-GB"/>
              </w:rPr>
            </w:pPr>
          </w:p>
        </w:tc>
      </w:tr>
      <w:tr w:rsidR="00E00CFC" w:rsidRPr="001B3DA7" w14:paraId="3D5C0DF9" w14:textId="77777777" w:rsidTr="00E00CFC">
        <w:trPr>
          <w:trHeight w:val="300"/>
        </w:trPr>
        <w:tc>
          <w:tcPr>
            <w:tcW w:w="960" w:type="dxa"/>
            <w:tcBorders>
              <w:top w:val="nil"/>
              <w:left w:val="single" w:sz="8" w:space="0" w:color="auto"/>
              <w:bottom w:val="single" w:sz="4" w:space="0" w:color="auto"/>
              <w:right w:val="single" w:sz="8" w:space="0" w:color="auto"/>
            </w:tcBorders>
            <w:shd w:val="clear" w:color="000000" w:fill="F4B084"/>
            <w:noWrap/>
            <w:vAlign w:val="bottom"/>
            <w:hideMark/>
          </w:tcPr>
          <w:p w14:paraId="306DC431"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14-Aug</w:t>
            </w:r>
          </w:p>
        </w:tc>
        <w:tc>
          <w:tcPr>
            <w:tcW w:w="6500" w:type="dxa"/>
            <w:vMerge/>
            <w:tcBorders>
              <w:top w:val="nil"/>
              <w:left w:val="single" w:sz="8" w:space="0" w:color="auto"/>
              <w:bottom w:val="single" w:sz="8" w:space="0" w:color="000000"/>
              <w:right w:val="single" w:sz="8" w:space="0" w:color="auto"/>
            </w:tcBorders>
            <w:vAlign w:val="center"/>
            <w:hideMark/>
          </w:tcPr>
          <w:p w14:paraId="7E0C6A6F" w14:textId="77777777" w:rsidR="00E00CFC" w:rsidRPr="001B3DA7" w:rsidRDefault="00E00CFC" w:rsidP="00E00CFC">
            <w:pPr>
              <w:autoSpaceDN/>
              <w:spacing w:after="0" w:line="240" w:lineRule="auto"/>
              <w:textAlignment w:val="auto"/>
              <w:rPr>
                <w:rFonts w:ascii="Calibri" w:hAnsi="Calibri" w:cs="Calibri"/>
                <w:color w:val="000000"/>
                <w:lang w:eastAsia="en-GB"/>
              </w:rPr>
            </w:pPr>
          </w:p>
        </w:tc>
      </w:tr>
      <w:tr w:rsidR="00E00CFC" w:rsidRPr="001B3DA7" w14:paraId="709AF0FC" w14:textId="77777777" w:rsidTr="00E00CFC">
        <w:trPr>
          <w:trHeight w:val="300"/>
        </w:trPr>
        <w:tc>
          <w:tcPr>
            <w:tcW w:w="960" w:type="dxa"/>
            <w:tcBorders>
              <w:top w:val="nil"/>
              <w:left w:val="single" w:sz="8" w:space="0" w:color="auto"/>
              <w:bottom w:val="single" w:sz="4" w:space="0" w:color="auto"/>
              <w:right w:val="single" w:sz="8" w:space="0" w:color="auto"/>
            </w:tcBorders>
            <w:shd w:val="clear" w:color="000000" w:fill="F4B084"/>
            <w:noWrap/>
            <w:vAlign w:val="bottom"/>
            <w:hideMark/>
          </w:tcPr>
          <w:p w14:paraId="0F90E7CC"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15-Aug</w:t>
            </w:r>
          </w:p>
        </w:tc>
        <w:tc>
          <w:tcPr>
            <w:tcW w:w="6500" w:type="dxa"/>
            <w:vMerge/>
            <w:tcBorders>
              <w:top w:val="nil"/>
              <w:left w:val="single" w:sz="8" w:space="0" w:color="auto"/>
              <w:bottom w:val="single" w:sz="8" w:space="0" w:color="000000"/>
              <w:right w:val="single" w:sz="8" w:space="0" w:color="auto"/>
            </w:tcBorders>
            <w:vAlign w:val="center"/>
            <w:hideMark/>
          </w:tcPr>
          <w:p w14:paraId="45192486" w14:textId="77777777" w:rsidR="00E00CFC" w:rsidRPr="001B3DA7" w:rsidRDefault="00E00CFC" w:rsidP="00E00CFC">
            <w:pPr>
              <w:autoSpaceDN/>
              <w:spacing w:after="0" w:line="240" w:lineRule="auto"/>
              <w:textAlignment w:val="auto"/>
              <w:rPr>
                <w:rFonts w:ascii="Calibri" w:hAnsi="Calibri" w:cs="Calibri"/>
                <w:color w:val="000000"/>
                <w:lang w:eastAsia="en-GB"/>
              </w:rPr>
            </w:pPr>
          </w:p>
        </w:tc>
      </w:tr>
      <w:tr w:rsidR="00E00CFC" w:rsidRPr="001B3DA7" w14:paraId="6F09E0C0" w14:textId="77777777" w:rsidTr="00E00CFC">
        <w:trPr>
          <w:trHeight w:val="300"/>
        </w:trPr>
        <w:tc>
          <w:tcPr>
            <w:tcW w:w="960" w:type="dxa"/>
            <w:tcBorders>
              <w:top w:val="nil"/>
              <w:left w:val="single" w:sz="8" w:space="0" w:color="auto"/>
              <w:bottom w:val="single" w:sz="4" w:space="0" w:color="auto"/>
              <w:right w:val="single" w:sz="8" w:space="0" w:color="auto"/>
            </w:tcBorders>
            <w:shd w:val="clear" w:color="000000" w:fill="F4B084"/>
            <w:noWrap/>
            <w:vAlign w:val="bottom"/>
            <w:hideMark/>
          </w:tcPr>
          <w:p w14:paraId="031BD841"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16-Aug</w:t>
            </w:r>
          </w:p>
        </w:tc>
        <w:tc>
          <w:tcPr>
            <w:tcW w:w="6500" w:type="dxa"/>
            <w:vMerge/>
            <w:tcBorders>
              <w:top w:val="nil"/>
              <w:left w:val="single" w:sz="8" w:space="0" w:color="auto"/>
              <w:bottom w:val="single" w:sz="8" w:space="0" w:color="000000"/>
              <w:right w:val="single" w:sz="8" w:space="0" w:color="auto"/>
            </w:tcBorders>
            <w:vAlign w:val="center"/>
            <w:hideMark/>
          </w:tcPr>
          <w:p w14:paraId="5E43EDE2" w14:textId="77777777" w:rsidR="00E00CFC" w:rsidRPr="001B3DA7" w:rsidRDefault="00E00CFC" w:rsidP="00E00CFC">
            <w:pPr>
              <w:autoSpaceDN/>
              <w:spacing w:after="0" w:line="240" w:lineRule="auto"/>
              <w:textAlignment w:val="auto"/>
              <w:rPr>
                <w:rFonts w:ascii="Calibri" w:hAnsi="Calibri" w:cs="Calibri"/>
                <w:color w:val="000000"/>
                <w:lang w:eastAsia="en-GB"/>
              </w:rPr>
            </w:pPr>
          </w:p>
        </w:tc>
      </w:tr>
      <w:tr w:rsidR="00E00CFC" w:rsidRPr="001B3DA7" w14:paraId="2594AF87" w14:textId="77777777" w:rsidTr="00E00CFC">
        <w:trPr>
          <w:trHeight w:val="300"/>
        </w:trPr>
        <w:tc>
          <w:tcPr>
            <w:tcW w:w="960" w:type="dxa"/>
            <w:tcBorders>
              <w:top w:val="nil"/>
              <w:left w:val="single" w:sz="8" w:space="0" w:color="auto"/>
              <w:bottom w:val="single" w:sz="4" w:space="0" w:color="auto"/>
              <w:right w:val="single" w:sz="8" w:space="0" w:color="auto"/>
            </w:tcBorders>
            <w:shd w:val="clear" w:color="000000" w:fill="F4B084"/>
            <w:noWrap/>
            <w:vAlign w:val="bottom"/>
            <w:hideMark/>
          </w:tcPr>
          <w:p w14:paraId="69001AF0"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17-Aug</w:t>
            </w:r>
          </w:p>
        </w:tc>
        <w:tc>
          <w:tcPr>
            <w:tcW w:w="6500" w:type="dxa"/>
            <w:vMerge/>
            <w:tcBorders>
              <w:top w:val="nil"/>
              <w:left w:val="single" w:sz="8" w:space="0" w:color="auto"/>
              <w:bottom w:val="single" w:sz="8" w:space="0" w:color="000000"/>
              <w:right w:val="single" w:sz="8" w:space="0" w:color="auto"/>
            </w:tcBorders>
            <w:vAlign w:val="center"/>
            <w:hideMark/>
          </w:tcPr>
          <w:p w14:paraId="44164653" w14:textId="77777777" w:rsidR="00E00CFC" w:rsidRPr="001B3DA7" w:rsidRDefault="00E00CFC" w:rsidP="00E00CFC">
            <w:pPr>
              <w:autoSpaceDN/>
              <w:spacing w:after="0" w:line="240" w:lineRule="auto"/>
              <w:textAlignment w:val="auto"/>
              <w:rPr>
                <w:rFonts w:ascii="Calibri" w:hAnsi="Calibri" w:cs="Calibri"/>
                <w:color w:val="000000"/>
                <w:lang w:eastAsia="en-GB"/>
              </w:rPr>
            </w:pPr>
          </w:p>
        </w:tc>
      </w:tr>
      <w:tr w:rsidR="00E00CFC" w:rsidRPr="001B3DA7" w14:paraId="5B7DDCA6" w14:textId="77777777" w:rsidTr="00E00CFC">
        <w:trPr>
          <w:trHeight w:val="300"/>
        </w:trPr>
        <w:tc>
          <w:tcPr>
            <w:tcW w:w="960" w:type="dxa"/>
            <w:tcBorders>
              <w:top w:val="nil"/>
              <w:left w:val="single" w:sz="8" w:space="0" w:color="auto"/>
              <w:bottom w:val="single" w:sz="4" w:space="0" w:color="auto"/>
              <w:right w:val="single" w:sz="8" w:space="0" w:color="auto"/>
            </w:tcBorders>
            <w:shd w:val="clear" w:color="000000" w:fill="F4B084"/>
            <w:noWrap/>
            <w:vAlign w:val="bottom"/>
            <w:hideMark/>
          </w:tcPr>
          <w:p w14:paraId="541E8B8F"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18-Aug</w:t>
            </w:r>
          </w:p>
        </w:tc>
        <w:tc>
          <w:tcPr>
            <w:tcW w:w="6500" w:type="dxa"/>
            <w:vMerge/>
            <w:tcBorders>
              <w:top w:val="nil"/>
              <w:left w:val="single" w:sz="8" w:space="0" w:color="auto"/>
              <w:bottom w:val="single" w:sz="8" w:space="0" w:color="000000"/>
              <w:right w:val="single" w:sz="8" w:space="0" w:color="auto"/>
            </w:tcBorders>
            <w:vAlign w:val="center"/>
            <w:hideMark/>
          </w:tcPr>
          <w:p w14:paraId="32DCCBA9" w14:textId="77777777" w:rsidR="00E00CFC" w:rsidRPr="001B3DA7" w:rsidRDefault="00E00CFC" w:rsidP="00E00CFC">
            <w:pPr>
              <w:autoSpaceDN/>
              <w:spacing w:after="0" w:line="240" w:lineRule="auto"/>
              <w:textAlignment w:val="auto"/>
              <w:rPr>
                <w:rFonts w:ascii="Calibri" w:hAnsi="Calibri" w:cs="Calibri"/>
                <w:color w:val="000000"/>
                <w:lang w:eastAsia="en-GB"/>
              </w:rPr>
            </w:pPr>
          </w:p>
        </w:tc>
      </w:tr>
      <w:tr w:rsidR="00E00CFC" w:rsidRPr="001B3DA7" w14:paraId="57A48E98" w14:textId="77777777" w:rsidTr="00E00CFC">
        <w:trPr>
          <w:trHeight w:val="300"/>
        </w:trPr>
        <w:tc>
          <w:tcPr>
            <w:tcW w:w="960" w:type="dxa"/>
            <w:tcBorders>
              <w:top w:val="nil"/>
              <w:left w:val="single" w:sz="8" w:space="0" w:color="auto"/>
              <w:bottom w:val="single" w:sz="4" w:space="0" w:color="auto"/>
              <w:right w:val="single" w:sz="8" w:space="0" w:color="auto"/>
            </w:tcBorders>
            <w:shd w:val="clear" w:color="000000" w:fill="F4B084"/>
            <w:noWrap/>
            <w:vAlign w:val="bottom"/>
            <w:hideMark/>
          </w:tcPr>
          <w:p w14:paraId="0686A65F"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19-Aug</w:t>
            </w:r>
          </w:p>
        </w:tc>
        <w:tc>
          <w:tcPr>
            <w:tcW w:w="6500" w:type="dxa"/>
            <w:vMerge/>
            <w:tcBorders>
              <w:top w:val="nil"/>
              <w:left w:val="single" w:sz="8" w:space="0" w:color="auto"/>
              <w:bottom w:val="single" w:sz="8" w:space="0" w:color="000000"/>
              <w:right w:val="single" w:sz="8" w:space="0" w:color="auto"/>
            </w:tcBorders>
            <w:vAlign w:val="center"/>
            <w:hideMark/>
          </w:tcPr>
          <w:p w14:paraId="76A94AB9" w14:textId="77777777" w:rsidR="00E00CFC" w:rsidRPr="001B3DA7" w:rsidRDefault="00E00CFC" w:rsidP="00E00CFC">
            <w:pPr>
              <w:autoSpaceDN/>
              <w:spacing w:after="0" w:line="240" w:lineRule="auto"/>
              <w:textAlignment w:val="auto"/>
              <w:rPr>
                <w:rFonts w:ascii="Calibri" w:hAnsi="Calibri" w:cs="Calibri"/>
                <w:color w:val="000000"/>
                <w:lang w:eastAsia="en-GB"/>
              </w:rPr>
            </w:pPr>
          </w:p>
        </w:tc>
      </w:tr>
      <w:tr w:rsidR="00E00CFC" w:rsidRPr="001B3DA7" w14:paraId="755FB9FA" w14:textId="77777777" w:rsidTr="00E00CFC">
        <w:trPr>
          <w:trHeight w:val="300"/>
        </w:trPr>
        <w:tc>
          <w:tcPr>
            <w:tcW w:w="960" w:type="dxa"/>
            <w:tcBorders>
              <w:top w:val="nil"/>
              <w:left w:val="single" w:sz="8" w:space="0" w:color="auto"/>
              <w:bottom w:val="single" w:sz="4" w:space="0" w:color="auto"/>
              <w:right w:val="single" w:sz="8" w:space="0" w:color="auto"/>
            </w:tcBorders>
            <w:shd w:val="clear" w:color="000000" w:fill="F4B084"/>
            <w:noWrap/>
            <w:vAlign w:val="bottom"/>
            <w:hideMark/>
          </w:tcPr>
          <w:p w14:paraId="5EFF52EE"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20-Aug</w:t>
            </w:r>
          </w:p>
        </w:tc>
        <w:tc>
          <w:tcPr>
            <w:tcW w:w="6500" w:type="dxa"/>
            <w:vMerge/>
            <w:tcBorders>
              <w:top w:val="nil"/>
              <w:left w:val="single" w:sz="8" w:space="0" w:color="auto"/>
              <w:bottom w:val="single" w:sz="8" w:space="0" w:color="000000"/>
              <w:right w:val="single" w:sz="8" w:space="0" w:color="auto"/>
            </w:tcBorders>
            <w:vAlign w:val="center"/>
            <w:hideMark/>
          </w:tcPr>
          <w:p w14:paraId="041D5C04" w14:textId="77777777" w:rsidR="00E00CFC" w:rsidRPr="001B3DA7" w:rsidRDefault="00E00CFC" w:rsidP="00E00CFC">
            <w:pPr>
              <w:autoSpaceDN/>
              <w:spacing w:after="0" w:line="240" w:lineRule="auto"/>
              <w:textAlignment w:val="auto"/>
              <w:rPr>
                <w:rFonts w:ascii="Calibri" w:hAnsi="Calibri" w:cs="Calibri"/>
                <w:color w:val="000000"/>
                <w:lang w:eastAsia="en-GB"/>
              </w:rPr>
            </w:pPr>
          </w:p>
        </w:tc>
      </w:tr>
      <w:tr w:rsidR="00E00CFC" w:rsidRPr="001B3DA7" w14:paraId="2BDC2B2A" w14:textId="77777777" w:rsidTr="00E00CFC">
        <w:trPr>
          <w:trHeight w:val="300"/>
        </w:trPr>
        <w:tc>
          <w:tcPr>
            <w:tcW w:w="960" w:type="dxa"/>
            <w:tcBorders>
              <w:top w:val="nil"/>
              <w:left w:val="single" w:sz="8" w:space="0" w:color="auto"/>
              <w:bottom w:val="single" w:sz="4" w:space="0" w:color="auto"/>
              <w:right w:val="single" w:sz="8" w:space="0" w:color="auto"/>
            </w:tcBorders>
            <w:shd w:val="clear" w:color="000000" w:fill="F4B084"/>
            <w:noWrap/>
            <w:vAlign w:val="bottom"/>
            <w:hideMark/>
          </w:tcPr>
          <w:p w14:paraId="746E9252"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21-Aug</w:t>
            </w:r>
          </w:p>
        </w:tc>
        <w:tc>
          <w:tcPr>
            <w:tcW w:w="6500" w:type="dxa"/>
            <w:vMerge/>
            <w:tcBorders>
              <w:top w:val="nil"/>
              <w:left w:val="single" w:sz="8" w:space="0" w:color="auto"/>
              <w:bottom w:val="single" w:sz="8" w:space="0" w:color="000000"/>
              <w:right w:val="single" w:sz="8" w:space="0" w:color="auto"/>
            </w:tcBorders>
            <w:vAlign w:val="center"/>
            <w:hideMark/>
          </w:tcPr>
          <w:p w14:paraId="50F04036" w14:textId="77777777" w:rsidR="00E00CFC" w:rsidRPr="001B3DA7" w:rsidRDefault="00E00CFC" w:rsidP="00E00CFC">
            <w:pPr>
              <w:autoSpaceDN/>
              <w:spacing w:after="0" w:line="240" w:lineRule="auto"/>
              <w:textAlignment w:val="auto"/>
              <w:rPr>
                <w:rFonts w:ascii="Calibri" w:hAnsi="Calibri" w:cs="Calibri"/>
                <w:color w:val="000000"/>
                <w:lang w:eastAsia="en-GB"/>
              </w:rPr>
            </w:pPr>
          </w:p>
        </w:tc>
      </w:tr>
      <w:tr w:rsidR="00E00CFC" w:rsidRPr="001B3DA7" w14:paraId="628249DA" w14:textId="77777777" w:rsidTr="00E00CFC">
        <w:trPr>
          <w:trHeight w:val="300"/>
        </w:trPr>
        <w:tc>
          <w:tcPr>
            <w:tcW w:w="960" w:type="dxa"/>
            <w:tcBorders>
              <w:top w:val="nil"/>
              <w:left w:val="single" w:sz="8" w:space="0" w:color="auto"/>
              <w:bottom w:val="single" w:sz="4" w:space="0" w:color="auto"/>
              <w:right w:val="single" w:sz="8" w:space="0" w:color="auto"/>
            </w:tcBorders>
            <w:shd w:val="clear" w:color="000000" w:fill="F4B084"/>
            <w:noWrap/>
            <w:vAlign w:val="bottom"/>
            <w:hideMark/>
          </w:tcPr>
          <w:p w14:paraId="3870B20A"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22-Aug</w:t>
            </w:r>
          </w:p>
        </w:tc>
        <w:tc>
          <w:tcPr>
            <w:tcW w:w="6500" w:type="dxa"/>
            <w:vMerge/>
            <w:tcBorders>
              <w:top w:val="nil"/>
              <w:left w:val="single" w:sz="8" w:space="0" w:color="auto"/>
              <w:bottom w:val="single" w:sz="8" w:space="0" w:color="000000"/>
              <w:right w:val="single" w:sz="8" w:space="0" w:color="auto"/>
            </w:tcBorders>
            <w:vAlign w:val="center"/>
            <w:hideMark/>
          </w:tcPr>
          <w:p w14:paraId="566B03EC" w14:textId="77777777" w:rsidR="00E00CFC" w:rsidRPr="001B3DA7" w:rsidRDefault="00E00CFC" w:rsidP="00E00CFC">
            <w:pPr>
              <w:autoSpaceDN/>
              <w:spacing w:after="0" w:line="240" w:lineRule="auto"/>
              <w:textAlignment w:val="auto"/>
              <w:rPr>
                <w:rFonts w:ascii="Calibri" w:hAnsi="Calibri" w:cs="Calibri"/>
                <w:color w:val="000000"/>
                <w:lang w:eastAsia="en-GB"/>
              </w:rPr>
            </w:pPr>
          </w:p>
        </w:tc>
      </w:tr>
      <w:tr w:rsidR="00E00CFC" w:rsidRPr="001B3DA7" w14:paraId="677CDFB2" w14:textId="77777777" w:rsidTr="00E00CFC">
        <w:trPr>
          <w:trHeight w:val="300"/>
        </w:trPr>
        <w:tc>
          <w:tcPr>
            <w:tcW w:w="960" w:type="dxa"/>
            <w:tcBorders>
              <w:top w:val="nil"/>
              <w:left w:val="single" w:sz="8" w:space="0" w:color="auto"/>
              <w:bottom w:val="single" w:sz="4" w:space="0" w:color="auto"/>
              <w:right w:val="single" w:sz="8" w:space="0" w:color="auto"/>
            </w:tcBorders>
            <w:shd w:val="clear" w:color="000000" w:fill="F4B084"/>
            <w:noWrap/>
            <w:vAlign w:val="bottom"/>
            <w:hideMark/>
          </w:tcPr>
          <w:p w14:paraId="3B581739"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23-Aug</w:t>
            </w:r>
          </w:p>
        </w:tc>
        <w:tc>
          <w:tcPr>
            <w:tcW w:w="6500" w:type="dxa"/>
            <w:vMerge/>
            <w:tcBorders>
              <w:top w:val="nil"/>
              <w:left w:val="single" w:sz="8" w:space="0" w:color="auto"/>
              <w:bottom w:val="single" w:sz="8" w:space="0" w:color="000000"/>
              <w:right w:val="single" w:sz="8" w:space="0" w:color="auto"/>
            </w:tcBorders>
            <w:vAlign w:val="center"/>
            <w:hideMark/>
          </w:tcPr>
          <w:p w14:paraId="3D7FB62E" w14:textId="77777777" w:rsidR="00E00CFC" w:rsidRPr="001B3DA7" w:rsidRDefault="00E00CFC" w:rsidP="00E00CFC">
            <w:pPr>
              <w:autoSpaceDN/>
              <w:spacing w:after="0" w:line="240" w:lineRule="auto"/>
              <w:textAlignment w:val="auto"/>
              <w:rPr>
                <w:rFonts w:ascii="Calibri" w:hAnsi="Calibri" w:cs="Calibri"/>
                <w:color w:val="000000"/>
                <w:lang w:eastAsia="en-GB"/>
              </w:rPr>
            </w:pPr>
          </w:p>
        </w:tc>
      </w:tr>
      <w:tr w:rsidR="00E00CFC" w:rsidRPr="001B3DA7" w14:paraId="56A7DADF" w14:textId="77777777" w:rsidTr="00E00CFC">
        <w:trPr>
          <w:trHeight w:val="300"/>
        </w:trPr>
        <w:tc>
          <w:tcPr>
            <w:tcW w:w="960" w:type="dxa"/>
            <w:tcBorders>
              <w:top w:val="nil"/>
              <w:left w:val="single" w:sz="8" w:space="0" w:color="auto"/>
              <w:bottom w:val="single" w:sz="4" w:space="0" w:color="auto"/>
              <w:right w:val="single" w:sz="8" w:space="0" w:color="auto"/>
            </w:tcBorders>
            <w:shd w:val="clear" w:color="000000" w:fill="F4B084"/>
            <w:noWrap/>
            <w:vAlign w:val="bottom"/>
            <w:hideMark/>
          </w:tcPr>
          <w:p w14:paraId="3C9E9977"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24-Aug</w:t>
            </w:r>
          </w:p>
        </w:tc>
        <w:tc>
          <w:tcPr>
            <w:tcW w:w="6500" w:type="dxa"/>
            <w:vMerge/>
            <w:tcBorders>
              <w:top w:val="nil"/>
              <w:left w:val="single" w:sz="8" w:space="0" w:color="auto"/>
              <w:bottom w:val="single" w:sz="8" w:space="0" w:color="000000"/>
              <w:right w:val="single" w:sz="8" w:space="0" w:color="auto"/>
            </w:tcBorders>
            <w:vAlign w:val="center"/>
            <w:hideMark/>
          </w:tcPr>
          <w:p w14:paraId="2B722FFE" w14:textId="77777777" w:rsidR="00E00CFC" w:rsidRPr="001B3DA7" w:rsidRDefault="00E00CFC" w:rsidP="00E00CFC">
            <w:pPr>
              <w:autoSpaceDN/>
              <w:spacing w:after="0" w:line="240" w:lineRule="auto"/>
              <w:textAlignment w:val="auto"/>
              <w:rPr>
                <w:rFonts w:ascii="Calibri" w:hAnsi="Calibri" w:cs="Calibri"/>
                <w:color w:val="000000"/>
                <w:lang w:eastAsia="en-GB"/>
              </w:rPr>
            </w:pPr>
          </w:p>
        </w:tc>
      </w:tr>
      <w:tr w:rsidR="00E00CFC" w:rsidRPr="001B3DA7" w14:paraId="5CDFA881" w14:textId="77777777" w:rsidTr="00E00CFC">
        <w:trPr>
          <w:trHeight w:val="300"/>
        </w:trPr>
        <w:tc>
          <w:tcPr>
            <w:tcW w:w="960" w:type="dxa"/>
            <w:tcBorders>
              <w:top w:val="nil"/>
              <w:left w:val="single" w:sz="8" w:space="0" w:color="auto"/>
              <w:bottom w:val="single" w:sz="4" w:space="0" w:color="auto"/>
              <w:right w:val="single" w:sz="8" w:space="0" w:color="auto"/>
            </w:tcBorders>
            <w:shd w:val="clear" w:color="000000" w:fill="F4B084"/>
            <w:noWrap/>
            <w:vAlign w:val="bottom"/>
            <w:hideMark/>
          </w:tcPr>
          <w:p w14:paraId="00846E50"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25-Aug</w:t>
            </w:r>
          </w:p>
        </w:tc>
        <w:tc>
          <w:tcPr>
            <w:tcW w:w="6500" w:type="dxa"/>
            <w:vMerge/>
            <w:tcBorders>
              <w:top w:val="nil"/>
              <w:left w:val="single" w:sz="8" w:space="0" w:color="auto"/>
              <w:bottom w:val="single" w:sz="8" w:space="0" w:color="000000"/>
              <w:right w:val="single" w:sz="8" w:space="0" w:color="auto"/>
            </w:tcBorders>
            <w:vAlign w:val="center"/>
            <w:hideMark/>
          </w:tcPr>
          <w:p w14:paraId="7388A99C" w14:textId="77777777" w:rsidR="00E00CFC" w:rsidRPr="001B3DA7" w:rsidRDefault="00E00CFC" w:rsidP="00E00CFC">
            <w:pPr>
              <w:autoSpaceDN/>
              <w:spacing w:after="0" w:line="240" w:lineRule="auto"/>
              <w:textAlignment w:val="auto"/>
              <w:rPr>
                <w:rFonts w:ascii="Calibri" w:hAnsi="Calibri" w:cs="Calibri"/>
                <w:color w:val="000000"/>
                <w:lang w:eastAsia="en-GB"/>
              </w:rPr>
            </w:pPr>
          </w:p>
        </w:tc>
      </w:tr>
      <w:tr w:rsidR="00E00CFC" w:rsidRPr="001B3DA7" w14:paraId="488A668B" w14:textId="77777777" w:rsidTr="00E00CFC">
        <w:trPr>
          <w:trHeight w:val="300"/>
        </w:trPr>
        <w:tc>
          <w:tcPr>
            <w:tcW w:w="960" w:type="dxa"/>
            <w:tcBorders>
              <w:top w:val="nil"/>
              <w:left w:val="single" w:sz="8" w:space="0" w:color="auto"/>
              <w:bottom w:val="single" w:sz="4" w:space="0" w:color="auto"/>
              <w:right w:val="single" w:sz="8" w:space="0" w:color="auto"/>
            </w:tcBorders>
            <w:shd w:val="clear" w:color="000000" w:fill="F4B084"/>
            <w:noWrap/>
            <w:vAlign w:val="bottom"/>
            <w:hideMark/>
          </w:tcPr>
          <w:p w14:paraId="0B50325C"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26-Aug</w:t>
            </w:r>
          </w:p>
        </w:tc>
        <w:tc>
          <w:tcPr>
            <w:tcW w:w="6500" w:type="dxa"/>
            <w:vMerge/>
            <w:tcBorders>
              <w:top w:val="nil"/>
              <w:left w:val="single" w:sz="8" w:space="0" w:color="auto"/>
              <w:bottom w:val="single" w:sz="8" w:space="0" w:color="000000"/>
              <w:right w:val="single" w:sz="8" w:space="0" w:color="auto"/>
            </w:tcBorders>
            <w:vAlign w:val="center"/>
            <w:hideMark/>
          </w:tcPr>
          <w:p w14:paraId="1EA8B091" w14:textId="77777777" w:rsidR="00E00CFC" w:rsidRPr="001B3DA7" w:rsidRDefault="00E00CFC" w:rsidP="00E00CFC">
            <w:pPr>
              <w:autoSpaceDN/>
              <w:spacing w:after="0" w:line="240" w:lineRule="auto"/>
              <w:textAlignment w:val="auto"/>
              <w:rPr>
                <w:rFonts w:ascii="Calibri" w:hAnsi="Calibri" w:cs="Calibri"/>
                <w:color w:val="000000"/>
                <w:lang w:eastAsia="en-GB"/>
              </w:rPr>
            </w:pPr>
          </w:p>
        </w:tc>
      </w:tr>
      <w:tr w:rsidR="00E00CFC" w:rsidRPr="001B3DA7" w14:paraId="39F7A113" w14:textId="77777777" w:rsidTr="00E00CFC">
        <w:trPr>
          <w:trHeight w:val="315"/>
        </w:trPr>
        <w:tc>
          <w:tcPr>
            <w:tcW w:w="960" w:type="dxa"/>
            <w:tcBorders>
              <w:top w:val="nil"/>
              <w:left w:val="single" w:sz="8" w:space="0" w:color="auto"/>
              <w:bottom w:val="single" w:sz="8" w:space="0" w:color="auto"/>
              <w:right w:val="single" w:sz="8" w:space="0" w:color="auto"/>
            </w:tcBorders>
            <w:shd w:val="clear" w:color="000000" w:fill="F4B084"/>
            <w:noWrap/>
            <w:vAlign w:val="bottom"/>
            <w:hideMark/>
          </w:tcPr>
          <w:p w14:paraId="008CC15C" w14:textId="77777777" w:rsidR="00E00CFC" w:rsidRPr="001B3DA7" w:rsidRDefault="00E00CFC" w:rsidP="00E00CFC">
            <w:pPr>
              <w:autoSpaceDN/>
              <w:spacing w:after="0" w:line="240" w:lineRule="auto"/>
              <w:jc w:val="right"/>
              <w:textAlignment w:val="auto"/>
              <w:rPr>
                <w:rFonts w:ascii="Calibri" w:hAnsi="Calibri" w:cs="Calibri"/>
                <w:color w:val="000000"/>
                <w:lang w:eastAsia="en-GB"/>
              </w:rPr>
            </w:pPr>
            <w:r w:rsidRPr="001B3DA7">
              <w:rPr>
                <w:rFonts w:ascii="Calibri" w:hAnsi="Calibri" w:cs="Calibri"/>
                <w:color w:val="000000"/>
                <w:lang w:eastAsia="en-GB"/>
              </w:rPr>
              <w:t>27-Aug</w:t>
            </w:r>
          </w:p>
        </w:tc>
        <w:tc>
          <w:tcPr>
            <w:tcW w:w="6500" w:type="dxa"/>
            <w:vMerge/>
            <w:tcBorders>
              <w:top w:val="nil"/>
              <w:left w:val="single" w:sz="8" w:space="0" w:color="auto"/>
              <w:bottom w:val="single" w:sz="8" w:space="0" w:color="000000"/>
              <w:right w:val="single" w:sz="8" w:space="0" w:color="auto"/>
            </w:tcBorders>
            <w:vAlign w:val="center"/>
            <w:hideMark/>
          </w:tcPr>
          <w:p w14:paraId="32E29840" w14:textId="77777777" w:rsidR="00E00CFC" w:rsidRPr="001B3DA7" w:rsidRDefault="00E00CFC" w:rsidP="00E00CFC">
            <w:pPr>
              <w:autoSpaceDN/>
              <w:spacing w:after="0" w:line="240" w:lineRule="auto"/>
              <w:textAlignment w:val="auto"/>
              <w:rPr>
                <w:rFonts w:ascii="Calibri" w:hAnsi="Calibri" w:cs="Calibri"/>
                <w:color w:val="000000"/>
                <w:lang w:eastAsia="en-GB"/>
              </w:rPr>
            </w:pPr>
          </w:p>
        </w:tc>
      </w:tr>
    </w:tbl>
    <w:p w14:paraId="7A5825D7" w14:textId="0B2DE98F" w:rsidR="00E00CFC" w:rsidRPr="001B3DA7" w:rsidRDefault="00E00CFC" w:rsidP="007E3E34">
      <w:pPr>
        <w:pStyle w:val="Caption"/>
        <w:rPr>
          <w:rFonts w:cs="Times New Roman"/>
        </w:rPr>
      </w:pPr>
    </w:p>
    <w:p w14:paraId="685FD49D" w14:textId="05423723" w:rsidR="00E00CFC" w:rsidRDefault="0092791C" w:rsidP="0092791C">
      <w:r>
        <w:t xml:space="preserve">It was intended </w:t>
      </w:r>
      <w:r w:rsidR="00C178C1">
        <w:t>to complete one set of tasks each week</w:t>
      </w:r>
      <w:r w:rsidR="00C5628C">
        <w:t xml:space="preserve">. </w:t>
      </w:r>
      <w:r w:rsidR="00075247">
        <w:t>A</w:t>
      </w:r>
      <w:r>
        <w:t>t the beginning of the new</w:t>
      </w:r>
      <w:r w:rsidR="00075247">
        <w:t xml:space="preserve"> </w:t>
      </w:r>
      <w:r>
        <w:t>sprint</w:t>
      </w:r>
      <w:r w:rsidR="00075247">
        <w:t>,</w:t>
      </w:r>
      <w:r>
        <w:t xml:space="preserve"> the previous tasks</w:t>
      </w:r>
      <w:r w:rsidR="00075247">
        <w:t>’</w:t>
      </w:r>
      <w:r>
        <w:t xml:space="preserve"> implementations are tested, and </w:t>
      </w:r>
      <w:r w:rsidR="00075247">
        <w:t xml:space="preserve">a </w:t>
      </w:r>
      <w:r>
        <w:t xml:space="preserve">new </w:t>
      </w:r>
      <w:r w:rsidR="00075247">
        <w:t>set of t</w:t>
      </w:r>
      <w:r>
        <w:t xml:space="preserve">asks are assigned for the coming week, this cycle was helpful with supervision every </w:t>
      </w:r>
      <w:r w:rsidR="00B77634">
        <w:t xml:space="preserve">Tuesday at </w:t>
      </w:r>
      <w:r w:rsidR="004B12BC">
        <w:t>a</w:t>
      </w:r>
      <w:r w:rsidR="00B77634">
        <w:t xml:space="preserve"> weekly meeting</w:t>
      </w:r>
      <w:r>
        <w:t>.</w:t>
      </w:r>
    </w:p>
    <w:p w14:paraId="0656C407" w14:textId="199E6992" w:rsidR="005A623C" w:rsidRDefault="005A623C" w:rsidP="0092791C"/>
    <w:p w14:paraId="6D44C341" w14:textId="6E00B58A" w:rsidR="005A623C" w:rsidRDefault="005A623C" w:rsidP="0092791C"/>
    <w:p w14:paraId="2C415470" w14:textId="7E4D1F7C" w:rsidR="005A623C" w:rsidRDefault="005A623C" w:rsidP="0092791C"/>
    <w:p w14:paraId="19C38175" w14:textId="30DBB983" w:rsidR="005A623C" w:rsidRDefault="005A623C" w:rsidP="0092791C"/>
    <w:p w14:paraId="7868A5F0" w14:textId="77777777" w:rsidR="005A119F" w:rsidRDefault="005A119F" w:rsidP="0092791C"/>
    <w:p w14:paraId="6DC02E91" w14:textId="1EC7A5CE" w:rsidR="00075247" w:rsidRDefault="00075247" w:rsidP="0092791C"/>
    <w:p w14:paraId="6C30A208" w14:textId="77777777" w:rsidR="00075247" w:rsidRPr="001B3DA7" w:rsidRDefault="00075247" w:rsidP="0092791C"/>
    <w:p w14:paraId="3AB02AC5" w14:textId="63B245EA" w:rsidR="002B127F" w:rsidRDefault="00FE5447">
      <w:pPr>
        <w:pStyle w:val="Heading1"/>
        <w:rPr>
          <w:color w:val="auto"/>
        </w:rPr>
      </w:pPr>
      <w:bookmarkStart w:id="229" w:name="_Toc17293994"/>
      <w:bookmarkStart w:id="230" w:name="_Toc17751978"/>
      <w:r w:rsidRPr="001B3DA7">
        <w:rPr>
          <w:color w:val="auto"/>
        </w:rPr>
        <w:lastRenderedPageBreak/>
        <w:t xml:space="preserve">Chapter 7 </w:t>
      </w:r>
      <w:r w:rsidRPr="001B3DA7">
        <w:t xml:space="preserve">- </w:t>
      </w:r>
      <w:r w:rsidRPr="001B3DA7">
        <w:rPr>
          <w:color w:val="auto"/>
        </w:rPr>
        <w:t>Conclusions and recommendation</w:t>
      </w:r>
      <w:bookmarkEnd w:id="229"/>
      <w:bookmarkEnd w:id="230"/>
    </w:p>
    <w:p w14:paraId="49310331" w14:textId="18EC482B" w:rsidR="0092791C" w:rsidRDefault="0092791C" w:rsidP="0092791C">
      <w:r>
        <w:t xml:space="preserve">In conclusion, the project was a success with the main experiment </w:t>
      </w:r>
      <w:r w:rsidR="0097317E">
        <w:t>rais</w:t>
      </w:r>
      <w:r w:rsidR="005A119F">
        <w:t xml:space="preserve">ing </w:t>
      </w:r>
      <w:r>
        <w:t>more questions</w:t>
      </w:r>
      <w:r w:rsidR="0097317E">
        <w:t xml:space="preserve"> </w:t>
      </w:r>
      <w:r>
        <w:t xml:space="preserve">and the research questions asked were answered. The project </w:t>
      </w:r>
      <w:r w:rsidR="00075247">
        <w:t xml:space="preserve">has </w:t>
      </w:r>
      <w:r>
        <w:t xml:space="preserve">shown, with immersion there </w:t>
      </w:r>
      <w:r w:rsidR="00B641D3">
        <w:t>may be</w:t>
      </w:r>
      <w:r>
        <w:t xml:space="preserve"> an improvement with feeling and seeing the world</w:t>
      </w:r>
      <w:r w:rsidR="00075247">
        <w:t>. H</w:t>
      </w:r>
      <w:r>
        <w:t xml:space="preserve">owever, the classifiers performed poorly in classifying the brain signals for each frequency. There can be </w:t>
      </w:r>
      <w:r w:rsidR="004C2656">
        <w:t xml:space="preserve">a </w:t>
      </w:r>
      <w:r>
        <w:t xml:space="preserve">few reasons </w:t>
      </w:r>
      <w:r w:rsidR="00075247">
        <w:t>for</w:t>
      </w:r>
      <w:r>
        <w:t xml:space="preserve"> this</w:t>
      </w:r>
      <w:r w:rsidR="00075247">
        <w:t>;</w:t>
      </w:r>
      <w:r>
        <w:t xml:space="preserve"> one </w:t>
      </w:r>
      <w:r w:rsidR="004C2656">
        <w:t xml:space="preserve">being </w:t>
      </w:r>
      <w:r>
        <w:t xml:space="preserve">that the VR used may have affected the refresh rate which caused the stimulus to flicker incorrectly. The other relates to the comment where the subject explained the VR and the complex environment to be distracting and </w:t>
      </w:r>
      <w:r w:rsidR="004C2656">
        <w:t>exciting</w:t>
      </w:r>
      <w:r>
        <w:t xml:space="preserve"> to look at</w:t>
      </w:r>
      <w:r w:rsidR="00075247">
        <w:t>. T</w:t>
      </w:r>
      <w:r w:rsidR="0097317E">
        <w:t xml:space="preserve">his may have caused some distraction in focusing on the stimulus. </w:t>
      </w:r>
      <w:r w:rsidR="00773244">
        <w:t>Furthermore</w:t>
      </w:r>
      <w:r w:rsidR="0097317E">
        <w:t xml:space="preserve">, </w:t>
      </w:r>
      <w:r w:rsidR="00B641D3">
        <w:t>it</w:t>
      </w:r>
      <w:r w:rsidR="00773244">
        <w:t xml:space="preserve"> has </w:t>
      </w:r>
      <w:r w:rsidR="0097317E">
        <w:t xml:space="preserve">been </w:t>
      </w:r>
      <w:r w:rsidR="00773244">
        <w:t xml:space="preserve">proven </w:t>
      </w:r>
      <w:r w:rsidR="0097317E">
        <w:t>that a simple environment with dull and simple colours affected the experience of the subject which led to better results in classification and performance</w:t>
      </w:r>
      <w:r w:rsidR="00075247">
        <w:t xml:space="preserve">. </w:t>
      </w:r>
      <w:r w:rsidR="00773244">
        <w:t>Furthermore</w:t>
      </w:r>
      <w:r w:rsidR="0097317E">
        <w:t xml:space="preserve">, SVM </w:t>
      </w:r>
      <w:r w:rsidR="00075247">
        <w:t xml:space="preserve">has </w:t>
      </w:r>
      <w:r w:rsidR="0097317E">
        <w:t>proven that it has more stability than LDA in lower frequencies and has higher accuracy overall.</w:t>
      </w:r>
    </w:p>
    <w:p w14:paraId="318E4229" w14:textId="37348927" w:rsidR="0097317E" w:rsidRDefault="0097317E" w:rsidP="0092791C">
      <w:r>
        <w:t>In the implementation of this project</w:t>
      </w:r>
      <w:r w:rsidR="00075247">
        <w:t>,</w:t>
      </w:r>
      <w:r>
        <w:t xml:space="preserve"> there are four different languages used</w:t>
      </w:r>
      <w:r w:rsidR="008E58CF">
        <w:t>,</w:t>
      </w:r>
      <w:r>
        <w:t xml:space="preserve"> one is Lua that </w:t>
      </w:r>
      <w:r w:rsidR="008E58CF">
        <w:t xml:space="preserve">has never </w:t>
      </w:r>
      <w:r>
        <w:t>been practiced before and was learn</w:t>
      </w:r>
      <w:r w:rsidR="00075247">
        <w:t>ed</w:t>
      </w:r>
      <w:r>
        <w:t xml:space="preserve"> durin</w:t>
      </w:r>
      <w:r w:rsidR="008E58CF">
        <w:t>g</w:t>
      </w:r>
      <w:r>
        <w:t xml:space="preserve"> this project. The project has two aspect</w:t>
      </w:r>
      <w:r w:rsidR="00075247">
        <w:t>s</w:t>
      </w:r>
      <w:r>
        <w:t xml:space="preserve"> of BCI and game development and there </w:t>
      </w:r>
      <w:r w:rsidR="00A868A3">
        <w:t xml:space="preserve">can be </w:t>
      </w:r>
      <w:r>
        <w:t xml:space="preserve">done </w:t>
      </w:r>
      <w:r w:rsidR="00A868A3">
        <w:t>some improvements; either</w:t>
      </w:r>
      <w:r>
        <w:t xml:space="preserve"> the environments or the technical side of the BCI where more classifiers can be used or other models to be tested. In the environment, more SSVEP powered appliances can be implemented such as shower, sink, microwave or a complete menu for a washing machine or a dishwasher</w:t>
      </w:r>
      <w:r w:rsidR="00075247">
        <w:t>.</w:t>
      </w:r>
      <w:r>
        <w:t xml:space="preserve"> </w:t>
      </w:r>
      <w:r w:rsidR="00075247">
        <w:t>F</w:t>
      </w:r>
      <w:r>
        <w:t xml:space="preserve">or the technical BCI side of the project, more models can be used to improve the flaws explained about the classifier trainers and the old models can be improved by changing the DSP values or </w:t>
      </w:r>
      <w:r w:rsidR="00056F7C">
        <w:t xml:space="preserve">change the filtering of signals in pre-processing. The simulation used for data acquisition currently uses an OpenVibe simulation program where it can be replaced with a simulation </w:t>
      </w:r>
      <w:r w:rsidR="00F2393C">
        <w:t xml:space="preserve">to make it </w:t>
      </w:r>
      <w:r w:rsidR="00056F7C">
        <w:t>similar to the environment</w:t>
      </w:r>
      <w:r w:rsidR="00075247">
        <w:t>. The simulation environment is set to have a similar stimuli design as the environment. This method</w:t>
      </w:r>
      <w:r w:rsidR="00056F7C">
        <w:t xml:space="preserve"> may improve </w:t>
      </w:r>
      <w:r w:rsidR="00263A02">
        <w:t>the</w:t>
      </w:r>
      <w:r w:rsidR="00056F7C">
        <w:t xml:space="preserve"> classifiers where a two-dimensional environment with a black background is quite different from the three-dimensional environment with textures and graphics are dedicated to show</w:t>
      </w:r>
      <w:r w:rsidR="00075247">
        <w:t>ing</w:t>
      </w:r>
      <w:r w:rsidR="00056F7C">
        <w:t xml:space="preserve"> in-world objects.</w:t>
      </w:r>
    </w:p>
    <w:p w14:paraId="609CBAFA" w14:textId="440D9F63" w:rsidR="0097317E" w:rsidRDefault="0097317E" w:rsidP="0092791C"/>
    <w:p w14:paraId="59A87D5E" w14:textId="48FA9637" w:rsidR="005A623C" w:rsidRDefault="005A623C" w:rsidP="0092791C"/>
    <w:p w14:paraId="506189E8" w14:textId="48F47687" w:rsidR="005A623C" w:rsidRDefault="005A623C" w:rsidP="0092791C"/>
    <w:p w14:paraId="6573EC70" w14:textId="2B4264E6" w:rsidR="005A623C" w:rsidRDefault="005A623C" w:rsidP="0092791C"/>
    <w:p w14:paraId="2D2587B9" w14:textId="13D49894" w:rsidR="005A623C" w:rsidRDefault="005A623C" w:rsidP="0092791C"/>
    <w:p w14:paraId="5DEE2D78" w14:textId="15534E48" w:rsidR="005A623C" w:rsidRDefault="005A623C" w:rsidP="0092791C"/>
    <w:p w14:paraId="37EED309" w14:textId="6022C08E" w:rsidR="005A623C" w:rsidRDefault="005A623C" w:rsidP="0092791C"/>
    <w:p w14:paraId="304201F2" w14:textId="6F516C24" w:rsidR="005A623C" w:rsidRDefault="005A623C" w:rsidP="0092791C"/>
    <w:p w14:paraId="21AE8901" w14:textId="3FCAC2CE" w:rsidR="005A623C" w:rsidRDefault="005A623C" w:rsidP="0092791C"/>
    <w:p w14:paraId="60A031B3" w14:textId="7C9F8A33" w:rsidR="005A623C" w:rsidRDefault="005A623C" w:rsidP="0092791C"/>
    <w:p w14:paraId="0F85AF21" w14:textId="169C4E59" w:rsidR="005A623C" w:rsidRDefault="005A623C" w:rsidP="0092791C"/>
    <w:p w14:paraId="05765925" w14:textId="28468562" w:rsidR="005A623C" w:rsidRDefault="005A623C" w:rsidP="0092791C"/>
    <w:p w14:paraId="3477C922" w14:textId="726BF098" w:rsidR="005A623C" w:rsidRDefault="005A623C" w:rsidP="0092791C"/>
    <w:p w14:paraId="31F9EFDB" w14:textId="5C73691E" w:rsidR="005A623C" w:rsidRDefault="005A623C" w:rsidP="0092791C"/>
    <w:p w14:paraId="52948574" w14:textId="26D0A003" w:rsidR="005A623C" w:rsidRDefault="005A623C" w:rsidP="0092791C"/>
    <w:p w14:paraId="2C976A02" w14:textId="3F90548B" w:rsidR="005A623C" w:rsidRPr="00075247" w:rsidRDefault="005A623C" w:rsidP="005A623C">
      <w:pPr>
        <w:pStyle w:val="Heading1"/>
        <w:rPr>
          <w:color w:val="auto"/>
        </w:rPr>
      </w:pPr>
      <w:bookmarkStart w:id="231" w:name="_Toc17751979"/>
      <w:r w:rsidRPr="00075247">
        <w:rPr>
          <w:color w:val="auto"/>
        </w:rPr>
        <w:lastRenderedPageBreak/>
        <w:t>References</w:t>
      </w:r>
      <w:bookmarkEnd w:id="231"/>
      <w:r w:rsidRPr="00075247">
        <w:rPr>
          <w:color w:val="auto"/>
        </w:rPr>
        <w:t xml:space="preserve"> </w:t>
      </w:r>
    </w:p>
    <w:p w14:paraId="74DCBF5C" w14:textId="043961D8" w:rsidR="005A623C" w:rsidRPr="005A623C" w:rsidRDefault="004F0F22" w:rsidP="005A623C">
      <w:pPr>
        <w:widowControl w:val="0"/>
        <w:autoSpaceDE w:val="0"/>
        <w:adjustRightInd w:val="0"/>
        <w:spacing w:line="240" w:lineRule="auto"/>
        <w:ind w:left="640" w:hanging="640"/>
        <w:rPr>
          <w:rFonts w:cs="Times New Roman"/>
          <w:noProof/>
          <w:szCs w:val="24"/>
        </w:rPr>
      </w:pPr>
      <w:r>
        <w:rPr>
          <w:rFonts w:cs="Times New Roman"/>
        </w:rPr>
        <w:fldChar w:fldCharType="begin" w:fldLock="1"/>
      </w:r>
      <w:r>
        <w:rPr>
          <w:rFonts w:cs="Times New Roman"/>
        </w:rPr>
        <w:instrText xml:space="preserve">ADDIN Mendeley Bibliography CSL_BIBLIOGRAPHY </w:instrText>
      </w:r>
      <w:r>
        <w:rPr>
          <w:rFonts w:cs="Times New Roman"/>
        </w:rPr>
        <w:fldChar w:fldCharType="separate"/>
      </w:r>
      <w:r w:rsidR="005A623C" w:rsidRPr="005A623C">
        <w:rPr>
          <w:rFonts w:cs="Times New Roman"/>
          <w:noProof/>
          <w:szCs w:val="24"/>
        </w:rPr>
        <w:t>[1]</w:t>
      </w:r>
      <w:r w:rsidR="005A623C" w:rsidRPr="005A623C">
        <w:rPr>
          <w:rFonts w:cs="Times New Roman"/>
          <w:noProof/>
          <w:szCs w:val="24"/>
        </w:rPr>
        <w:tab/>
        <w:t xml:space="preserve">Y. Wang, M. Nakanishi, Y. Te Wang, and T. P. Jung, “Enhancing detection of steady state visual evoked potentials using individual training data,” </w:t>
      </w:r>
      <w:r w:rsidR="005A623C" w:rsidRPr="005A623C">
        <w:rPr>
          <w:rFonts w:cs="Times New Roman"/>
          <w:i/>
          <w:iCs/>
          <w:noProof/>
          <w:szCs w:val="24"/>
        </w:rPr>
        <w:t>2014 36th Annu. Int. Conf. IEEE Eng. Med. Biol. Soc. EMBC 2014</w:t>
      </w:r>
      <w:r w:rsidR="005A623C" w:rsidRPr="005A623C">
        <w:rPr>
          <w:rFonts w:cs="Times New Roman"/>
          <w:noProof/>
          <w:szCs w:val="24"/>
        </w:rPr>
        <w:t>, pp. 3037–3040, 2014.</w:t>
      </w:r>
    </w:p>
    <w:p w14:paraId="53A626B4" w14:textId="77777777" w:rsidR="005A623C" w:rsidRPr="005A623C" w:rsidRDefault="005A623C" w:rsidP="005A623C">
      <w:pPr>
        <w:widowControl w:val="0"/>
        <w:autoSpaceDE w:val="0"/>
        <w:adjustRightInd w:val="0"/>
        <w:spacing w:line="240" w:lineRule="auto"/>
        <w:ind w:left="640" w:hanging="640"/>
        <w:rPr>
          <w:rFonts w:cs="Times New Roman"/>
          <w:noProof/>
          <w:szCs w:val="24"/>
        </w:rPr>
      </w:pPr>
      <w:r w:rsidRPr="005A623C">
        <w:rPr>
          <w:rFonts w:cs="Times New Roman"/>
          <w:noProof/>
          <w:szCs w:val="24"/>
        </w:rPr>
        <w:t>[2]</w:t>
      </w:r>
      <w:r w:rsidRPr="005A623C">
        <w:rPr>
          <w:rFonts w:cs="Times New Roman"/>
          <w:noProof/>
          <w:szCs w:val="24"/>
        </w:rPr>
        <w:tab/>
        <w:t xml:space="preserve">A. T. Berg </w:t>
      </w:r>
      <w:r w:rsidRPr="005A623C">
        <w:rPr>
          <w:rFonts w:cs="Times New Roman"/>
          <w:i/>
          <w:iCs/>
          <w:noProof/>
          <w:szCs w:val="24"/>
        </w:rPr>
        <w:t>et al.</w:t>
      </w:r>
      <w:r w:rsidRPr="005A623C">
        <w:rPr>
          <w:rFonts w:cs="Times New Roman"/>
          <w:noProof/>
          <w:szCs w:val="24"/>
        </w:rPr>
        <w:t xml:space="preserve">, “Revised terminology and concepts for organization of seizures and epilepsies: Report of the ILAE Commission on Classification and Terminology, 2005-2009,” </w:t>
      </w:r>
      <w:r w:rsidRPr="005A623C">
        <w:rPr>
          <w:rFonts w:cs="Times New Roman"/>
          <w:i/>
          <w:iCs/>
          <w:noProof/>
          <w:szCs w:val="24"/>
        </w:rPr>
        <w:t>Epilepsia</w:t>
      </w:r>
      <w:r w:rsidRPr="005A623C">
        <w:rPr>
          <w:rFonts w:cs="Times New Roman"/>
          <w:noProof/>
          <w:szCs w:val="24"/>
        </w:rPr>
        <w:t>, vol. 51, no. 4, pp. 676–685, 2010.</w:t>
      </w:r>
    </w:p>
    <w:p w14:paraId="2827B204" w14:textId="77777777" w:rsidR="005A623C" w:rsidRPr="005A623C" w:rsidRDefault="005A623C" w:rsidP="005A623C">
      <w:pPr>
        <w:widowControl w:val="0"/>
        <w:autoSpaceDE w:val="0"/>
        <w:adjustRightInd w:val="0"/>
        <w:spacing w:line="240" w:lineRule="auto"/>
        <w:ind w:left="640" w:hanging="640"/>
        <w:rPr>
          <w:rFonts w:cs="Times New Roman"/>
          <w:noProof/>
          <w:szCs w:val="24"/>
        </w:rPr>
      </w:pPr>
      <w:r w:rsidRPr="005A623C">
        <w:rPr>
          <w:rFonts w:cs="Times New Roman"/>
          <w:noProof/>
          <w:szCs w:val="24"/>
        </w:rPr>
        <w:t>[3]</w:t>
      </w:r>
      <w:r w:rsidRPr="005A623C">
        <w:rPr>
          <w:rFonts w:cs="Times New Roman"/>
          <w:noProof/>
          <w:szCs w:val="24"/>
        </w:rPr>
        <w:tab/>
        <w:t xml:space="preserve">Y. Chae, J. Jeong, and S. Jo, “Toward brain-actuated humanoid robots: Asynchronous direct control using an EEG-Based BCI,” </w:t>
      </w:r>
      <w:r w:rsidRPr="005A623C">
        <w:rPr>
          <w:rFonts w:cs="Times New Roman"/>
          <w:i/>
          <w:iCs/>
          <w:noProof/>
          <w:szCs w:val="24"/>
        </w:rPr>
        <w:t>IEEE Trans. Robot.</w:t>
      </w:r>
      <w:r w:rsidRPr="005A623C">
        <w:rPr>
          <w:rFonts w:cs="Times New Roman"/>
          <w:noProof/>
          <w:szCs w:val="24"/>
        </w:rPr>
        <w:t>, 2012.</w:t>
      </w:r>
    </w:p>
    <w:p w14:paraId="15E50924" w14:textId="77777777" w:rsidR="005A623C" w:rsidRPr="005A623C" w:rsidRDefault="005A623C" w:rsidP="005A623C">
      <w:pPr>
        <w:widowControl w:val="0"/>
        <w:autoSpaceDE w:val="0"/>
        <w:adjustRightInd w:val="0"/>
        <w:spacing w:line="240" w:lineRule="auto"/>
        <w:ind w:left="640" w:hanging="640"/>
        <w:rPr>
          <w:rFonts w:cs="Times New Roman"/>
          <w:noProof/>
          <w:szCs w:val="24"/>
        </w:rPr>
      </w:pPr>
      <w:r w:rsidRPr="005A623C">
        <w:rPr>
          <w:rFonts w:cs="Times New Roman"/>
          <w:noProof/>
          <w:szCs w:val="24"/>
        </w:rPr>
        <w:t>[4]</w:t>
      </w:r>
      <w:r w:rsidRPr="005A623C">
        <w:rPr>
          <w:rFonts w:cs="Times New Roman"/>
          <w:noProof/>
          <w:szCs w:val="24"/>
        </w:rPr>
        <w:tab/>
        <w:t xml:space="preserve">M. S. Al-Quraishi, I. Elamvazuthi, S. A. Daud, S. Parasuraman, and A. Borboni, “Eeg-based control for upper and lower limb exoskeletons and prostheses: A systematic review,” </w:t>
      </w:r>
      <w:r w:rsidRPr="005A623C">
        <w:rPr>
          <w:rFonts w:cs="Times New Roman"/>
          <w:i/>
          <w:iCs/>
          <w:noProof/>
          <w:szCs w:val="24"/>
        </w:rPr>
        <w:t>Sensors (Switzerland)</w:t>
      </w:r>
      <w:r w:rsidRPr="005A623C">
        <w:rPr>
          <w:rFonts w:cs="Times New Roman"/>
          <w:noProof/>
          <w:szCs w:val="24"/>
        </w:rPr>
        <w:t>. 2018.</w:t>
      </w:r>
    </w:p>
    <w:p w14:paraId="0E9C5AB6" w14:textId="77777777" w:rsidR="005A623C" w:rsidRPr="005A623C" w:rsidRDefault="005A623C" w:rsidP="005A623C">
      <w:pPr>
        <w:widowControl w:val="0"/>
        <w:autoSpaceDE w:val="0"/>
        <w:adjustRightInd w:val="0"/>
        <w:spacing w:line="240" w:lineRule="auto"/>
        <w:ind w:left="640" w:hanging="640"/>
        <w:rPr>
          <w:rFonts w:cs="Times New Roman"/>
          <w:noProof/>
          <w:szCs w:val="24"/>
        </w:rPr>
      </w:pPr>
      <w:r w:rsidRPr="005A623C">
        <w:rPr>
          <w:rFonts w:cs="Times New Roman"/>
          <w:noProof/>
          <w:szCs w:val="24"/>
        </w:rPr>
        <w:t>[5]</w:t>
      </w:r>
      <w:r w:rsidRPr="005A623C">
        <w:rPr>
          <w:rFonts w:cs="Times New Roman"/>
          <w:noProof/>
          <w:szCs w:val="24"/>
        </w:rPr>
        <w:tab/>
        <w:t>P. V. Mahrad, “BCI implemented in virtual worlds using VR.”</w:t>
      </w:r>
    </w:p>
    <w:p w14:paraId="1F50A72D" w14:textId="77777777" w:rsidR="005A623C" w:rsidRPr="005A623C" w:rsidRDefault="005A623C" w:rsidP="005A623C">
      <w:pPr>
        <w:widowControl w:val="0"/>
        <w:autoSpaceDE w:val="0"/>
        <w:adjustRightInd w:val="0"/>
        <w:spacing w:line="240" w:lineRule="auto"/>
        <w:ind w:left="640" w:hanging="640"/>
        <w:rPr>
          <w:rFonts w:cs="Times New Roman"/>
          <w:noProof/>
          <w:szCs w:val="24"/>
        </w:rPr>
      </w:pPr>
      <w:r w:rsidRPr="005A623C">
        <w:rPr>
          <w:rFonts w:cs="Times New Roman"/>
          <w:noProof/>
          <w:szCs w:val="24"/>
        </w:rPr>
        <w:t>[6]</w:t>
      </w:r>
      <w:r w:rsidRPr="005A623C">
        <w:rPr>
          <w:rFonts w:cs="Times New Roman"/>
          <w:noProof/>
          <w:szCs w:val="24"/>
        </w:rPr>
        <w:tab/>
        <w:t xml:space="preserve">NeuroElectrics, “Neuroelectrics User Manual Enobio,” </w:t>
      </w:r>
      <w:r w:rsidRPr="005A623C">
        <w:rPr>
          <w:rFonts w:cs="Times New Roman"/>
          <w:i/>
          <w:iCs/>
          <w:noProof/>
          <w:szCs w:val="24"/>
        </w:rPr>
        <w:t>Neuroelectrics User Man.</w:t>
      </w:r>
      <w:r w:rsidRPr="005A623C">
        <w:rPr>
          <w:rFonts w:cs="Times New Roman"/>
          <w:noProof/>
          <w:szCs w:val="24"/>
        </w:rPr>
        <w:t>, vol. 2.0, pp. 1–36, 2016.</w:t>
      </w:r>
    </w:p>
    <w:p w14:paraId="742A1F85" w14:textId="77777777" w:rsidR="005A623C" w:rsidRPr="005A623C" w:rsidRDefault="005A623C" w:rsidP="005A623C">
      <w:pPr>
        <w:widowControl w:val="0"/>
        <w:autoSpaceDE w:val="0"/>
        <w:adjustRightInd w:val="0"/>
        <w:spacing w:line="240" w:lineRule="auto"/>
        <w:ind w:left="640" w:hanging="640"/>
        <w:rPr>
          <w:rFonts w:cs="Times New Roman"/>
          <w:noProof/>
          <w:szCs w:val="24"/>
        </w:rPr>
      </w:pPr>
      <w:r w:rsidRPr="005A623C">
        <w:rPr>
          <w:rFonts w:cs="Times New Roman"/>
          <w:noProof/>
          <w:szCs w:val="24"/>
        </w:rPr>
        <w:t>[7]</w:t>
      </w:r>
      <w:r w:rsidRPr="005A623C">
        <w:rPr>
          <w:rFonts w:cs="Times New Roman"/>
          <w:noProof/>
          <w:szCs w:val="24"/>
        </w:rPr>
        <w:tab/>
        <w:t xml:space="preserve">Y. Renard </w:t>
      </w:r>
      <w:r w:rsidRPr="005A623C">
        <w:rPr>
          <w:rFonts w:cs="Times New Roman"/>
          <w:i/>
          <w:iCs/>
          <w:noProof/>
          <w:szCs w:val="24"/>
        </w:rPr>
        <w:t>et al.</w:t>
      </w:r>
      <w:r w:rsidRPr="005A623C">
        <w:rPr>
          <w:rFonts w:cs="Times New Roman"/>
          <w:noProof/>
          <w:szCs w:val="24"/>
        </w:rPr>
        <w:t xml:space="preserve">, “OpenViBE: An open-source software platform to design, test, and use brain-computer interfaces in real and virtual environments,” </w:t>
      </w:r>
      <w:r w:rsidRPr="005A623C">
        <w:rPr>
          <w:rFonts w:cs="Times New Roman"/>
          <w:i/>
          <w:iCs/>
          <w:noProof/>
          <w:szCs w:val="24"/>
        </w:rPr>
        <w:t>Presence Teleoperators Virtual Environ.</w:t>
      </w:r>
      <w:r w:rsidRPr="005A623C">
        <w:rPr>
          <w:rFonts w:cs="Times New Roman"/>
          <w:noProof/>
          <w:szCs w:val="24"/>
        </w:rPr>
        <w:t>, 2010.</w:t>
      </w:r>
    </w:p>
    <w:p w14:paraId="0F0817AC" w14:textId="77777777" w:rsidR="005A623C" w:rsidRPr="005A623C" w:rsidRDefault="005A623C" w:rsidP="005A623C">
      <w:pPr>
        <w:widowControl w:val="0"/>
        <w:autoSpaceDE w:val="0"/>
        <w:adjustRightInd w:val="0"/>
        <w:spacing w:line="240" w:lineRule="auto"/>
        <w:ind w:left="640" w:hanging="640"/>
        <w:rPr>
          <w:rFonts w:cs="Times New Roman"/>
          <w:noProof/>
          <w:szCs w:val="24"/>
        </w:rPr>
      </w:pPr>
      <w:r w:rsidRPr="005A623C">
        <w:rPr>
          <w:rFonts w:cs="Times New Roman"/>
          <w:noProof/>
          <w:szCs w:val="24"/>
        </w:rPr>
        <w:t>[8]</w:t>
      </w:r>
      <w:r w:rsidRPr="005A623C">
        <w:rPr>
          <w:rFonts w:cs="Times New Roman"/>
          <w:noProof/>
          <w:szCs w:val="24"/>
        </w:rPr>
        <w:tab/>
        <w:t xml:space="preserve">Z. Işcan and V. V Nikulin, “Steady state visual evoked potential (SSVEP) based brain-computer interface (BCI) performance under different perturbations,” </w:t>
      </w:r>
      <w:r w:rsidRPr="005A623C">
        <w:rPr>
          <w:rFonts w:cs="Times New Roman"/>
          <w:i/>
          <w:iCs/>
          <w:noProof/>
          <w:szCs w:val="24"/>
        </w:rPr>
        <w:t>PLoS One</w:t>
      </w:r>
      <w:r w:rsidRPr="005A623C">
        <w:rPr>
          <w:rFonts w:cs="Times New Roman"/>
          <w:noProof/>
          <w:szCs w:val="24"/>
        </w:rPr>
        <w:t>, vol. 13, no. 1, pp. 1–17, 2018.</w:t>
      </w:r>
    </w:p>
    <w:p w14:paraId="4480D9C1" w14:textId="77777777" w:rsidR="005A623C" w:rsidRPr="005A623C" w:rsidRDefault="005A623C" w:rsidP="005A623C">
      <w:pPr>
        <w:widowControl w:val="0"/>
        <w:autoSpaceDE w:val="0"/>
        <w:adjustRightInd w:val="0"/>
        <w:spacing w:line="240" w:lineRule="auto"/>
        <w:ind w:left="640" w:hanging="640"/>
        <w:rPr>
          <w:rFonts w:cs="Times New Roman"/>
          <w:noProof/>
          <w:szCs w:val="24"/>
        </w:rPr>
      </w:pPr>
      <w:r w:rsidRPr="005A623C">
        <w:rPr>
          <w:rFonts w:cs="Times New Roman"/>
          <w:noProof/>
          <w:szCs w:val="24"/>
        </w:rPr>
        <w:t>[9]</w:t>
      </w:r>
      <w:r w:rsidRPr="005A623C">
        <w:rPr>
          <w:rFonts w:cs="Times New Roman"/>
          <w:noProof/>
          <w:szCs w:val="24"/>
        </w:rPr>
        <w:tab/>
        <w:t xml:space="preserve">F. Lotte, M. Congedo, A. Lécuyer, F. Lamarche, and B. Arnaldi, “A review of classification algorithms for EEG-based brain-computer interfaces,” </w:t>
      </w:r>
      <w:r w:rsidRPr="005A623C">
        <w:rPr>
          <w:rFonts w:cs="Times New Roman"/>
          <w:i/>
          <w:iCs/>
          <w:noProof/>
          <w:szCs w:val="24"/>
        </w:rPr>
        <w:t>Journal of Neural Engineering</w:t>
      </w:r>
      <w:r w:rsidRPr="005A623C">
        <w:rPr>
          <w:rFonts w:cs="Times New Roman"/>
          <w:noProof/>
          <w:szCs w:val="24"/>
        </w:rPr>
        <w:t>. 2007.</w:t>
      </w:r>
    </w:p>
    <w:p w14:paraId="1E2EAAC4" w14:textId="77777777" w:rsidR="005A623C" w:rsidRPr="005A623C" w:rsidRDefault="005A623C" w:rsidP="005A623C">
      <w:pPr>
        <w:widowControl w:val="0"/>
        <w:autoSpaceDE w:val="0"/>
        <w:adjustRightInd w:val="0"/>
        <w:spacing w:line="240" w:lineRule="auto"/>
        <w:ind w:left="640" w:hanging="640"/>
        <w:rPr>
          <w:rFonts w:cs="Times New Roman"/>
          <w:noProof/>
          <w:szCs w:val="24"/>
        </w:rPr>
      </w:pPr>
      <w:r w:rsidRPr="005A623C">
        <w:rPr>
          <w:rFonts w:cs="Times New Roman"/>
          <w:noProof/>
          <w:szCs w:val="24"/>
        </w:rPr>
        <w:t>[10]</w:t>
      </w:r>
      <w:r w:rsidRPr="005A623C">
        <w:rPr>
          <w:rFonts w:cs="Times New Roman"/>
          <w:noProof/>
          <w:szCs w:val="24"/>
        </w:rPr>
        <w:tab/>
        <w:t xml:space="preserve">E. P. Widmaier, H. Raff, and K. T. Strang, “Regulation of Organic Metabolism and Energy Balance,” </w:t>
      </w:r>
      <w:r w:rsidRPr="005A623C">
        <w:rPr>
          <w:rFonts w:cs="Times New Roman"/>
          <w:i/>
          <w:iCs/>
          <w:noProof/>
          <w:szCs w:val="24"/>
        </w:rPr>
        <w:t>Vander’s Hum. Physiol. Mech. Body Funct.</w:t>
      </w:r>
      <w:r w:rsidRPr="005A623C">
        <w:rPr>
          <w:rFonts w:cs="Times New Roman"/>
          <w:noProof/>
          <w:szCs w:val="24"/>
        </w:rPr>
        <w:t>, 2014.</w:t>
      </w:r>
    </w:p>
    <w:p w14:paraId="7F59D905" w14:textId="77777777" w:rsidR="005A623C" w:rsidRPr="005A623C" w:rsidRDefault="005A623C" w:rsidP="005A623C">
      <w:pPr>
        <w:widowControl w:val="0"/>
        <w:autoSpaceDE w:val="0"/>
        <w:adjustRightInd w:val="0"/>
        <w:spacing w:line="240" w:lineRule="auto"/>
        <w:ind w:left="640" w:hanging="640"/>
        <w:rPr>
          <w:rFonts w:cs="Times New Roman"/>
          <w:noProof/>
          <w:szCs w:val="24"/>
        </w:rPr>
      </w:pPr>
      <w:r w:rsidRPr="005A623C">
        <w:rPr>
          <w:rFonts w:cs="Times New Roman"/>
          <w:noProof/>
          <w:szCs w:val="24"/>
        </w:rPr>
        <w:t>[11]</w:t>
      </w:r>
      <w:r w:rsidRPr="005A623C">
        <w:rPr>
          <w:rFonts w:cs="Times New Roman"/>
          <w:noProof/>
          <w:szCs w:val="24"/>
        </w:rPr>
        <w:tab/>
        <w:t xml:space="preserve">R. Srinivasan, “Methods to Improve the Spatial Resolution of EEG,” </w:t>
      </w:r>
      <w:r w:rsidRPr="005A623C">
        <w:rPr>
          <w:rFonts w:cs="Times New Roman"/>
          <w:i/>
          <w:iCs/>
          <w:noProof/>
          <w:szCs w:val="24"/>
        </w:rPr>
        <w:t>Int. J. Bioelectromagn.</w:t>
      </w:r>
      <w:r w:rsidRPr="005A623C">
        <w:rPr>
          <w:rFonts w:cs="Times New Roman"/>
          <w:noProof/>
          <w:szCs w:val="24"/>
        </w:rPr>
        <w:t>, 1999.</w:t>
      </w:r>
    </w:p>
    <w:p w14:paraId="34E7A162" w14:textId="77777777" w:rsidR="005A623C" w:rsidRPr="005A623C" w:rsidRDefault="005A623C" w:rsidP="005A623C">
      <w:pPr>
        <w:widowControl w:val="0"/>
        <w:autoSpaceDE w:val="0"/>
        <w:adjustRightInd w:val="0"/>
        <w:spacing w:line="240" w:lineRule="auto"/>
        <w:ind w:left="640" w:hanging="640"/>
        <w:rPr>
          <w:rFonts w:cs="Times New Roman"/>
          <w:noProof/>
          <w:szCs w:val="24"/>
        </w:rPr>
      </w:pPr>
      <w:r w:rsidRPr="005A623C">
        <w:rPr>
          <w:rFonts w:cs="Times New Roman"/>
          <w:noProof/>
          <w:szCs w:val="24"/>
        </w:rPr>
        <w:t>[12]</w:t>
      </w:r>
      <w:r w:rsidRPr="005A623C">
        <w:rPr>
          <w:rFonts w:cs="Times New Roman"/>
          <w:noProof/>
          <w:szCs w:val="24"/>
        </w:rPr>
        <w:tab/>
        <w:t xml:space="preserve">S. Murakami and Y. Okada, “Contributions of principal neocortical neurons to magnetoencephalography and electroencephalography signals,” </w:t>
      </w:r>
      <w:r w:rsidRPr="005A623C">
        <w:rPr>
          <w:rFonts w:cs="Times New Roman"/>
          <w:i/>
          <w:iCs/>
          <w:noProof/>
          <w:szCs w:val="24"/>
        </w:rPr>
        <w:t>J. Physiol.</w:t>
      </w:r>
      <w:r w:rsidRPr="005A623C">
        <w:rPr>
          <w:rFonts w:cs="Times New Roman"/>
          <w:noProof/>
          <w:szCs w:val="24"/>
        </w:rPr>
        <w:t>, 2006.</w:t>
      </w:r>
    </w:p>
    <w:p w14:paraId="3526FD27" w14:textId="77777777" w:rsidR="005A623C" w:rsidRPr="005A623C" w:rsidRDefault="005A623C" w:rsidP="005A623C">
      <w:pPr>
        <w:widowControl w:val="0"/>
        <w:autoSpaceDE w:val="0"/>
        <w:adjustRightInd w:val="0"/>
        <w:spacing w:line="240" w:lineRule="auto"/>
        <w:ind w:left="640" w:hanging="640"/>
        <w:rPr>
          <w:rFonts w:cs="Times New Roman"/>
          <w:noProof/>
          <w:szCs w:val="24"/>
        </w:rPr>
      </w:pPr>
      <w:r w:rsidRPr="005A623C">
        <w:rPr>
          <w:rFonts w:cs="Times New Roman"/>
          <w:noProof/>
          <w:szCs w:val="24"/>
        </w:rPr>
        <w:t>[13]</w:t>
      </w:r>
      <w:r w:rsidRPr="005A623C">
        <w:rPr>
          <w:rFonts w:cs="Times New Roman"/>
          <w:noProof/>
          <w:szCs w:val="24"/>
        </w:rPr>
        <w:tab/>
        <w:t xml:space="preserve">Halliday and Resnick, </w:t>
      </w:r>
      <w:r w:rsidRPr="005A623C">
        <w:rPr>
          <w:rFonts w:cs="Times New Roman"/>
          <w:i/>
          <w:iCs/>
          <w:noProof/>
          <w:szCs w:val="24"/>
        </w:rPr>
        <w:t>Fundamental of Physics 10th Edition</w:t>
      </w:r>
      <w:r w:rsidRPr="005A623C">
        <w:rPr>
          <w:rFonts w:cs="Times New Roman"/>
          <w:noProof/>
          <w:szCs w:val="24"/>
        </w:rPr>
        <w:t>. 2015.</w:t>
      </w:r>
    </w:p>
    <w:p w14:paraId="33CA7EC3" w14:textId="77777777" w:rsidR="005A623C" w:rsidRPr="005A623C" w:rsidRDefault="005A623C" w:rsidP="005A623C">
      <w:pPr>
        <w:widowControl w:val="0"/>
        <w:autoSpaceDE w:val="0"/>
        <w:adjustRightInd w:val="0"/>
        <w:spacing w:line="240" w:lineRule="auto"/>
        <w:ind w:left="640" w:hanging="640"/>
        <w:rPr>
          <w:rFonts w:cs="Times New Roman"/>
          <w:noProof/>
          <w:szCs w:val="24"/>
        </w:rPr>
      </w:pPr>
      <w:r w:rsidRPr="005A623C">
        <w:rPr>
          <w:rFonts w:cs="Times New Roman"/>
          <w:noProof/>
          <w:szCs w:val="24"/>
        </w:rPr>
        <w:t>[14]</w:t>
      </w:r>
      <w:r w:rsidRPr="005A623C">
        <w:rPr>
          <w:rFonts w:cs="Times New Roman"/>
          <w:noProof/>
          <w:szCs w:val="24"/>
        </w:rPr>
        <w:tab/>
        <w:t xml:space="preserve">D. Purves, </w:t>
      </w:r>
      <w:r w:rsidRPr="005A623C">
        <w:rPr>
          <w:rFonts w:cs="Times New Roman"/>
          <w:i/>
          <w:iCs/>
          <w:noProof/>
          <w:szCs w:val="24"/>
        </w:rPr>
        <w:t>3,4 Neuroscience Third Edition</w:t>
      </w:r>
      <w:r w:rsidRPr="005A623C">
        <w:rPr>
          <w:rFonts w:cs="Times New Roman"/>
          <w:noProof/>
          <w:szCs w:val="24"/>
        </w:rPr>
        <w:t>. 2004.</w:t>
      </w:r>
    </w:p>
    <w:p w14:paraId="7A6DBE27" w14:textId="77777777" w:rsidR="005A623C" w:rsidRPr="005A623C" w:rsidRDefault="005A623C" w:rsidP="005A623C">
      <w:pPr>
        <w:widowControl w:val="0"/>
        <w:autoSpaceDE w:val="0"/>
        <w:adjustRightInd w:val="0"/>
        <w:spacing w:line="240" w:lineRule="auto"/>
        <w:ind w:left="640" w:hanging="640"/>
        <w:rPr>
          <w:rFonts w:cs="Times New Roman"/>
          <w:noProof/>
          <w:szCs w:val="24"/>
        </w:rPr>
      </w:pPr>
      <w:r w:rsidRPr="005A623C">
        <w:rPr>
          <w:rFonts w:cs="Times New Roman"/>
          <w:noProof/>
          <w:szCs w:val="24"/>
        </w:rPr>
        <w:t>[15]</w:t>
      </w:r>
      <w:r w:rsidRPr="005A623C">
        <w:rPr>
          <w:rFonts w:cs="Times New Roman"/>
          <w:noProof/>
          <w:szCs w:val="24"/>
        </w:rPr>
        <w:tab/>
        <w:t>Lbonnet, “SSVEP: Steady-State Visual-Evoked Potentials,” 2011. [Online]. Available: http://openvibe.inria.fr/steady-state-visual-evoked-potentials/.</w:t>
      </w:r>
    </w:p>
    <w:p w14:paraId="5F24CAAA" w14:textId="77777777" w:rsidR="005A623C" w:rsidRPr="005A623C" w:rsidRDefault="005A623C" w:rsidP="005A623C">
      <w:pPr>
        <w:widowControl w:val="0"/>
        <w:autoSpaceDE w:val="0"/>
        <w:adjustRightInd w:val="0"/>
        <w:spacing w:line="240" w:lineRule="auto"/>
        <w:ind w:left="640" w:hanging="640"/>
        <w:rPr>
          <w:rFonts w:cs="Times New Roman"/>
          <w:noProof/>
          <w:szCs w:val="24"/>
        </w:rPr>
      </w:pPr>
      <w:r w:rsidRPr="005A623C">
        <w:rPr>
          <w:rFonts w:cs="Times New Roman"/>
          <w:noProof/>
          <w:szCs w:val="24"/>
        </w:rPr>
        <w:t>[16]</w:t>
      </w:r>
      <w:r w:rsidRPr="005A623C">
        <w:rPr>
          <w:rFonts w:cs="Times New Roman"/>
          <w:noProof/>
          <w:szCs w:val="24"/>
        </w:rPr>
        <w:tab/>
        <w:t xml:space="preserve">A. Heydarian, J. P. Carneiro, D. Gerber, B. Becerik-Gerber, T. Hayes, and W. Wood, “Immersive virtual environments: Experiments on impacting design and human building interaction,” </w:t>
      </w:r>
      <w:r w:rsidRPr="005A623C">
        <w:rPr>
          <w:rFonts w:cs="Times New Roman"/>
          <w:i/>
          <w:iCs/>
          <w:noProof/>
          <w:szCs w:val="24"/>
        </w:rPr>
        <w:t>Rethink. Compr. Des. Specul. Counterculture - Proc. 19th Int. Conf. Comput. Archit. Des. Res. Asia, CAADRIA 2014</w:t>
      </w:r>
      <w:r w:rsidRPr="005A623C">
        <w:rPr>
          <w:rFonts w:cs="Times New Roman"/>
          <w:noProof/>
          <w:szCs w:val="24"/>
        </w:rPr>
        <w:t>, no. May, pp. 729–738, 2014.</w:t>
      </w:r>
    </w:p>
    <w:p w14:paraId="217FB633" w14:textId="77777777" w:rsidR="005A623C" w:rsidRPr="005A623C" w:rsidRDefault="005A623C" w:rsidP="005A623C">
      <w:pPr>
        <w:widowControl w:val="0"/>
        <w:autoSpaceDE w:val="0"/>
        <w:adjustRightInd w:val="0"/>
        <w:spacing w:line="240" w:lineRule="auto"/>
        <w:ind w:left="640" w:hanging="640"/>
        <w:rPr>
          <w:rFonts w:cs="Times New Roman"/>
          <w:noProof/>
          <w:szCs w:val="24"/>
        </w:rPr>
      </w:pPr>
      <w:r w:rsidRPr="005A623C">
        <w:rPr>
          <w:rFonts w:cs="Times New Roman"/>
          <w:noProof/>
          <w:szCs w:val="24"/>
        </w:rPr>
        <w:t>[17]</w:t>
      </w:r>
      <w:r w:rsidRPr="005A623C">
        <w:rPr>
          <w:rFonts w:cs="Times New Roman"/>
          <w:noProof/>
          <w:szCs w:val="24"/>
        </w:rPr>
        <w:tab/>
        <w:t xml:space="preserve">Robert A. Baron;, Mark S. Rea;, and Susan G. Daniels, “Effects of indoor lighting (illuminance and spectral distribution) on the performance of cognitive tasks and interpersonal behaviors: The potential mediating role of positive affect,” </w:t>
      </w:r>
      <w:r w:rsidRPr="005A623C">
        <w:rPr>
          <w:rFonts w:cs="Times New Roman"/>
          <w:i/>
          <w:iCs/>
          <w:noProof/>
          <w:szCs w:val="24"/>
        </w:rPr>
        <w:t>Motiv. Emot.</w:t>
      </w:r>
      <w:r w:rsidRPr="005A623C">
        <w:rPr>
          <w:rFonts w:cs="Times New Roman"/>
          <w:noProof/>
          <w:szCs w:val="24"/>
        </w:rPr>
        <w:t>, 1992.</w:t>
      </w:r>
    </w:p>
    <w:p w14:paraId="3B7D7F38" w14:textId="77777777" w:rsidR="005A623C" w:rsidRPr="005A623C" w:rsidRDefault="005A623C" w:rsidP="005A623C">
      <w:pPr>
        <w:widowControl w:val="0"/>
        <w:autoSpaceDE w:val="0"/>
        <w:adjustRightInd w:val="0"/>
        <w:spacing w:line="240" w:lineRule="auto"/>
        <w:ind w:left="640" w:hanging="640"/>
        <w:rPr>
          <w:rFonts w:cs="Times New Roman"/>
          <w:noProof/>
          <w:szCs w:val="24"/>
        </w:rPr>
      </w:pPr>
      <w:r w:rsidRPr="005A623C">
        <w:rPr>
          <w:rFonts w:cs="Times New Roman"/>
          <w:noProof/>
          <w:szCs w:val="24"/>
        </w:rPr>
        <w:lastRenderedPageBreak/>
        <w:t>[18]</w:t>
      </w:r>
      <w:r w:rsidRPr="005A623C">
        <w:rPr>
          <w:rFonts w:cs="Times New Roman"/>
          <w:noProof/>
          <w:szCs w:val="24"/>
        </w:rPr>
        <w:tab/>
        <w:t xml:space="preserve">Y. P. Lin, Y. Wang, C. S. Wei, and T. P. Jung, “Human neuroscience assessing the quality of steady-state visual-evoked potentials for moving humans using a mobile electroencephalogram headset,” </w:t>
      </w:r>
      <w:r w:rsidRPr="005A623C">
        <w:rPr>
          <w:rFonts w:cs="Times New Roman"/>
          <w:i/>
          <w:iCs/>
          <w:noProof/>
          <w:szCs w:val="24"/>
        </w:rPr>
        <w:t>Front. Hum. Neurosci.</w:t>
      </w:r>
      <w:r w:rsidRPr="005A623C">
        <w:rPr>
          <w:rFonts w:cs="Times New Roman"/>
          <w:noProof/>
          <w:szCs w:val="24"/>
        </w:rPr>
        <w:t>, 2014.</w:t>
      </w:r>
    </w:p>
    <w:p w14:paraId="58866620" w14:textId="77777777" w:rsidR="005A623C" w:rsidRPr="005A623C" w:rsidRDefault="005A623C" w:rsidP="005A623C">
      <w:pPr>
        <w:widowControl w:val="0"/>
        <w:autoSpaceDE w:val="0"/>
        <w:adjustRightInd w:val="0"/>
        <w:spacing w:line="240" w:lineRule="auto"/>
        <w:ind w:left="640" w:hanging="640"/>
        <w:rPr>
          <w:rFonts w:cs="Times New Roman"/>
          <w:noProof/>
          <w:szCs w:val="24"/>
        </w:rPr>
      </w:pPr>
      <w:r w:rsidRPr="005A623C">
        <w:rPr>
          <w:rFonts w:cs="Times New Roman"/>
          <w:noProof/>
          <w:szCs w:val="24"/>
        </w:rPr>
        <w:t>[19]</w:t>
      </w:r>
      <w:r w:rsidRPr="005A623C">
        <w:rPr>
          <w:rFonts w:cs="Times New Roman"/>
          <w:noProof/>
          <w:szCs w:val="24"/>
        </w:rPr>
        <w:tab/>
        <w:t xml:space="preserve">G. Lisi, M. Hamaya, T. Noda, and J. Morimoto, “Dry-wireless EEG and asynchronous adaptive feature extraction towards a plug-and-play co-adaptive brain robot interface,” in </w:t>
      </w:r>
      <w:r w:rsidRPr="005A623C">
        <w:rPr>
          <w:rFonts w:cs="Times New Roman"/>
          <w:i/>
          <w:iCs/>
          <w:noProof/>
          <w:szCs w:val="24"/>
        </w:rPr>
        <w:t>Proceedings - IEEE International Conference on Robotics and Automation</w:t>
      </w:r>
      <w:r w:rsidRPr="005A623C">
        <w:rPr>
          <w:rFonts w:cs="Times New Roman"/>
          <w:noProof/>
          <w:szCs w:val="24"/>
        </w:rPr>
        <w:t>, 2016.</w:t>
      </w:r>
    </w:p>
    <w:p w14:paraId="3708D136" w14:textId="77777777" w:rsidR="005A623C" w:rsidRPr="005A623C" w:rsidRDefault="005A623C" w:rsidP="005A623C">
      <w:pPr>
        <w:widowControl w:val="0"/>
        <w:autoSpaceDE w:val="0"/>
        <w:adjustRightInd w:val="0"/>
        <w:spacing w:line="240" w:lineRule="auto"/>
        <w:ind w:left="640" w:hanging="640"/>
        <w:rPr>
          <w:rFonts w:cs="Times New Roman"/>
          <w:noProof/>
          <w:szCs w:val="24"/>
        </w:rPr>
      </w:pPr>
      <w:r w:rsidRPr="005A623C">
        <w:rPr>
          <w:rFonts w:cs="Times New Roman"/>
          <w:noProof/>
          <w:szCs w:val="24"/>
        </w:rPr>
        <w:t>[20]</w:t>
      </w:r>
      <w:r w:rsidRPr="005A623C">
        <w:rPr>
          <w:rFonts w:cs="Times New Roman"/>
          <w:noProof/>
          <w:szCs w:val="24"/>
        </w:rPr>
        <w:tab/>
        <w:t xml:space="preserve">R. T. Schirrmeister </w:t>
      </w:r>
      <w:r w:rsidRPr="005A623C">
        <w:rPr>
          <w:rFonts w:cs="Times New Roman"/>
          <w:i/>
          <w:iCs/>
          <w:noProof/>
          <w:szCs w:val="24"/>
        </w:rPr>
        <w:t>et al.</w:t>
      </w:r>
      <w:r w:rsidRPr="005A623C">
        <w:rPr>
          <w:rFonts w:cs="Times New Roman"/>
          <w:noProof/>
          <w:szCs w:val="24"/>
        </w:rPr>
        <w:t xml:space="preserve">, “Deep learning with convolutional neural networks for EEG decoding and visualization,” </w:t>
      </w:r>
      <w:r w:rsidRPr="005A623C">
        <w:rPr>
          <w:rFonts w:cs="Times New Roman"/>
          <w:i/>
          <w:iCs/>
          <w:noProof/>
          <w:szCs w:val="24"/>
        </w:rPr>
        <w:t>Hum. Brain Mapp.</w:t>
      </w:r>
      <w:r w:rsidRPr="005A623C">
        <w:rPr>
          <w:rFonts w:cs="Times New Roman"/>
          <w:noProof/>
          <w:szCs w:val="24"/>
        </w:rPr>
        <w:t>, 2017.</w:t>
      </w:r>
    </w:p>
    <w:p w14:paraId="684EDA8F" w14:textId="77777777" w:rsidR="005A623C" w:rsidRPr="005A623C" w:rsidRDefault="005A623C" w:rsidP="005A623C">
      <w:pPr>
        <w:widowControl w:val="0"/>
        <w:autoSpaceDE w:val="0"/>
        <w:adjustRightInd w:val="0"/>
        <w:spacing w:line="240" w:lineRule="auto"/>
        <w:ind w:left="640" w:hanging="640"/>
        <w:rPr>
          <w:rFonts w:cs="Times New Roman"/>
          <w:noProof/>
          <w:szCs w:val="24"/>
        </w:rPr>
      </w:pPr>
      <w:r w:rsidRPr="005A623C">
        <w:rPr>
          <w:rFonts w:cs="Times New Roman"/>
          <w:noProof/>
          <w:szCs w:val="24"/>
        </w:rPr>
        <w:t>[21]</w:t>
      </w:r>
      <w:r w:rsidRPr="005A623C">
        <w:rPr>
          <w:rFonts w:cs="Times New Roman"/>
          <w:noProof/>
          <w:szCs w:val="24"/>
        </w:rPr>
        <w:tab/>
        <w:t xml:space="preserve">V. J. Lawhern, A. J. Solon, N. R. Waytowich, S. M. Gordon, C. P. Hung, and B. J. Lance, “EEGNet: A compact convolutional neural network for EEG-based brain-computer interfaces,” </w:t>
      </w:r>
      <w:r w:rsidRPr="005A623C">
        <w:rPr>
          <w:rFonts w:cs="Times New Roman"/>
          <w:i/>
          <w:iCs/>
          <w:noProof/>
          <w:szCs w:val="24"/>
        </w:rPr>
        <w:t>J. Neural Eng.</w:t>
      </w:r>
      <w:r w:rsidRPr="005A623C">
        <w:rPr>
          <w:rFonts w:cs="Times New Roman"/>
          <w:noProof/>
          <w:szCs w:val="24"/>
        </w:rPr>
        <w:t>, 2018.</w:t>
      </w:r>
    </w:p>
    <w:p w14:paraId="342386E7" w14:textId="77777777" w:rsidR="005A623C" w:rsidRPr="005A623C" w:rsidRDefault="005A623C" w:rsidP="005A623C">
      <w:pPr>
        <w:widowControl w:val="0"/>
        <w:autoSpaceDE w:val="0"/>
        <w:adjustRightInd w:val="0"/>
        <w:spacing w:line="240" w:lineRule="auto"/>
        <w:ind w:left="640" w:hanging="640"/>
        <w:rPr>
          <w:rFonts w:cs="Times New Roman"/>
          <w:noProof/>
          <w:szCs w:val="24"/>
        </w:rPr>
      </w:pPr>
      <w:r w:rsidRPr="005A623C">
        <w:rPr>
          <w:rFonts w:cs="Times New Roman"/>
          <w:noProof/>
          <w:szCs w:val="24"/>
        </w:rPr>
        <w:t>[22]</w:t>
      </w:r>
      <w:r w:rsidRPr="005A623C">
        <w:rPr>
          <w:rFonts w:cs="Times New Roman"/>
          <w:noProof/>
          <w:szCs w:val="24"/>
        </w:rPr>
        <w:tab/>
        <w:t xml:space="preserve">N. S. Kwak, K. R. Müller, and S. W. Lee, “A convolutional neural network for steady state visual evoked potential classification under ambulatory environment,” </w:t>
      </w:r>
      <w:r w:rsidRPr="005A623C">
        <w:rPr>
          <w:rFonts w:cs="Times New Roman"/>
          <w:i/>
          <w:iCs/>
          <w:noProof/>
          <w:szCs w:val="24"/>
        </w:rPr>
        <w:t>PLoS One</w:t>
      </w:r>
      <w:r w:rsidRPr="005A623C">
        <w:rPr>
          <w:rFonts w:cs="Times New Roman"/>
          <w:noProof/>
          <w:szCs w:val="24"/>
        </w:rPr>
        <w:t>, 2017.</w:t>
      </w:r>
    </w:p>
    <w:p w14:paraId="51FB156C" w14:textId="77777777" w:rsidR="005A623C" w:rsidRPr="005A623C" w:rsidRDefault="005A623C" w:rsidP="005A623C">
      <w:pPr>
        <w:widowControl w:val="0"/>
        <w:autoSpaceDE w:val="0"/>
        <w:adjustRightInd w:val="0"/>
        <w:spacing w:line="240" w:lineRule="auto"/>
        <w:ind w:left="640" w:hanging="640"/>
        <w:rPr>
          <w:rFonts w:cs="Times New Roman"/>
          <w:noProof/>
          <w:szCs w:val="24"/>
        </w:rPr>
      </w:pPr>
      <w:r w:rsidRPr="005A623C">
        <w:rPr>
          <w:rFonts w:cs="Times New Roman"/>
          <w:noProof/>
          <w:szCs w:val="24"/>
        </w:rPr>
        <w:t>[23]</w:t>
      </w:r>
      <w:r w:rsidRPr="005A623C">
        <w:rPr>
          <w:rFonts w:cs="Times New Roman"/>
          <w:noProof/>
          <w:szCs w:val="24"/>
        </w:rPr>
        <w:tab/>
        <w:t xml:space="preserve">J. Thomas, T. Maszczyk, N. Sinha, T. Kluge, and J. Dauwels, “Deep learning-based classification for brain-computer interfaces,” in </w:t>
      </w:r>
      <w:r w:rsidRPr="005A623C">
        <w:rPr>
          <w:rFonts w:cs="Times New Roman"/>
          <w:i/>
          <w:iCs/>
          <w:noProof/>
          <w:szCs w:val="24"/>
        </w:rPr>
        <w:t>2017 IEEE International Conference on Systems, Man, and Cybernetics, SMC 2017</w:t>
      </w:r>
      <w:r w:rsidRPr="005A623C">
        <w:rPr>
          <w:rFonts w:cs="Times New Roman"/>
          <w:noProof/>
          <w:szCs w:val="24"/>
        </w:rPr>
        <w:t>, 2017.</w:t>
      </w:r>
    </w:p>
    <w:p w14:paraId="2871B158" w14:textId="77777777" w:rsidR="005A623C" w:rsidRPr="005A623C" w:rsidRDefault="005A623C" w:rsidP="005A623C">
      <w:pPr>
        <w:widowControl w:val="0"/>
        <w:autoSpaceDE w:val="0"/>
        <w:adjustRightInd w:val="0"/>
        <w:spacing w:line="240" w:lineRule="auto"/>
        <w:ind w:left="640" w:hanging="640"/>
        <w:rPr>
          <w:rFonts w:cs="Times New Roman"/>
          <w:noProof/>
          <w:szCs w:val="24"/>
        </w:rPr>
      </w:pPr>
      <w:r w:rsidRPr="005A623C">
        <w:rPr>
          <w:rFonts w:cs="Times New Roman"/>
          <w:noProof/>
          <w:szCs w:val="24"/>
        </w:rPr>
        <w:t>[24]</w:t>
      </w:r>
      <w:r w:rsidRPr="005A623C">
        <w:rPr>
          <w:rFonts w:cs="Times New Roman"/>
          <w:noProof/>
          <w:szCs w:val="24"/>
        </w:rPr>
        <w:tab/>
        <w:t xml:space="preserve">A. L. Goldberger </w:t>
      </w:r>
      <w:r w:rsidRPr="005A623C">
        <w:rPr>
          <w:rFonts w:cs="Times New Roman"/>
          <w:i/>
          <w:iCs/>
          <w:noProof/>
          <w:szCs w:val="24"/>
        </w:rPr>
        <w:t>et al.</w:t>
      </w:r>
      <w:r w:rsidRPr="005A623C">
        <w:rPr>
          <w:rFonts w:cs="Times New Roman"/>
          <w:noProof/>
          <w:szCs w:val="24"/>
        </w:rPr>
        <w:t xml:space="preserve">, “PhysioBank, PhysioToolkit, and PhysioNet: components of a new research resource for complex physiologic signals.,” </w:t>
      </w:r>
      <w:r w:rsidRPr="005A623C">
        <w:rPr>
          <w:rFonts w:cs="Times New Roman"/>
          <w:i/>
          <w:iCs/>
          <w:noProof/>
          <w:szCs w:val="24"/>
        </w:rPr>
        <w:t>Circulation</w:t>
      </w:r>
      <w:r w:rsidRPr="005A623C">
        <w:rPr>
          <w:rFonts w:cs="Times New Roman"/>
          <w:noProof/>
          <w:szCs w:val="24"/>
        </w:rPr>
        <w:t>, 2000.</w:t>
      </w:r>
    </w:p>
    <w:p w14:paraId="2CAD4008" w14:textId="77777777" w:rsidR="005A623C" w:rsidRPr="005A623C" w:rsidRDefault="005A623C" w:rsidP="005A623C">
      <w:pPr>
        <w:widowControl w:val="0"/>
        <w:autoSpaceDE w:val="0"/>
        <w:adjustRightInd w:val="0"/>
        <w:spacing w:line="240" w:lineRule="auto"/>
        <w:ind w:left="640" w:hanging="640"/>
        <w:rPr>
          <w:rFonts w:cs="Times New Roman"/>
          <w:noProof/>
          <w:szCs w:val="24"/>
        </w:rPr>
      </w:pPr>
      <w:r w:rsidRPr="005A623C">
        <w:rPr>
          <w:rFonts w:cs="Times New Roman"/>
          <w:noProof/>
          <w:szCs w:val="24"/>
        </w:rPr>
        <w:t>[25]</w:t>
      </w:r>
      <w:r w:rsidRPr="005A623C">
        <w:rPr>
          <w:rFonts w:cs="Times New Roman"/>
          <w:noProof/>
          <w:szCs w:val="24"/>
        </w:rPr>
        <w:tab/>
        <w:t xml:space="preserve">C. Guger, C. Holzner, C. Grönegress, G. Edlinger, and M. Slater, “Brain-computer interface for virtual reality control,” in </w:t>
      </w:r>
      <w:r w:rsidRPr="005A623C">
        <w:rPr>
          <w:rFonts w:cs="Times New Roman"/>
          <w:i/>
          <w:iCs/>
          <w:noProof/>
          <w:szCs w:val="24"/>
        </w:rPr>
        <w:t>ESANN 2009 Proceedings, 17th European Symposium on Artificial Neural Networks - Advances in Computational Intelligence and Learning</w:t>
      </w:r>
      <w:r w:rsidRPr="005A623C">
        <w:rPr>
          <w:rFonts w:cs="Times New Roman"/>
          <w:noProof/>
          <w:szCs w:val="24"/>
        </w:rPr>
        <w:t>, 2009.</w:t>
      </w:r>
    </w:p>
    <w:p w14:paraId="0D7E3C31" w14:textId="77777777" w:rsidR="005A623C" w:rsidRPr="005A623C" w:rsidRDefault="005A623C" w:rsidP="005A623C">
      <w:pPr>
        <w:widowControl w:val="0"/>
        <w:autoSpaceDE w:val="0"/>
        <w:adjustRightInd w:val="0"/>
        <w:spacing w:line="240" w:lineRule="auto"/>
        <w:ind w:left="640" w:hanging="640"/>
        <w:rPr>
          <w:rFonts w:cs="Times New Roman"/>
          <w:noProof/>
          <w:szCs w:val="24"/>
        </w:rPr>
      </w:pPr>
      <w:r w:rsidRPr="005A623C">
        <w:rPr>
          <w:rFonts w:cs="Times New Roman"/>
          <w:noProof/>
          <w:szCs w:val="24"/>
        </w:rPr>
        <w:t>[26]</w:t>
      </w:r>
      <w:r w:rsidRPr="005A623C">
        <w:rPr>
          <w:rFonts w:cs="Times New Roman"/>
          <w:noProof/>
          <w:szCs w:val="24"/>
        </w:rPr>
        <w:tab/>
        <w:t xml:space="preserve">C. G. Coogan and B. He, “Brain-Computer Interface Control in a Virtual Reality Environment and Applications for the Internet of Things,” </w:t>
      </w:r>
      <w:r w:rsidRPr="005A623C">
        <w:rPr>
          <w:rFonts w:cs="Times New Roman"/>
          <w:i/>
          <w:iCs/>
          <w:noProof/>
          <w:szCs w:val="24"/>
        </w:rPr>
        <w:t>IEEE Access</w:t>
      </w:r>
      <w:r w:rsidRPr="005A623C">
        <w:rPr>
          <w:rFonts w:cs="Times New Roman"/>
          <w:noProof/>
          <w:szCs w:val="24"/>
        </w:rPr>
        <w:t>, vol. 6, pp. 10840–10849, 2018.</w:t>
      </w:r>
    </w:p>
    <w:p w14:paraId="3ED7C9A4" w14:textId="77777777" w:rsidR="005A623C" w:rsidRPr="005A623C" w:rsidRDefault="005A623C" w:rsidP="005A623C">
      <w:pPr>
        <w:widowControl w:val="0"/>
        <w:autoSpaceDE w:val="0"/>
        <w:adjustRightInd w:val="0"/>
        <w:spacing w:line="240" w:lineRule="auto"/>
        <w:ind w:left="640" w:hanging="640"/>
        <w:rPr>
          <w:rFonts w:cs="Times New Roman"/>
          <w:noProof/>
          <w:szCs w:val="24"/>
        </w:rPr>
      </w:pPr>
      <w:r w:rsidRPr="005A623C">
        <w:rPr>
          <w:rFonts w:cs="Times New Roman"/>
          <w:noProof/>
          <w:szCs w:val="24"/>
        </w:rPr>
        <w:t>[27]</w:t>
      </w:r>
      <w:r w:rsidRPr="005A623C">
        <w:rPr>
          <w:rFonts w:cs="Times New Roman"/>
          <w:noProof/>
          <w:szCs w:val="24"/>
        </w:rPr>
        <w:tab/>
        <w:t xml:space="preserve">Unity Technology, “Unity 3D,” </w:t>
      </w:r>
      <w:r w:rsidRPr="005A623C">
        <w:rPr>
          <w:rFonts w:cs="Times New Roman"/>
          <w:i/>
          <w:iCs/>
          <w:noProof/>
          <w:szCs w:val="24"/>
        </w:rPr>
        <w:t>Unity Technology</w:t>
      </w:r>
      <w:r w:rsidRPr="005A623C">
        <w:rPr>
          <w:rFonts w:cs="Times New Roman"/>
          <w:noProof/>
          <w:szCs w:val="24"/>
        </w:rPr>
        <w:t>, 2018. .</w:t>
      </w:r>
    </w:p>
    <w:p w14:paraId="775F6800" w14:textId="77777777" w:rsidR="005A623C" w:rsidRPr="005A623C" w:rsidRDefault="005A623C" w:rsidP="005A623C">
      <w:pPr>
        <w:widowControl w:val="0"/>
        <w:autoSpaceDE w:val="0"/>
        <w:adjustRightInd w:val="0"/>
        <w:spacing w:line="240" w:lineRule="auto"/>
        <w:ind w:left="640" w:hanging="640"/>
        <w:rPr>
          <w:rFonts w:cs="Times New Roman"/>
          <w:noProof/>
          <w:szCs w:val="24"/>
        </w:rPr>
      </w:pPr>
      <w:r w:rsidRPr="005A623C">
        <w:rPr>
          <w:rFonts w:cs="Times New Roman"/>
          <w:noProof/>
          <w:szCs w:val="24"/>
        </w:rPr>
        <w:t>[28]</w:t>
      </w:r>
      <w:r w:rsidRPr="005A623C">
        <w:rPr>
          <w:rFonts w:cs="Times New Roman"/>
          <w:noProof/>
          <w:szCs w:val="24"/>
        </w:rPr>
        <w:tab/>
        <w:t>Mohelm97, “Simple Home Stuff.” .</w:t>
      </w:r>
    </w:p>
    <w:p w14:paraId="2225B685" w14:textId="77777777" w:rsidR="005A623C" w:rsidRPr="005A623C" w:rsidRDefault="005A623C" w:rsidP="005A623C">
      <w:pPr>
        <w:widowControl w:val="0"/>
        <w:autoSpaceDE w:val="0"/>
        <w:adjustRightInd w:val="0"/>
        <w:spacing w:line="240" w:lineRule="auto"/>
        <w:ind w:left="640" w:hanging="640"/>
        <w:rPr>
          <w:rFonts w:cs="Times New Roman"/>
          <w:noProof/>
          <w:szCs w:val="24"/>
        </w:rPr>
      </w:pPr>
      <w:r w:rsidRPr="005A623C">
        <w:rPr>
          <w:rFonts w:cs="Times New Roman"/>
          <w:noProof/>
          <w:szCs w:val="24"/>
        </w:rPr>
        <w:t>[29]</w:t>
      </w:r>
      <w:r w:rsidRPr="005A623C">
        <w:rPr>
          <w:rFonts w:cs="Times New Roman"/>
          <w:noProof/>
          <w:szCs w:val="24"/>
        </w:rPr>
        <w:tab/>
        <w:t>A. V. Education, “Water Fx Particles.” [Online]. Available: https://assetstore.unity.com/packages/vfx/particles/environment/water-fx-particles-48580.</w:t>
      </w:r>
    </w:p>
    <w:p w14:paraId="1BD7E329" w14:textId="77777777" w:rsidR="005A623C" w:rsidRPr="005A623C" w:rsidRDefault="005A623C" w:rsidP="005A623C">
      <w:pPr>
        <w:widowControl w:val="0"/>
        <w:autoSpaceDE w:val="0"/>
        <w:adjustRightInd w:val="0"/>
        <w:spacing w:line="240" w:lineRule="auto"/>
        <w:ind w:left="640" w:hanging="640"/>
        <w:rPr>
          <w:rFonts w:cs="Times New Roman"/>
          <w:noProof/>
          <w:szCs w:val="24"/>
        </w:rPr>
      </w:pPr>
      <w:r w:rsidRPr="005A623C">
        <w:rPr>
          <w:rFonts w:cs="Times New Roman"/>
          <w:noProof/>
          <w:szCs w:val="24"/>
        </w:rPr>
        <w:t>[30]</w:t>
      </w:r>
      <w:r w:rsidRPr="005A623C">
        <w:rPr>
          <w:rFonts w:cs="Times New Roman"/>
          <w:noProof/>
          <w:szCs w:val="24"/>
        </w:rPr>
        <w:tab/>
        <w:t>OPTIMESH, “Croissants Pack.” [Online]. Available: https://assetstore.unity.com/packages/3d/props/food/croissants-pack-112263.</w:t>
      </w:r>
    </w:p>
    <w:p w14:paraId="44326360" w14:textId="77777777" w:rsidR="005A623C" w:rsidRPr="005A623C" w:rsidRDefault="005A623C" w:rsidP="005A623C">
      <w:pPr>
        <w:widowControl w:val="0"/>
        <w:autoSpaceDE w:val="0"/>
        <w:adjustRightInd w:val="0"/>
        <w:spacing w:line="240" w:lineRule="auto"/>
        <w:ind w:left="640" w:hanging="640"/>
        <w:rPr>
          <w:rFonts w:cs="Times New Roman"/>
          <w:noProof/>
          <w:szCs w:val="24"/>
        </w:rPr>
      </w:pPr>
      <w:r w:rsidRPr="005A623C">
        <w:rPr>
          <w:rFonts w:cs="Times New Roman"/>
          <w:noProof/>
          <w:szCs w:val="24"/>
        </w:rPr>
        <w:t>[31]</w:t>
      </w:r>
      <w:r w:rsidRPr="005A623C">
        <w:rPr>
          <w:rFonts w:cs="Times New Roman"/>
          <w:noProof/>
          <w:szCs w:val="24"/>
        </w:rPr>
        <w:tab/>
        <w:t>ARCHVIZPRO, “ArchVizPRO Interior Vol.2.” [Online]. Available: https://assetstore.unity.com/packages/3d/environments/archvizpro-interior-vol-2-50665.</w:t>
      </w:r>
    </w:p>
    <w:p w14:paraId="5C1B3EA7" w14:textId="77777777" w:rsidR="005A623C" w:rsidRPr="005A623C" w:rsidRDefault="005A623C" w:rsidP="005A623C">
      <w:pPr>
        <w:widowControl w:val="0"/>
        <w:autoSpaceDE w:val="0"/>
        <w:adjustRightInd w:val="0"/>
        <w:spacing w:line="240" w:lineRule="auto"/>
        <w:ind w:left="640" w:hanging="640"/>
        <w:rPr>
          <w:rFonts w:cs="Times New Roman"/>
          <w:noProof/>
          <w:szCs w:val="24"/>
        </w:rPr>
      </w:pPr>
      <w:r w:rsidRPr="005A623C">
        <w:rPr>
          <w:rFonts w:cs="Times New Roman"/>
          <w:noProof/>
          <w:szCs w:val="24"/>
        </w:rPr>
        <w:t>[32]</w:t>
      </w:r>
      <w:r w:rsidRPr="005A623C">
        <w:rPr>
          <w:rFonts w:cs="Times New Roman"/>
          <w:noProof/>
          <w:szCs w:val="24"/>
        </w:rPr>
        <w:tab/>
        <w:t>S. KROKIDANA, “Kitchen Creation Kit.” [Online]. Available: https://assetstore.unity.com/packages/3d/environments/kitchen-creation-kit-2854.</w:t>
      </w:r>
    </w:p>
    <w:p w14:paraId="1C3F7246" w14:textId="77777777" w:rsidR="005A623C" w:rsidRPr="005A623C" w:rsidRDefault="005A623C" w:rsidP="005A623C">
      <w:pPr>
        <w:widowControl w:val="0"/>
        <w:autoSpaceDE w:val="0"/>
        <w:adjustRightInd w:val="0"/>
        <w:spacing w:line="240" w:lineRule="auto"/>
        <w:ind w:left="640" w:hanging="640"/>
        <w:rPr>
          <w:rFonts w:cs="Times New Roman"/>
          <w:noProof/>
          <w:szCs w:val="24"/>
        </w:rPr>
      </w:pPr>
      <w:r w:rsidRPr="005A623C">
        <w:rPr>
          <w:rFonts w:cs="Times New Roman"/>
          <w:noProof/>
          <w:szCs w:val="24"/>
        </w:rPr>
        <w:t>[33]</w:t>
      </w:r>
      <w:r w:rsidRPr="005A623C">
        <w:rPr>
          <w:rFonts w:cs="Times New Roman"/>
          <w:noProof/>
          <w:szCs w:val="24"/>
        </w:rPr>
        <w:tab/>
        <w:t>3DIZ-ART, “Table with chairs x3 Free.” [Online]. Available: https://assetstore.unity.com/packages/3d/props/furniture/table-with-chairs-x3-free-101246.</w:t>
      </w:r>
    </w:p>
    <w:p w14:paraId="490FA698" w14:textId="77777777" w:rsidR="005A623C" w:rsidRPr="005A623C" w:rsidRDefault="005A623C" w:rsidP="005A623C">
      <w:pPr>
        <w:widowControl w:val="0"/>
        <w:autoSpaceDE w:val="0"/>
        <w:adjustRightInd w:val="0"/>
        <w:spacing w:line="240" w:lineRule="auto"/>
        <w:ind w:left="640" w:hanging="640"/>
        <w:rPr>
          <w:rFonts w:cs="Times New Roman"/>
          <w:noProof/>
          <w:szCs w:val="24"/>
        </w:rPr>
      </w:pPr>
      <w:r w:rsidRPr="005A623C">
        <w:rPr>
          <w:rFonts w:cs="Times New Roman"/>
          <w:noProof/>
          <w:szCs w:val="24"/>
        </w:rPr>
        <w:t>[34]</w:t>
      </w:r>
      <w:r w:rsidRPr="005A623C">
        <w:rPr>
          <w:rFonts w:cs="Times New Roman"/>
          <w:noProof/>
          <w:szCs w:val="24"/>
        </w:rPr>
        <w:tab/>
        <w:t>S. MAREVOY, “Realistic Furniture and Interior Props Pack.” [Online]. Available: https://assetstore.unity.com/packages/3d/props/furniture/realistic-furniture-and-interior-props-pack-120379.</w:t>
      </w:r>
    </w:p>
    <w:p w14:paraId="7876F3C6" w14:textId="359FBED3" w:rsidR="005A623C" w:rsidRPr="005A623C" w:rsidRDefault="005A623C" w:rsidP="005A623C">
      <w:pPr>
        <w:widowControl w:val="0"/>
        <w:autoSpaceDE w:val="0"/>
        <w:adjustRightInd w:val="0"/>
        <w:spacing w:line="240" w:lineRule="auto"/>
        <w:ind w:left="640" w:hanging="640"/>
        <w:rPr>
          <w:rFonts w:cs="Times New Roman"/>
          <w:noProof/>
        </w:rPr>
      </w:pPr>
      <w:r w:rsidRPr="005A623C">
        <w:rPr>
          <w:rFonts w:cs="Times New Roman"/>
          <w:noProof/>
          <w:szCs w:val="24"/>
        </w:rPr>
        <w:t>[35]</w:t>
      </w:r>
      <w:r w:rsidRPr="005A623C">
        <w:rPr>
          <w:rFonts w:cs="Times New Roman"/>
          <w:noProof/>
          <w:szCs w:val="24"/>
        </w:rPr>
        <w:tab/>
        <w:t>Oculus, “</w:t>
      </w:r>
      <w:r>
        <w:rPr>
          <w:rFonts w:cs="Times New Roman"/>
          <w:noProof/>
          <w:szCs w:val="24"/>
        </w:rPr>
        <w:t>Oculus rift s</w:t>
      </w:r>
      <w:r w:rsidRPr="005A623C">
        <w:rPr>
          <w:rFonts w:cs="Times New Roman"/>
          <w:noProof/>
          <w:szCs w:val="24"/>
        </w:rPr>
        <w:t>.” [Online]. Available: https://www.oculus.com/rift-s/?locale=en_GB.</w:t>
      </w:r>
    </w:p>
    <w:p w14:paraId="3AB02AE6" w14:textId="30BE5AB3" w:rsidR="002B127F" w:rsidRPr="001B3DA7" w:rsidRDefault="004F0F22" w:rsidP="004F0F22">
      <w:pPr>
        <w:rPr>
          <w:rFonts w:cs="Times New Roman"/>
        </w:rPr>
      </w:pPr>
      <w:r>
        <w:rPr>
          <w:rFonts w:cs="Times New Roman"/>
        </w:rPr>
        <w:lastRenderedPageBreak/>
        <w:fldChar w:fldCharType="end"/>
      </w:r>
    </w:p>
    <w:p w14:paraId="3AB02AE7" w14:textId="3A47AA97" w:rsidR="002B127F" w:rsidRPr="001B3DA7" w:rsidRDefault="00FE5447">
      <w:pPr>
        <w:pStyle w:val="Heading1"/>
        <w:rPr>
          <w:color w:val="auto"/>
        </w:rPr>
      </w:pPr>
      <w:bookmarkStart w:id="232" w:name="_Toc15243093"/>
      <w:bookmarkStart w:id="233" w:name="_Toc15243316"/>
      <w:bookmarkStart w:id="234" w:name="_Toc15243329"/>
      <w:bookmarkStart w:id="235" w:name="_Toc17125541"/>
      <w:bookmarkStart w:id="236" w:name="_Toc17293996"/>
      <w:bookmarkStart w:id="237" w:name="_Toc17751980"/>
      <w:r w:rsidRPr="001B3DA7">
        <w:rPr>
          <w:color w:val="auto"/>
        </w:rPr>
        <w:t>Appendices</w:t>
      </w:r>
      <w:bookmarkEnd w:id="232"/>
      <w:bookmarkEnd w:id="233"/>
      <w:bookmarkEnd w:id="234"/>
      <w:bookmarkEnd w:id="235"/>
      <w:bookmarkEnd w:id="236"/>
      <w:bookmarkEnd w:id="237"/>
    </w:p>
    <w:p w14:paraId="3AB02AE9" w14:textId="77777777" w:rsidR="002B127F" w:rsidRPr="001B3DA7" w:rsidRDefault="002B127F">
      <w:pPr>
        <w:rPr>
          <w:rFonts w:cs="Times New Roman"/>
        </w:rPr>
      </w:pPr>
    </w:p>
    <w:p w14:paraId="3AB02AEA" w14:textId="3821D60C" w:rsidR="002B127F" w:rsidRDefault="00AE0CFB" w:rsidP="00AE0CFB">
      <w:pPr>
        <w:pStyle w:val="TOC1"/>
        <w:tabs>
          <w:tab w:val="right" w:leader="dot" w:pos="9016"/>
        </w:tabs>
        <w:outlineLvl w:val="1"/>
        <w:rPr>
          <w:lang w:val="en-GB"/>
        </w:rPr>
      </w:pPr>
      <w:bookmarkStart w:id="238" w:name="_Toc17751981"/>
      <w:r>
        <w:rPr>
          <w:lang w:val="en-GB"/>
        </w:rPr>
        <w:t>Unity Side</w:t>
      </w:r>
      <w:bookmarkEnd w:id="238"/>
    </w:p>
    <w:p w14:paraId="63B2A35B" w14:textId="246B5253" w:rsidR="00AE0CFB" w:rsidRDefault="00AE0CFB" w:rsidP="00AE0CFB">
      <w:pPr>
        <w:pStyle w:val="Heading3"/>
      </w:pPr>
      <w:bookmarkStart w:id="239" w:name="_Toc17751982"/>
      <w:r>
        <w:t>CanvasScript.cs</w:t>
      </w:r>
      <w:bookmarkEnd w:id="239"/>
    </w:p>
    <w:p w14:paraId="2DFBFE93" w14:textId="77777777" w:rsidR="00AE0CFB" w:rsidRPr="007D57D8" w:rsidRDefault="00AE0CFB" w:rsidP="00AE0CFB">
      <w:pPr>
        <w:pStyle w:val="PlainText"/>
        <w:rPr>
          <w:rFonts w:ascii="Courier New" w:hAnsi="Courier New" w:cs="Courier New"/>
        </w:rPr>
      </w:pPr>
      <w:r w:rsidRPr="007D57D8">
        <w:rPr>
          <w:rFonts w:ascii="Courier New" w:hAnsi="Courier New" w:cs="Courier New"/>
        </w:rPr>
        <w:t>using System.Collections;</w:t>
      </w:r>
    </w:p>
    <w:p w14:paraId="37622BAA" w14:textId="77777777" w:rsidR="00AE0CFB" w:rsidRPr="007D57D8" w:rsidRDefault="00AE0CFB" w:rsidP="00AE0CFB">
      <w:pPr>
        <w:pStyle w:val="PlainText"/>
        <w:rPr>
          <w:rFonts w:ascii="Courier New" w:hAnsi="Courier New" w:cs="Courier New"/>
        </w:rPr>
      </w:pPr>
      <w:r w:rsidRPr="007D57D8">
        <w:rPr>
          <w:rFonts w:ascii="Courier New" w:hAnsi="Courier New" w:cs="Courier New"/>
        </w:rPr>
        <w:t>using System.Collections.Generic;</w:t>
      </w:r>
    </w:p>
    <w:p w14:paraId="4C31DF91" w14:textId="77777777" w:rsidR="00AE0CFB" w:rsidRPr="007D57D8" w:rsidRDefault="00AE0CFB" w:rsidP="00AE0CFB">
      <w:pPr>
        <w:pStyle w:val="PlainText"/>
        <w:rPr>
          <w:rFonts w:ascii="Courier New" w:hAnsi="Courier New" w:cs="Courier New"/>
        </w:rPr>
      </w:pPr>
      <w:r w:rsidRPr="007D57D8">
        <w:rPr>
          <w:rFonts w:ascii="Courier New" w:hAnsi="Courier New" w:cs="Courier New"/>
        </w:rPr>
        <w:t>using UnityEngine;</w:t>
      </w:r>
    </w:p>
    <w:p w14:paraId="305A8A1B" w14:textId="77777777" w:rsidR="00AE0CFB" w:rsidRPr="007D57D8" w:rsidRDefault="00AE0CFB" w:rsidP="00AE0CFB">
      <w:pPr>
        <w:pStyle w:val="PlainText"/>
        <w:rPr>
          <w:rFonts w:ascii="Courier New" w:hAnsi="Courier New" w:cs="Courier New"/>
        </w:rPr>
      </w:pPr>
      <w:r w:rsidRPr="007D57D8">
        <w:rPr>
          <w:rFonts w:ascii="Courier New" w:hAnsi="Courier New" w:cs="Courier New"/>
        </w:rPr>
        <w:t>using UnityEngine.UI;</w:t>
      </w:r>
    </w:p>
    <w:p w14:paraId="1C70EBC7" w14:textId="77777777" w:rsidR="00AE0CFB" w:rsidRPr="007D57D8" w:rsidRDefault="00AE0CFB" w:rsidP="00AE0CFB">
      <w:pPr>
        <w:pStyle w:val="PlainText"/>
        <w:rPr>
          <w:rFonts w:ascii="Courier New" w:hAnsi="Courier New" w:cs="Courier New"/>
        </w:rPr>
      </w:pPr>
    </w:p>
    <w:p w14:paraId="3311ED16" w14:textId="77777777" w:rsidR="00AE0CFB" w:rsidRPr="007D57D8" w:rsidRDefault="00AE0CFB" w:rsidP="00AE0CFB">
      <w:pPr>
        <w:pStyle w:val="PlainText"/>
        <w:rPr>
          <w:rFonts w:ascii="Courier New" w:hAnsi="Courier New" w:cs="Courier New"/>
        </w:rPr>
      </w:pPr>
      <w:r w:rsidRPr="007D57D8">
        <w:rPr>
          <w:rFonts w:ascii="Courier New" w:hAnsi="Courier New" w:cs="Courier New"/>
        </w:rPr>
        <w:t>public class CanvasScript : MonoBehaviour</w:t>
      </w:r>
    </w:p>
    <w:p w14:paraId="51C13CE2" w14:textId="77777777" w:rsidR="00AE0CFB" w:rsidRPr="007D57D8" w:rsidRDefault="00AE0CFB" w:rsidP="00AE0CFB">
      <w:pPr>
        <w:pStyle w:val="PlainText"/>
        <w:rPr>
          <w:rFonts w:ascii="Courier New" w:hAnsi="Courier New" w:cs="Courier New"/>
        </w:rPr>
      </w:pPr>
      <w:r w:rsidRPr="007D57D8">
        <w:rPr>
          <w:rFonts w:ascii="Courier New" w:hAnsi="Courier New" w:cs="Courier New"/>
        </w:rPr>
        <w:t>{</w:t>
      </w:r>
    </w:p>
    <w:p w14:paraId="7D498669" w14:textId="77777777" w:rsidR="00AE0CFB" w:rsidRPr="007D57D8" w:rsidRDefault="00AE0CFB" w:rsidP="00AE0CFB">
      <w:pPr>
        <w:pStyle w:val="PlainText"/>
        <w:rPr>
          <w:rFonts w:ascii="Courier New" w:hAnsi="Courier New" w:cs="Courier New"/>
        </w:rPr>
      </w:pPr>
      <w:r w:rsidRPr="007D57D8">
        <w:rPr>
          <w:rFonts w:ascii="Courier New" w:hAnsi="Courier New" w:cs="Courier New"/>
        </w:rPr>
        <w:t xml:space="preserve">    public Camera camera;</w:t>
      </w:r>
    </w:p>
    <w:p w14:paraId="08B661F5" w14:textId="77777777" w:rsidR="00AE0CFB" w:rsidRPr="007D57D8" w:rsidRDefault="00AE0CFB" w:rsidP="00AE0CFB">
      <w:pPr>
        <w:pStyle w:val="PlainText"/>
        <w:rPr>
          <w:rFonts w:ascii="Courier New" w:hAnsi="Courier New" w:cs="Courier New"/>
        </w:rPr>
      </w:pPr>
      <w:r w:rsidRPr="007D57D8">
        <w:rPr>
          <w:rFonts w:ascii="Courier New" w:hAnsi="Courier New" w:cs="Courier New"/>
        </w:rPr>
        <w:t xml:space="preserve">   </w:t>
      </w:r>
    </w:p>
    <w:p w14:paraId="57D8B890" w14:textId="77777777" w:rsidR="00AE0CFB" w:rsidRPr="007D57D8" w:rsidRDefault="00AE0CFB" w:rsidP="00AE0CFB">
      <w:pPr>
        <w:pStyle w:val="PlainText"/>
        <w:rPr>
          <w:rFonts w:ascii="Courier New" w:hAnsi="Courier New" w:cs="Courier New"/>
        </w:rPr>
      </w:pPr>
      <w:r w:rsidRPr="007D57D8">
        <w:rPr>
          <w:rFonts w:ascii="Courier New" w:hAnsi="Courier New" w:cs="Courier New"/>
        </w:rPr>
        <w:t xml:space="preserve">    // Start is called before the first frame update</w:t>
      </w:r>
    </w:p>
    <w:p w14:paraId="302D4DDF" w14:textId="77777777" w:rsidR="00AE0CFB" w:rsidRPr="007D57D8" w:rsidRDefault="00AE0CFB" w:rsidP="00AE0CFB">
      <w:pPr>
        <w:pStyle w:val="PlainText"/>
        <w:rPr>
          <w:rFonts w:ascii="Courier New" w:hAnsi="Courier New" w:cs="Courier New"/>
        </w:rPr>
      </w:pPr>
      <w:r w:rsidRPr="007D57D8">
        <w:rPr>
          <w:rFonts w:ascii="Courier New" w:hAnsi="Courier New" w:cs="Courier New"/>
        </w:rPr>
        <w:t xml:space="preserve">    void Start()</w:t>
      </w:r>
    </w:p>
    <w:p w14:paraId="55112A85" w14:textId="77777777" w:rsidR="00AE0CFB" w:rsidRPr="007D57D8" w:rsidRDefault="00AE0CFB" w:rsidP="00AE0CFB">
      <w:pPr>
        <w:pStyle w:val="PlainText"/>
        <w:rPr>
          <w:rFonts w:ascii="Courier New" w:hAnsi="Courier New" w:cs="Courier New"/>
        </w:rPr>
      </w:pPr>
      <w:r w:rsidRPr="007D57D8">
        <w:rPr>
          <w:rFonts w:ascii="Courier New" w:hAnsi="Courier New" w:cs="Courier New"/>
        </w:rPr>
        <w:t xml:space="preserve">    {</w:t>
      </w:r>
    </w:p>
    <w:p w14:paraId="0E99073D" w14:textId="77777777" w:rsidR="00AE0CFB" w:rsidRPr="007D57D8" w:rsidRDefault="00AE0CFB" w:rsidP="00AE0CFB">
      <w:pPr>
        <w:pStyle w:val="PlainText"/>
        <w:rPr>
          <w:rFonts w:ascii="Courier New" w:hAnsi="Courier New" w:cs="Courier New"/>
        </w:rPr>
      </w:pPr>
      <w:r w:rsidRPr="007D57D8">
        <w:rPr>
          <w:rFonts w:ascii="Courier New" w:hAnsi="Courier New" w:cs="Courier New"/>
        </w:rPr>
        <w:t xml:space="preserve">        camera = GameObject.FindGameObjectWithTag("MainCamera").GetComponent&lt;Camera&gt;();</w:t>
      </w:r>
    </w:p>
    <w:p w14:paraId="1FB75740" w14:textId="77777777" w:rsidR="00AE0CFB" w:rsidRPr="007D57D8" w:rsidRDefault="00AE0CFB" w:rsidP="00AE0CFB">
      <w:pPr>
        <w:pStyle w:val="PlainText"/>
        <w:rPr>
          <w:rFonts w:ascii="Courier New" w:hAnsi="Courier New" w:cs="Courier New"/>
        </w:rPr>
      </w:pPr>
      <w:r w:rsidRPr="007D57D8">
        <w:rPr>
          <w:rFonts w:ascii="Courier New" w:hAnsi="Courier New" w:cs="Courier New"/>
        </w:rPr>
        <w:t xml:space="preserve">        </w:t>
      </w:r>
    </w:p>
    <w:p w14:paraId="579AEC8B" w14:textId="77777777" w:rsidR="00AE0CFB" w:rsidRPr="007D57D8" w:rsidRDefault="00AE0CFB" w:rsidP="00AE0CFB">
      <w:pPr>
        <w:pStyle w:val="PlainText"/>
        <w:rPr>
          <w:rFonts w:ascii="Courier New" w:hAnsi="Courier New" w:cs="Courier New"/>
        </w:rPr>
      </w:pPr>
      <w:r w:rsidRPr="007D57D8">
        <w:rPr>
          <w:rFonts w:ascii="Courier New" w:hAnsi="Courier New" w:cs="Courier New"/>
        </w:rPr>
        <w:t xml:space="preserve">    }</w:t>
      </w:r>
    </w:p>
    <w:p w14:paraId="6D717679" w14:textId="77777777" w:rsidR="00AE0CFB" w:rsidRPr="007D57D8" w:rsidRDefault="00AE0CFB" w:rsidP="00AE0CFB">
      <w:pPr>
        <w:pStyle w:val="PlainText"/>
        <w:rPr>
          <w:rFonts w:ascii="Courier New" w:hAnsi="Courier New" w:cs="Courier New"/>
        </w:rPr>
      </w:pPr>
    </w:p>
    <w:p w14:paraId="34DAE1F7" w14:textId="77777777" w:rsidR="00AE0CFB" w:rsidRPr="007D57D8" w:rsidRDefault="00AE0CFB" w:rsidP="00AE0CFB">
      <w:pPr>
        <w:pStyle w:val="PlainText"/>
        <w:rPr>
          <w:rFonts w:ascii="Courier New" w:hAnsi="Courier New" w:cs="Courier New"/>
        </w:rPr>
      </w:pPr>
      <w:r w:rsidRPr="007D57D8">
        <w:rPr>
          <w:rFonts w:ascii="Courier New" w:hAnsi="Courier New" w:cs="Courier New"/>
        </w:rPr>
        <w:t xml:space="preserve">    // Update is called once per frame</w:t>
      </w:r>
    </w:p>
    <w:p w14:paraId="4C1B8AAF" w14:textId="77777777" w:rsidR="00AE0CFB" w:rsidRPr="007D57D8" w:rsidRDefault="00AE0CFB" w:rsidP="00AE0CFB">
      <w:pPr>
        <w:pStyle w:val="PlainText"/>
        <w:rPr>
          <w:rFonts w:ascii="Courier New" w:hAnsi="Courier New" w:cs="Courier New"/>
        </w:rPr>
      </w:pPr>
      <w:r w:rsidRPr="007D57D8">
        <w:rPr>
          <w:rFonts w:ascii="Courier New" w:hAnsi="Courier New" w:cs="Courier New"/>
        </w:rPr>
        <w:t xml:space="preserve">    void Update()</w:t>
      </w:r>
    </w:p>
    <w:p w14:paraId="57A44020" w14:textId="77777777" w:rsidR="00AE0CFB" w:rsidRPr="007D57D8" w:rsidRDefault="00AE0CFB" w:rsidP="00AE0CFB">
      <w:pPr>
        <w:pStyle w:val="PlainText"/>
        <w:rPr>
          <w:rFonts w:ascii="Courier New" w:hAnsi="Courier New" w:cs="Courier New"/>
        </w:rPr>
      </w:pPr>
      <w:r w:rsidRPr="007D57D8">
        <w:rPr>
          <w:rFonts w:ascii="Courier New" w:hAnsi="Courier New" w:cs="Courier New"/>
        </w:rPr>
        <w:t xml:space="preserve">    {</w:t>
      </w:r>
    </w:p>
    <w:p w14:paraId="533D02AF" w14:textId="77777777" w:rsidR="00AE0CFB" w:rsidRPr="007D57D8" w:rsidRDefault="00AE0CFB" w:rsidP="00AE0CFB">
      <w:pPr>
        <w:pStyle w:val="PlainText"/>
        <w:rPr>
          <w:rFonts w:ascii="Courier New" w:hAnsi="Courier New" w:cs="Courier New"/>
        </w:rPr>
      </w:pPr>
      <w:r w:rsidRPr="007D57D8">
        <w:rPr>
          <w:rFonts w:ascii="Courier New" w:hAnsi="Courier New" w:cs="Courier New"/>
        </w:rPr>
        <w:t xml:space="preserve">        transform.LookAt(transform.position - camera.transform.rotation * Vector3.back, camera.transform.rotation * Vector3.up);</w:t>
      </w:r>
    </w:p>
    <w:p w14:paraId="669CE577" w14:textId="77777777" w:rsidR="00AE0CFB" w:rsidRPr="007D57D8" w:rsidRDefault="00AE0CFB" w:rsidP="00AE0CFB">
      <w:pPr>
        <w:pStyle w:val="PlainText"/>
        <w:rPr>
          <w:rFonts w:ascii="Courier New" w:hAnsi="Courier New" w:cs="Courier New"/>
        </w:rPr>
      </w:pPr>
      <w:r w:rsidRPr="007D57D8">
        <w:rPr>
          <w:rFonts w:ascii="Courier New" w:hAnsi="Courier New" w:cs="Courier New"/>
        </w:rPr>
        <w:t xml:space="preserve">       </w:t>
      </w:r>
    </w:p>
    <w:p w14:paraId="2C1BE3AB" w14:textId="77777777" w:rsidR="00AE0CFB" w:rsidRPr="007D57D8" w:rsidRDefault="00AE0CFB" w:rsidP="00AE0CFB">
      <w:pPr>
        <w:pStyle w:val="PlainText"/>
        <w:rPr>
          <w:rFonts w:ascii="Courier New" w:hAnsi="Courier New" w:cs="Courier New"/>
        </w:rPr>
      </w:pPr>
      <w:r w:rsidRPr="007D57D8">
        <w:rPr>
          <w:rFonts w:ascii="Courier New" w:hAnsi="Courier New" w:cs="Courier New"/>
        </w:rPr>
        <w:t xml:space="preserve">    }</w:t>
      </w:r>
    </w:p>
    <w:p w14:paraId="44F9DE01" w14:textId="77777777" w:rsidR="00AE0CFB" w:rsidRPr="007D57D8" w:rsidRDefault="00AE0CFB" w:rsidP="00AE0CFB">
      <w:pPr>
        <w:pStyle w:val="PlainText"/>
        <w:rPr>
          <w:rFonts w:ascii="Courier New" w:hAnsi="Courier New" w:cs="Courier New"/>
        </w:rPr>
      </w:pPr>
    </w:p>
    <w:p w14:paraId="40C69FC2" w14:textId="77777777" w:rsidR="00AE0CFB" w:rsidRPr="007D57D8" w:rsidRDefault="00AE0CFB" w:rsidP="00AE0CFB">
      <w:pPr>
        <w:pStyle w:val="PlainText"/>
        <w:rPr>
          <w:rFonts w:ascii="Courier New" w:hAnsi="Courier New" w:cs="Courier New"/>
        </w:rPr>
      </w:pPr>
    </w:p>
    <w:p w14:paraId="1EEBB5B0" w14:textId="77777777" w:rsidR="00AE0CFB" w:rsidRPr="007D57D8" w:rsidRDefault="00AE0CFB" w:rsidP="00AE0CFB">
      <w:pPr>
        <w:pStyle w:val="PlainText"/>
        <w:rPr>
          <w:rFonts w:ascii="Courier New" w:hAnsi="Courier New" w:cs="Courier New"/>
        </w:rPr>
      </w:pPr>
      <w:r w:rsidRPr="007D57D8">
        <w:rPr>
          <w:rFonts w:ascii="Courier New" w:hAnsi="Courier New" w:cs="Courier New"/>
        </w:rPr>
        <w:t xml:space="preserve">    public GameObject Create_buttons(GameObject b, buttonsconfig bc)</w:t>
      </w:r>
    </w:p>
    <w:p w14:paraId="53A5DD1B" w14:textId="77777777" w:rsidR="00AE0CFB" w:rsidRPr="007D57D8" w:rsidRDefault="00AE0CFB" w:rsidP="00AE0CFB">
      <w:pPr>
        <w:pStyle w:val="PlainText"/>
        <w:rPr>
          <w:rFonts w:ascii="Courier New" w:hAnsi="Courier New" w:cs="Courier New"/>
        </w:rPr>
      </w:pPr>
      <w:r w:rsidRPr="007D57D8">
        <w:rPr>
          <w:rFonts w:ascii="Courier New" w:hAnsi="Courier New" w:cs="Courier New"/>
        </w:rPr>
        <w:t xml:space="preserve">    {</w:t>
      </w:r>
    </w:p>
    <w:p w14:paraId="1D20292E" w14:textId="77777777" w:rsidR="00AE0CFB" w:rsidRPr="007D57D8" w:rsidRDefault="00AE0CFB" w:rsidP="00AE0CFB">
      <w:pPr>
        <w:pStyle w:val="PlainText"/>
        <w:rPr>
          <w:rFonts w:ascii="Courier New" w:hAnsi="Courier New" w:cs="Courier New"/>
        </w:rPr>
      </w:pPr>
    </w:p>
    <w:p w14:paraId="75D8916A" w14:textId="77777777" w:rsidR="00AE0CFB" w:rsidRPr="007D57D8" w:rsidRDefault="00AE0CFB" w:rsidP="00AE0CFB">
      <w:pPr>
        <w:pStyle w:val="PlainText"/>
        <w:rPr>
          <w:rFonts w:ascii="Courier New" w:hAnsi="Courier New" w:cs="Courier New"/>
        </w:rPr>
      </w:pPr>
      <w:r w:rsidRPr="007D57D8">
        <w:rPr>
          <w:rFonts w:ascii="Courier New" w:hAnsi="Courier New" w:cs="Courier New"/>
        </w:rPr>
        <w:t xml:space="preserve">        GameObject childobj = Instantiate(b,gameObject.transform) as GameObject;</w:t>
      </w:r>
    </w:p>
    <w:p w14:paraId="104F8932" w14:textId="77777777" w:rsidR="00AE0CFB" w:rsidRPr="007D57D8" w:rsidRDefault="00AE0CFB" w:rsidP="00AE0CFB">
      <w:pPr>
        <w:pStyle w:val="PlainText"/>
        <w:rPr>
          <w:rFonts w:ascii="Courier New" w:hAnsi="Courier New" w:cs="Courier New"/>
        </w:rPr>
      </w:pPr>
    </w:p>
    <w:p w14:paraId="564EF60A" w14:textId="77777777" w:rsidR="00AE0CFB" w:rsidRPr="007D57D8" w:rsidRDefault="00AE0CFB" w:rsidP="00AE0CFB">
      <w:pPr>
        <w:pStyle w:val="PlainText"/>
        <w:rPr>
          <w:rFonts w:ascii="Courier New" w:hAnsi="Courier New" w:cs="Courier New"/>
        </w:rPr>
      </w:pPr>
      <w:r w:rsidRPr="007D57D8">
        <w:rPr>
          <w:rFonts w:ascii="Courier New" w:hAnsi="Courier New" w:cs="Courier New"/>
        </w:rPr>
        <w:t xml:space="preserve">        childobj.GetComponentInChildren&lt;Text&gt;().text = bc.text;</w:t>
      </w:r>
    </w:p>
    <w:p w14:paraId="2E41C449" w14:textId="77777777" w:rsidR="00AE0CFB" w:rsidRPr="007D57D8" w:rsidRDefault="00AE0CFB" w:rsidP="00AE0CFB">
      <w:pPr>
        <w:pStyle w:val="PlainText"/>
        <w:rPr>
          <w:rFonts w:ascii="Courier New" w:hAnsi="Courier New" w:cs="Courier New"/>
        </w:rPr>
      </w:pPr>
      <w:r w:rsidRPr="007D57D8">
        <w:rPr>
          <w:rFonts w:ascii="Courier New" w:hAnsi="Courier New" w:cs="Courier New"/>
        </w:rPr>
        <w:t xml:space="preserve">       </w:t>
      </w:r>
    </w:p>
    <w:p w14:paraId="2C13F884" w14:textId="77777777" w:rsidR="00AE0CFB" w:rsidRPr="007D57D8" w:rsidRDefault="00AE0CFB" w:rsidP="00AE0CFB">
      <w:pPr>
        <w:pStyle w:val="PlainText"/>
        <w:rPr>
          <w:rFonts w:ascii="Courier New" w:hAnsi="Courier New" w:cs="Courier New"/>
        </w:rPr>
      </w:pPr>
    </w:p>
    <w:p w14:paraId="1531AB2F" w14:textId="77777777" w:rsidR="00AE0CFB" w:rsidRPr="007D57D8" w:rsidRDefault="00AE0CFB" w:rsidP="00AE0CFB">
      <w:pPr>
        <w:pStyle w:val="PlainText"/>
        <w:rPr>
          <w:rFonts w:ascii="Courier New" w:hAnsi="Courier New" w:cs="Courier New"/>
        </w:rPr>
      </w:pPr>
      <w:r w:rsidRPr="007D57D8">
        <w:rPr>
          <w:rFonts w:ascii="Courier New" w:hAnsi="Courier New" w:cs="Courier New"/>
        </w:rPr>
        <w:t xml:space="preserve"> </w:t>
      </w:r>
    </w:p>
    <w:p w14:paraId="2D80EBA3" w14:textId="77777777" w:rsidR="00AE0CFB" w:rsidRPr="007D57D8" w:rsidRDefault="00AE0CFB" w:rsidP="00AE0CFB">
      <w:pPr>
        <w:pStyle w:val="PlainText"/>
        <w:rPr>
          <w:rFonts w:ascii="Courier New" w:hAnsi="Courier New" w:cs="Courier New"/>
        </w:rPr>
      </w:pPr>
      <w:r w:rsidRPr="007D57D8">
        <w:rPr>
          <w:rFonts w:ascii="Courier New" w:hAnsi="Courier New" w:cs="Courier New"/>
        </w:rPr>
        <w:t xml:space="preserve">        childobj.transform.SetParent( this.gameObject.transform);</w:t>
      </w:r>
    </w:p>
    <w:p w14:paraId="45DCA395" w14:textId="77777777" w:rsidR="00AE0CFB" w:rsidRPr="007D57D8" w:rsidRDefault="00AE0CFB" w:rsidP="00AE0CFB">
      <w:pPr>
        <w:pStyle w:val="PlainText"/>
        <w:rPr>
          <w:rFonts w:ascii="Courier New" w:hAnsi="Courier New" w:cs="Courier New"/>
        </w:rPr>
      </w:pPr>
    </w:p>
    <w:p w14:paraId="3C7C5D07" w14:textId="77777777" w:rsidR="00AE0CFB" w:rsidRPr="007D57D8" w:rsidRDefault="00AE0CFB" w:rsidP="00AE0CFB">
      <w:pPr>
        <w:pStyle w:val="PlainText"/>
        <w:rPr>
          <w:rFonts w:ascii="Courier New" w:hAnsi="Courier New" w:cs="Courier New"/>
        </w:rPr>
      </w:pPr>
      <w:r w:rsidRPr="007D57D8">
        <w:rPr>
          <w:rFonts w:ascii="Courier New" w:hAnsi="Courier New" w:cs="Courier New"/>
        </w:rPr>
        <w:t xml:space="preserve">        return childobj;</w:t>
      </w:r>
    </w:p>
    <w:p w14:paraId="0A099D7A" w14:textId="77777777" w:rsidR="00AE0CFB" w:rsidRPr="007D57D8" w:rsidRDefault="00AE0CFB" w:rsidP="00AE0CFB">
      <w:pPr>
        <w:pStyle w:val="PlainText"/>
        <w:rPr>
          <w:rFonts w:ascii="Courier New" w:hAnsi="Courier New" w:cs="Courier New"/>
        </w:rPr>
      </w:pPr>
    </w:p>
    <w:p w14:paraId="2DEB132F" w14:textId="77777777" w:rsidR="00AE0CFB" w:rsidRPr="007D57D8" w:rsidRDefault="00AE0CFB" w:rsidP="00AE0CFB">
      <w:pPr>
        <w:pStyle w:val="PlainText"/>
        <w:rPr>
          <w:rFonts w:ascii="Courier New" w:hAnsi="Courier New" w:cs="Courier New"/>
        </w:rPr>
      </w:pPr>
      <w:r w:rsidRPr="007D57D8">
        <w:rPr>
          <w:rFonts w:ascii="Courier New" w:hAnsi="Courier New" w:cs="Courier New"/>
        </w:rPr>
        <w:t xml:space="preserve">    }</w:t>
      </w:r>
    </w:p>
    <w:p w14:paraId="2E4BBEF4" w14:textId="77777777" w:rsidR="00AE0CFB" w:rsidRDefault="00AE0CFB" w:rsidP="00AE0CFB">
      <w:pPr>
        <w:pStyle w:val="PlainText"/>
        <w:rPr>
          <w:rFonts w:ascii="Courier New" w:hAnsi="Courier New" w:cs="Courier New"/>
        </w:rPr>
      </w:pPr>
      <w:r w:rsidRPr="007D57D8">
        <w:rPr>
          <w:rFonts w:ascii="Courier New" w:hAnsi="Courier New" w:cs="Courier New"/>
        </w:rPr>
        <w:t>}</w:t>
      </w:r>
    </w:p>
    <w:p w14:paraId="54E3DA84" w14:textId="4442D418" w:rsidR="00AE0CFB" w:rsidRDefault="00AE0CFB" w:rsidP="00AE0CFB"/>
    <w:p w14:paraId="52CF63E6" w14:textId="7D6764B9" w:rsidR="00AE0CFB" w:rsidRDefault="00AE0CFB" w:rsidP="00AE0CFB">
      <w:pPr>
        <w:pStyle w:val="Heading3"/>
      </w:pPr>
      <w:bookmarkStart w:id="240" w:name="_Toc17751983"/>
      <w:r>
        <w:lastRenderedPageBreak/>
        <w:t>Experiment.cs</w:t>
      </w:r>
      <w:bookmarkEnd w:id="240"/>
    </w:p>
    <w:p w14:paraId="61AAACF0"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using System;</w:t>
      </w:r>
    </w:p>
    <w:p w14:paraId="6BB96753"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using System.Collections;</w:t>
      </w:r>
    </w:p>
    <w:p w14:paraId="42BDC9D2"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using System.Collections.Generic;</w:t>
      </w:r>
    </w:p>
    <w:p w14:paraId="05F46212"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using System.IO;</w:t>
      </w:r>
    </w:p>
    <w:p w14:paraId="0B630BC8"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using UnityEngine;</w:t>
      </w:r>
    </w:p>
    <w:p w14:paraId="71C7B6D1" w14:textId="77777777" w:rsidR="00AE0CFB" w:rsidRPr="00E67CAB" w:rsidRDefault="00AE0CFB" w:rsidP="00AE0CFB">
      <w:pPr>
        <w:pStyle w:val="PlainText"/>
        <w:rPr>
          <w:rFonts w:ascii="Courier New" w:hAnsi="Courier New" w:cs="Courier New"/>
        </w:rPr>
      </w:pPr>
    </w:p>
    <w:p w14:paraId="15BD74DA" w14:textId="77777777" w:rsidR="00AE0CFB" w:rsidRPr="00E67CAB" w:rsidRDefault="00AE0CFB" w:rsidP="00AE0CFB">
      <w:pPr>
        <w:pStyle w:val="PlainText"/>
        <w:rPr>
          <w:rFonts w:ascii="Courier New" w:hAnsi="Courier New" w:cs="Courier New"/>
        </w:rPr>
      </w:pPr>
    </w:p>
    <w:p w14:paraId="20388BAA"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public class Records</w:t>
      </w:r>
    </w:p>
    <w:p w14:paraId="3452C2A3"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w:t>
      </w:r>
    </w:p>
    <w:p w14:paraId="6601C4CC"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public float Timer;</w:t>
      </w:r>
    </w:p>
    <w:p w14:paraId="6CE7C14A"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public Direction button_direction;</w:t>
      </w:r>
    </w:p>
    <w:p w14:paraId="11EF2567"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public Stim_code stim_Code;</w:t>
      </w:r>
    </w:p>
    <w:p w14:paraId="1E7A9B17"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public float HZ;</w:t>
      </w:r>
    </w:p>
    <w:p w14:paraId="609C7D72"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public int total_Num_tries;</w:t>
      </w:r>
    </w:p>
    <w:p w14:paraId="6E85722D"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public int successful_tries;</w:t>
      </w:r>
    </w:p>
    <w:p w14:paraId="107A1A8B"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public bool achieved;</w:t>
      </w:r>
    </w:p>
    <w:p w14:paraId="3758F314" w14:textId="77777777" w:rsidR="00AE0CFB" w:rsidRPr="00E67CAB" w:rsidRDefault="00AE0CFB" w:rsidP="00AE0CFB">
      <w:pPr>
        <w:pStyle w:val="PlainText"/>
        <w:rPr>
          <w:rFonts w:ascii="Courier New" w:hAnsi="Courier New" w:cs="Courier New"/>
        </w:rPr>
      </w:pPr>
    </w:p>
    <w:p w14:paraId="6A722306"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public Records(Direction direction, float HZ)</w:t>
      </w:r>
    </w:p>
    <w:p w14:paraId="37B69870"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7302D2CE"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Timer = 0;</w:t>
      </w:r>
    </w:p>
    <w:p w14:paraId="4E5E2C09" w14:textId="77777777" w:rsidR="00AE0CFB" w:rsidRPr="00E67CAB" w:rsidRDefault="00AE0CFB" w:rsidP="00AE0CFB">
      <w:pPr>
        <w:pStyle w:val="PlainText"/>
        <w:rPr>
          <w:rFonts w:ascii="Courier New" w:hAnsi="Courier New" w:cs="Courier New"/>
        </w:rPr>
      </w:pPr>
    </w:p>
    <w:p w14:paraId="0DCC3136"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this.button_direction = direction;</w:t>
      </w:r>
    </w:p>
    <w:p w14:paraId="6D889338" w14:textId="77777777" w:rsidR="00AE0CFB" w:rsidRPr="00E67CAB" w:rsidRDefault="00AE0CFB" w:rsidP="00AE0CFB">
      <w:pPr>
        <w:pStyle w:val="PlainText"/>
        <w:rPr>
          <w:rFonts w:ascii="Courier New" w:hAnsi="Courier New" w:cs="Courier New"/>
        </w:rPr>
      </w:pPr>
    </w:p>
    <w:p w14:paraId="2B84CACC"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achieved = false;</w:t>
      </w:r>
    </w:p>
    <w:p w14:paraId="2064CCE7"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this.HZ = HZ;</w:t>
      </w:r>
    </w:p>
    <w:p w14:paraId="561576C2"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this.total_Num_tries = 0;</w:t>
      </w:r>
    </w:p>
    <w:p w14:paraId="1079DD33"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check_stimCode();</w:t>
      </w:r>
    </w:p>
    <w:p w14:paraId="2E27B682" w14:textId="77777777" w:rsidR="00AE0CFB" w:rsidRPr="00E67CAB" w:rsidRDefault="00AE0CFB" w:rsidP="00AE0CFB">
      <w:pPr>
        <w:pStyle w:val="PlainText"/>
        <w:rPr>
          <w:rFonts w:ascii="Courier New" w:hAnsi="Courier New" w:cs="Courier New"/>
        </w:rPr>
      </w:pPr>
    </w:p>
    <w:p w14:paraId="44916FEB"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1A7F6A48" w14:textId="77777777" w:rsidR="00AE0CFB" w:rsidRPr="00E67CAB" w:rsidRDefault="00AE0CFB" w:rsidP="00AE0CFB">
      <w:pPr>
        <w:pStyle w:val="PlainText"/>
        <w:rPr>
          <w:rFonts w:ascii="Courier New" w:hAnsi="Courier New" w:cs="Courier New"/>
        </w:rPr>
      </w:pPr>
    </w:p>
    <w:p w14:paraId="251D12D1"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void check_stimCode()</w:t>
      </w:r>
    </w:p>
    <w:p w14:paraId="67679A6A"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0C9BC115"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switch (button_direction)</w:t>
      </w:r>
    </w:p>
    <w:p w14:paraId="4E4AFDAC"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2DF28E6C" w14:textId="77777777" w:rsidR="00AE0CFB" w:rsidRPr="00E67CAB" w:rsidRDefault="00AE0CFB" w:rsidP="00AE0CFB">
      <w:pPr>
        <w:pStyle w:val="PlainText"/>
        <w:rPr>
          <w:rFonts w:ascii="Courier New" w:hAnsi="Courier New" w:cs="Courier New"/>
        </w:rPr>
      </w:pPr>
    </w:p>
    <w:p w14:paraId="4D4E7E08"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case Direction.down:</w:t>
      </w:r>
    </w:p>
    <w:p w14:paraId="5745C69B"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stim_Code = Stim_code.SL3;</w:t>
      </w:r>
    </w:p>
    <w:p w14:paraId="2AE11003"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break;</w:t>
      </w:r>
    </w:p>
    <w:p w14:paraId="1730058E"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case Direction.left:</w:t>
      </w:r>
    </w:p>
    <w:p w14:paraId="2851D07C"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stim_Code = Stim_code.SL1;</w:t>
      </w:r>
    </w:p>
    <w:p w14:paraId="65B7EBDA"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break;</w:t>
      </w:r>
    </w:p>
    <w:p w14:paraId="5BDFFCFC"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case Direction.right:</w:t>
      </w:r>
    </w:p>
    <w:p w14:paraId="3AF933E0"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stim_Code = Stim_code.SL4;</w:t>
      </w:r>
    </w:p>
    <w:p w14:paraId="0547FA89"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break;</w:t>
      </w:r>
    </w:p>
    <w:p w14:paraId="35630B4C"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case Direction.Up:</w:t>
      </w:r>
    </w:p>
    <w:p w14:paraId="33B53EEC"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stim_Code = Stim_code.SL2;</w:t>
      </w:r>
    </w:p>
    <w:p w14:paraId="4B3BB52E" w14:textId="77777777" w:rsidR="00AE0CFB" w:rsidRPr="00E67CAB" w:rsidRDefault="00AE0CFB" w:rsidP="00AE0CFB">
      <w:pPr>
        <w:pStyle w:val="PlainText"/>
        <w:rPr>
          <w:rFonts w:ascii="Courier New" w:hAnsi="Courier New" w:cs="Courier New"/>
        </w:rPr>
      </w:pPr>
    </w:p>
    <w:p w14:paraId="4CA2908F"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break;</w:t>
      </w:r>
    </w:p>
    <w:p w14:paraId="1390988A"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2D38B0C3"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72E1FF61" w14:textId="77777777" w:rsidR="00AE0CFB" w:rsidRPr="00E67CAB" w:rsidRDefault="00AE0CFB" w:rsidP="00AE0CFB">
      <w:pPr>
        <w:pStyle w:val="PlainText"/>
        <w:rPr>
          <w:rFonts w:ascii="Courier New" w:hAnsi="Courier New" w:cs="Courier New"/>
        </w:rPr>
      </w:pPr>
    </w:p>
    <w:p w14:paraId="630F2492"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public void TimerUpdate()</w:t>
      </w:r>
    </w:p>
    <w:p w14:paraId="56FAEA73"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73012FD1" w14:textId="77777777" w:rsidR="00AE0CFB" w:rsidRPr="00E67CAB" w:rsidRDefault="00AE0CFB" w:rsidP="00AE0CFB">
      <w:pPr>
        <w:pStyle w:val="PlainText"/>
        <w:rPr>
          <w:rFonts w:ascii="Courier New" w:hAnsi="Courier New" w:cs="Courier New"/>
        </w:rPr>
      </w:pPr>
    </w:p>
    <w:p w14:paraId="0F94504D"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Timer += Time.deltaTime;</w:t>
      </w:r>
    </w:p>
    <w:p w14:paraId="47D958B0" w14:textId="77777777" w:rsidR="00AE0CFB" w:rsidRPr="00E67CAB" w:rsidRDefault="00AE0CFB" w:rsidP="00AE0CFB">
      <w:pPr>
        <w:pStyle w:val="PlainText"/>
        <w:rPr>
          <w:rFonts w:ascii="Courier New" w:hAnsi="Courier New" w:cs="Courier New"/>
        </w:rPr>
      </w:pPr>
    </w:p>
    <w:p w14:paraId="782C330C"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52AF4EC4"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public void increase_tries()</w:t>
      </w:r>
    </w:p>
    <w:p w14:paraId="2A6D9556"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4906DFCE" w14:textId="77777777" w:rsidR="00AE0CFB" w:rsidRPr="00E67CAB" w:rsidRDefault="00AE0CFB" w:rsidP="00AE0CFB">
      <w:pPr>
        <w:pStyle w:val="PlainText"/>
        <w:rPr>
          <w:rFonts w:ascii="Courier New" w:hAnsi="Courier New" w:cs="Courier New"/>
        </w:rPr>
      </w:pPr>
    </w:p>
    <w:p w14:paraId="27C4BA54"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total_Num_tries++;</w:t>
      </w:r>
    </w:p>
    <w:p w14:paraId="412CEFD9"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73FA2EAC"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public void increase_ST()</w:t>
      </w:r>
    </w:p>
    <w:p w14:paraId="5FDD6A54"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4C44FD72" w14:textId="77777777" w:rsidR="00AE0CFB" w:rsidRPr="00E67CAB" w:rsidRDefault="00AE0CFB" w:rsidP="00AE0CFB">
      <w:pPr>
        <w:pStyle w:val="PlainText"/>
        <w:rPr>
          <w:rFonts w:ascii="Courier New" w:hAnsi="Courier New" w:cs="Courier New"/>
        </w:rPr>
      </w:pPr>
    </w:p>
    <w:p w14:paraId="0DBBCB98"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successful_tries++;</w:t>
      </w:r>
    </w:p>
    <w:p w14:paraId="787E3D23"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1DFC6D64"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77FD4A99"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public enum ClassifierType</w:t>
      </w:r>
    </w:p>
    <w:p w14:paraId="4B23D567"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w:t>
      </w:r>
    </w:p>
    <w:p w14:paraId="38BEBA24"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LDA = 1,</w:t>
      </w:r>
    </w:p>
    <w:p w14:paraId="07F7DC3C"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SVM = 2,</w:t>
      </w:r>
    </w:p>
    <w:p w14:paraId="4AC8A584"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NN = 3</w:t>
      </w:r>
    </w:p>
    <w:p w14:paraId="0E8289E1"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w:t>
      </w:r>
    </w:p>
    <w:p w14:paraId="40F036CF"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public enum EnvironmnetType</w:t>
      </w:r>
    </w:p>
    <w:p w14:paraId="5A737445"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w:t>
      </w:r>
    </w:p>
    <w:p w14:paraId="1A406970"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SimpleEnvironmnet = 1,</w:t>
      </w:r>
    </w:p>
    <w:p w14:paraId="3419B685"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ComplexEnvironmnet = 2</w:t>
      </w:r>
    </w:p>
    <w:p w14:paraId="597BD512"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w:t>
      </w:r>
    </w:p>
    <w:p w14:paraId="7EA9FBB0"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public enum DisplayType</w:t>
      </w:r>
    </w:p>
    <w:p w14:paraId="5A297B35"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w:t>
      </w:r>
    </w:p>
    <w:p w14:paraId="04688C3B"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VR = 1,</w:t>
      </w:r>
    </w:p>
    <w:p w14:paraId="39D85D18"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Screen = 2</w:t>
      </w:r>
    </w:p>
    <w:p w14:paraId="3C783B42"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w:t>
      </w:r>
    </w:p>
    <w:p w14:paraId="6B862F23" w14:textId="77777777" w:rsidR="00AE0CFB" w:rsidRPr="00E67CAB" w:rsidRDefault="00AE0CFB" w:rsidP="00AE0CFB">
      <w:pPr>
        <w:pStyle w:val="PlainText"/>
        <w:rPr>
          <w:rFonts w:ascii="Courier New" w:hAnsi="Courier New" w:cs="Courier New"/>
        </w:rPr>
      </w:pPr>
    </w:p>
    <w:p w14:paraId="15CB3B97"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public class Experiment : MonoBehaviour</w:t>
      </w:r>
    </w:p>
    <w:p w14:paraId="30B9DCA9"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w:t>
      </w:r>
    </w:p>
    <w:p w14:paraId="6552F9D6" w14:textId="77777777" w:rsidR="00AE0CFB" w:rsidRPr="00E67CAB" w:rsidRDefault="00AE0CFB" w:rsidP="00AE0CFB">
      <w:pPr>
        <w:pStyle w:val="PlainText"/>
        <w:rPr>
          <w:rFonts w:ascii="Courier New" w:hAnsi="Courier New" w:cs="Courier New"/>
        </w:rPr>
      </w:pPr>
    </w:p>
    <w:p w14:paraId="3B477AA8"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private List&lt;Records&gt; records;</w:t>
      </w:r>
    </w:p>
    <w:p w14:paraId="403958CC"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private string filename;</w:t>
      </w:r>
    </w:p>
    <w:p w14:paraId="731054CF"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private int subj_num = 1;</w:t>
      </w:r>
    </w:p>
    <w:p w14:paraId="54928D12"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private int[] Hzs = { 20, 15, 12, 10 };</w:t>
      </w:r>
    </w:p>
    <w:p w14:paraId="153ADFC1"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public bool Is_debugging = false;</w:t>
      </w:r>
    </w:p>
    <w:p w14:paraId="0EA6BE64"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public bool operation = true;</w:t>
      </w:r>
    </w:p>
    <w:p w14:paraId="2DE2BC8D"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public bool next_exp;</w:t>
      </w:r>
    </w:p>
    <w:p w14:paraId="6E6825DE"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public EnvironmnetType environmnetType;</w:t>
      </w:r>
    </w:p>
    <w:p w14:paraId="2C819BC7"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public ClassifierType classifierType;</w:t>
      </w:r>
    </w:p>
    <w:p w14:paraId="0341EAF4"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public DisplayType displayType;</w:t>
      </w:r>
    </w:p>
    <w:p w14:paraId="12DF34F6"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17FF7C31"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 Start is called before the first frame update</w:t>
      </w:r>
    </w:p>
    <w:p w14:paraId="3F4C1E78"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void Start()</w:t>
      </w:r>
    </w:p>
    <w:p w14:paraId="6639C40C"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5122F41F"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records = new List&lt;Records&gt;();</w:t>
      </w:r>
    </w:p>
    <w:p w14:paraId="44FC3B74"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filename = "Subject_";</w:t>
      </w:r>
    </w:p>
    <w:p w14:paraId="1B81A417"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5780BCC1"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00D60D03"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int called = 0;</w:t>
      </w:r>
    </w:p>
    <w:p w14:paraId="2EBDD7D9" w14:textId="77777777" w:rsidR="00AE0CFB" w:rsidRPr="00E67CAB" w:rsidRDefault="00AE0CFB" w:rsidP="00AE0CFB">
      <w:pPr>
        <w:pStyle w:val="PlainText"/>
        <w:rPr>
          <w:rFonts w:ascii="Courier New" w:hAnsi="Courier New" w:cs="Courier New"/>
        </w:rPr>
      </w:pPr>
      <w:r w:rsidRPr="00E67CAB">
        <w:rPr>
          <w:rFonts w:ascii="Courier New" w:hAnsi="Courier New" w:cs="Courier New"/>
        </w:rPr>
        <w:lastRenderedPageBreak/>
        <w:t xml:space="preserve">   private Records experiment_cheker( )</w:t>
      </w:r>
    </w:p>
    <w:p w14:paraId="440E7CAB"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7AD1937B"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Records newrec = null;</w:t>
      </w:r>
    </w:p>
    <w:p w14:paraId="5513D8A8"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756B9259"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switch (called)</w:t>
      </w:r>
    </w:p>
    <w:p w14:paraId="3ADA610F"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66CA58AF" w14:textId="77777777" w:rsidR="00AE0CFB" w:rsidRPr="00E67CAB" w:rsidRDefault="00AE0CFB" w:rsidP="00AE0CFB">
      <w:pPr>
        <w:pStyle w:val="PlainText"/>
        <w:rPr>
          <w:rFonts w:ascii="Courier New" w:hAnsi="Courier New" w:cs="Courier New"/>
        </w:rPr>
      </w:pPr>
    </w:p>
    <w:p w14:paraId="7BB9226A"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case 1:</w:t>
      </w:r>
    </w:p>
    <w:p w14:paraId="086A2B7B"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newrec = new Records(Direction.left, Hzs[called-1]);</w:t>
      </w:r>
    </w:p>
    <w:p w14:paraId="6C12C19B"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Debug.Log("Starting to record, Please look at the button on the left");</w:t>
      </w:r>
    </w:p>
    <w:p w14:paraId="269A52CB"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break;</w:t>
      </w:r>
    </w:p>
    <w:p w14:paraId="0966F66A" w14:textId="77777777" w:rsidR="00AE0CFB" w:rsidRPr="00E67CAB" w:rsidRDefault="00AE0CFB" w:rsidP="00AE0CFB">
      <w:pPr>
        <w:pStyle w:val="PlainText"/>
        <w:rPr>
          <w:rFonts w:ascii="Courier New" w:hAnsi="Courier New" w:cs="Courier New"/>
        </w:rPr>
      </w:pPr>
    </w:p>
    <w:p w14:paraId="4E07EA9E"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case 2:</w:t>
      </w:r>
    </w:p>
    <w:p w14:paraId="20C08C63"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newrec = new Records(Direction.Up, Hzs[called-1]);</w:t>
      </w:r>
    </w:p>
    <w:p w14:paraId="15D67567"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Debug.Log("Starting to record, Please look at the button on the top");</w:t>
      </w:r>
    </w:p>
    <w:p w14:paraId="5F62B62D"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break;</w:t>
      </w:r>
    </w:p>
    <w:p w14:paraId="68F3BA4E"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case 3:</w:t>
      </w:r>
    </w:p>
    <w:p w14:paraId="693F39FF"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newrec = new Records(Direction.right, Hzs[called-1]);</w:t>
      </w:r>
    </w:p>
    <w:p w14:paraId="39A0C88C"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Debug.Log("Starting to record, Please look at the button on the right");</w:t>
      </w:r>
    </w:p>
    <w:p w14:paraId="683A85B0"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break;</w:t>
      </w:r>
    </w:p>
    <w:p w14:paraId="2827A12F"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135F3F4D"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480C1B6E" w14:textId="77777777" w:rsidR="00AE0CFB" w:rsidRPr="00E67CAB" w:rsidRDefault="00AE0CFB" w:rsidP="00AE0CFB">
      <w:pPr>
        <w:pStyle w:val="PlainText"/>
        <w:rPr>
          <w:rFonts w:ascii="Courier New" w:hAnsi="Courier New" w:cs="Courier New"/>
        </w:rPr>
      </w:pPr>
    </w:p>
    <w:p w14:paraId="1385161E" w14:textId="77777777" w:rsidR="00AE0CFB" w:rsidRPr="00E67CAB" w:rsidRDefault="00AE0CFB" w:rsidP="00AE0CFB">
      <w:pPr>
        <w:pStyle w:val="PlainText"/>
        <w:rPr>
          <w:rFonts w:ascii="Courier New" w:hAnsi="Courier New" w:cs="Courier New"/>
        </w:rPr>
      </w:pPr>
    </w:p>
    <w:p w14:paraId="73AE377D"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7D93B842" w14:textId="77777777" w:rsidR="00AE0CFB" w:rsidRPr="00E67CAB" w:rsidRDefault="00AE0CFB" w:rsidP="00AE0CFB">
      <w:pPr>
        <w:pStyle w:val="PlainText"/>
        <w:rPr>
          <w:rFonts w:ascii="Courier New" w:hAnsi="Courier New" w:cs="Courier New"/>
        </w:rPr>
      </w:pPr>
    </w:p>
    <w:p w14:paraId="2710B3F0"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if(called &gt; 3)</w:t>
      </w:r>
    </w:p>
    <w:p w14:paraId="46D3D0AF"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46F9A2E3" w14:textId="77777777" w:rsidR="00AE0CFB" w:rsidRPr="00E67CAB" w:rsidRDefault="00AE0CFB" w:rsidP="00AE0CFB">
      <w:pPr>
        <w:pStyle w:val="PlainText"/>
        <w:rPr>
          <w:rFonts w:ascii="Courier New" w:hAnsi="Courier New" w:cs="Courier New"/>
        </w:rPr>
      </w:pPr>
    </w:p>
    <w:p w14:paraId="71EACC15" w14:textId="77777777" w:rsidR="00AE0CFB" w:rsidRPr="00E67CAB" w:rsidRDefault="00AE0CFB" w:rsidP="00AE0CFB">
      <w:pPr>
        <w:pStyle w:val="PlainText"/>
        <w:rPr>
          <w:rFonts w:ascii="Courier New" w:hAnsi="Courier New" w:cs="Courier New"/>
        </w:rPr>
      </w:pPr>
    </w:p>
    <w:p w14:paraId="57A437DD"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52000B66" w14:textId="77777777" w:rsidR="00AE0CFB" w:rsidRPr="00E67CAB" w:rsidRDefault="00AE0CFB" w:rsidP="00AE0CFB">
      <w:pPr>
        <w:pStyle w:val="PlainText"/>
        <w:rPr>
          <w:rFonts w:ascii="Courier New" w:hAnsi="Courier New" w:cs="Courier New"/>
        </w:rPr>
      </w:pPr>
    </w:p>
    <w:p w14:paraId="66C23A65"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return newrec;</w:t>
      </w:r>
    </w:p>
    <w:p w14:paraId="44471593" w14:textId="77777777" w:rsidR="00AE0CFB" w:rsidRPr="00E67CAB" w:rsidRDefault="00AE0CFB" w:rsidP="00AE0CFB">
      <w:pPr>
        <w:pStyle w:val="PlainText"/>
        <w:rPr>
          <w:rFonts w:ascii="Courier New" w:hAnsi="Courier New" w:cs="Courier New"/>
        </w:rPr>
      </w:pPr>
    </w:p>
    <w:p w14:paraId="76137CEB" w14:textId="77777777" w:rsidR="00AE0CFB" w:rsidRPr="00E67CAB" w:rsidRDefault="00AE0CFB" w:rsidP="00AE0CFB">
      <w:pPr>
        <w:pStyle w:val="PlainText"/>
        <w:rPr>
          <w:rFonts w:ascii="Courier New" w:hAnsi="Courier New" w:cs="Courier New"/>
        </w:rPr>
      </w:pPr>
    </w:p>
    <w:p w14:paraId="64AC3F60"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3F083764" w14:textId="77777777" w:rsidR="00AE0CFB" w:rsidRPr="00E67CAB" w:rsidRDefault="00AE0CFB" w:rsidP="00AE0CFB">
      <w:pPr>
        <w:pStyle w:val="PlainText"/>
        <w:rPr>
          <w:rFonts w:ascii="Courier New" w:hAnsi="Courier New" w:cs="Courier New"/>
        </w:rPr>
      </w:pPr>
    </w:p>
    <w:p w14:paraId="3941D849" w14:textId="77777777" w:rsidR="00AE0CFB" w:rsidRPr="00E67CAB" w:rsidRDefault="00AE0CFB" w:rsidP="00AE0CFB">
      <w:pPr>
        <w:pStyle w:val="PlainText"/>
        <w:rPr>
          <w:rFonts w:ascii="Courier New" w:hAnsi="Courier New" w:cs="Courier New"/>
        </w:rPr>
      </w:pPr>
    </w:p>
    <w:p w14:paraId="2E134402"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public Records Start_experiment(Records currentrec)</w:t>
      </w:r>
    </w:p>
    <w:p w14:paraId="3424D240"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03A2ACB5"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12C84BDC"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if(called &gt; 0 &amp;&amp; currentrec != null )</w:t>
      </w:r>
    </w:p>
    <w:p w14:paraId="291301ED"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593DB41E"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add_records(currentrec);</w:t>
      </w:r>
    </w:p>
    <w:p w14:paraId="2F33C6A1" w14:textId="77777777" w:rsidR="00AE0CFB" w:rsidRPr="00E67CAB" w:rsidRDefault="00AE0CFB" w:rsidP="00AE0CFB">
      <w:pPr>
        <w:pStyle w:val="PlainText"/>
        <w:rPr>
          <w:rFonts w:ascii="Courier New" w:hAnsi="Courier New" w:cs="Courier New"/>
        </w:rPr>
      </w:pPr>
    </w:p>
    <w:p w14:paraId="7057DF42"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761CDFD5"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called++;</w:t>
      </w:r>
    </w:p>
    <w:p w14:paraId="4CC3EE22" w14:textId="77777777" w:rsidR="00AE0CFB" w:rsidRPr="00E67CAB" w:rsidRDefault="00AE0CFB" w:rsidP="00AE0CFB">
      <w:pPr>
        <w:pStyle w:val="PlainText"/>
        <w:rPr>
          <w:rFonts w:ascii="Courier New" w:hAnsi="Courier New" w:cs="Courier New"/>
        </w:rPr>
      </w:pPr>
    </w:p>
    <w:p w14:paraId="13935CA8"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if (called &gt; 3)</w:t>
      </w:r>
    </w:p>
    <w:p w14:paraId="17564564"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63B0D52F"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Export_to_file();</w:t>
      </w:r>
    </w:p>
    <w:p w14:paraId="11EF4D56" w14:textId="77777777" w:rsidR="00AE0CFB" w:rsidRPr="00E67CAB" w:rsidRDefault="00AE0CFB" w:rsidP="00AE0CFB">
      <w:pPr>
        <w:pStyle w:val="PlainText"/>
        <w:rPr>
          <w:rFonts w:ascii="Courier New" w:hAnsi="Courier New" w:cs="Courier New"/>
        </w:rPr>
      </w:pPr>
      <w:r w:rsidRPr="00E67CAB">
        <w:rPr>
          <w:rFonts w:ascii="Courier New" w:hAnsi="Courier New" w:cs="Courier New"/>
        </w:rPr>
        <w:lastRenderedPageBreak/>
        <w:t xml:space="preserve">            operation = false;</w:t>
      </w:r>
    </w:p>
    <w:p w14:paraId="247686E1"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722126C6"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7CD96D3E"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if (operation)</w:t>
      </w:r>
    </w:p>
    <w:p w14:paraId="3C40D258"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1DD24653"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StartCoroutine(waitTime(3));</w:t>
      </w:r>
    </w:p>
    <w:p w14:paraId="26E09527" w14:textId="77777777" w:rsidR="00AE0CFB" w:rsidRPr="00E67CAB" w:rsidRDefault="00AE0CFB" w:rsidP="00AE0CFB">
      <w:pPr>
        <w:pStyle w:val="PlainText"/>
        <w:rPr>
          <w:rFonts w:ascii="Courier New" w:hAnsi="Courier New" w:cs="Courier New"/>
        </w:rPr>
      </w:pPr>
    </w:p>
    <w:p w14:paraId="10C6B916"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Records newrec = experiment_cheker();</w:t>
      </w:r>
    </w:p>
    <w:p w14:paraId="32B73225" w14:textId="77777777" w:rsidR="00AE0CFB" w:rsidRPr="00E67CAB" w:rsidRDefault="00AE0CFB" w:rsidP="00AE0CFB">
      <w:pPr>
        <w:pStyle w:val="PlainText"/>
        <w:rPr>
          <w:rFonts w:ascii="Courier New" w:hAnsi="Courier New" w:cs="Courier New"/>
        </w:rPr>
      </w:pPr>
    </w:p>
    <w:p w14:paraId="390B9547"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return newrec;</w:t>
      </w:r>
    </w:p>
    <w:p w14:paraId="0C6A847C"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6D694BA8"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else</w:t>
      </w:r>
    </w:p>
    <w:p w14:paraId="7B885839"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38AD8E00"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return null;</w:t>
      </w:r>
    </w:p>
    <w:p w14:paraId="752D6340"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69457280"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28469A34" w14:textId="77777777" w:rsidR="00AE0CFB" w:rsidRPr="00E67CAB" w:rsidRDefault="00AE0CFB" w:rsidP="00AE0CFB">
      <w:pPr>
        <w:pStyle w:val="PlainText"/>
        <w:rPr>
          <w:rFonts w:ascii="Courier New" w:hAnsi="Courier New" w:cs="Courier New"/>
        </w:rPr>
      </w:pPr>
    </w:p>
    <w:p w14:paraId="3796807A"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23CB9C04" w14:textId="77777777" w:rsidR="00AE0CFB" w:rsidRPr="00E67CAB" w:rsidRDefault="00AE0CFB" w:rsidP="00AE0CFB">
      <w:pPr>
        <w:pStyle w:val="PlainText"/>
        <w:rPr>
          <w:rFonts w:ascii="Courier New" w:hAnsi="Courier New" w:cs="Courier New"/>
        </w:rPr>
      </w:pPr>
    </w:p>
    <w:p w14:paraId="552D1B2C"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IEnumerator waitTime(float seconds)</w:t>
      </w:r>
    </w:p>
    <w:p w14:paraId="3E783908"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2530BDC7"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yield return new WaitForSeconds(seconds);</w:t>
      </w:r>
    </w:p>
    <w:p w14:paraId="59ED34E9"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7C13C2A1"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void add_records(Records rec)</w:t>
      </w:r>
    </w:p>
    <w:p w14:paraId="1D1EA196"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3B29BE26" w14:textId="77777777" w:rsidR="00AE0CFB" w:rsidRPr="00E67CAB" w:rsidRDefault="00AE0CFB" w:rsidP="00AE0CFB">
      <w:pPr>
        <w:pStyle w:val="PlainText"/>
        <w:rPr>
          <w:rFonts w:ascii="Courier New" w:hAnsi="Courier New" w:cs="Courier New"/>
        </w:rPr>
      </w:pPr>
    </w:p>
    <w:p w14:paraId="4B709CA8"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records.Add(rec);</w:t>
      </w:r>
    </w:p>
    <w:p w14:paraId="3A36C59A"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6247865A"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6CFA09A1" w14:textId="77777777" w:rsidR="00AE0CFB" w:rsidRPr="00E67CAB" w:rsidRDefault="00AE0CFB" w:rsidP="00AE0CFB">
      <w:pPr>
        <w:pStyle w:val="PlainText"/>
        <w:rPr>
          <w:rFonts w:ascii="Courier New" w:hAnsi="Courier New" w:cs="Courier New"/>
        </w:rPr>
      </w:pPr>
    </w:p>
    <w:p w14:paraId="4F5044A6" w14:textId="77777777" w:rsidR="00AE0CFB" w:rsidRPr="00E67CAB" w:rsidRDefault="00AE0CFB" w:rsidP="00AE0CFB">
      <w:pPr>
        <w:pStyle w:val="PlainText"/>
        <w:rPr>
          <w:rFonts w:ascii="Courier New" w:hAnsi="Courier New" w:cs="Courier New"/>
        </w:rPr>
      </w:pPr>
    </w:p>
    <w:p w14:paraId="55666227"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53D067CE" w14:textId="77777777" w:rsidR="00AE0CFB" w:rsidRPr="00E67CAB" w:rsidRDefault="00AE0CFB" w:rsidP="00AE0CFB">
      <w:pPr>
        <w:pStyle w:val="PlainText"/>
        <w:rPr>
          <w:rFonts w:ascii="Courier New" w:hAnsi="Courier New" w:cs="Courier New"/>
        </w:rPr>
      </w:pPr>
    </w:p>
    <w:p w14:paraId="7D2B2A6A"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void Export_to_file()</w:t>
      </w:r>
    </w:p>
    <w:p w14:paraId="7C0729E0"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39DE82DE"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string filename2 = displayType.ToString()+"-"+environmnetType.ToString()+"-"+classifierType.ToString()+"-"+filename + subj_num+".csv";</w:t>
      </w:r>
    </w:p>
    <w:p w14:paraId="284F484E"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StreamWriter outStream = System.IO.File.CreateText(filename2);</w:t>
      </w:r>
    </w:p>
    <w:p w14:paraId="0495A105"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outStream.WriteLine(lineSeperater + "Button Direction" + fieldSeperator + "Frequency" + fieldSeperator + "Successful tries" + fieldSeperator + "Total tries" + fieldSeperator + "Duration till action performed");</w:t>
      </w:r>
    </w:p>
    <w:p w14:paraId="7B4EF7A2"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foreach (Records i in records)</w:t>
      </w:r>
    </w:p>
    <w:p w14:paraId="1F7EF23F"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6420200B" w14:textId="77777777" w:rsidR="00AE0CFB" w:rsidRPr="00E67CAB" w:rsidRDefault="00AE0CFB" w:rsidP="00AE0CFB">
      <w:pPr>
        <w:pStyle w:val="PlainText"/>
        <w:rPr>
          <w:rFonts w:ascii="Courier New" w:hAnsi="Courier New" w:cs="Courier New"/>
        </w:rPr>
      </w:pPr>
    </w:p>
    <w:p w14:paraId="3F7A38F0"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rite_into_csv(i, outStream);</w:t>
      </w:r>
    </w:p>
    <w:p w14:paraId="4EE71B17" w14:textId="77777777" w:rsidR="00AE0CFB" w:rsidRPr="00E67CAB" w:rsidRDefault="00AE0CFB" w:rsidP="00AE0CFB">
      <w:pPr>
        <w:pStyle w:val="PlainText"/>
        <w:rPr>
          <w:rFonts w:ascii="Courier New" w:hAnsi="Courier New" w:cs="Courier New"/>
        </w:rPr>
      </w:pPr>
    </w:p>
    <w:p w14:paraId="13071B46"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12ADFEB6"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outStream.Close();</w:t>
      </w:r>
    </w:p>
    <w:p w14:paraId="38113B06" w14:textId="77777777" w:rsidR="00AE0CFB" w:rsidRPr="00E67CAB" w:rsidRDefault="00AE0CFB" w:rsidP="00AE0CFB">
      <w:pPr>
        <w:pStyle w:val="PlainText"/>
        <w:rPr>
          <w:rFonts w:ascii="Courier New" w:hAnsi="Courier New" w:cs="Courier New"/>
        </w:rPr>
      </w:pPr>
    </w:p>
    <w:p w14:paraId="081223C9"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3AF377E3" w14:textId="77777777" w:rsidR="00AE0CFB" w:rsidRPr="00E67CAB" w:rsidRDefault="00AE0CFB" w:rsidP="00AE0CFB">
      <w:pPr>
        <w:pStyle w:val="PlainText"/>
        <w:rPr>
          <w:rFonts w:ascii="Courier New" w:hAnsi="Courier New" w:cs="Courier New"/>
        </w:rPr>
      </w:pPr>
    </w:p>
    <w:p w14:paraId="294B1D34" w14:textId="77777777" w:rsidR="00AE0CFB" w:rsidRPr="00E67CAB" w:rsidRDefault="00AE0CFB" w:rsidP="00AE0CFB">
      <w:pPr>
        <w:pStyle w:val="PlainText"/>
        <w:rPr>
          <w:rFonts w:ascii="Courier New" w:hAnsi="Courier New" w:cs="Courier New"/>
        </w:rPr>
      </w:pPr>
    </w:p>
    <w:p w14:paraId="41AC1048" w14:textId="77777777" w:rsidR="00AE0CFB" w:rsidRPr="00E67CAB" w:rsidRDefault="00AE0CFB" w:rsidP="00AE0CFB">
      <w:pPr>
        <w:pStyle w:val="PlainText"/>
        <w:rPr>
          <w:rFonts w:ascii="Courier New" w:hAnsi="Courier New" w:cs="Courier New"/>
        </w:rPr>
      </w:pPr>
      <w:r w:rsidRPr="00E67CAB">
        <w:rPr>
          <w:rFonts w:ascii="Courier New" w:hAnsi="Courier New" w:cs="Courier New"/>
        </w:rPr>
        <w:lastRenderedPageBreak/>
        <w:t xml:space="preserve">    private char lineSeperater = '\n';</w:t>
      </w:r>
    </w:p>
    <w:p w14:paraId="00F9836F"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private char fieldSeperator = ',';</w:t>
      </w:r>
    </w:p>
    <w:p w14:paraId="7F33F4AA"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void write_into_csv(Records record, StreamWriter outStream)</w:t>
      </w:r>
    </w:p>
    <w:p w14:paraId="073E1892"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74414CF6"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try</w:t>
      </w:r>
    </w:p>
    <w:p w14:paraId="083274DA"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12B98FDD"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73D0BB64" w14:textId="77777777" w:rsidR="00AE0CFB" w:rsidRPr="00E67CAB" w:rsidRDefault="00AE0CFB" w:rsidP="00AE0CFB">
      <w:pPr>
        <w:pStyle w:val="PlainText"/>
        <w:rPr>
          <w:rFonts w:ascii="Courier New" w:hAnsi="Courier New" w:cs="Courier New"/>
        </w:rPr>
      </w:pPr>
    </w:p>
    <w:p w14:paraId="29B1EEAE"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string filename2 = filename+ subj_num;</w:t>
      </w:r>
    </w:p>
    <w:p w14:paraId="2A1E4CB9" w14:textId="77777777" w:rsidR="00AE0CFB" w:rsidRPr="00E67CAB" w:rsidRDefault="00AE0CFB" w:rsidP="00AE0CFB">
      <w:pPr>
        <w:pStyle w:val="PlainText"/>
        <w:rPr>
          <w:rFonts w:ascii="Courier New" w:hAnsi="Courier New" w:cs="Courier New"/>
        </w:rPr>
      </w:pPr>
    </w:p>
    <w:p w14:paraId="677221EE"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if (Is_debugging)</w:t>
      </w:r>
    </w:p>
    <w:p w14:paraId="208CA7AA"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4F08F66E"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Debug.Log("Starting to write into the file " + filename2);</w:t>
      </w:r>
    </w:p>
    <w:p w14:paraId="25E2B35A" w14:textId="77777777" w:rsidR="00AE0CFB" w:rsidRPr="00E67CAB" w:rsidRDefault="00AE0CFB" w:rsidP="00AE0CFB">
      <w:pPr>
        <w:pStyle w:val="PlainText"/>
        <w:rPr>
          <w:rFonts w:ascii="Courier New" w:hAnsi="Courier New" w:cs="Courier New"/>
        </w:rPr>
      </w:pPr>
    </w:p>
    <w:p w14:paraId="050751ED"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04DE967E"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outStream.WriteLine(lineSeperater + record.button_direction.ToString() + fieldSeperator + record.HZ + fieldSeperator + record.successful_tries + fieldSeperator + record.total_Num_tries + fieldSeperator + record.Timer);</w:t>
      </w:r>
    </w:p>
    <w:p w14:paraId="6A400563"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351B87D9"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TextAsset file = Resources.Load&lt;TextAsset&gt;(filename2);</w:t>
      </w:r>
    </w:p>
    <w:p w14:paraId="7C376459"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 Debug.Log(lineSeperater + record.button_direction.ToString() + fieldSeperator + record.HZ + fieldSeperator + record.successful_tries + fieldSeperator + record.total_Num_tries + fieldSeperator + record.Timer);</w:t>
      </w:r>
    </w:p>
    <w:p w14:paraId="7411A656" w14:textId="77777777" w:rsidR="00AE0CFB" w:rsidRPr="00E67CAB" w:rsidRDefault="00AE0CFB" w:rsidP="00AE0CFB">
      <w:pPr>
        <w:pStyle w:val="PlainText"/>
        <w:rPr>
          <w:rFonts w:ascii="Courier New" w:hAnsi="Courier New" w:cs="Courier New"/>
        </w:rPr>
      </w:pPr>
    </w:p>
    <w:p w14:paraId="642722C2"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File.AppendAllText(getPath()  + filename2 + ".txt", lineSeperater + record.button_direction.ToString()+fieldSeperator+ record.HZ +fieldSeperator+ record.successful_tries+ fieldSeperator +record.total_Num_tries+fieldSeperator+ record.Timer);</w:t>
      </w:r>
    </w:p>
    <w:p w14:paraId="4C6D4D82"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184356AF" w14:textId="77777777" w:rsidR="00AE0CFB" w:rsidRPr="00E67CAB" w:rsidRDefault="00AE0CFB" w:rsidP="00AE0CFB">
      <w:pPr>
        <w:pStyle w:val="PlainText"/>
        <w:rPr>
          <w:rFonts w:ascii="Courier New" w:hAnsi="Courier New" w:cs="Courier New"/>
        </w:rPr>
      </w:pPr>
    </w:p>
    <w:p w14:paraId="6A6144F9"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if UNITY_EDITOR</w:t>
      </w:r>
    </w:p>
    <w:p w14:paraId="309FF6A6"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UnityEditor.AssetDatabase.Refresh();</w:t>
      </w:r>
    </w:p>
    <w:p w14:paraId="03C61141"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endif</w:t>
      </w:r>
    </w:p>
    <w:p w14:paraId="6090A102" w14:textId="77777777" w:rsidR="00AE0CFB" w:rsidRPr="00E67CAB" w:rsidRDefault="00AE0CFB" w:rsidP="00AE0CFB">
      <w:pPr>
        <w:pStyle w:val="PlainText"/>
        <w:rPr>
          <w:rFonts w:ascii="Courier New" w:hAnsi="Courier New" w:cs="Courier New"/>
        </w:rPr>
      </w:pPr>
    </w:p>
    <w:p w14:paraId="277DC4FC"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1EFAC9AC" w14:textId="77777777" w:rsidR="00AE0CFB" w:rsidRPr="00E67CAB" w:rsidRDefault="00AE0CFB" w:rsidP="00AE0CFB">
      <w:pPr>
        <w:pStyle w:val="PlainText"/>
        <w:rPr>
          <w:rFonts w:ascii="Courier New" w:hAnsi="Courier New" w:cs="Courier New"/>
        </w:rPr>
      </w:pPr>
    </w:p>
    <w:p w14:paraId="161781F6"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catch (Exception e)</w:t>
      </w:r>
    </w:p>
    <w:p w14:paraId="1EE16FDE"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498D65A6" w14:textId="77777777" w:rsidR="00AE0CFB" w:rsidRPr="00E67CAB" w:rsidRDefault="00AE0CFB" w:rsidP="00AE0CFB">
      <w:pPr>
        <w:pStyle w:val="PlainText"/>
        <w:rPr>
          <w:rFonts w:ascii="Courier New" w:hAnsi="Courier New" w:cs="Courier New"/>
        </w:rPr>
      </w:pPr>
    </w:p>
    <w:p w14:paraId="50816E84"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Debug.Log("could not write into file" + filename+ subj_num+ e.Message);</w:t>
      </w:r>
    </w:p>
    <w:p w14:paraId="1079964C"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23879B02" w14:textId="77777777" w:rsidR="00AE0CFB" w:rsidRPr="00E67CAB" w:rsidRDefault="00AE0CFB" w:rsidP="00AE0CFB">
      <w:pPr>
        <w:pStyle w:val="PlainText"/>
        <w:rPr>
          <w:rFonts w:ascii="Courier New" w:hAnsi="Courier New" w:cs="Courier New"/>
        </w:rPr>
      </w:pPr>
    </w:p>
    <w:p w14:paraId="24525473" w14:textId="77777777" w:rsidR="00AE0CFB" w:rsidRPr="00E67CAB" w:rsidRDefault="00AE0CFB" w:rsidP="00AE0CFB">
      <w:pPr>
        <w:pStyle w:val="PlainText"/>
        <w:rPr>
          <w:rFonts w:ascii="Courier New" w:hAnsi="Courier New" w:cs="Courier New"/>
        </w:rPr>
      </w:pPr>
    </w:p>
    <w:p w14:paraId="057E8683"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61FB150C" w14:textId="77777777" w:rsidR="00AE0CFB" w:rsidRPr="00E67CAB" w:rsidRDefault="00AE0CFB" w:rsidP="00AE0CFB">
      <w:pPr>
        <w:pStyle w:val="PlainText"/>
        <w:rPr>
          <w:rFonts w:ascii="Courier New" w:hAnsi="Courier New" w:cs="Courier New"/>
        </w:rPr>
      </w:pPr>
    </w:p>
    <w:p w14:paraId="786355CE" w14:textId="77777777" w:rsidR="00AE0CFB" w:rsidRPr="00E67CAB" w:rsidRDefault="00AE0CFB" w:rsidP="00AE0CFB">
      <w:pPr>
        <w:pStyle w:val="PlainText"/>
        <w:rPr>
          <w:rFonts w:ascii="Courier New" w:hAnsi="Courier New" w:cs="Courier New"/>
        </w:rPr>
      </w:pPr>
    </w:p>
    <w:p w14:paraId="15DFC7FC"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4507C3AC"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private static string getPath()</w:t>
      </w:r>
    </w:p>
    <w:p w14:paraId="55EA6F01"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1DB16B2F"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if UNITY_EDITOR</w:t>
      </w:r>
    </w:p>
    <w:p w14:paraId="3A699A2E"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return Application.dataPath;</w:t>
      </w:r>
    </w:p>
    <w:p w14:paraId="004CA1B8"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elif UNITY_ANDROID</w:t>
      </w:r>
    </w:p>
    <w:p w14:paraId="16E4BC81" w14:textId="77777777" w:rsidR="00AE0CFB" w:rsidRPr="00E67CAB" w:rsidRDefault="00AE0CFB" w:rsidP="00AE0CFB">
      <w:pPr>
        <w:pStyle w:val="PlainText"/>
        <w:rPr>
          <w:rFonts w:ascii="Courier New" w:hAnsi="Courier New" w:cs="Courier New"/>
        </w:rPr>
      </w:pPr>
      <w:r w:rsidRPr="00E67CAB">
        <w:rPr>
          <w:rFonts w:ascii="Courier New" w:hAnsi="Courier New" w:cs="Courier New"/>
        </w:rPr>
        <w:lastRenderedPageBreak/>
        <w:t>return Application.persistentDataPath;</w:t>
      </w:r>
    </w:p>
    <w:p w14:paraId="60205E3B"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elif UNITY_IPHONE</w:t>
      </w:r>
    </w:p>
    <w:p w14:paraId="54CBDC93"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return GetiPhoneDocumentsPath();</w:t>
      </w:r>
    </w:p>
    <w:p w14:paraId="2BD9C8F9"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else</w:t>
      </w:r>
    </w:p>
    <w:p w14:paraId="5CFFBC91"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return Application.dataPath;</w:t>
      </w:r>
    </w:p>
    <w:p w14:paraId="59F1E4C9"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endif</w:t>
      </w:r>
    </w:p>
    <w:p w14:paraId="2FE2D241"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2BA8DC49"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 Update is called once per frame</w:t>
      </w:r>
    </w:p>
    <w:p w14:paraId="081799BD"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void Update()</w:t>
      </w:r>
    </w:p>
    <w:p w14:paraId="0C71AA80"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7FA6A4DF"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370FFDF1" w14:textId="77777777" w:rsidR="00AE0CFB" w:rsidRPr="00E67CAB" w:rsidRDefault="00AE0CFB" w:rsidP="00AE0CFB">
      <w:pPr>
        <w:pStyle w:val="PlainText"/>
        <w:rPr>
          <w:rFonts w:ascii="Courier New" w:hAnsi="Courier New" w:cs="Courier New"/>
        </w:rPr>
      </w:pPr>
      <w:r w:rsidRPr="00E67CAB">
        <w:rPr>
          <w:rFonts w:ascii="Courier New" w:hAnsi="Courier New" w:cs="Courier New"/>
        </w:rPr>
        <w:t xml:space="preserve">    }</w:t>
      </w:r>
    </w:p>
    <w:p w14:paraId="7B8DD4FF" w14:textId="77777777" w:rsidR="00AE0CFB" w:rsidRDefault="00AE0CFB" w:rsidP="00AE0CFB">
      <w:pPr>
        <w:pStyle w:val="PlainText"/>
        <w:rPr>
          <w:rFonts w:ascii="Courier New" w:hAnsi="Courier New" w:cs="Courier New"/>
        </w:rPr>
      </w:pPr>
      <w:r w:rsidRPr="00E67CAB">
        <w:rPr>
          <w:rFonts w:ascii="Courier New" w:hAnsi="Courier New" w:cs="Courier New"/>
        </w:rPr>
        <w:t>}</w:t>
      </w:r>
    </w:p>
    <w:p w14:paraId="028FFCEE" w14:textId="4F56BCE7" w:rsidR="00AE0CFB" w:rsidRDefault="00AE0CFB" w:rsidP="00AE0CFB">
      <w:pPr>
        <w:pStyle w:val="Heading3"/>
      </w:pPr>
      <w:bookmarkStart w:id="241" w:name="_Toc17751984"/>
      <w:r>
        <w:t>Hover_UI</w:t>
      </w:r>
      <w:bookmarkEnd w:id="241"/>
    </w:p>
    <w:p w14:paraId="384E70C6"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using System.Collections;</w:t>
      </w:r>
    </w:p>
    <w:p w14:paraId="344920A4"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using System.Collections.Generic;</w:t>
      </w:r>
    </w:p>
    <w:p w14:paraId="7476082B"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using System.Diagnostics;</w:t>
      </w:r>
    </w:p>
    <w:p w14:paraId="6F245C98"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using UnityEngine;</w:t>
      </w:r>
    </w:p>
    <w:p w14:paraId="6101208A"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using UnityEngine.UI;</w:t>
      </w:r>
    </w:p>
    <w:p w14:paraId="034A2893" w14:textId="77777777" w:rsidR="00AE0CFB" w:rsidRPr="00276270" w:rsidRDefault="00AE0CFB" w:rsidP="00AE0CFB">
      <w:pPr>
        <w:pStyle w:val="PlainText"/>
        <w:rPr>
          <w:rFonts w:ascii="Courier New" w:hAnsi="Courier New" w:cs="Courier New"/>
        </w:rPr>
      </w:pPr>
    </w:p>
    <w:p w14:paraId="4F034C18"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public enum Direction { Up, down, left, right}</w:t>
      </w:r>
    </w:p>
    <w:p w14:paraId="4C8B1381"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public enum LightAction { Red,Blue,Green,OFF_ON, Yellow, Magneta, Cyan , Unknown }</w:t>
      </w:r>
    </w:p>
    <w:p w14:paraId="0E782418" w14:textId="77777777" w:rsidR="00AE0CFB" w:rsidRPr="00276270" w:rsidRDefault="00AE0CFB" w:rsidP="00AE0CFB">
      <w:pPr>
        <w:pStyle w:val="PlainText"/>
        <w:rPr>
          <w:rFonts w:ascii="Courier New" w:hAnsi="Courier New" w:cs="Courier New"/>
        </w:rPr>
      </w:pPr>
    </w:p>
    <w:p w14:paraId="320D533C"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System.Serializable]</w:t>
      </w:r>
    </w:p>
    <w:p w14:paraId="443EE636"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public class buttonsconfig</w:t>
      </w:r>
    </w:p>
    <w:p w14:paraId="3C126F0C"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w:t>
      </w:r>
    </w:p>
    <w:p w14:paraId="2A3AF980" w14:textId="77777777" w:rsidR="00AE0CFB" w:rsidRPr="00276270" w:rsidRDefault="00AE0CFB" w:rsidP="00AE0CFB">
      <w:pPr>
        <w:pStyle w:val="PlainText"/>
        <w:rPr>
          <w:rFonts w:ascii="Courier New" w:hAnsi="Courier New" w:cs="Courier New"/>
        </w:rPr>
      </w:pPr>
    </w:p>
    <w:p w14:paraId="33826AAF"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public Direction direction;</w:t>
      </w:r>
    </w:p>
    <w:p w14:paraId="2D43847B"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public LightAction action;</w:t>
      </w:r>
    </w:p>
    <w:p w14:paraId="123E3269"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public float HZ;</w:t>
      </w:r>
    </w:p>
    <w:p w14:paraId="7720A3CF"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public string text = "";</w:t>
      </w:r>
    </w:p>
    <w:p w14:paraId="3A3928D9"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System.NonSerialized]</w:t>
      </w:r>
    </w:p>
    <w:p w14:paraId="3DE0CEFF"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public float dt = 0;</w:t>
      </w:r>
    </w:p>
    <w:p w14:paraId="7471CF05"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System.NonSerialized]</w:t>
      </w:r>
    </w:p>
    <w:p w14:paraId="4D1FF078"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public float frame = 0;</w:t>
      </w:r>
    </w:p>
    <w:p w14:paraId="5D591CF5"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System.NonSerialized]</w:t>
      </w:r>
    </w:p>
    <w:p w14:paraId="3EB8DC63"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public Button stimuli;</w:t>
      </w:r>
    </w:p>
    <w:p w14:paraId="54EBA5B2"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public double change_time = 0;</w:t>
      </w:r>
    </w:p>
    <w:p w14:paraId="6F406E6F" w14:textId="77777777" w:rsidR="00AE0CFB" w:rsidRPr="00276270" w:rsidRDefault="00AE0CFB" w:rsidP="00AE0CFB">
      <w:pPr>
        <w:pStyle w:val="PlainText"/>
        <w:rPr>
          <w:rFonts w:ascii="Courier New" w:hAnsi="Courier New" w:cs="Courier New"/>
        </w:rPr>
      </w:pPr>
    </w:p>
    <w:p w14:paraId="15D99130"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w:t>
      </w:r>
    </w:p>
    <w:p w14:paraId="56A39176" w14:textId="77777777" w:rsidR="00AE0CFB" w:rsidRPr="00276270" w:rsidRDefault="00AE0CFB" w:rsidP="00AE0CFB">
      <w:pPr>
        <w:pStyle w:val="PlainText"/>
        <w:rPr>
          <w:rFonts w:ascii="Courier New" w:hAnsi="Courier New" w:cs="Courier New"/>
        </w:rPr>
      </w:pPr>
    </w:p>
    <w:p w14:paraId="5C105074"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public class Hover_UI : MonoBehaviour</w:t>
      </w:r>
    </w:p>
    <w:p w14:paraId="78EB6441"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w:t>
      </w:r>
    </w:p>
    <w:p w14:paraId="797203F3"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private int LS_frame = 0, CS_frame = 0;</w:t>
      </w:r>
    </w:p>
    <w:p w14:paraId="260E88AD"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private float next_sec;</w:t>
      </w:r>
    </w:p>
    <w:p w14:paraId="169E1105"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private Stim_code stim;</w:t>
      </w:r>
    </w:p>
    <w:p w14:paraId="48FF9AD2"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private Tcp_manager tcp;</w:t>
      </w:r>
    </w:p>
    <w:p w14:paraId="10E3585D"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public buttonsconfig[] buttons;</w:t>
      </w:r>
    </w:p>
    <w:p w14:paraId="7CC194BD"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public bool Java_integrated;</w:t>
      </w:r>
    </w:p>
    <w:p w14:paraId="29741644"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public string ObjString;</w:t>
      </w:r>
    </w:p>
    <w:p w14:paraId="6586EF11"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public Text ObjText;</w:t>
      </w:r>
    </w:p>
    <w:p w14:paraId="048E3A25"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public float f_time;</w:t>
      </w:r>
    </w:p>
    <w:p w14:paraId="5F593E2F"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public bool Is_shown;</w:t>
      </w:r>
    </w:p>
    <w:p w14:paraId="7DB3795F" w14:textId="77777777" w:rsidR="00AE0CFB" w:rsidRPr="00276270" w:rsidRDefault="00AE0CFB" w:rsidP="00AE0CFB">
      <w:pPr>
        <w:pStyle w:val="PlainText"/>
        <w:rPr>
          <w:rFonts w:ascii="Courier New" w:hAnsi="Courier New" w:cs="Courier New"/>
        </w:rPr>
      </w:pPr>
      <w:r w:rsidRPr="00276270">
        <w:rPr>
          <w:rFonts w:ascii="Courier New" w:hAnsi="Courier New" w:cs="Courier New"/>
        </w:rPr>
        <w:lastRenderedPageBreak/>
        <w:t xml:space="preserve">    Utilities Util;</w:t>
      </w:r>
    </w:p>
    <w:p w14:paraId="69442BB8"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Experiment experiment;</w:t>
      </w:r>
    </w:p>
    <w:p w14:paraId="774E1592"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public bool is_experimenting;</w:t>
      </w:r>
    </w:p>
    <w:p w14:paraId="099E792E"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private Vector3 Original_pos;</w:t>
      </w:r>
    </w:p>
    <w:p w14:paraId="1F9B85FF"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private float distance = 2f;</w:t>
      </w:r>
    </w:p>
    <w:p w14:paraId="2C704887"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float speed = 2f;</w:t>
      </w:r>
    </w:p>
    <w:p w14:paraId="6A9B220E"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float error = 0.1f;</w:t>
      </w:r>
    </w:p>
    <w:p w14:paraId="5C766A12"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private bool flash = false;</w:t>
      </w:r>
    </w:p>
    <w:p w14:paraId="45D01F76"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private Process foo;</w:t>
      </w:r>
    </w:p>
    <w:p w14:paraId="5C53D36C"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public Button ButtonPrefab;</w:t>
      </w:r>
    </w:p>
    <w:p w14:paraId="16E2C31C"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public GameObject light;</w:t>
      </w:r>
    </w:p>
    <w:p w14:paraId="1463B9BA" w14:textId="77777777" w:rsidR="00AE0CFB" w:rsidRPr="00276270" w:rsidRDefault="00AE0CFB" w:rsidP="00AE0CFB">
      <w:pPr>
        <w:pStyle w:val="PlainText"/>
        <w:rPr>
          <w:rFonts w:ascii="Courier New" w:hAnsi="Courier New" w:cs="Courier New"/>
        </w:rPr>
      </w:pPr>
    </w:p>
    <w:p w14:paraId="50D8E305"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shoulnt be multiple </w:t>
      </w:r>
    </w:p>
    <w:p w14:paraId="2B8A177A"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int[] frame_delay = { 10, 26 };</w:t>
      </w:r>
    </w:p>
    <w:p w14:paraId="6BB362EF"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private bool running = false;</w:t>
      </w:r>
    </w:p>
    <w:p w14:paraId="5BE74CD4" w14:textId="77777777" w:rsidR="00AE0CFB" w:rsidRPr="00276270" w:rsidRDefault="00AE0CFB" w:rsidP="00AE0CFB">
      <w:pPr>
        <w:pStyle w:val="PlainText"/>
        <w:rPr>
          <w:rFonts w:ascii="Courier New" w:hAnsi="Courier New" w:cs="Courier New"/>
        </w:rPr>
      </w:pPr>
    </w:p>
    <w:p w14:paraId="537B5155"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 TODO : actual value of the frequency must be checked. 10 seconds,  BUILD TOO</w:t>
      </w:r>
    </w:p>
    <w:p w14:paraId="3CEC0E6F"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 For more than 2 flashings: </w:t>
      </w:r>
    </w:p>
    <w:p w14:paraId="46F28906"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 one way is to use a separate screen</w:t>
      </w:r>
    </w:p>
    <w:p w14:paraId="617F76B5"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 3 hrtz and ghost images with multiples....</w:t>
      </w:r>
    </w:p>
    <w:p w14:paraId="71F9DB30"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 Start is called before the first frame update</w:t>
      </w:r>
    </w:p>
    <w:p w14:paraId="195AADB0"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void Start()</w:t>
      </w:r>
    </w:p>
    <w:p w14:paraId="46C5E61F"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3119FB0B"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next_sec = (Time.time * 1000) + 1000;</w:t>
      </w:r>
    </w:p>
    <w:p w14:paraId="4CC0AF49"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tcp = GameObject.Find("GameScripts").GetComponent&lt;Tcp_manager&gt;();</w:t>
      </w:r>
    </w:p>
    <w:p w14:paraId="171158A4" w14:textId="77777777" w:rsidR="00AE0CFB" w:rsidRPr="00276270" w:rsidRDefault="00AE0CFB" w:rsidP="00AE0CFB">
      <w:pPr>
        <w:pStyle w:val="PlainText"/>
        <w:rPr>
          <w:rFonts w:ascii="Courier New" w:hAnsi="Courier New" w:cs="Courier New"/>
        </w:rPr>
      </w:pPr>
    </w:p>
    <w:p w14:paraId="0F824C3F"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if (light == null)</w:t>
      </w:r>
    </w:p>
    <w:p w14:paraId="14B3B700"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4D80319F"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light = gameObject.transform.GetChild(0).gameObject;</w:t>
      </w:r>
    </w:p>
    <w:p w14:paraId="49FC8A8F" w14:textId="77777777" w:rsidR="00AE0CFB" w:rsidRPr="00276270" w:rsidRDefault="00AE0CFB" w:rsidP="00AE0CFB">
      <w:pPr>
        <w:pStyle w:val="PlainText"/>
        <w:rPr>
          <w:rFonts w:ascii="Courier New" w:hAnsi="Courier New" w:cs="Courier New"/>
        </w:rPr>
      </w:pPr>
    </w:p>
    <w:p w14:paraId="785C7C11" w14:textId="77777777" w:rsidR="00AE0CFB" w:rsidRPr="00276270" w:rsidRDefault="00AE0CFB" w:rsidP="00AE0CFB">
      <w:pPr>
        <w:pStyle w:val="PlainText"/>
        <w:rPr>
          <w:rFonts w:ascii="Courier New" w:hAnsi="Courier New" w:cs="Courier New"/>
        </w:rPr>
      </w:pPr>
    </w:p>
    <w:p w14:paraId="0F109C81" w14:textId="77777777" w:rsidR="00AE0CFB" w:rsidRPr="00276270" w:rsidRDefault="00AE0CFB" w:rsidP="00AE0CFB">
      <w:pPr>
        <w:pStyle w:val="PlainText"/>
        <w:rPr>
          <w:rFonts w:ascii="Courier New" w:hAnsi="Courier New" w:cs="Courier New"/>
        </w:rPr>
      </w:pPr>
    </w:p>
    <w:p w14:paraId="0B50ABF3" w14:textId="77777777" w:rsidR="00AE0CFB" w:rsidRPr="00276270" w:rsidRDefault="00AE0CFB" w:rsidP="00AE0CFB">
      <w:pPr>
        <w:pStyle w:val="PlainText"/>
        <w:rPr>
          <w:rFonts w:ascii="Courier New" w:hAnsi="Courier New" w:cs="Courier New"/>
        </w:rPr>
      </w:pPr>
    </w:p>
    <w:p w14:paraId="30E14DC3" w14:textId="77777777" w:rsidR="00AE0CFB" w:rsidRPr="00276270" w:rsidRDefault="00AE0CFB" w:rsidP="00AE0CFB">
      <w:pPr>
        <w:pStyle w:val="PlainText"/>
        <w:rPr>
          <w:rFonts w:ascii="Courier New" w:hAnsi="Courier New" w:cs="Courier New"/>
        </w:rPr>
      </w:pPr>
    </w:p>
    <w:p w14:paraId="4E710C6D"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61F6A296"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Util = GameObject.FindGameObjectWithTag("Util").GetComponent&lt;Utilities&gt;();</w:t>
      </w:r>
    </w:p>
    <w:p w14:paraId="4DC85166"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experiment = GameObject.FindGameObjectWithTag("Util").GetComponent&lt;Experiment&gt;();</w:t>
      </w:r>
    </w:p>
    <w:p w14:paraId="18E78807"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experiment.next_exp = true;</w:t>
      </w:r>
    </w:p>
    <w:p w14:paraId="055A4372"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ObjText = GameObject.Find("Text").GetComponent&lt;Text&gt;();</w:t>
      </w:r>
    </w:p>
    <w:p w14:paraId="72DA2A27"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ObjText.color = Color.clear;</w:t>
      </w:r>
    </w:p>
    <w:p w14:paraId="36900DC9" w14:textId="77777777" w:rsidR="00AE0CFB" w:rsidRPr="00276270" w:rsidRDefault="00AE0CFB" w:rsidP="00AE0CFB">
      <w:pPr>
        <w:pStyle w:val="PlainText"/>
        <w:rPr>
          <w:rFonts w:ascii="Courier New" w:hAnsi="Courier New" w:cs="Courier New"/>
        </w:rPr>
      </w:pPr>
    </w:p>
    <w:p w14:paraId="4F6D95FC"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CanvasScript c = gameObject.GetComponentInChildren&lt;CanvasScript&gt;() ;</w:t>
      </w:r>
    </w:p>
    <w:p w14:paraId="3A1FC6B4" w14:textId="77777777" w:rsidR="00AE0CFB" w:rsidRPr="00276270" w:rsidRDefault="00AE0CFB" w:rsidP="00AE0CFB">
      <w:pPr>
        <w:pStyle w:val="PlainText"/>
        <w:rPr>
          <w:rFonts w:ascii="Courier New" w:hAnsi="Courier New" w:cs="Courier New"/>
        </w:rPr>
      </w:pPr>
    </w:p>
    <w:p w14:paraId="7016BF47"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Original_pos = c.transform.position;</w:t>
      </w:r>
    </w:p>
    <w:p w14:paraId="33B50978"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foo = new Process();</w:t>
      </w:r>
    </w:p>
    <w:p w14:paraId="4339120A"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foo.StartInfo.FileName = "C:/Users/Mahrad/Desktop/CE901/ce901_pisheh_var_m/Flasher/out/artifacts/Flasher_jar/Flasher.jar";</w:t>
      </w:r>
    </w:p>
    <w:p w14:paraId="7F75F47A"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foo.StartInfo.Arguments = "2 15";</w:t>
      </w:r>
    </w:p>
    <w:p w14:paraId="6B30ED45"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foo.StartInfo.WindowStyle = ProcessWindowStyle.Normal;</w:t>
      </w:r>
    </w:p>
    <w:p w14:paraId="4F0B6122" w14:textId="77777777" w:rsidR="00AE0CFB" w:rsidRPr="00276270" w:rsidRDefault="00AE0CFB" w:rsidP="00AE0CFB">
      <w:pPr>
        <w:pStyle w:val="PlainText"/>
        <w:rPr>
          <w:rFonts w:ascii="Courier New" w:hAnsi="Courier New" w:cs="Courier New"/>
        </w:rPr>
      </w:pPr>
    </w:p>
    <w:p w14:paraId="029A32F1"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foreach (buttonsconfig b in buttons)</w:t>
      </w:r>
    </w:p>
    <w:p w14:paraId="70A0F601"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6A0A75E1" w14:textId="77777777" w:rsidR="00AE0CFB" w:rsidRPr="00276270" w:rsidRDefault="00AE0CFB" w:rsidP="00AE0CFB">
      <w:pPr>
        <w:pStyle w:val="PlainText"/>
        <w:rPr>
          <w:rFonts w:ascii="Courier New" w:hAnsi="Courier New" w:cs="Courier New"/>
        </w:rPr>
      </w:pPr>
    </w:p>
    <w:p w14:paraId="2E5930B3" w14:textId="77777777" w:rsidR="00AE0CFB" w:rsidRPr="00276270" w:rsidRDefault="00AE0CFB" w:rsidP="00AE0CFB">
      <w:pPr>
        <w:pStyle w:val="PlainText"/>
        <w:rPr>
          <w:rFonts w:ascii="Courier New" w:hAnsi="Courier New" w:cs="Courier New"/>
        </w:rPr>
      </w:pPr>
    </w:p>
    <w:p w14:paraId="2EAE1573"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b.stimuli = c.Create_buttons(ButtonPrefab.gameObject, b).GetComponent&lt;Button&gt;();</w:t>
      </w:r>
    </w:p>
    <w:p w14:paraId="6779AF1F" w14:textId="77777777" w:rsidR="00AE0CFB" w:rsidRPr="00276270" w:rsidRDefault="00AE0CFB" w:rsidP="00AE0CFB">
      <w:pPr>
        <w:pStyle w:val="PlainText"/>
        <w:rPr>
          <w:rFonts w:ascii="Courier New" w:hAnsi="Courier New" w:cs="Courier New"/>
        </w:rPr>
      </w:pPr>
    </w:p>
    <w:p w14:paraId="42402A01" w14:textId="77777777" w:rsidR="00AE0CFB" w:rsidRPr="00276270" w:rsidRDefault="00AE0CFB" w:rsidP="00AE0CFB">
      <w:pPr>
        <w:pStyle w:val="PlainText"/>
        <w:rPr>
          <w:rFonts w:ascii="Courier New" w:hAnsi="Courier New" w:cs="Courier New"/>
        </w:rPr>
      </w:pPr>
    </w:p>
    <w:p w14:paraId="329837DD"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14A3E86A" w14:textId="77777777" w:rsidR="00AE0CFB" w:rsidRPr="00276270" w:rsidRDefault="00AE0CFB" w:rsidP="00AE0CFB">
      <w:pPr>
        <w:pStyle w:val="PlainText"/>
        <w:rPr>
          <w:rFonts w:ascii="Courier New" w:hAnsi="Courier New" w:cs="Courier New"/>
        </w:rPr>
      </w:pPr>
    </w:p>
    <w:p w14:paraId="6F17D6CA" w14:textId="77777777" w:rsidR="00AE0CFB" w:rsidRPr="00276270" w:rsidRDefault="00AE0CFB" w:rsidP="00AE0CFB">
      <w:pPr>
        <w:pStyle w:val="PlainText"/>
        <w:rPr>
          <w:rFonts w:ascii="Courier New" w:hAnsi="Courier New" w:cs="Courier New"/>
        </w:rPr>
      </w:pPr>
    </w:p>
    <w:p w14:paraId="0097EAA3"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5F112E61" w14:textId="77777777" w:rsidR="00AE0CFB" w:rsidRPr="00276270" w:rsidRDefault="00AE0CFB" w:rsidP="00AE0CFB">
      <w:pPr>
        <w:pStyle w:val="PlainText"/>
        <w:rPr>
          <w:rFonts w:ascii="Courier New" w:hAnsi="Courier New" w:cs="Courier New"/>
        </w:rPr>
      </w:pPr>
    </w:p>
    <w:p w14:paraId="312D1DCD" w14:textId="77777777" w:rsidR="00AE0CFB" w:rsidRPr="00276270" w:rsidRDefault="00AE0CFB" w:rsidP="00AE0CFB">
      <w:pPr>
        <w:pStyle w:val="PlainText"/>
        <w:rPr>
          <w:rFonts w:ascii="Courier New" w:hAnsi="Courier New" w:cs="Courier New"/>
        </w:rPr>
      </w:pPr>
    </w:p>
    <w:p w14:paraId="2ADD0941"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public void increase_dt()</w:t>
      </w:r>
    </w:p>
    <w:p w14:paraId="7CB8DCE6"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5AFF5F09"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foreach (buttonsconfig s in buttons)</w:t>
      </w:r>
    </w:p>
    <w:p w14:paraId="11EDC34D"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696A0B15"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s.dt += Time.deltaTime;</w:t>
      </w:r>
    </w:p>
    <w:p w14:paraId="2438019E" w14:textId="77777777" w:rsidR="00AE0CFB" w:rsidRPr="00276270" w:rsidRDefault="00AE0CFB" w:rsidP="00AE0CFB">
      <w:pPr>
        <w:pStyle w:val="PlainText"/>
        <w:rPr>
          <w:rFonts w:ascii="Courier New" w:hAnsi="Courier New" w:cs="Courier New"/>
        </w:rPr>
      </w:pPr>
    </w:p>
    <w:p w14:paraId="13A2CDD6"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67BF5080" w14:textId="77777777" w:rsidR="00AE0CFB" w:rsidRPr="00276270" w:rsidRDefault="00AE0CFB" w:rsidP="00AE0CFB">
      <w:pPr>
        <w:pStyle w:val="PlainText"/>
        <w:rPr>
          <w:rFonts w:ascii="Courier New" w:hAnsi="Courier New" w:cs="Courier New"/>
        </w:rPr>
      </w:pPr>
    </w:p>
    <w:p w14:paraId="31801C76"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1AD0AC2B" w14:textId="77777777" w:rsidR="00AE0CFB" w:rsidRPr="00276270" w:rsidRDefault="00AE0CFB" w:rsidP="00AE0CFB">
      <w:pPr>
        <w:pStyle w:val="PlainText"/>
        <w:rPr>
          <w:rFonts w:ascii="Courier New" w:hAnsi="Courier New" w:cs="Courier New"/>
        </w:rPr>
      </w:pPr>
    </w:p>
    <w:p w14:paraId="5269A42B" w14:textId="77777777" w:rsidR="00AE0CFB" w:rsidRPr="00276270" w:rsidRDefault="00AE0CFB" w:rsidP="00AE0CFB">
      <w:pPr>
        <w:pStyle w:val="PlainText"/>
        <w:rPr>
          <w:rFonts w:ascii="Courier New" w:hAnsi="Courier New" w:cs="Courier New"/>
        </w:rPr>
      </w:pPr>
    </w:p>
    <w:p w14:paraId="39CBE874"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private bool Stim_checker(int i)</w:t>
      </w:r>
    </w:p>
    <w:p w14:paraId="5EA17405"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72ECC166"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if (i &lt;= buttons.Length)</w:t>
      </w:r>
    </w:p>
    <w:p w14:paraId="7FC4613C"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2BD32C51"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return true;</w:t>
      </w:r>
    </w:p>
    <w:p w14:paraId="5F57DA18" w14:textId="77777777" w:rsidR="00AE0CFB" w:rsidRPr="00276270" w:rsidRDefault="00AE0CFB" w:rsidP="00AE0CFB">
      <w:pPr>
        <w:pStyle w:val="PlainText"/>
        <w:rPr>
          <w:rFonts w:ascii="Courier New" w:hAnsi="Courier New" w:cs="Courier New"/>
        </w:rPr>
      </w:pPr>
    </w:p>
    <w:p w14:paraId="4856AD2D"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403E64C0"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else return false;</w:t>
      </w:r>
    </w:p>
    <w:p w14:paraId="34ABE594" w14:textId="77777777" w:rsidR="00AE0CFB" w:rsidRPr="00276270" w:rsidRDefault="00AE0CFB" w:rsidP="00AE0CFB">
      <w:pPr>
        <w:pStyle w:val="PlainText"/>
        <w:rPr>
          <w:rFonts w:ascii="Courier New" w:hAnsi="Courier New" w:cs="Courier New"/>
        </w:rPr>
      </w:pPr>
    </w:p>
    <w:p w14:paraId="419331B6" w14:textId="77777777" w:rsidR="00AE0CFB" w:rsidRPr="00276270" w:rsidRDefault="00AE0CFB" w:rsidP="00AE0CFB">
      <w:pPr>
        <w:pStyle w:val="PlainText"/>
        <w:rPr>
          <w:rFonts w:ascii="Courier New" w:hAnsi="Courier New" w:cs="Courier New"/>
        </w:rPr>
      </w:pPr>
    </w:p>
    <w:p w14:paraId="46E6EFE1"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248D5FA2"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5E9A9BF9"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private void if_exp_increase_ST(Stim_code stim)</w:t>
      </w:r>
    </w:p>
    <w:p w14:paraId="6C5E7C4A"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7FD3251B"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62437152"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if (is_experimenting)</w:t>
      </w:r>
    </w:p>
    <w:p w14:paraId="505F4203"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71744427"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if (currentrec != null)</w:t>
      </w:r>
    </w:p>
    <w:p w14:paraId="14678EEC"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63E2A5DC"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currentrec.increase_tries();</w:t>
      </w:r>
    </w:p>
    <w:p w14:paraId="0901D69F"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if (currentrec.stim_Code.Equals(stim))</w:t>
      </w:r>
    </w:p>
    <w:p w14:paraId="2693423E"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7A610C00"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currentrec.increase_ST();</w:t>
      </w:r>
    </w:p>
    <w:p w14:paraId="78166724"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currentrec.achieved = true;</w:t>
      </w:r>
    </w:p>
    <w:p w14:paraId="0E7FB5C2" w14:textId="77777777" w:rsidR="00AE0CFB" w:rsidRPr="00276270" w:rsidRDefault="00AE0CFB" w:rsidP="00AE0CFB">
      <w:pPr>
        <w:pStyle w:val="PlainText"/>
        <w:rPr>
          <w:rFonts w:ascii="Courier New" w:hAnsi="Courier New" w:cs="Courier New"/>
        </w:rPr>
      </w:pPr>
    </w:p>
    <w:p w14:paraId="546C99AF" w14:textId="77777777" w:rsidR="00AE0CFB" w:rsidRPr="00276270" w:rsidRDefault="00AE0CFB" w:rsidP="00AE0CFB">
      <w:pPr>
        <w:pStyle w:val="PlainText"/>
        <w:rPr>
          <w:rFonts w:ascii="Courier New" w:hAnsi="Courier New" w:cs="Courier New"/>
        </w:rPr>
      </w:pPr>
    </w:p>
    <w:p w14:paraId="6550AFFB"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637C0F1E"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295CD10F" w14:textId="77777777" w:rsidR="00AE0CFB" w:rsidRPr="00276270" w:rsidRDefault="00AE0CFB" w:rsidP="00AE0CFB">
      <w:pPr>
        <w:pStyle w:val="PlainText"/>
        <w:rPr>
          <w:rFonts w:ascii="Courier New" w:hAnsi="Courier New" w:cs="Courier New"/>
        </w:rPr>
      </w:pPr>
      <w:r w:rsidRPr="00276270">
        <w:rPr>
          <w:rFonts w:ascii="Courier New" w:hAnsi="Courier New" w:cs="Courier New"/>
        </w:rPr>
        <w:lastRenderedPageBreak/>
        <w:t xml:space="preserve">        }</w:t>
      </w:r>
    </w:p>
    <w:p w14:paraId="68CCFA26"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1AA56B82" w14:textId="77777777" w:rsidR="00AE0CFB" w:rsidRPr="00276270" w:rsidRDefault="00AE0CFB" w:rsidP="00AE0CFB">
      <w:pPr>
        <w:pStyle w:val="PlainText"/>
        <w:rPr>
          <w:rFonts w:ascii="Courier New" w:hAnsi="Courier New" w:cs="Courier New"/>
        </w:rPr>
      </w:pPr>
    </w:p>
    <w:p w14:paraId="571A1CB0"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1FCB6A33"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private LightAction action_from_tcp(Stim_code s)</w:t>
      </w:r>
    </w:p>
    <w:p w14:paraId="59B5ED55"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335EC8AC"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LightAction action = LightAction.Unknown;</w:t>
      </w:r>
    </w:p>
    <w:p w14:paraId="56452C73"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switch (s)</w:t>
      </w:r>
    </w:p>
    <w:p w14:paraId="36C719EF"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0F3ABDB8"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case Stim_code.Unknown:</w:t>
      </w:r>
    </w:p>
    <w:p w14:paraId="5B8CF1CA"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break;</w:t>
      </w:r>
    </w:p>
    <w:p w14:paraId="4924CA31" w14:textId="77777777" w:rsidR="00AE0CFB" w:rsidRPr="00276270" w:rsidRDefault="00AE0CFB" w:rsidP="00AE0CFB">
      <w:pPr>
        <w:pStyle w:val="PlainText"/>
        <w:rPr>
          <w:rFonts w:ascii="Courier New" w:hAnsi="Courier New" w:cs="Courier New"/>
        </w:rPr>
      </w:pPr>
    </w:p>
    <w:p w14:paraId="236DA4A7"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case Stim_code.SL1:</w:t>
      </w:r>
    </w:p>
    <w:p w14:paraId="40524EE5"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30A971D2"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if_exp_increase_ST(s);</w:t>
      </w:r>
    </w:p>
    <w:p w14:paraId="6F805BD4"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if (Stim_checker(1)) action = buttons[0].action;</w:t>
      </w:r>
    </w:p>
    <w:p w14:paraId="2A4FCC5A"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break;</w:t>
      </w:r>
    </w:p>
    <w:p w14:paraId="525F67BE"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case Stim_code.SL2:</w:t>
      </w:r>
    </w:p>
    <w:p w14:paraId="311BD611"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13F00F30"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if_exp_increase_ST(s);</w:t>
      </w:r>
    </w:p>
    <w:p w14:paraId="7B836313"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if (Stim_checker(2)) action = buttons[1].action;</w:t>
      </w:r>
    </w:p>
    <w:p w14:paraId="7A7CCA68"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break;</w:t>
      </w:r>
    </w:p>
    <w:p w14:paraId="206DF763"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case Stim_code.SL4:</w:t>
      </w:r>
    </w:p>
    <w:p w14:paraId="35B85154"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7B14DE7A"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if_exp_increase_ST(s);</w:t>
      </w:r>
    </w:p>
    <w:p w14:paraId="6AA7DBCA"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if (Stim_checker(3)) action = buttons[2].action;</w:t>
      </w:r>
    </w:p>
    <w:p w14:paraId="44A7BCC2"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break;</w:t>
      </w:r>
    </w:p>
    <w:p w14:paraId="72013949" w14:textId="77777777" w:rsidR="00AE0CFB" w:rsidRPr="00276270" w:rsidRDefault="00AE0CFB" w:rsidP="00AE0CFB">
      <w:pPr>
        <w:pStyle w:val="PlainText"/>
        <w:rPr>
          <w:rFonts w:ascii="Courier New" w:hAnsi="Courier New" w:cs="Courier New"/>
        </w:rPr>
      </w:pPr>
    </w:p>
    <w:p w14:paraId="33FFAB6B" w14:textId="77777777" w:rsidR="00AE0CFB" w:rsidRPr="00276270" w:rsidRDefault="00AE0CFB" w:rsidP="00AE0CFB">
      <w:pPr>
        <w:pStyle w:val="PlainText"/>
        <w:rPr>
          <w:rFonts w:ascii="Courier New" w:hAnsi="Courier New" w:cs="Courier New"/>
        </w:rPr>
      </w:pPr>
    </w:p>
    <w:p w14:paraId="725FF21F" w14:textId="77777777" w:rsidR="00AE0CFB" w:rsidRPr="00276270" w:rsidRDefault="00AE0CFB" w:rsidP="00AE0CFB">
      <w:pPr>
        <w:pStyle w:val="PlainText"/>
        <w:rPr>
          <w:rFonts w:ascii="Courier New" w:hAnsi="Courier New" w:cs="Courier New"/>
        </w:rPr>
      </w:pPr>
    </w:p>
    <w:p w14:paraId="65D88FB0" w14:textId="77777777" w:rsidR="00AE0CFB" w:rsidRPr="00276270" w:rsidRDefault="00AE0CFB" w:rsidP="00AE0CFB">
      <w:pPr>
        <w:pStyle w:val="PlainText"/>
        <w:rPr>
          <w:rFonts w:ascii="Courier New" w:hAnsi="Courier New" w:cs="Courier New"/>
        </w:rPr>
      </w:pPr>
    </w:p>
    <w:p w14:paraId="400D39AA" w14:textId="77777777" w:rsidR="00AE0CFB" w:rsidRPr="00276270" w:rsidRDefault="00AE0CFB" w:rsidP="00AE0CFB">
      <w:pPr>
        <w:pStyle w:val="PlainText"/>
        <w:rPr>
          <w:rFonts w:ascii="Courier New" w:hAnsi="Courier New" w:cs="Courier New"/>
        </w:rPr>
      </w:pPr>
    </w:p>
    <w:p w14:paraId="566A09B8"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case Stim_code.SL3:</w:t>
      </w:r>
    </w:p>
    <w:p w14:paraId="3D03C551"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action = LightAction.Unknown;</w:t>
      </w:r>
    </w:p>
    <w:p w14:paraId="54B5765D"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break;</w:t>
      </w:r>
    </w:p>
    <w:p w14:paraId="508AA1A1"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71678124"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case Stim_code.SL5:</w:t>
      </w:r>
    </w:p>
    <w:p w14:paraId="2AD2323F"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action = LightAction.Unknown;</w:t>
      </w:r>
    </w:p>
    <w:p w14:paraId="5CDE7194" w14:textId="77777777" w:rsidR="00AE0CFB" w:rsidRPr="00276270" w:rsidRDefault="00AE0CFB" w:rsidP="00AE0CFB">
      <w:pPr>
        <w:pStyle w:val="PlainText"/>
        <w:rPr>
          <w:rFonts w:ascii="Courier New" w:hAnsi="Courier New" w:cs="Courier New"/>
        </w:rPr>
      </w:pPr>
    </w:p>
    <w:p w14:paraId="5CB81AAC"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break;</w:t>
      </w:r>
    </w:p>
    <w:p w14:paraId="1DE42582"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case Stim_code.SL6:</w:t>
      </w:r>
    </w:p>
    <w:p w14:paraId="547FAAB7"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action = LightAction.Unknown;</w:t>
      </w:r>
    </w:p>
    <w:p w14:paraId="40C51B0D" w14:textId="77777777" w:rsidR="00AE0CFB" w:rsidRPr="00276270" w:rsidRDefault="00AE0CFB" w:rsidP="00AE0CFB">
      <w:pPr>
        <w:pStyle w:val="PlainText"/>
        <w:rPr>
          <w:rFonts w:ascii="Courier New" w:hAnsi="Courier New" w:cs="Courier New"/>
        </w:rPr>
      </w:pPr>
    </w:p>
    <w:p w14:paraId="64ABA321"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break;</w:t>
      </w:r>
    </w:p>
    <w:p w14:paraId="279E07ED"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case Stim_code.SL7:</w:t>
      </w:r>
    </w:p>
    <w:p w14:paraId="74A2C7E4"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action = LightAction.Unknown;</w:t>
      </w:r>
    </w:p>
    <w:p w14:paraId="23DB69E5" w14:textId="77777777" w:rsidR="00AE0CFB" w:rsidRPr="00276270" w:rsidRDefault="00AE0CFB" w:rsidP="00AE0CFB">
      <w:pPr>
        <w:pStyle w:val="PlainText"/>
        <w:rPr>
          <w:rFonts w:ascii="Courier New" w:hAnsi="Courier New" w:cs="Courier New"/>
        </w:rPr>
      </w:pPr>
    </w:p>
    <w:p w14:paraId="337A379B"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break;</w:t>
      </w:r>
    </w:p>
    <w:p w14:paraId="72B3FEBC"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default:</w:t>
      </w:r>
    </w:p>
    <w:p w14:paraId="7E4072CC"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action = LightAction.Unknown;</w:t>
      </w:r>
    </w:p>
    <w:p w14:paraId="0980E9BC"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break;</w:t>
      </w:r>
    </w:p>
    <w:p w14:paraId="31937AE2"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01DE02AD"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3D1960C5" w14:textId="77777777" w:rsidR="00AE0CFB" w:rsidRPr="00276270" w:rsidRDefault="00AE0CFB" w:rsidP="00AE0CFB">
      <w:pPr>
        <w:pStyle w:val="PlainText"/>
        <w:rPr>
          <w:rFonts w:ascii="Courier New" w:hAnsi="Courier New" w:cs="Courier New"/>
        </w:rPr>
      </w:pPr>
    </w:p>
    <w:p w14:paraId="11A228B5" w14:textId="77777777" w:rsidR="00AE0CFB" w:rsidRPr="00276270" w:rsidRDefault="00AE0CFB" w:rsidP="00AE0CFB">
      <w:pPr>
        <w:pStyle w:val="PlainText"/>
        <w:rPr>
          <w:rFonts w:ascii="Courier New" w:hAnsi="Courier New" w:cs="Courier New"/>
        </w:rPr>
      </w:pPr>
      <w:r w:rsidRPr="00276270">
        <w:rPr>
          <w:rFonts w:ascii="Courier New" w:hAnsi="Courier New" w:cs="Courier New"/>
        </w:rPr>
        <w:lastRenderedPageBreak/>
        <w:t xml:space="preserve">        return action;</w:t>
      </w:r>
    </w:p>
    <w:p w14:paraId="150068A5"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4BBB40F5" w14:textId="77777777" w:rsidR="00AE0CFB" w:rsidRPr="00276270" w:rsidRDefault="00AE0CFB" w:rsidP="00AE0CFB">
      <w:pPr>
        <w:pStyle w:val="PlainText"/>
        <w:rPr>
          <w:rFonts w:ascii="Courier New" w:hAnsi="Courier New" w:cs="Courier New"/>
        </w:rPr>
      </w:pPr>
    </w:p>
    <w:p w14:paraId="69B7C7A0" w14:textId="77777777" w:rsidR="00AE0CFB" w:rsidRPr="00276270" w:rsidRDefault="00AE0CFB" w:rsidP="00AE0CFB">
      <w:pPr>
        <w:pStyle w:val="PlainText"/>
        <w:rPr>
          <w:rFonts w:ascii="Courier New" w:hAnsi="Courier New" w:cs="Courier New"/>
        </w:rPr>
      </w:pPr>
    </w:p>
    <w:p w14:paraId="4A72300C" w14:textId="77777777" w:rsidR="00AE0CFB" w:rsidRPr="00276270" w:rsidRDefault="00AE0CFB" w:rsidP="00AE0CFB">
      <w:pPr>
        <w:pStyle w:val="PlainText"/>
        <w:rPr>
          <w:rFonts w:ascii="Courier New" w:hAnsi="Courier New" w:cs="Courier New"/>
        </w:rPr>
      </w:pPr>
    </w:p>
    <w:p w14:paraId="19AA1DEB"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public void  turn_light()</w:t>
      </w:r>
    </w:p>
    <w:p w14:paraId="2E4A86E1"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7C253CA7"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if (light.activeSelf)</w:t>
      </w:r>
    </w:p>
    <w:p w14:paraId="3B94C77B"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55B59A6A"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light.SetActive(false);</w:t>
      </w:r>
    </w:p>
    <w:p w14:paraId="32F1C174"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7F975D06"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else</w:t>
      </w:r>
    </w:p>
    <w:p w14:paraId="6CD89FDF"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4D7A0F0B"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light.SetActive(true);</w:t>
      </w:r>
    </w:p>
    <w:p w14:paraId="5E9FFB86"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3A813E6A"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0B443038"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public void lit_action(LightAction action)</w:t>
      </w:r>
    </w:p>
    <w:p w14:paraId="51FA814D"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123F4037" w14:textId="77777777" w:rsidR="00AE0CFB" w:rsidRPr="00276270" w:rsidRDefault="00AE0CFB" w:rsidP="00AE0CFB">
      <w:pPr>
        <w:pStyle w:val="PlainText"/>
        <w:rPr>
          <w:rFonts w:ascii="Courier New" w:hAnsi="Courier New" w:cs="Courier New"/>
        </w:rPr>
      </w:pPr>
    </w:p>
    <w:p w14:paraId="1F8F3E45"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switch (action)</w:t>
      </w:r>
    </w:p>
    <w:p w14:paraId="5554B10F"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2D197E0B"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case LightAction.Red:</w:t>
      </w:r>
    </w:p>
    <w:p w14:paraId="46052D8F"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light.GetComponent&lt;Light&gt;().color = Color.red;</w:t>
      </w:r>
    </w:p>
    <w:p w14:paraId="4FB19E51"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6C135B52"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break;</w:t>
      </w:r>
    </w:p>
    <w:p w14:paraId="3DA34715"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case LightAction.Blue:</w:t>
      </w:r>
    </w:p>
    <w:p w14:paraId="3BEAD8DB"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light.GetComponent&lt;Light&gt;().color = Color.blue;</w:t>
      </w:r>
    </w:p>
    <w:p w14:paraId="3B8E1670"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54FF8819"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break;</w:t>
      </w:r>
    </w:p>
    <w:p w14:paraId="6A1516DF"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case LightAction.Green:</w:t>
      </w:r>
    </w:p>
    <w:p w14:paraId="461B6984"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light.GetComponent&lt;Light&gt;().color = Color.green;</w:t>
      </w:r>
    </w:p>
    <w:p w14:paraId="24ABB423"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6A2A6B9E"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break;</w:t>
      </w:r>
    </w:p>
    <w:p w14:paraId="786F827B"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case LightAction.OFF_ON:</w:t>
      </w:r>
    </w:p>
    <w:p w14:paraId="68EDB313"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turn_light();</w:t>
      </w:r>
    </w:p>
    <w:p w14:paraId="01FBCCA1"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break;</w:t>
      </w:r>
    </w:p>
    <w:p w14:paraId="33E5DF1B"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case LightAction.Yellow:</w:t>
      </w:r>
    </w:p>
    <w:p w14:paraId="14ACE582"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light.GetComponent&lt;Light&gt;().color = Color.yellow;</w:t>
      </w:r>
    </w:p>
    <w:p w14:paraId="47ED5669"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7718DE19"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break;</w:t>
      </w:r>
    </w:p>
    <w:p w14:paraId="100D4AC3"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case LightAction.Magneta:</w:t>
      </w:r>
    </w:p>
    <w:p w14:paraId="68F9E10C"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light.GetComponent&lt;Light&gt;().color = Color.magenta;</w:t>
      </w:r>
    </w:p>
    <w:p w14:paraId="553B6AC4"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637BC023"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break;</w:t>
      </w:r>
    </w:p>
    <w:p w14:paraId="1D86DDE0"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case LightAction.Cyan:</w:t>
      </w:r>
    </w:p>
    <w:p w14:paraId="59FAA813"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light.GetComponent&lt;Light&gt;().color = Color.cyan;</w:t>
      </w:r>
    </w:p>
    <w:p w14:paraId="000EC89B"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5232A4C5"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break;</w:t>
      </w:r>
    </w:p>
    <w:p w14:paraId="7BE7F7D3"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case LightAction.Unknown:</w:t>
      </w:r>
    </w:p>
    <w:p w14:paraId="0D1B5477"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break;</w:t>
      </w:r>
    </w:p>
    <w:p w14:paraId="6C84019D"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1F3EE091"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4A39F052" w14:textId="77777777" w:rsidR="00AE0CFB" w:rsidRPr="00276270" w:rsidRDefault="00AE0CFB" w:rsidP="00AE0CFB">
      <w:pPr>
        <w:pStyle w:val="PlainText"/>
        <w:rPr>
          <w:rFonts w:ascii="Courier New" w:hAnsi="Courier New" w:cs="Courier New"/>
        </w:rPr>
      </w:pPr>
    </w:p>
    <w:p w14:paraId="2BC544DE" w14:textId="77777777" w:rsidR="00AE0CFB" w:rsidRPr="00276270" w:rsidRDefault="00AE0CFB" w:rsidP="00AE0CFB">
      <w:pPr>
        <w:pStyle w:val="PlainText"/>
        <w:rPr>
          <w:rFonts w:ascii="Courier New" w:hAnsi="Courier New" w:cs="Courier New"/>
        </w:rPr>
      </w:pPr>
    </w:p>
    <w:p w14:paraId="49EFD2A3" w14:textId="77777777" w:rsidR="00AE0CFB" w:rsidRPr="00276270" w:rsidRDefault="00AE0CFB" w:rsidP="00AE0CFB">
      <w:pPr>
        <w:pStyle w:val="PlainText"/>
        <w:rPr>
          <w:rFonts w:ascii="Courier New" w:hAnsi="Courier New" w:cs="Courier New"/>
        </w:rPr>
      </w:pPr>
      <w:r w:rsidRPr="00276270">
        <w:rPr>
          <w:rFonts w:ascii="Courier New" w:hAnsi="Courier New" w:cs="Courier New"/>
        </w:rPr>
        <w:lastRenderedPageBreak/>
        <w:t xml:space="preserve">    Records currentrec= null;</w:t>
      </w:r>
    </w:p>
    <w:p w14:paraId="107096D4"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public void if_flash()</w:t>
      </w:r>
    </w:p>
    <w:p w14:paraId="4A56EDCD"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03EDA073" w14:textId="77777777" w:rsidR="00AE0CFB" w:rsidRPr="00276270" w:rsidRDefault="00AE0CFB" w:rsidP="00AE0CFB">
      <w:pPr>
        <w:pStyle w:val="PlainText"/>
        <w:rPr>
          <w:rFonts w:ascii="Courier New" w:hAnsi="Courier New" w:cs="Courier New"/>
        </w:rPr>
      </w:pPr>
    </w:p>
    <w:p w14:paraId="4E31207C"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if (flash)</w:t>
      </w:r>
    </w:p>
    <w:p w14:paraId="4DB8248A"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2C5EA6C3"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46305E82"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if (is_experimenting )</w:t>
      </w:r>
    </w:p>
    <w:p w14:paraId="48A668A2"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3308ECAA"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if (experiment.next_exp)</w:t>
      </w:r>
    </w:p>
    <w:p w14:paraId="786BF91D"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6140D90D"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currentrec = experiment.Start_experiment(currentrec);</w:t>
      </w:r>
    </w:p>
    <w:p w14:paraId="0FD3A9F5"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if (currentrec == null) { is_experimenting = false; return; }</w:t>
      </w:r>
    </w:p>
    <w:p w14:paraId="462BD480"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experiment.next_exp = false;</w:t>
      </w:r>
    </w:p>
    <w:p w14:paraId="1A840AB1"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569AFA1F"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127A5E97"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else{</w:t>
      </w:r>
    </w:p>
    <w:p w14:paraId="7B8B8CD6" w14:textId="77777777" w:rsidR="00AE0CFB" w:rsidRPr="00276270" w:rsidRDefault="00AE0CFB" w:rsidP="00AE0CFB">
      <w:pPr>
        <w:pStyle w:val="PlainText"/>
        <w:rPr>
          <w:rFonts w:ascii="Courier New" w:hAnsi="Courier New" w:cs="Courier New"/>
        </w:rPr>
      </w:pPr>
    </w:p>
    <w:p w14:paraId="33A6E09C"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if (currentrec.Timer &gt; 50 || currentrec.achieved) { experiment.next_exp = true; currentrec.achieved = false; }</w:t>
      </w:r>
    </w:p>
    <w:p w14:paraId="240385AF"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362C4937"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currentrec.TimerUpdate();</w:t>
      </w:r>
    </w:p>
    <w:p w14:paraId="5C019720"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440F7FCA" w14:textId="77777777" w:rsidR="00AE0CFB" w:rsidRPr="00276270" w:rsidRDefault="00AE0CFB" w:rsidP="00AE0CFB">
      <w:pPr>
        <w:pStyle w:val="PlainText"/>
        <w:rPr>
          <w:rFonts w:ascii="Courier New" w:hAnsi="Courier New" w:cs="Courier New"/>
        </w:rPr>
      </w:pPr>
    </w:p>
    <w:p w14:paraId="21A64812"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03278C4C"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1F3DE41A"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stim = tcp.mymessage;</w:t>
      </w:r>
    </w:p>
    <w:p w14:paraId="24647E89" w14:textId="77777777" w:rsidR="00AE0CFB" w:rsidRPr="00276270" w:rsidRDefault="00AE0CFB" w:rsidP="00AE0CFB">
      <w:pPr>
        <w:pStyle w:val="PlainText"/>
        <w:rPr>
          <w:rFonts w:ascii="Courier New" w:hAnsi="Courier New" w:cs="Courier New"/>
        </w:rPr>
      </w:pPr>
    </w:p>
    <w:p w14:paraId="3E570405"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lit_action(action_from_tcp(stim));</w:t>
      </w:r>
    </w:p>
    <w:p w14:paraId="2B41FAC6"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1D3E584C" w14:textId="77777777" w:rsidR="00AE0CFB" w:rsidRPr="00276270" w:rsidRDefault="00AE0CFB" w:rsidP="00AE0CFB">
      <w:pPr>
        <w:pStyle w:val="PlainText"/>
        <w:rPr>
          <w:rFonts w:ascii="Courier New" w:hAnsi="Courier New" w:cs="Courier New"/>
        </w:rPr>
      </w:pPr>
    </w:p>
    <w:p w14:paraId="7BCE1154"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foreach (buttonsconfig s in buttons)</w:t>
      </w:r>
    </w:p>
    <w:p w14:paraId="2B7BCCC9"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476C0BDE"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s.frame += Time.deltaTime;</w:t>
      </w:r>
    </w:p>
    <w:p w14:paraId="17101D1E" w14:textId="77777777" w:rsidR="00AE0CFB" w:rsidRPr="00276270" w:rsidRDefault="00AE0CFB" w:rsidP="00AE0CFB">
      <w:pPr>
        <w:pStyle w:val="PlainText"/>
        <w:rPr>
          <w:rFonts w:ascii="Courier New" w:hAnsi="Courier New" w:cs="Courier New"/>
        </w:rPr>
      </w:pPr>
    </w:p>
    <w:p w14:paraId="6039B6BA"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 button_flash_fixed(s); //Frame Base flickering</w:t>
      </w:r>
    </w:p>
    <w:p w14:paraId="2123EB91"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button_flash_based_on_time(s); //Time based flickering</w:t>
      </w:r>
    </w:p>
    <w:p w14:paraId="7A10E606" w14:textId="77777777" w:rsidR="00AE0CFB" w:rsidRPr="00276270" w:rsidRDefault="00AE0CFB" w:rsidP="00AE0CFB">
      <w:pPr>
        <w:pStyle w:val="PlainText"/>
        <w:rPr>
          <w:rFonts w:ascii="Courier New" w:hAnsi="Courier New" w:cs="Courier New"/>
        </w:rPr>
      </w:pPr>
    </w:p>
    <w:p w14:paraId="755577E7"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6AE5BF58" w14:textId="77777777" w:rsidR="00AE0CFB" w:rsidRPr="00276270" w:rsidRDefault="00AE0CFB" w:rsidP="00AE0CFB">
      <w:pPr>
        <w:pStyle w:val="PlainText"/>
        <w:rPr>
          <w:rFonts w:ascii="Courier New" w:hAnsi="Courier New" w:cs="Courier New"/>
        </w:rPr>
      </w:pPr>
    </w:p>
    <w:p w14:paraId="0AEA7880" w14:textId="77777777" w:rsidR="00AE0CFB" w:rsidRPr="00276270" w:rsidRDefault="00AE0CFB" w:rsidP="00AE0CFB">
      <w:pPr>
        <w:pStyle w:val="PlainText"/>
        <w:rPr>
          <w:rFonts w:ascii="Courier New" w:hAnsi="Courier New" w:cs="Courier New"/>
        </w:rPr>
      </w:pPr>
    </w:p>
    <w:p w14:paraId="601D7EC5" w14:textId="77777777" w:rsidR="00AE0CFB" w:rsidRPr="00276270" w:rsidRDefault="00AE0CFB" w:rsidP="00AE0CFB">
      <w:pPr>
        <w:pStyle w:val="PlainText"/>
        <w:rPr>
          <w:rFonts w:ascii="Courier New" w:hAnsi="Courier New" w:cs="Courier New"/>
        </w:rPr>
      </w:pPr>
    </w:p>
    <w:p w14:paraId="66953537"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05275D2B" w14:textId="77777777" w:rsidR="00AE0CFB" w:rsidRPr="00276270" w:rsidRDefault="00AE0CFB" w:rsidP="00AE0CFB">
      <w:pPr>
        <w:pStyle w:val="PlainText"/>
        <w:rPr>
          <w:rFonts w:ascii="Courier New" w:hAnsi="Courier New" w:cs="Courier New"/>
        </w:rPr>
      </w:pPr>
    </w:p>
    <w:p w14:paraId="522DFA76" w14:textId="77777777" w:rsidR="00AE0CFB" w:rsidRPr="00276270" w:rsidRDefault="00AE0CFB" w:rsidP="00AE0CFB">
      <w:pPr>
        <w:pStyle w:val="PlainText"/>
        <w:rPr>
          <w:rFonts w:ascii="Courier New" w:hAnsi="Courier New" w:cs="Courier New"/>
        </w:rPr>
      </w:pPr>
    </w:p>
    <w:p w14:paraId="48EE516A"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79B63375"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 Update is called once per frame</w:t>
      </w:r>
    </w:p>
    <w:p w14:paraId="5DE11B8B"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void Update()</w:t>
      </w:r>
    </w:p>
    <w:p w14:paraId="1FEA9012"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04A5BD96"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6566DC10"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Fade_Func();</w:t>
      </w:r>
    </w:p>
    <w:p w14:paraId="361530F9"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increase_dt();</w:t>
      </w:r>
    </w:p>
    <w:p w14:paraId="66048E28"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if_flash();</w:t>
      </w:r>
    </w:p>
    <w:p w14:paraId="57CE7C3B" w14:textId="77777777" w:rsidR="00AE0CFB" w:rsidRPr="00276270" w:rsidRDefault="00AE0CFB" w:rsidP="00AE0CFB">
      <w:pPr>
        <w:pStyle w:val="PlainText"/>
        <w:rPr>
          <w:rFonts w:ascii="Courier New" w:hAnsi="Courier New" w:cs="Courier New"/>
        </w:rPr>
      </w:pPr>
      <w:r w:rsidRPr="00276270">
        <w:rPr>
          <w:rFonts w:ascii="Courier New" w:hAnsi="Courier New" w:cs="Courier New"/>
        </w:rPr>
        <w:lastRenderedPageBreak/>
        <w:t xml:space="preserve">        </w:t>
      </w:r>
    </w:p>
    <w:p w14:paraId="2780CC43"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1328DE3D" w14:textId="77777777" w:rsidR="00AE0CFB" w:rsidRPr="00276270" w:rsidRDefault="00AE0CFB" w:rsidP="00AE0CFB">
      <w:pPr>
        <w:pStyle w:val="PlainText"/>
        <w:rPr>
          <w:rFonts w:ascii="Courier New" w:hAnsi="Courier New" w:cs="Courier New"/>
        </w:rPr>
      </w:pPr>
    </w:p>
    <w:p w14:paraId="21E290F8"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0BE04686"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private void button_flash_based_on_time(buttonsconfig b)</w:t>
      </w:r>
    </w:p>
    <w:p w14:paraId="35FE40A5"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7602DC18" w14:textId="77777777" w:rsidR="00AE0CFB" w:rsidRPr="00276270" w:rsidRDefault="00AE0CFB" w:rsidP="00AE0CFB">
      <w:pPr>
        <w:pStyle w:val="PlainText"/>
        <w:rPr>
          <w:rFonts w:ascii="Courier New" w:hAnsi="Courier New" w:cs="Courier New"/>
        </w:rPr>
      </w:pPr>
    </w:p>
    <w:p w14:paraId="66C282F9"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float when_to_flash = b.HZ;</w:t>
      </w:r>
    </w:p>
    <w:p w14:paraId="4F2766D8"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hen_to_flash = 1 / (when_to_flash * Time.deltaTime);</w:t>
      </w:r>
    </w:p>
    <w:p w14:paraId="35A144E3"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06DC78D5"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float current_T = Time.realtimeSinceStartup;</w:t>
      </w:r>
    </w:p>
    <w:p w14:paraId="531437FA"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49B45F4A"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if (current_T &gt;= b.change_time) </w:t>
      </w:r>
    </w:p>
    <w:p w14:paraId="27B8822F"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6C6718EB"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4A33D307"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b.change_time += (current_T + when_to_flash);</w:t>
      </w:r>
    </w:p>
    <w:p w14:paraId="41337D7F"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b.stimuli.enabled = !b.stimuli.enabled;</w:t>
      </w:r>
    </w:p>
    <w:p w14:paraId="6F6255B0"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2A7E3800" w14:textId="77777777" w:rsidR="00AE0CFB" w:rsidRPr="00276270" w:rsidRDefault="00AE0CFB" w:rsidP="00AE0CFB">
      <w:pPr>
        <w:pStyle w:val="PlainText"/>
        <w:rPr>
          <w:rFonts w:ascii="Courier New" w:hAnsi="Courier New" w:cs="Courier New"/>
        </w:rPr>
      </w:pPr>
    </w:p>
    <w:p w14:paraId="4737239A"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295DAF5A"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0A1CD276"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private void button_flash_fixed(buttonsconfig b)</w:t>
      </w:r>
    </w:p>
    <w:p w14:paraId="0EC2A647"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5C71A81D" w14:textId="77777777" w:rsidR="00AE0CFB" w:rsidRPr="00276270" w:rsidRDefault="00AE0CFB" w:rsidP="00AE0CFB">
      <w:pPr>
        <w:pStyle w:val="PlainText"/>
        <w:rPr>
          <w:rFonts w:ascii="Courier New" w:hAnsi="Courier New" w:cs="Courier New"/>
        </w:rPr>
      </w:pPr>
    </w:p>
    <w:p w14:paraId="0F4B54D4"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5801F8E5"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if(b.frame &gt;= 1/b.HZ)</w:t>
      </w:r>
    </w:p>
    <w:p w14:paraId="5EB645A7"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119AF70E"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01049055"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b.stimuli.enabled = !b.stimuli.enabled;</w:t>
      </w:r>
    </w:p>
    <w:p w14:paraId="2721C1DB"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b.frame = 0; </w:t>
      </w:r>
    </w:p>
    <w:p w14:paraId="5516B225" w14:textId="77777777" w:rsidR="00AE0CFB" w:rsidRPr="00276270" w:rsidRDefault="00AE0CFB" w:rsidP="00AE0CFB">
      <w:pPr>
        <w:pStyle w:val="PlainText"/>
        <w:rPr>
          <w:rFonts w:ascii="Courier New" w:hAnsi="Courier New" w:cs="Courier New"/>
        </w:rPr>
      </w:pPr>
    </w:p>
    <w:p w14:paraId="62BD14A3"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0ACD959F"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0BF1B787"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531A6373" w14:textId="77777777" w:rsidR="00AE0CFB" w:rsidRPr="00276270" w:rsidRDefault="00AE0CFB" w:rsidP="00AE0CFB">
      <w:pPr>
        <w:pStyle w:val="PlainText"/>
        <w:rPr>
          <w:rFonts w:ascii="Courier New" w:hAnsi="Courier New" w:cs="Courier New"/>
        </w:rPr>
      </w:pPr>
    </w:p>
    <w:p w14:paraId="36660F77" w14:textId="77777777" w:rsidR="00AE0CFB" w:rsidRPr="00276270" w:rsidRDefault="00AE0CFB" w:rsidP="00AE0CFB">
      <w:pPr>
        <w:pStyle w:val="PlainText"/>
        <w:rPr>
          <w:rFonts w:ascii="Courier New" w:hAnsi="Courier New" w:cs="Courier New"/>
        </w:rPr>
      </w:pPr>
    </w:p>
    <w:p w14:paraId="046C1629"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419AD2C6"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6B94D264"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475825B6"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private void button_flash(buttonsconfig b)</w:t>
      </w:r>
    </w:p>
    <w:p w14:paraId="1BAB99CD"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2138096B"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7DCE0D55"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if(b.dt &gt;= b.HZ / Util.get_fps())</w:t>
      </w:r>
    </w:p>
    <w:p w14:paraId="64E2704F"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5DFB7F68"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1453AA86"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b.stimuli.enabled = !b.stimuli.enabled;</w:t>
      </w:r>
    </w:p>
    <w:p w14:paraId="68C1A62D"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b.dt = 0;</w:t>
      </w:r>
    </w:p>
    <w:p w14:paraId="681101D5"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6F804163"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26595A38"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4CE6D582"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4E99BAC9" w14:textId="77777777" w:rsidR="00AE0CFB" w:rsidRPr="00276270" w:rsidRDefault="00AE0CFB" w:rsidP="00AE0CFB">
      <w:pPr>
        <w:pStyle w:val="PlainText"/>
        <w:rPr>
          <w:rFonts w:ascii="Courier New" w:hAnsi="Courier New" w:cs="Courier New"/>
        </w:rPr>
      </w:pPr>
    </w:p>
    <w:p w14:paraId="7A9F93B2"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56F21C55"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public void Selected()</w:t>
      </w:r>
    </w:p>
    <w:p w14:paraId="2135CEB5" w14:textId="77777777" w:rsidR="00AE0CFB" w:rsidRPr="00276270" w:rsidRDefault="00AE0CFB" w:rsidP="00AE0CFB">
      <w:pPr>
        <w:pStyle w:val="PlainText"/>
        <w:rPr>
          <w:rFonts w:ascii="Courier New" w:hAnsi="Courier New" w:cs="Courier New"/>
        </w:rPr>
      </w:pPr>
      <w:r w:rsidRPr="00276270">
        <w:rPr>
          <w:rFonts w:ascii="Courier New" w:hAnsi="Courier New" w:cs="Courier New"/>
        </w:rPr>
        <w:lastRenderedPageBreak/>
        <w:t xml:space="preserve">    {</w:t>
      </w:r>
    </w:p>
    <w:p w14:paraId="2847C9D3"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Is_shown = true;</w:t>
      </w:r>
    </w:p>
    <w:p w14:paraId="651675D9"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29B3E9A3"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7616E9F4"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public void notSelected()</w:t>
      </w:r>
    </w:p>
    <w:p w14:paraId="681A2A60"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4ED8A514"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Is_shown = false;</w:t>
      </w:r>
    </w:p>
    <w:p w14:paraId="6841C1EF"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3DB9ED94"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private void OnMouseOver()</w:t>
      </w:r>
    </w:p>
    <w:p w14:paraId="20DC14FE"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361E2007" w14:textId="77777777" w:rsidR="00AE0CFB" w:rsidRPr="00276270" w:rsidRDefault="00AE0CFB" w:rsidP="00AE0CFB">
      <w:pPr>
        <w:pStyle w:val="PlainText"/>
        <w:rPr>
          <w:rFonts w:ascii="Courier New" w:hAnsi="Courier New" w:cs="Courier New"/>
        </w:rPr>
      </w:pPr>
    </w:p>
    <w:p w14:paraId="3CBF7885"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187F6734"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Is_shown = true;</w:t>
      </w:r>
    </w:p>
    <w:p w14:paraId="6AA6E40B"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1F877601"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2AC6CF71"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2810FC0B"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2EA1EB3E" w14:textId="77777777" w:rsidR="00AE0CFB" w:rsidRPr="00276270" w:rsidRDefault="00AE0CFB" w:rsidP="00AE0CFB">
      <w:pPr>
        <w:pStyle w:val="PlainText"/>
        <w:rPr>
          <w:rFonts w:ascii="Courier New" w:hAnsi="Courier New" w:cs="Courier New"/>
        </w:rPr>
      </w:pPr>
    </w:p>
    <w:p w14:paraId="14CA7AAC"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private void OnMouseUp()</w:t>
      </w:r>
    </w:p>
    <w:p w14:paraId="36D0E776"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074C5E95"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if (Java_integrated)</w:t>
      </w:r>
    </w:p>
    <w:p w14:paraId="17D51CE6"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65C261D1" w14:textId="77777777" w:rsidR="00AE0CFB" w:rsidRPr="00276270" w:rsidRDefault="00AE0CFB" w:rsidP="00AE0CFB">
      <w:pPr>
        <w:pStyle w:val="PlainText"/>
        <w:rPr>
          <w:rFonts w:ascii="Courier New" w:hAnsi="Courier New" w:cs="Courier New"/>
        </w:rPr>
      </w:pPr>
    </w:p>
    <w:p w14:paraId="6D2F8CF4"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foo.Start();</w:t>
      </w:r>
    </w:p>
    <w:p w14:paraId="543F5A69" w14:textId="77777777" w:rsidR="00AE0CFB" w:rsidRPr="00276270" w:rsidRDefault="00AE0CFB" w:rsidP="00AE0CFB">
      <w:pPr>
        <w:pStyle w:val="PlainText"/>
        <w:rPr>
          <w:rFonts w:ascii="Courier New" w:hAnsi="Courier New" w:cs="Courier New"/>
        </w:rPr>
      </w:pPr>
    </w:p>
    <w:p w14:paraId="1D7C4C08"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447D993C" w14:textId="77777777" w:rsidR="00AE0CFB" w:rsidRPr="00276270" w:rsidRDefault="00AE0CFB" w:rsidP="00AE0CFB">
      <w:pPr>
        <w:pStyle w:val="PlainText"/>
        <w:rPr>
          <w:rFonts w:ascii="Courier New" w:hAnsi="Courier New" w:cs="Courier New"/>
        </w:rPr>
      </w:pPr>
    </w:p>
    <w:p w14:paraId="216C73D5"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58A46E78" w14:textId="77777777" w:rsidR="00AE0CFB" w:rsidRPr="00276270" w:rsidRDefault="00AE0CFB" w:rsidP="00AE0CFB">
      <w:pPr>
        <w:pStyle w:val="PlainText"/>
        <w:rPr>
          <w:rFonts w:ascii="Courier New" w:hAnsi="Courier New" w:cs="Courier New"/>
        </w:rPr>
      </w:pPr>
    </w:p>
    <w:p w14:paraId="372EE55C"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private void OnMouseExit()</w:t>
      </w:r>
    </w:p>
    <w:p w14:paraId="1D21C640"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33BF5832" w14:textId="77777777" w:rsidR="00AE0CFB" w:rsidRPr="00276270" w:rsidRDefault="00AE0CFB" w:rsidP="00AE0CFB">
      <w:pPr>
        <w:pStyle w:val="PlainText"/>
        <w:rPr>
          <w:rFonts w:ascii="Courier New" w:hAnsi="Courier New" w:cs="Courier New"/>
        </w:rPr>
      </w:pPr>
    </w:p>
    <w:p w14:paraId="4EA752ED"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042522FF"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Is_shown = false;</w:t>
      </w:r>
    </w:p>
    <w:p w14:paraId="1FBC3C66"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1365CB88" w14:textId="77777777" w:rsidR="00AE0CFB" w:rsidRPr="00276270" w:rsidRDefault="00AE0CFB" w:rsidP="00AE0CFB">
      <w:pPr>
        <w:pStyle w:val="PlainText"/>
        <w:rPr>
          <w:rFonts w:ascii="Courier New" w:hAnsi="Courier New" w:cs="Courier New"/>
        </w:rPr>
      </w:pPr>
    </w:p>
    <w:p w14:paraId="433DD5E8"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3643F348" w14:textId="77777777" w:rsidR="00AE0CFB" w:rsidRPr="00276270" w:rsidRDefault="00AE0CFB" w:rsidP="00AE0CFB">
      <w:pPr>
        <w:pStyle w:val="PlainText"/>
        <w:rPr>
          <w:rFonts w:ascii="Courier New" w:hAnsi="Courier New" w:cs="Courier New"/>
        </w:rPr>
      </w:pPr>
    </w:p>
    <w:p w14:paraId="67D8EE5D" w14:textId="77777777" w:rsidR="00AE0CFB" w:rsidRPr="00276270" w:rsidRDefault="00AE0CFB" w:rsidP="00AE0CFB">
      <w:pPr>
        <w:pStyle w:val="PlainText"/>
        <w:rPr>
          <w:rFonts w:ascii="Courier New" w:hAnsi="Courier New" w:cs="Courier New"/>
        </w:rPr>
      </w:pPr>
    </w:p>
    <w:p w14:paraId="083D647E"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private void buttons_controller(buttonsconfig b)</w:t>
      </w:r>
    </w:p>
    <w:p w14:paraId="3644EF2B"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0D9823B5" w14:textId="77777777" w:rsidR="00AE0CFB" w:rsidRPr="00276270" w:rsidRDefault="00AE0CFB" w:rsidP="00AE0CFB">
      <w:pPr>
        <w:pStyle w:val="PlainText"/>
        <w:rPr>
          <w:rFonts w:ascii="Courier New" w:hAnsi="Courier New" w:cs="Courier New"/>
        </w:rPr>
      </w:pPr>
    </w:p>
    <w:p w14:paraId="209E9D7D"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000C89DF" w14:textId="77777777" w:rsidR="00AE0CFB" w:rsidRPr="00276270" w:rsidRDefault="00AE0CFB" w:rsidP="00AE0CFB">
      <w:pPr>
        <w:pStyle w:val="PlainText"/>
        <w:rPr>
          <w:rFonts w:ascii="Courier New" w:hAnsi="Courier New" w:cs="Courier New"/>
        </w:rPr>
      </w:pPr>
    </w:p>
    <w:p w14:paraId="7C11F218" w14:textId="77777777" w:rsidR="00AE0CFB" w:rsidRPr="00276270" w:rsidRDefault="00AE0CFB" w:rsidP="00AE0CFB">
      <w:pPr>
        <w:pStyle w:val="PlainText"/>
        <w:rPr>
          <w:rFonts w:ascii="Courier New" w:hAnsi="Courier New" w:cs="Courier New"/>
        </w:rPr>
      </w:pPr>
    </w:p>
    <w:p w14:paraId="57818ADD"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switch (b.direction)</w:t>
      </w:r>
    </w:p>
    <w:p w14:paraId="1FB92969"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1D7674EB"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case Direction.Up:</w:t>
      </w:r>
    </w:p>
    <w:p w14:paraId="647011B1"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b.stimuli.transform.position += b.stimuli.transform.up * Time.deltaTime * speed;</w:t>
      </w:r>
    </w:p>
    <w:p w14:paraId="3A63A797"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break;</w:t>
      </w:r>
    </w:p>
    <w:p w14:paraId="1C21221A"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case Direction.down:</w:t>
      </w:r>
    </w:p>
    <w:p w14:paraId="3E25F58B"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b.stimuli.transform.position -= b.stimuli.transform.up * Time.deltaTime * speed;</w:t>
      </w:r>
    </w:p>
    <w:p w14:paraId="5149B4E1" w14:textId="77777777" w:rsidR="00AE0CFB" w:rsidRPr="00276270" w:rsidRDefault="00AE0CFB" w:rsidP="00AE0CFB">
      <w:pPr>
        <w:pStyle w:val="PlainText"/>
        <w:rPr>
          <w:rFonts w:ascii="Courier New" w:hAnsi="Courier New" w:cs="Courier New"/>
        </w:rPr>
      </w:pPr>
      <w:r w:rsidRPr="00276270">
        <w:rPr>
          <w:rFonts w:ascii="Courier New" w:hAnsi="Courier New" w:cs="Courier New"/>
        </w:rPr>
        <w:lastRenderedPageBreak/>
        <w:t xml:space="preserve">                    break;</w:t>
      </w:r>
    </w:p>
    <w:p w14:paraId="13ACFE59"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case Direction.left:</w:t>
      </w:r>
    </w:p>
    <w:p w14:paraId="6EA6514E"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b.stimuli.transform.position -= b.stimuli.transform.right * Time.deltaTime * speed;</w:t>
      </w:r>
    </w:p>
    <w:p w14:paraId="7D8A0748"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break;</w:t>
      </w:r>
    </w:p>
    <w:p w14:paraId="33464F5E"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case Direction.right:</w:t>
      </w:r>
    </w:p>
    <w:p w14:paraId="2B5F8684"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b.stimuli.transform.position += b.stimuli.transform.right * Time.deltaTime * speed;</w:t>
      </w:r>
    </w:p>
    <w:p w14:paraId="0AB846BB"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break;</w:t>
      </w:r>
    </w:p>
    <w:p w14:paraId="5A7E2011"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33A1057E" w14:textId="77777777" w:rsidR="00AE0CFB" w:rsidRPr="00276270" w:rsidRDefault="00AE0CFB" w:rsidP="00AE0CFB">
      <w:pPr>
        <w:pStyle w:val="PlainText"/>
        <w:rPr>
          <w:rFonts w:ascii="Courier New" w:hAnsi="Courier New" w:cs="Courier New"/>
        </w:rPr>
      </w:pPr>
    </w:p>
    <w:p w14:paraId="435C7A08" w14:textId="77777777" w:rsidR="00AE0CFB" w:rsidRPr="00276270" w:rsidRDefault="00AE0CFB" w:rsidP="00AE0CFB">
      <w:pPr>
        <w:pStyle w:val="PlainText"/>
        <w:rPr>
          <w:rFonts w:ascii="Courier New" w:hAnsi="Courier New" w:cs="Courier New"/>
        </w:rPr>
      </w:pPr>
    </w:p>
    <w:p w14:paraId="4DC254C7"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333B4843"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044FF062" w14:textId="77777777" w:rsidR="00AE0CFB" w:rsidRPr="00276270" w:rsidRDefault="00AE0CFB" w:rsidP="00AE0CFB">
      <w:pPr>
        <w:pStyle w:val="PlainText"/>
        <w:rPr>
          <w:rFonts w:ascii="Courier New" w:hAnsi="Courier New" w:cs="Courier New"/>
        </w:rPr>
      </w:pPr>
    </w:p>
    <w:p w14:paraId="09C5A25E"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private void buttons_change_color()</w:t>
      </w:r>
    </w:p>
    <w:p w14:paraId="7DF29D8D"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5F932D45" w14:textId="77777777" w:rsidR="00AE0CFB" w:rsidRPr="00276270" w:rsidRDefault="00AE0CFB" w:rsidP="00AE0CFB">
      <w:pPr>
        <w:pStyle w:val="PlainText"/>
        <w:rPr>
          <w:rFonts w:ascii="Courier New" w:hAnsi="Courier New" w:cs="Courier New"/>
        </w:rPr>
      </w:pPr>
    </w:p>
    <w:p w14:paraId="2C3CA46E"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if (Java_integrated)</w:t>
      </w:r>
    </w:p>
    <w:p w14:paraId="2D7CED2C"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2CA38954"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18D814EA"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dontflash();</w:t>
      </w:r>
    </w:p>
    <w:p w14:paraId="34A70DBB"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07C685AB"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else</w:t>
      </w:r>
    </w:p>
    <w:p w14:paraId="6602B694"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11233438" w14:textId="77777777" w:rsidR="00AE0CFB" w:rsidRPr="00276270" w:rsidRDefault="00AE0CFB" w:rsidP="00AE0CFB">
      <w:pPr>
        <w:pStyle w:val="PlainText"/>
        <w:rPr>
          <w:rFonts w:ascii="Courier New" w:hAnsi="Courier New" w:cs="Courier New"/>
        </w:rPr>
      </w:pPr>
    </w:p>
    <w:p w14:paraId="0E9703C4"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if (Is_shown)</w:t>
      </w:r>
    </w:p>
    <w:p w14:paraId="52782B40"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6720272A"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ObjText.text = ObjString;</w:t>
      </w:r>
    </w:p>
    <w:p w14:paraId="578B6C32"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ObjText.color = Color.white;</w:t>
      </w:r>
    </w:p>
    <w:p w14:paraId="1AC29042"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foreach (buttonsconfig b in buttons)</w:t>
      </w:r>
    </w:p>
    <w:p w14:paraId="35250281"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67DDD020"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b.stimuli.enabled = true;</w:t>
      </w:r>
    </w:p>
    <w:p w14:paraId="43863D7B"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b.stimuli.GetComponentInChildren&lt;Text&gt;().color = Color.Lerp(ObjText.color, Color.white, f_time * Time.deltaTime);</w:t>
      </w:r>
    </w:p>
    <w:p w14:paraId="0FF17A11" w14:textId="77777777" w:rsidR="00AE0CFB" w:rsidRPr="00276270" w:rsidRDefault="00AE0CFB" w:rsidP="00AE0CFB">
      <w:pPr>
        <w:pStyle w:val="PlainText"/>
        <w:rPr>
          <w:rFonts w:ascii="Courier New" w:hAnsi="Courier New" w:cs="Courier New"/>
        </w:rPr>
      </w:pPr>
    </w:p>
    <w:p w14:paraId="3DE4A49C"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if (Vector3.Distance(Original_pos, b.stimuli.transform.position) &lt; distance - error)</w:t>
      </w:r>
    </w:p>
    <w:p w14:paraId="078BC4A0"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1802DA56"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buttons_controller(b);</w:t>
      </w:r>
    </w:p>
    <w:p w14:paraId="407ECF29"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5BDE4164"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else</w:t>
      </w:r>
    </w:p>
    <w:p w14:paraId="787F8FF0"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50C1D8A2"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flash = true;</w:t>
      </w:r>
    </w:p>
    <w:p w14:paraId="37A08ECD"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2593210C"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18678348" w14:textId="77777777" w:rsidR="00AE0CFB" w:rsidRPr="00276270" w:rsidRDefault="00AE0CFB" w:rsidP="00AE0CFB">
      <w:pPr>
        <w:pStyle w:val="PlainText"/>
        <w:rPr>
          <w:rFonts w:ascii="Courier New" w:hAnsi="Courier New" w:cs="Courier New"/>
        </w:rPr>
      </w:pPr>
    </w:p>
    <w:p w14:paraId="5624244A" w14:textId="77777777" w:rsidR="00AE0CFB" w:rsidRPr="00276270" w:rsidRDefault="00AE0CFB" w:rsidP="00AE0CFB">
      <w:pPr>
        <w:pStyle w:val="PlainText"/>
        <w:rPr>
          <w:rFonts w:ascii="Courier New" w:hAnsi="Courier New" w:cs="Courier New"/>
        </w:rPr>
      </w:pPr>
    </w:p>
    <w:p w14:paraId="4391217F"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31BECD38"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else</w:t>
      </w:r>
    </w:p>
    <w:p w14:paraId="7FD3AD24"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76A62913" w14:textId="77777777" w:rsidR="00AE0CFB" w:rsidRPr="00276270" w:rsidRDefault="00AE0CFB" w:rsidP="00AE0CFB">
      <w:pPr>
        <w:pStyle w:val="PlainText"/>
        <w:rPr>
          <w:rFonts w:ascii="Courier New" w:hAnsi="Courier New" w:cs="Courier New"/>
        </w:rPr>
      </w:pPr>
    </w:p>
    <w:p w14:paraId="5F82A66D"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dontflash();</w:t>
      </w:r>
    </w:p>
    <w:p w14:paraId="32378C6C" w14:textId="77777777" w:rsidR="00AE0CFB" w:rsidRPr="00276270" w:rsidRDefault="00AE0CFB" w:rsidP="00AE0CFB">
      <w:pPr>
        <w:pStyle w:val="PlainText"/>
        <w:rPr>
          <w:rFonts w:ascii="Courier New" w:hAnsi="Courier New" w:cs="Courier New"/>
        </w:rPr>
      </w:pPr>
    </w:p>
    <w:p w14:paraId="1812E97F" w14:textId="77777777" w:rsidR="00AE0CFB" w:rsidRPr="00276270" w:rsidRDefault="00AE0CFB" w:rsidP="00AE0CFB">
      <w:pPr>
        <w:pStyle w:val="PlainText"/>
        <w:rPr>
          <w:rFonts w:ascii="Courier New" w:hAnsi="Courier New" w:cs="Courier New"/>
        </w:rPr>
      </w:pPr>
    </w:p>
    <w:p w14:paraId="289473F2"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6230D757"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06C208F0"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5CDD9AFB" w14:textId="77777777" w:rsidR="00AE0CFB" w:rsidRPr="00276270" w:rsidRDefault="00AE0CFB" w:rsidP="00AE0CFB">
      <w:pPr>
        <w:pStyle w:val="PlainText"/>
        <w:rPr>
          <w:rFonts w:ascii="Courier New" w:hAnsi="Courier New" w:cs="Courier New"/>
        </w:rPr>
      </w:pPr>
    </w:p>
    <w:p w14:paraId="3C8F6713"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private void  dontflash()</w:t>
      </w:r>
    </w:p>
    <w:p w14:paraId="64722036"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094AAF6E"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foreach (buttonsconfig b in buttons)</w:t>
      </w:r>
    </w:p>
    <w:p w14:paraId="1138D373"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4C149701"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b.stimuli.enabled = false;</w:t>
      </w:r>
    </w:p>
    <w:p w14:paraId="4CF1CBFE"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b.stimuli.GetComponent&lt;Image&gt;().CrossFadeAlpha(0, f_time * Time.deltaTime, false);</w:t>
      </w:r>
    </w:p>
    <w:p w14:paraId="732BA5D0"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b.stimuli.GetComponentInChildren&lt;Text&gt;().color = Color.Lerp(ObjText.color, Color.clear, f_time * Time.deltaTime);</w:t>
      </w:r>
    </w:p>
    <w:p w14:paraId="6C8514E5"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if (Vector3.Distance(Original_pos, b.stimuli.transform.position) &gt; 0.5f)</w:t>
      </w:r>
    </w:p>
    <w:p w14:paraId="487F8A9B"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5FF5280F" w14:textId="77777777" w:rsidR="00AE0CFB" w:rsidRPr="00276270" w:rsidRDefault="00AE0CFB" w:rsidP="00AE0CFB">
      <w:pPr>
        <w:pStyle w:val="PlainText"/>
        <w:rPr>
          <w:rFonts w:ascii="Courier New" w:hAnsi="Courier New" w:cs="Courier New"/>
        </w:rPr>
      </w:pPr>
    </w:p>
    <w:p w14:paraId="5B0EB9CA"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move(b.stimuli, 0.5f);</w:t>
      </w:r>
    </w:p>
    <w:p w14:paraId="5EFA5B43"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458C1439" w14:textId="77777777" w:rsidR="00AE0CFB" w:rsidRPr="00276270" w:rsidRDefault="00AE0CFB" w:rsidP="00AE0CFB">
      <w:pPr>
        <w:pStyle w:val="PlainText"/>
        <w:rPr>
          <w:rFonts w:ascii="Courier New" w:hAnsi="Courier New" w:cs="Courier New"/>
        </w:rPr>
      </w:pPr>
    </w:p>
    <w:p w14:paraId="29F0A45A" w14:textId="77777777" w:rsidR="00AE0CFB" w:rsidRPr="00276270" w:rsidRDefault="00AE0CFB" w:rsidP="00AE0CFB">
      <w:pPr>
        <w:pStyle w:val="PlainText"/>
        <w:rPr>
          <w:rFonts w:ascii="Courier New" w:hAnsi="Courier New" w:cs="Courier New"/>
        </w:rPr>
      </w:pPr>
    </w:p>
    <w:p w14:paraId="0FDDDBC7" w14:textId="77777777" w:rsidR="00AE0CFB" w:rsidRPr="00276270" w:rsidRDefault="00AE0CFB" w:rsidP="00AE0CFB">
      <w:pPr>
        <w:pStyle w:val="PlainText"/>
        <w:rPr>
          <w:rFonts w:ascii="Courier New" w:hAnsi="Courier New" w:cs="Courier New"/>
        </w:rPr>
      </w:pPr>
    </w:p>
    <w:p w14:paraId="4D4514EB"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if (Vector3.Distance(Original_pos, b.stimuli.transform.position) &gt; 0.5f)</w:t>
      </w:r>
    </w:p>
    <w:p w14:paraId="6E405AFA"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35EF2055" w14:textId="77777777" w:rsidR="00AE0CFB" w:rsidRPr="00276270" w:rsidRDefault="00AE0CFB" w:rsidP="00AE0CFB">
      <w:pPr>
        <w:pStyle w:val="PlainText"/>
        <w:rPr>
          <w:rFonts w:ascii="Courier New" w:hAnsi="Courier New" w:cs="Courier New"/>
        </w:rPr>
      </w:pPr>
    </w:p>
    <w:p w14:paraId="31B82BEE"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move(b.stimuli, 0.5f);</w:t>
      </w:r>
    </w:p>
    <w:p w14:paraId="017A1525"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4389CB16"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1840F000"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ObjText.color = Color.Lerp(ObjText.color, Color.clear, f_time * Time.deltaTime);</w:t>
      </w:r>
    </w:p>
    <w:p w14:paraId="0E43E940"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flash = false;</w:t>
      </w:r>
    </w:p>
    <w:p w14:paraId="5E57E708"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6D47133E"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private void Fade_Func()</w:t>
      </w:r>
    </w:p>
    <w:p w14:paraId="5ABA1C98"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30E7E2CA" w14:textId="77777777" w:rsidR="00AE0CFB" w:rsidRPr="00276270" w:rsidRDefault="00AE0CFB" w:rsidP="00AE0CFB">
      <w:pPr>
        <w:pStyle w:val="PlainText"/>
        <w:rPr>
          <w:rFonts w:ascii="Courier New" w:hAnsi="Courier New" w:cs="Courier New"/>
        </w:rPr>
      </w:pPr>
    </w:p>
    <w:p w14:paraId="4AF4249E" w14:textId="77777777" w:rsidR="00AE0CFB" w:rsidRPr="00276270" w:rsidRDefault="00AE0CFB" w:rsidP="00AE0CFB">
      <w:pPr>
        <w:pStyle w:val="PlainText"/>
        <w:rPr>
          <w:rFonts w:ascii="Courier New" w:hAnsi="Courier New" w:cs="Courier New"/>
        </w:rPr>
      </w:pPr>
    </w:p>
    <w:p w14:paraId="132D94F2"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buttons_change_color();</w:t>
      </w:r>
    </w:p>
    <w:p w14:paraId="56B7CFB2"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64A7B9F3" w14:textId="77777777" w:rsidR="00AE0CFB" w:rsidRPr="00276270" w:rsidRDefault="00AE0CFB" w:rsidP="00AE0CFB">
      <w:pPr>
        <w:pStyle w:val="PlainText"/>
        <w:rPr>
          <w:rFonts w:ascii="Courier New" w:hAnsi="Courier New" w:cs="Courier New"/>
        </w:rPr>
      </w:pPr>
    </w:p>
    <w:p w14:paraId="11959AC3" w14:textId="77777777" w:rsidR="00AE0CFB" w:rsidRPr="00276270" w:rsidRDefault="00AE0CFB" w:rsidP="00AE0CFB">
      <w:pPr>
        <w:pStyle w:val="PlainText"/>
        <w:rPr>
          <w:rFonts w:ascii="Courier New" w:hAnsi="Courier New" w:cs="Courier New"/>
        </w:rPr>
      </w:pPr>
    </w:p>
    <w:p w14:paraId="335EEB81"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private void move(Button targetButton, float duration)</w:t>
      </w:r>
    </w:p>
    <w:p w14:paraId="5B7D8456"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794AB43A" w14:textId="77777777" w:rsidR="00AE0CFB" w:rsidRPr="00276270" w:rsidRDefault="00AE0CFB" w:rsidP="00AE0CFB">
      <w:pPr>
        <w:pStyle w:val="PlainText"/>
        <w:rPr>
          <w:rFonts w:ascii="Courier New" w:hAnsi="Courier New" w:cs="Courier New"/>
        </w:rPr>
      </w:pPr>
    </w:p>
    <w:p w14:paraId="41F0FEDF"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float elapsed = 0;</w:t>
      </w:r>
    </w:p>
    <w:p w14:paraId="556E76C5"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Vector3 start_pos = targetButton.transform.position;</w:t>
      </w:r>
    </w:p>
    <w:p w14:paraId="09CF4188" w14:textId="77777777" w:rsidR="00AE0CFB" w:rsidRPr="00276270" w:rsidRDefault="00AE0CFB" w:rsidP="00AE0CFB">
      <w:pPr>
        <w:pStyle w:val="PlainText"/>
        <w:rPr>
          <w:rFonts w:ascii="Courier New" w:hAnsi="Courier New" w:cs="Courier New"/>
        </w:rPr>
      </w:pPr>
    </w:p>
    <w:p w14:paraId="6F11A956"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hile (elapsed &lt; duration)</w:t>
      </w:r>
    </w:p>
    <w:p w14:paraId="139A4B85"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214FE9C9"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targetButton.transform.position = Vector3.Lerp(start_pos, Original_pos, elapsed);</w:t>
      </w:r>
    </w:p>
    <w:p w14:paraId="11C88DE7"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elapsed += Time.deltaTime;</w:t>
      </w:r>
    </w:p>
    <w:p w14:paraId="55F88E24" w14:textId="77777777" w:rsidR="00AE0CFB" w:rsidRPr="00276270" w:rsidRDefault="00AE0CFB" w:rsidP="00AE0CFB">
      <w:pPr>
        <w:pStyle w:val="PlainText"/>
        <w:rPr>
          <w:rFonts w:ascii="Courier New" w:hAnsi="Courier New" w:cs="Courier New"/>
        </w:rPr>
      </w:pPr>
    </w:p>
    <w:p w14:paraId="3B71CFE6" w14:textId="77777777" w:rsidR="00AE0CFB" w:rsidRPr="00276270" w:rsidRDefault="00AE0CFB" w:rsidP="00AE0CFB">
      <w:pPr>
        <w:pStyle w:val="PlainText"/>
        <w:rPr>
          <w:rFonts w:ascii="Courier New" w:hAnsi="Courier New" w:cs="Courier New"/>
        </w:rPr>
      </w:pPr>
      <w:r w:rsidRPr="00276270">
        <w:rPr>
          <w:rFonts w:ascii="Courier New" w:hAnsi="Courier New" w:cs="Courier New"/>
        </w:rPr>
        <w:lastRenderedPageBreak/>
        <w:t xml:space="preserve">          </w:t>
      </w:r>
    </w:p>
    <w:p w14:paraId="184175B6"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224D81B7"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1275FE9C" w14:textId="77777777" w:rsidR="00AE0CFB" w:rsidRPr="00276270" w:rsidRDefault="00AE0CFB" w:rsidP="00AE0CFB">
      <w:pPr>
        <w:pStyle w:val="PlainText"/>
        <w:rPr>
          <w:rFonts w:ascii="Courier New" w:hAnsi="Courier New" w:cs="Courier New"/>
        </w:rPr>
      </w:pPr>
    </w:p>
    <w:p w14:paraId="53B551D4"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targetButton.transform.position = Original_pos;</w:t>
      </w:r>
    </w:p>
    <w:p w14:paraId="6E1123D4" w14:textId="77777777" w:rsidR="00AE0CFB" w:rsidRPr="00276270" w:rsidRDefault="00AE0CFB" w:rsidP="00AE0CFB">
      <w:pPr>
        <w:pStyle w:val="PlainText"/>
        <w:rPr>
          <w:rFonts w:ascii="Courier New" w:hAnsi="Courier New" w:cs="Courier New"/>
        </w:rPr>
      </w:pPr>
    </w:p>
    <w:p w14:paraId="229878D9" w14:textId="77777777" w:rsidR="00AE0CFB" w:rsidRPr="00276270" w:rsidRDefault="00AE0CFB" w:rsidP="00AE0CFB">
      <w:pPr>
        <w:pStyle w:val="PlainText"/>
        <w:rPr>
          <w:rFonts w:ascii="Courier New" w:hAnsi="Courier New" w:cs="Courier New"/>
        </w:rPr>
      </w:pPr>
    </w:p>
    <w:p w14:paraId="4E60E7FC" w14:textId="77777777" w:rsidR="00AE0CFB" w:rsidRPr="00276270" w:rsidRDefault="00AE0CFB" w:rsidP="00AE0CFB">
      <w:pPr>
        <w:pStyle w:val="PlainText"/>
        <w:rPr>
          <w:rFonts w:ascii="Courier New" w:hAnsi="Courier New" w:cs="Courier New"/>
        </w:rPr>
      </w:pPr>
    </w:p>
    <w:p w14:paraId="76B08F80" w14:textId="77777777" w:rsidR="00AE0CFB" w:rsidRPr="00276270" w:rsidRDefault="00AE0CFB" w:rsidP="00AE0CFB">
      <w:pPr>
        <w:pStyle w:val="PlainText"/>
        <w:rPr>
          <w:rFonts w:ascii="Courier New" w:hAnsi="Courier New" w:cs="Courier New"/>
        </w:rPr>
      </w:pPr>
    </w:p>
    <w:p w14:paraId="6E7E2359" w14:textId="77777777" w:rsidR="00AE0CFB" w:rsidRPr="00276270" w:rsidRDefault="00AE0CFB" w:rsidP="00AE0CFB">
      <w:pPr>
        <w:pStyle w:val="PlainText"/>
        <w:rPr>
          <w:rFonts w:ascii="Courier New" w:hAnsi="Courier New" w:cs="Courier New"/>
        </w:rPr>
      </w:pPr>
      <w:r w:rsidRPr="00276270">
        <w:rPr>
          <w:rFonts w:ascii="Courier New" w:hAnsi="Courier New" w:cs="Courier New"/>
        </w:rPr>
        <w:t xml:space="preserve">    }</w:t>
      </w:r>
    </w:p>
    <w:p w14:paraId="781F054A" w14:textId="77777777" w:rsidR="00AE0CFB" w:rsidRPr="00276270" w:rsidRDefault="00AE0CFB" w:rsidP="00AE0CFB">
      <w:pPr>
        <w:pStyle w:val="PlainText"/>
        <w:rPr>
          <w:rFonts w:ascii="Courier New" w:hAnsi="Courier New" w:cs="Courier New"/>
        </w:rPr>
      </w:pPr>
    </w:p>
    <w:p w14:paraId="591AE0BE" w14:textId="77777777" w:rsidR="00AE0CFB" w:rsidRPr="00276270" w:rsidRDefault="00AE0CFB" w:rsidP="00AE0CFB">
      <w:pPr>
        <w:pStyle w:val="PlainText"/>
        <w:rPr>
          <w:rFonts w:ascii="Courier New" w:hAnsi="Courier New" w:cs="Courier New"/>
        </w:rPr>
      </w:pPr>
    </w:p>
    <w:p w14:paraId="772CB269" w14:textId="77777777" w:rsidR="00AE0CFB" w:rsidRPr="00276270" w:rsidRDefault="00AE0CFB" w:rsidP="00AE0CFB">
      <w:pPr>
        <w:pStyle w:val="PlainText"/>
        <w:rPr>
          <w:rFonts w:ascii="Courier New" w:hAnsi="Courier New" w:cs="Courier New"/>
        </w:rPr>
      </w:pPr>
    </w:p>
    <w:p w14:paraId="08C55ABD" w14:textId="77777777" w:rsidR="00AE0CFB" w:rsidRPr="00276270" w:rsidRDefault="00AE0CFB" w:rsidP="00AE0CFB">
      <w:pPr>
        <w:pStyle w:val="PlainText"/>
        <w:rPr>
          <w:rFonts w:ascii="Courier New" w:hAnsi="Courier New" w:cs="Courier New"/>
        </w:rPr>
      </w:pPr>
    </w:p>
    <w:p w14:paraId="1636AA0D" w14:textId="77777777" w:rsidR="00AE0CFB" w:rsidRPr="00276270" w:rsidRDefault="00AE0CFB" w:rsidP="00AE0CFB">
      <w:pPr>
        <w:pStyle w:val="PlainText"/>
        <w:rPr>
          <w:rFonts w:ascii="Courier New" w:hAnsi="Courier New" w:cs="Courier New"/>
        </w:rPr>
      </w:pPr>
    </w:p>
    <w:p w14:paraId="5CA31F31" w14:textId="3D5E163D" w:rsidR="00AE0CFB" w:rsidRDefault="00AE0CFB" w:rsidP="00AE0CFB">
      <w:pPr>
        <w:pStyle w:val="PlainText"/>
        <w:rPr>
          <w:rFonts w:ascii="Courier New" w:hAnsi="Courier New" w:cs="Courier New"/>
        </w:rPr>
      </w:pPr>
      <w:r w:rsidRPr="00276270">
        <w:rPr>
          <w:rFonts w:ascii="Courier New" w:hAnsi="Courier New" w:cs="Courier New"/>
        </w:rPr>
        <w:t xml:space="preserve">    }</w:t>
      </w:r>
    </w:p>
    <w:p w14:paraId="5D8803A4" w14:textId="619B6B97" w:rsidR="00AE0CFB" w:rsidRPr="00AE1935" w:rsidRDefault="00AE0CFB" w:rsidP="00AE0CFB">
      <w:pPr>
        <w:pStyle w:val="PlainText"/>
        <w:outlineLvl w:val="2"/>
        <w:rPr>
          <w:rFonts w:asciiTheme="majorBidi" w:hAnsiTheme="majorBidi" w:cstheme="majorBidi"/>
        </w:rPr>
      </w:pPr>
      <w:bookmarkStart w:id="242" w:name="_Toc17751985"/>
      <w:r w:rsidRPr="00AE1935">
        <w:rPr>
          <w:rFonts w:asciiTheme="majorBidi" w:hAnsiTheme="majorBidi" w:cstheme="majorBidi"/>
        </w:rPr>
        <w:t>MouseOver.cs</w:t>
      </w:r>
      <w:bookmarkEnd w:id="242"/>
    </w:p>
    <w:p w14:paraId="3407D446" w14:textId="77777777" w:rsidR="00226DF0" w:rsidRPr="003742DE" w:rsidRDefault="00226DF0" w:rsidP="00075247">
      <w:pPr>
        <w:pStyle w:val="PlainText"/>
        <w:rPr>
          <w:rFonts w:ascii="Courier New" w:hAnsi="Courier New" w:cs="Courier New"/>
        </w:rPr>
      </w:pPr>
      <w:r w:rsidRPr="003742DE">
        <w:rPr>
          <w:rFonts w:ascii="Courier New" w:hAnsi="Courier New" w:cs="Courier New"/>
        </w:rPr>
        <w:t>using System.Collections;</w:t>
      </w:r>
    </w:p>
    <w:p w14:paraId="2B6759C6" w14:textId="77777777" w:rsidR="00226DF0" w:rsidRPr="003742DE" w:rsidRDefault="00226DF0" w:rsidP="00075247">
      <w:pPr>
        <w:pStyle w:val="PlainText"/>
        <w:rPr>
          <w:rFonts w:ascii="Courier New" w:hAnsi="Courier New" w:cs="Courier New"/>
        </w:rPr>
      </w:pPr>
      <w:r w:rsidRPr="003742DE">
        <w:rPr>
          <w:rFonts w:ascii="Courier New" w:hAnsi="Courier New" w:cs="Courier New"/>
        </w:rPr>
        <w:t>using System.Collections.Generic;</w:t>
      </w:r>
    </w:p>
    <w:p w14:paraId="36EBBA53" w14:textId="77777777" w:rsidR="00226DF0" w:rsidRPr="003742DE" w:rsidRDefault="00226DF0" w:rsidP="00075247">
      <w:pPr>
        <w:pStyle w:val="PlainText"/>
        <w:rPr>
          <w:rFonts w:ascii="Courier New" w:hAnsi="Courier New" w:cs="Courier New"/>
        </w:rPr>
      </w:pPr>
      <w:r w:rsidRPr="003742DE">
        <w:rPr>
          <w:rFonts w:ascii="Courier New" w:hAnsi="Courier New" w:cs="Courier New"/>
        </w:rPr>
        <w:t>using UnityEngine;</w:t>
      </w:r>
    </w:p>
    <w:p w14:paraId="0C57E13D" w14:textId="77777777" w:rsidR="00226DF0" w:rsidRPr="003742DE" w:rsidRDefault="00226DF0" w:rsidP="00075247">
      <w:pPr>
        <w:pStyle w:val="PlainText"/>
        <w:rPr>
          <w:rFonts w:ascii="Courier New" w:hAnsi="Courier New" w:cs="Courier New"/>
        </w:rPr>
      </w:pPr>
    </w:p>
    <w:p w14:paraId="2268A7E5" w14:textId="77777777" w:rsidR="00226DF0" w:rsidRPr="003742DE" w:rsidRDefault="00226DF0" w:rsidP="00075247">
      <w:pPr>
        <w:pStyle w:val="PlainText"/>
        <w:rPr>
          <w:rFonts w:ascii="Courier New" w:hAnsi="Courier New" w:cs="Courier New"/>
        </w:rPr>
      </w:pPr>
      <w:r w:rsidRPr="003742DE">
        <w:rPr>
          <w:rFonts w:ascii="Courier New" w:hAnsi="Courier New" w:cs="Courier New"/>
        </w:rPr>
        <w:t>public class MouseOver : MonoBehaviour {</w:t>
      </w:r>
    </w:p>
    <w:p w14:paraId="23FDC1A7" w14:textId="77777777" w:rsidR="00226DF0" w:rsidRPr="003742DE" w:rsidRDefault="00226DF0" w:rsidP="00075247">
      <w:pPr>
        <w:pStyle w:val="PlainText"/>
        <w:rPr>
          <w:rFonts w:ascii="Courier New" w:hAnsi="Courier New" w:cs="Courier New"/>
        </w:rPr>
      </w:pPr>
    </w:p>
    <w:p w14:paraId="58FAE5C1" w14:textId="77777777" w:rsidR="00226DF0" w:rsidRPr="003742DE" w:rsidRDefault="00226DF0" w:rsidP="00075247">
      <w:pPr>
        <w:pStyle w:val="PlainText"/>
        <w:rPr>
          <w:rFonts w:ascii="Courier New" w:hAnsi="Courier New" w:cs="Courier New"/>
        </w:rPr>
      </w:pPr>
      <w:r w:rsidRPr="003742DE">
        <w:rPr>
          <w:rFonts w:ascii="Courier New" w:hAnsi="Courier New" w:cs="Courier New"/>
        </w:rPr>
        <w:tab/>
        <w:t>// Use this for initialization</w:t>
      </w:r>
    </w:p>
    <w:p w14:paraId="2C4CFEE5" w14:textId="77777777" w:rsidR="00226DF0" w:rsidRPr="003742DE" w:rsidRDefault="00226DF0" w:rsidP="00075247">
      <w:pPr>
        <w:pStyle w:val="PlainText"/>
        <w:rPr>
          <w:rFonts w:ascii="Courier New" w:hAnsi="Courier New" w:cs="Courier New"/>
        </w:rPr>
      </w:pPr>
    </w:p>
    <w:p w14:paraId="20DB729B" w14:textId="77777777" w:rsidR="00226DF0" w:rsidRPr="003742DE" w:rsidRDefault="00226DF0" w:rsidP="00075247">
      <w:pPr>
        <w:pStyle w:val="PlainText"/>
        <w:rPr>
          <w:rFonts w:ascii="Courier New" w:hAnsi="Courier New" w:cs="Courier New"/>
        </w:rPr>
      </w:pPr>
      <w:r w:rsidRPr="003742DE">
        <w:rPr>
          <w:rFonts w:ascii="Courier New" w:hAnsi="Courier New" w:cs="Courier New"/>
        </w:rPr>
        <w:tab/>
        <w:t>public GameObject light;</w:t>
      </w:r>
    </w:p>
    <w:p w14:paraId="1DC86EDD" w14:textId="77777777" w:rsidR="00226DF0" w:rsidRPr="003742DE" w:rsidRDefault="00226DF0" w:rsidP="00075247">
      <w:pPr>
        <w:pStyle w:val="PlainText"/>
        <w:rPr>
          <w:rFonts w:ascii="Courier New" w:hAnsi="Courier New" w:cs="Courier New"/>
        </w:rPr>
      </w:pPr>
      <w:r w:rsidRPr="003742DE">
        <w:rPr>
          <w:rFonts w:ascii="Courier New" w:hAnsi="Courier New" w:cs="Courier New"/>
        </w:rPr>
        <w:tab/>
        <w:t>void Start () {</w:t>
      </w:r>
    </w:p>
    <w:p w14:paraId="2D51E3DC" w14:textId="77777777" w:rsidR="00226DF0" w:rsidRPr="003742DE" w:rsidRDefault="00226DF0" w:rsidP="00075247">
      <w:pPr>
        <w:pStyle w:val="PlainText"/>
        <w:rPr>
          <w:rFonts w:ascii="Courier New" w:hAnsi="Courier New" w:cs="Courier New"/>
        </w:rPr>
      </w:pPr>
    </w:p>
    <w:p w14:paraId="399F4504" w14:textId="77777777" w:rsidR="00226DF0" w:rsidRPr="003742DE" w:rsidRDefault="00226DF0" w:rsidP="00075247">
      <w:pPr>
        <w:pStyle w:val="PlainText"/>
        <w:rPr>
          <w:rFonts w:ascii="Courier New" w:hAnsi="Courier New" w:cs="Courier New"/>
        </w:rPr>
      </w:pPr>
      <w:r w:rsidRPr="003742DE">
        <w:rPr>
          <w:rFonts w:ascii="Courier New" w:hAnsi="Courier New" w:cs="Courier New"/>
        </w:rPr>
        <w:tab/>
      </w:r>
      <w:r w:rsidRPr="003742DE">
        <w:rPr>
          <w:rFonts w:ascii="Courier New" w:hAnsi="Courier New" w:cs="Courier New"/>
        </w:rPr>
        <w:tab/>
        <w:t>if (light == null)</w:t>
      </w:r>
    </w:p>
    <w:p w14:paraId="2E2778FB" w14:textId="77777777" w:rsidR="00226DF0" w:rsidRPr="003742DE" w:rsidRDefault="00226DF0" w:rsidP="00075247">
      <w:pPr>
        <w:pStyle w:val="PlainText"/>
        <w:rPr>
          <w:rFonts w:ascii="Courier New" w:hAnsi="Courier New" w:cs="Courier New"/>
        </w:rPr>
      </w:pPr>
      <w:r w:rsidRPr="003742DE">
        <w:rPr>
          <w:rFonts w:ascii="Courier New" w:hAnsi="Courier New" w:cs="Courier New"/>
        </w:rPr>
        <w:tab/>
      </w:r>
      <w:r w:rsidRPr="003742DE">
        <w:rPr>
          <w:rFonts w:ascii="Courier New" w:hAnsi="Courier New" w:cs="Courier New"/>
        </w:rPr>
        <w:tab/>
        <w:t>{</w:t>
      </w:r>
    </w:p>
    <w:p w14:paraId="3B58F672" w14:textId="77777777" w:rsidR="00226DF0" w:rsidRPr="003742DE" w:rsidRDefault="00226DF0" w:rsidP="00075247">
      <w:pPr>
        <w:pStyle w:val="PlainText"/>
        <w:rPr>
          <w:rFonts w:ascii="Courier New" w:hAnsi="Courier New" w:cs="Courier New"/>
        </w:rPr>
      </w:pPr>
      <w:r w:rsidRPr="003742DE">
        <w:rPr>
          <w:rFonts w:ascii="Courier New" w:hAnsi="Courier New" w:cs="Courier New"/>
        </w:rPr>
        <w:tab/>
      </w:r>
      <w:r w:rsidRPr="003742DE">
        <w:rPr>
          <w:rFonts w:ascii="Courier New" w:hAnsi="Courier New" w:cs="Courier New"/>
        </w:rPr>
        <w:tab/>
      </w:r>
      <w:r w:rsidRPr="003742DE">
        <w:rPr>
          <w:rFonts w:ascii="Courier New" w:hAnsi="Courier New" w:cs="Courier New"/>
        </w:rPr>
        <w:tab/>
        <w:t>light = gameObject.transform.GetChild(0).gameObject;</w:t>
      </w:r>
    </w:p>
    <w:p w14:paraId="5EF35545" w14:textId="77777777" w:rsidR="00226DF0" w:rsidRPr="003742DE" w:rsidRDefault="00226DF0" w:rsidP="00075247">
      <w:pPr>
        <w:pStyle w:val="PlainText"/>
        <w:rPr>
          <w:rFonts w:ascii="Courier New" w:hAnsi="Courier New" w:cs="Courier New"/>
        </w:rPr>
      </w:pPr>
    </w:p>
    <w:p w14:paraId="381B1A73" w14:textId="77777777" w:rsidR="00226DF0" w:rsidRPr="003742DE" w:rsidRDefault="00226DF0" w:rsidP="00075247">
      <w:pPr>
        <w:pStyle w:val="PlainText"/>
        <w:rPr>
          <w:rFonts w:ascii="Courier New" w:hAnsi="Courier New" w:cs="Courier New"/>
        </w:rPr>
      </w:pPr>
      <w:r w:rsidRPr="003742DE">
        <w:rPr>
          <w:rFonts w:ascii="Courier New" w:hAnsi="Courier New" w:cs="Courier New"/>
        </w:rPr>
        <w:tab/>
      </w:r>
      <w:r w:rsidRPr="003742DE">
        <w:rPr>
          <w:rFonts w:ascii="Courier New" w:hAnsi="Courier New" w:cs="Courier New"/>
        </w:rPr>
        <w:tab/>
      </w:r>
    </w:p>
    <w:p w14:paraId="02D27437" w14:textId="77777777" w:rsidR="00226DF0" w:rsidRPr="003742DE" w:rsidRDefault="00226DF0" w:rsidP="00075247">
      <w:pPr>
        <w:pStyle w:val="PlainText"/>
        <w:rPr>
          <w:rFonts w:ascii="Courier New" w:hAnsi="Courier New" w:cs="Courier New"/>
        </w:rPr>
      </w:pPr>
    </w:p>
    <w:p w14:paraId="5EC10B90" w14:textId="77777777" w:rsidR="00226DF0" w:rsidRPr="003742DE" w:rsidRDefault="00226DF0" w:rsidP="00075247">
      <w:pPr>
        <w:pStyle w:val="PlainText"/>
        <w:rPr>
          <w:rFonts w:ascii="Courier New" w:hAnsi="Courier New" w:cs="Courier New"/>
        </w:rPr>
      </w:pPr>
    </w:p>
    <w:p w14:paraId="2EE58C40" w14:textId="77777777" w:rsidR="00226DF0" w:rsidRPr="003742DE" w:rsidRDefault="00226DF0" w:rsidP="00075247">
      <w:pPr>
        <w:pStyle w:val="PlainText"/>
        <w:rPr>
          <w:rFonts w:ascii="Courier New" w:hAnsi="Courier New" w:cs="Courier New"/>
        </w:rPr>
      </w:pPr>
    </w:p>
    <w:p w14:paraId="3742442C" w14:textId="77777777" w:rsidR="00226DF0" w:rsidRPr="003742DE" w:rsidRDefault="00226DF0" w:rsidP="00075247">
      <w:pPr>
        <w:pStyle w:val="PlainText"/>
        <w:rPr>
          <w:rFonts w:ascii="Courier New" w:hAnsi="Courier New" w:cs="Courier New"/>
        </w:rPr>
      </w:pPr>
      <w:r w:rsidRPr="003742DE">
        <w:rPr>
          <w:rFonts w:ascii="Courier New" w:hAnsi="Courier New" w:cs="Courier New"/>
        </w:rPr>
        <w:tab/>
      </w:r>
      <w:r w:rsidRPr="003742DE">
        <w:rPr>
          <w:rFonts w:ascii="Courier New" w:hAnsi="Courier New" w:cs="Courier New"/>
        </w:rPr>
        <w:tab/>
        <w:t>}</w:t>
      </w:r>
    </w:p>
    <w:p w14:paraId="043E2C6C" w14:textId="77777777" w:rsidR="00226DF0" w:rsidRPr="003742DE" w:rsidRDefault="00226DF0" w:rsidP="00075247">
      <w:pPr>
        <w:pStyle w:val="PlainText"/>
        <w:rPr>
          <w:rFonts w:ascii="Courier New" w:hAnsi="Courier New" w:cs="Courier New"/>
        </w:rPr>
      </w:pPr>
    </w:p>
    <w:p w14:paraId="603AD5F1" w14:textId="77777777" w:rsidR="00226DF0" w:rsidRPr="003742DE" w:rsidRDefault="00226DF0" w:rsidP="00075247">
      <w:pPr>
        <w:pStyle w:val="PlainText"/>
        <w:rPr>
          <w:rFonts w:ascii="Courier New" w:hAnsi="Courier New" w:cs="Courier New"/>
        </w:rPr>
      </w:pPr>
      <w:r w:rsidRPr="003742DE">
        <w:rPr>
          <w:rFonts w:ascii="Courier New" w:hAnsi="Courier New" w:cs="Courier New"/>
        </w:rPr>
        <w:tab/>
        <w:t>}</w:t>
      </w:r>
    </w:p>
    <w:p w14:paraId="4C2E6CEB" w14:textId="77777777" w:rsidR="00226DF0" w:rsidRPr="003742DE" w:rsidRDefault="00226DF0" w:rsidP="00075247">
      <w:pPr>
        <w:pStyle w:val="PlainText"/>
        <w:rPr>
          <w:rFonts w:ascii="Courier New" w:hAnsi="Courier New" w:cs="Courier New"/>
        </w:rPr>
      </w:pPr>
      <w:r w:rsidRPr="003742DE">
        <w:rPr>
          <w:rFonts w:ascii="Courier New" w:hAnsi="Courier New" w:cs="Courier New"/>
        </w:rPr>
        <w:tab/>
      </w:r>
    </w:p>
    <w:p w14:paraId="2C156291" w14:textId="77777777" w:rsidR="00226DF0" w:rsidRPr="003742DE" w:rsidRDefault="00226DF0" w:rsidP="00075247">
      <w:pPr>
        <w:pStyle w:val="PlainText"/>
        <w:rPr>
          <w:rFonts w:ascii="Courier New" w:hAnsi="Courier New" w:cs="Courier New"/>
        </w:rPr>
      </w:pPr>
      <w:r w:rsidRPr="003742DE">
        <w:rPr>
          <w:rFonts w:ascii="Courier New" w:hAnsi="Courier New" w:cs="Courier New"/>
        </w:rPr>
        <w:tab/>
        <w:t>// Update is called once per frame</w:t>
      </w:r>
    </w:p>
    <w:p w14:paraId="4B731D6E" w14:textId="77777777" w:rsidR="00226DF0" w:rsidRPr="003742DE" w:rsidRDefault="00226DF0" w:rsidP="00075247">
      <w:pPr>
        <w:pStyle w:val="PlainText"/>
        <w:rPr>
          <w:rFonts w:ascii="Courier New" w:hAnsi="Courier New" w:cs="Courier New"/>
        </w:rPr>
      </w:pPr>
      <w:r w:rsidRPr="003742DE">
        <w:rPr>
          <w:rFonts w:ascii="Courier New" w:hAnsi="Courier New" w:cs="Courier New"/>
        </w:rPr>
        <w:tab/>
        <w:t>void Update () {</w:t>
      </w:r>
    </w:p>
    <w:p w14:paraId="1A3CED1D" w14:textId="77777777" w:rsidR="00226DF0" w:rsidRPr="003742DE" w:rsidRDefault="00226DF0" w:rsidP="00075247">
      <w:pPr>
        <w:pStyle w:val="PlainText"/>
        <w:rPr>
          <w:rFonts w:ascii="Courier New" w:hAnsi="Courier New" w:cs="Courier New"/>
        </w:rPr>
      </w:pPr>
      <w:r w:rsidRPr="003742DE">
        <w:rPr>
          <w:rFonts w:ascii="Courier New" w:hAnsi="Courier New" w:cs="Courier New"/>
        </w:rPr>
        <w:tab/>
      </w:r>
      <w:r w:rsidRPr="003742DE">
        <w:rPr>
          <w:rFonts w:ascii="Courier New" w:hAnsi="Courier New" w:cs="Courier New"/>
        </w:rPr>
        <w:tab/>
      </w:r>
    </w:p>
    <w:p w14:paraId="2E613772" w14:textId="77777777" w:rsidR="00226DF0" w:rsidRPr="003742DE" w:rsidRDefault="00226DF0" w:rsidP="00075247">
      <w:pPr>
        <w:pStyle w:val="PlainText"/>
        <w:rPr>
          <w:rFonts w:ascii="Courier New" w:hAnsi="Courier New" w:cs="Courier New"/>
        </w:rPr>
      </w:pPr>
      <w:r w:rsidRPr="003742DE">
        <w:rPr>
          <w:rFonts w:ascii="Courier New" w:hAnsi="Courier New" w:cs="Courier New"/>
        </w:rPr>
        <w:tab/>
        <w:t>}</w:t>
      </w:r>
    </w:p>
    <w:p w14:paraId="6298D5F2" w14:textId="77777777" w:rsidR="00226DF0" w:rsidRPr="003742DE" w:rsidRDefault="00226DF0" w:rsidP="00075247">
      <w:pPr>
        <w:pStyle w:val="PlainText"/>
        <w:rPr>
          <w:rFonts w:ascii="Courier New" w:hAnsi="Courier New" w:cs="Courier New"/>
        </w:rPr>
      </w:pPr>
    </w:p>
    <w:p w14:paraId="1C549456" w14:textId="77777777" w:rsidR="00226DF0" w:rsidRPr="003742DE" w:rsidRDefault="00226DF0" w:rsidP="00075247">
      <w:pPr>
        <w:pStyle w:val="PlainText"/>
        <w:rPr>
          <w:rFonts w:ascii="Courier New" w:hAnsi="Courier New" w:cs="Courier New"/>
        </w:rPr>
      </w:pPr>
      <w:r w:rsidRPr="003742DE">
        <w:rPr>
          <w:rFonts w:ascii="Courier New" w:hAnsi="Courier New" w:cs="Courier New"/>
        </w:rPr>
        <w:tab/>
        <w:t>private void OnMouseUp()</w:t>
      </w:r>
    </w:p>
    <w:p w14:paraId="73CB5E89" w14:textId="77777777" w:rsidR="00226DF0" w:rsidRPr="003742DE" w:rsidRDefault="00226DF0" w:rsidP="00075247">
      <w:pPr>
        <w:pStyle w:val="PlainText"/>
        <w:rPr>
          <w:rFonts w:ascii="Courier New" w:hAnsi="Courier New" w:cs="Courier New"/>
        </w:rPr>
      </w:pPr>
      <w:r w:rsidRPr="003742DE">
        <w:rPr>
          <w:rFonts w:ascii="Courier New" w:hAnsi="Courier New" w:cs="Courier New"/>
        </w:rPr>
        <w:tab/>
        <w:t>{</w:t>
      </w:r>
    </w:p>
    <w:p w14:paraId="5BF6AFEB" w14:textId="77777777" w:rsidR="00226DF0" w:rsidRPr="003742DE" w:rsidRDefault="00226DF0" w:rsidP="00075247">
      <w:pPr>
        <w:pStyle w:val="PlainText"/>
        <w:rPr>
          <w:rFonts w:ascii="Courier New" w:hAnsi="Courier New" w:cs="Courier New"/>
        </w:rPr>
      </w:pPr>
    </w:p>
    <w:p w14:paraId="21C7B7D8" w14:textId="77777777" w:rsidR="00226DF0" w:rsidRPr="003742DE" w:rsidRDefault="00226DF0" w:rsidP="00075247">
      <w:pPr>
        <w:pStyle w:val="PlainText"/>
        <w:rPr>
          <w:rFonts w:ascii="Courier New" w:hAnsi="Courier New" w:cs="Courier New"/>
        </w:rPr>
      </w:pPr>
      <w:r w:rsidRPr="003742DE">
        <w:rPr>
          <w:rFonts w:ascii="Courier New" w:hAnsi="Courier New" w:cs="Courier New"/>
        </w:rPr>
        <w:tab/>
      </w:r>
      <w:r w:rsidRPr="003742DE">
        <w:rPr>
          <w:rFonts w:ascii="Courier New" w:hAnsi="Courier New" w:cs="Courier New"/>
        </w:rPr>
        <w:tab/>
        <w:t>if (light.activeSelf)</w:t>
      </w:r>
    </w:p>
    <w:p w14:paraId="05E49B69" w14:textId="77777777" w:rsidR="00226DF0" w:rsidRPr="003742DE" w:rsidRDefault="00226DF0" w:rsidP="00075247">
      <w:pPr>
        <w:pStyle w:val="PlainText"/>
        <w:rPr>
          <w:rFonts w:ascii="Courier New" w:hAnsi="Courier New" w:cs="Courier New"/>
        </w:rPr>
      </w:pPr>
      <w:r w:rsidRPr="003742DE">
        <w:rPr>
          <w:rFonts w:ascii="Courier New" w:hAnsi="Courier New" w:cs="Courier New"/>
        </w:rPr>
        <w:tab/>
      </w:r>
      <w:r w:rsidRPr="003742DE">
        <w:rPr>
          <w:rFonts w:ascii="Courier New" w:hAnsi="Courier New" w:cs="Courier New"/>
        </w:rPr>
        <w:tab/>
        <w:t>{</w:t>
      </w:r>
    </w:p>
    <w:p w14:paraId="2E2AB8A1" w14:textId="77777777" w:rsidR="00226DF0" w:rsidRPr="003742DE" w:rsidRDefault="00226DF0" w:rsidP="00075247">
      <w:pPr>
        <w:pStyle w:val="PlainText"/>
        <w:rPr>
          <w:rFonts w:ascii="Courier New" w:hAnsi="Courier New" w:cs="Courier New"/>
        </w:rPr>
      </w:pPr>
      <w:r w:rsidRPr="003742DE">
        <w:rPr>
          <w:rFonts w:ascii="Courier New" w:hAnsi="Courier New" w:cs="Courier New"/>
        </w:rPr>
        <w:tab/>
      </w:r>
      <w:r w:rsidRPr="003742DE">
        <w:rPr>
          <w:rFonts w:ascii="Courier New" w:hAnsi="Courier New" w:cs="Courier New"/>
        </w:rPr>
        <w:tab/>
      </w:r>
      <w:r w:rsidRPr="003742DE">
        <w:rPr>
          <w:rFonts w:ascii="Courier New" w:hAnsi="Courier New" w:cs="Courier New"/>
        </w:rPr>
        <w:tab/>
        <w:t>light.SetActive(false);</w:t>
      </w:r>
    </w:p>
    <w:p w14:paraId="37F9B5C8" w14:textId="77777777" w:rsidR="00226DF0" w:rsidRPr="003742DE" w:rsidRDefault="00226DF0" w:rsidP="00075247">
      <w:pPr>
        <w:pStyle w:val="PlainText"/>
        <w:rPr>
          <w:rFonts w:ascii="Courier New" w:hAnsi="Courier New" w:cs="Courier New"/>
        </w:rPr>
      </w:pPr>
      <w:r w:rsidRPr="003742DE">
        <w:rPr>
          <w:rFonts w:ascii="Courier New" w:hAnsi="Courier New" w:cs="Courier New"/>
        </w:rPr>
        <w:tab/>
      </w:r>
      <w:r w:rsidRPr="003742DE">
        <w:rPr>
          <w:rFonts w:ascii="Courier New" w:hAnsi="Courier New" w:cs="Courier New"/>
        </w:rPr>
        <w:tab/>
        <w:t>}</w:t>
      </w:r>
    </w:p>
    <w:p w14:paraId="01BF8377" w14:textId="77777777" w:rsidR="00226DF0" w:rsidRPr="003742DE" w:rsidRDefault="00226DF0" w:rsidP="00075247">
      <w:pPr>
        <w:pStyle w:val="PlainText"/>
        <w:rPr>
          <w:rFonts w:ascii="Courier New" w:hAnsi="Courier New" w:cs="Courier New"/>
        </w:rPr>
      </w:pPr>
      <w:r w:rsidRPr="003742DE">
        <w:rPr>
          <w:rFonts w:ascii="Courier New" w:hAnsi="Courier New" w:cs="Courier New"/>
        </w:rPr>
        <w:tab/>
      </w:r>
      <w:r w:rsidRPr="003742DE">
        <w:rPr>
          <w:rFonts w:ascii="Courier New" w:hAnsi="Courier New" w:cs="Courier New"/>
        </w:rPr>
        <w:tab/>
        <w:t>else</w:t>
      </w:r>
    </w:p>
    <w:p w14:paraId="2B231C7C" w14:textId="77777777" w:rsidR="00226DF0" w:rsidRPr="003742DE" w:rsidRDefault="00226DF0" w:rsidP="00075247">
      <w:pPr>
        <w:pStyle w:val="PlainText"/>
        <w:rPr>
          <w:rFonts w:ascii="Courier New" w:hAnsi="Courier New" w:cs="Courier New"/>
        </w:rPr>
      </w:pPr>
      <w:r w:rsidRPr="003742DE">
        <w:rPr>
          <w:rFonts w:ascii="Courier New" w:hAnsi="Courier New" w:cs="Courier New"/>
        </w:rPr>
        <w:tab/>
      </w:r>
      <w:r w:rsidRPr="003742DE">
        <w:rPr>
          <w:rFonts w:ascii="Courier New" w:hAnsi="Courier New" w:cs="Courier New"/>
        </w:rPr>
        <w:tab/>
        <w:t>{</w:t>
      </w:r>
    </w:p>
    <w:p w14:paraId="7D0899FC" w14:textId="77777777" w:rsidR="00226DF0" w:rsidRPr="003742DE" w:rsidRDefault="00226DF0" w:rsidP="00075247">
      <w:pPr>
        <w:pStyle w:val="PlainText"/>
        <w:rPr>
          <w:rFonts w:ascii="Courier New" w:hAnsi="Courier New" w:cs="Courier New"/>
        </w:rPr>
      </w:pPr>
      <w:r w:rsidRPr="003742DE">
        <w:rPr>
          <w:rFonts w:ascii="Courier New" w:hAnsi="Courier New" w:cs="Courier New"/>
        </w:rPr>
        <w:lastRenderedPageBreak/>
        <w:tab/>
      </w:r>
      <w:r w:rsidRPr="003742DE">
        <w:rPr>
          <w:rFonts w:ascii="Courier New" w:hAnsi="Courier New" w:cs="Courier New"/>
        </w:rPr>
        <w:tab/>
      </w:r>
      <w:r w:rsidRPr="003742DE">
        <w:rPr>
          <w:rFonts w:ascii="Courier New" w:hAnsi="Courier New" w:cs="Courier New"/>
        </w:rPr>
        <w:tab/>
        <w:t>light.SetActive(true);</w:t>
      </w:r>
    </w:p>
    <w:p w14:paraId="4E0860B1" w14:textId="77777777" w:rsidR="00226DF0" w:rsidRPr="003742DE" w:rsidRDefault="00226DF0" w:rsidP="00075247">
      <w:pPr>
        <w:pStyle w:val="PlainText"/>
        <w:rPr>
          <w:rFonts w:ascii="Courier New" w:hAnsi="Courier New" w:cs="Courier New"/>
        </w:rPr>
      </w:pPr>
      <w:r w:rsidRPr="003742DE">
        <w:rPr>
          <w:rFonts w:ascii="Courier New" w:hAnsi="Courier New" w:cs="Courier New"/>
        </w:rPr>
        <w:tab/>
      </w:r>
      <w:r w:rsidRPr="003742DE">
        <w:rPr>
          <w:rFonts w:ascii="Courier New" w:hAnsi="Courier New" w:cs="Courier New"/>
        </w:rPr>
        <w:tab/>
        <w:t>}</w:t>
      </w:r>
    </w:p>
    <w:p w14:paraId="327241CA" w14:textId="77777777" w:rsidR="00226DF0" w:rsidRPr="003742DE" w:rsidRDefault="00226DF0" w:rsidP="00075247">
      <w:pPr>
        <w:pStyle w:val="PlainText"/>
        <w:rPr>
          <w:rFonts w:ascii="Courier New" w:hAnsi="Courier New" w:cs="Courier New"/>
        </w:rPr>
      </w:pPr>
    </w:p>
    <w:p w14:paraId="6452B3E7" w14:textId="77777777" w:rsidR="00226DF0" w:rsidRPr="003742DE" w:rsidRDefault="00226DF0" w:rsidP="00075247">
      <w:pPr>
        <w:pStyle w:val="PlainText"/>
        <w:rPr>
          <w:rFonts w:ascii="Courier New" w:hAnsi="Courier New" w:cs="Courier New"/>
        </w:rPr>
      </w:pPr>
    </w:p>
    <w:p w14:paraId="53CC96BC" w14:textId="77777777" w:rsidR="00226DF0" w:rsidRPr="003742DE" w:rsidRDefault="00226DF0" w:rsidP="00075247">
      <w:pPr>
        <w:pStyle w:val="PlainText"/>
        <w:rPr>
          <w:rFonts w:ascii="Courier New" w:hAnsi="Courier New" w:cs="Courier New"/>
        </w:rPr>
      </w:pPr>
    </w:p>
    <w:p w14:paraId="6ABF80C3" w14:textId="77777777" w:rsidR="00226DF0" w:rsidRPr="003742DE" w:rsidRDefault="00226DF0" w:rsidP="00075247">
      <w:pPr>
        <w:pStyle w:val="PlainText"/>
        <w:rPr>
          <w:rFonts w:ascii="Courier New" w:hAnsi="Courier New" w:cs="Courier New"/>
        </w:rPr>
      </w:pPr>
      <w:r w:rsidRPr="003742DE">
        <w:rPr>
          <w:rFonts w:ascii="Courier New" w:hAnsi="Courier New" w:cs="Courier New"/>
        </w:rPr>
        <w:tab/>
        <w:t>}</w:t>
      </w:r>
    </w:p>
    <w:p w14:paraId="4FBBAA35" w14:textId="77777777" w:rsidR="00226DF0" w:rsidRDefault="00226DF0" w:rsidP="00075247">
      <w:pPr>
        <w:pStyle w:val="PlainText"/>
        <w:rPr>
          <w:rFonts w:ascii="Courier New" w:hAnsi="Courier New" w:cs="Courier New"/>
        </w:rPr>
      </w:pPr>
      <w:r w:rsidRPr="003742DE">
        <w:rPr>
          <w:rFonts w:ascii="Courier New" w:hAnsi="Courier New" w:cs="Courier New"/>
        </w:rPr>
        <w:t>}</w:t>
      </w:r>
    </w:p>
    <w:p w14:paraId="227B6EC0" w14:textId="571EEDCA" w:rsidR="00AE0CFB" w:rsidRPr="00AE1935" w:rsidRDefault="00226DF0" w:rsidP="00226DF0">
      <w:pPr>
        <w:pStyle w:val="PlainText"/>
        <w:outlineLvl w:val="2"/>
        <w:rPr>
          <w:rFonts w:asciiTheme="majorBidi" w:hAnsiTheme="majorBidi" w:cstheme="majorBidi"/>
        </w:rPr>
      </w:pPr>
      <w:bookmarkStart w:id="243" w:name="_Toc17751986"/>
      <w:r w:rsidRPr="00AE1935">
        <w:rPr>
          <w:rFonts w:asciiTheme="majorBidi" w:hAnsiTheme="majorBidi" w:cstheme="majorBidi"/>
        </w:rPr>
        <w:t>Tcp_manager.cs</w:t>
      </w:r>
      <w:bookmarkEnd w:id="243"/>
    </w:p>
    <w:p w14:paraId="00FED7F2"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using System.Collections;</w:t>
      </w:r>
    </w:p>
    <w:p w14:paraId="4BAF0DD2"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using System.Collections.Generic;</w:t>
      </w:r>
    </w:p>
    <w:p w14:paraId="15B1FFE5"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using UnityEngine;</w:t>
      </w:r>
    </w:p>
    <w:p w14:paraId="68B2A185"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using System.Threading;</w:t>
      </w:r>
    </w:p>
    <w:p w14:paraId="27EB6766"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using System.Net.Sockets;</w:t>
      </w:r>
    </w:p>
    <w:p w14:paraId="0CEA861B"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using System.Text;</w:t>
      </w:r>
    </w:p>
    <w:p w14:paraId="1C276951"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using System;</w:t>
      </w:r>
    </w:p>
    <w:p w14:paraId="2F00020C" w14:textId="77777777" w:rsidR="00226DF0" w:rsidRPr="000436B8" w:rsidRDefault="00226DF0" w:rsidP="00075247">
      <w:pPr>
        <w:pStyle w:val="PlainText"/>
        <w:rPr>
          <w:rFonts w:ascii="Courier New" w:hAnsi="Courier New" w:cs="Courier New"/>
        </w:rPr>
      </w:pPr>
    </w:p>
    <w:p w14:paraId="2E5B53FD"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public enum Stim_code</w:t>
      </w:r>
    </w:p>
    <w:p w14:paraId="00B1CB49"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w:t>
      </w:r>
    </w:p>
    <w:p w14:paraId="3FD04FBD"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Unknown = 0,</w:t>
      </w:r>
    </w:p>
    <w:p w14:paraId="358FE38C"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SL0  = 33024,</w:t>
      </w:r>
    </w:p>
    <w:p w14:paraId="6C1947A6"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SL1 = 33025,</w:t>
      </w:r>
    </w:p>
    <w:p w14:paraId="20DEAAAF"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SL2 = 33026,</w:t>
      </w:r>
    </w:p>
    <w:p w14:paraId="1946CD53"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SL3 = 33027,</w:t>
      </w:r>
    </w:p>
    <w:p w14:paraId="4C3FA325"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SL4 = 33028,</w:t>
      </w:r>
    </w:p>
    <w:p w14:paraId="4062B2E9"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SL5 = 33029,</w:t>
      </w:r>
    </w:p>
    <w:p w14:paraId="257660C6"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SL6 = 33030,</w:t>
      </w:r>
    </w:p>
    <w:p w14:paraId="496B5463"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SL7 = 33031,</w:t>
      </w:r>
    </w:p>
    <w:p w14:paraId="3591263E"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w:t>
      </w:r>
    </w:p>
    <w:p w14:paraId="1C74EEEB" w14:textId="77777777" w:rsidR="00226DF0" w:rsidRPr="000436B8" w:rsidRDefault="00226DF0" w:rsidP="00075247">
      <w:pPr>
        <w:pStyle w:val="PlainText"/>
        <w:rPr>
          <w:rFonts w:ascii="Courier New" w:hAnsi="Courier New" w:cs="Courier New"/>
        </w:rPr>
      </w:pPr>
    </w:p>
    <w:p w14:paraId="4CFE7168"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public class Tcp_manager : MonoBehaviour</w:t>
      </w:r>
    </w:p>
    <w:p w14:paraId="585179EC"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w:t>
      </w:r>
    </w:p>
    <w:p w14:paraId="48BF3617" w14:textId="77777777" w:rsidR="00226DF0" w:rsidRPr="000436B8" w:rsidRDefault="00226DF0" w:rsidP="00075247">
      <w:pPr>
        <w:pStyle w:val="PlainText"/>
        <w:rPr>
          <w:rFonts w:ascii="Courier New" w:hAnsi="Courier New" w:cs="Courier New"/>
        </w:rPr>
      </w:pPr>
    </w:p>
    <w:p w14:paraId="6A8AE4A6"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public int PORT = 5678;</w:t>
      </w:r>
    </w:p>
    <w:p w14:paraId="6D729B67"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private Thread CRT; // client recieved thread</w:t>
      </w:r>
    </w:p>
    <w:p w14:paraId="60C0BC39"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private TcpClient tcpClient;</w:t>
      </w:r>
    </w:p>
    <w:p w14:paraId="5D01AFA5"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public Stim_code mymessage;</w:t>
      </w:r>
    </w:p>
    <w:p w14:paraId="24BC3E16"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public bool is_debugging = true;</w:t>
      </w:r>
    </w:p>
    <w:p w14:paraId="64A6901B" w14:textId="77777777" w:rsidR="00226DF0" w:rsidRPr="000436B8" w:rsidRDefault="00226DF0" w:rsidP="00075247">
      <w:pPr>
        <w:pStyle w:val="PlainText"/>
        <w:rPr>
          <w:rFonts w:ascii="Courier New" w:hAnsi="Courier New" w:cs="Courier New"/>
        </w:rPr>
      </w:pPr>
    </w:p>
    <w:p w14:paraId="64F34BE6"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 Start is called before the first frame update</w:t>
      </w:r>
    </w:p>
    <w:p w14:paraId="64B3AC91"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void Start()</w:t>
      </w:r>
    </w:p>
    <w:p w14:paraId="5BF013BC"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w:t>
      </w:r>
    </w:p>
    <w:p w14:paraId="24320411"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connect();</w:t>
      </w:r>
    </w:p>
    <w:p w14:paraId="2DD2C1D0"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w:t>
      </w:r>
    </w:p>
    <w:p w14:paraId="096226E7" w14:textId="77777777" w:rsidR="00226DF0" w:rsidRPr="000436B8" w:rsidRDefault="00226DF0" w:rsidP="00075247">
      <w:pPr>
        <w:pStyle w:val="PlainText"/>
        <w:rPr>
          <w:rFonts w:ascii="Courier New" w:hAnsi="Courier New" w:cs="Courier New"/>
        </w:rPr>
      </w:pPr>
    </w:p>
    <w:p w14:paraId="157B1355"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 Update is called once per frame</w:t>
      </w:r>
    </w:p>
    <w:p w14:paraId="2DA16C30"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void Update()</w:t>
      </w:r>
    </w:p>
    <w:p w14:paraId="24C02BC8"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w:t>
      </w:r>
    </w:p>
    <w:p w14:paraId="7B5C4FED"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w:t>
      </w:r>
    </w:p>
    <w:p w14:paraId="1F7320C0"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w:t>
      </w:r>
    </w:p>
    <w:p w14:paraId="1EBC1DB9"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private void OnDestroy()</w:t>
      </w:r>
    </w:p>
    <w:p w14:paraId="31CD0FFC"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w:t>
      </w:r>
    </w:p>
    <w:p w14:paraId="22EAFEDB"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tcpClient.Close();</w:t>
      </w:r>
    </w:p>
    <w:p w14:paraId="2C3FD5E7"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CRT.Abort();</w:t>
      </w:r>
    </w:p>
    <w:p w14:paraId="27FDB731"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w:t>
      </w:r>
    </w:p>
    <w:p w14:paraId="4B699616" w14:textId="77777777" w:rsidR="00226DF0" w:rsidRPr="000436B8" w:rsidRDefault="00226DF0" w:rsidP="00075247">
      <w:pPr>
        <w:pStyle w:val="PlainText"/>
        <w:rPr>
          <w:rFonts w:ascii="Courier New" w:hAnsi="Courier New" w:cs="Courier New"/>
        </w:rPr>
      </w:pPr>
    </w:p>
    <w:p w14:paraId="2CAFA82E" w14:textId="77777777" w:rsidR="00226DF0" w:rsidRPr="000436B8" w:rsidRDefault="00226DF0" w:rsidP="00075247">
      <w:pPr>
        <w:pStyle w:val="PlainText"/>
        <w:rPr>
          <w:rFonts w:ascii="Courier New" w:hAnsi="Courier New" w:cs="Courier New"/>
        </w:rPr>
      </w:pPr>
    </w:p>
    <w:p w14:paraId="69D3AC8C"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private void connect()</w:t>
      </w:r>
    </w:p>
    <w:p w14:paraId="788F6DC4"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w:t>
      </w:r>
    </w:p>
    <w:p w14:paraId="31730286" w14:textId="77777777" w:rsidR="00226DF0" w:rsidRPr="000436B8" w:rsidRDefault="00226DF0" w:rsidP="00075247">
      <w:pPr>
        <w:pStyle w:val="PlainText"/>
        <w:rPr>
          <w:rFonts w:ascii="Courier New" w:hAnsi="Courier New" w:cs="Courier New"/>
        </w:rPr>
      </w:pPr>
    </w:p>
    <w:p w14:paraId="24348E25"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try</w:t>
      </w:r>
    </w:p>
    <w:p w14:paraId="0F3DF584"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w:t>
      </w:r>
    </w:p>
    <w:p w14:paraId="570074C9" w14:textId="77777777" w:rsidR="00226DF0" w:rsidRPr="000436B8" w:rsidRDefault="00226DF0" w:rsidP="00075247">
      <w:pPr>
        <w:pStyle w:val="PlainText"/>
        <w:rPr>
          <w:rFonts w:ascii="Courier New" w:hAnsi="Courier New" w:cs="Courier New"/>
        </w:rPr>
      </w:pPr>
    </w:p>
    <w:p w14:paraId="478D26D3"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CRT = new Thread(new ThreadStart(listening));</w:t>
      </w:r>
    </w:p>
    <w:p w14:paraId="0D174466"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CRT.IsBackground = true;</w:t>
      </w:r>
    </w:p>
    <w:p w14:paraId="50A7A511"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CRT.Start();</w:t>
      </w:r>
    </w:p>
    <w:p w14:paraId="4A7456DD"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if (is_debugging)</w:t>
      </w:r>
    </w:p>
    <w:p w14:paraId="6C354662"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Debug.Log("Client--&gt; Successfully connected");</w:t>
      </w:r>
    </w:p>
    <w:p w14:paraId="52D9FF3B"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w:t>
      </w:r>
    </w:p>
    <w:p w14:paraId="10216E5A" w14:textId="77777777" w:rsidR="00226DF0" w:rsidRPr="000436B8" w:rsidRDefault="00226DF0" w:rsidP="00075247">
      <w:pPr>
        <w:pStyle w:val="PlainText"/>
        <w:rPr>
          <w:rFonts w:ascii="Courier New" w:hAnsi="Courier New" w:cs="Courier New"/>
        </w:rPr>
      </w:pPr>
    </w:p>
    <w:p w14:paraId="6D932618"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catch (Exception e) {</w:t>
      </w:r>
    </w:p>
    <w:p w14:paraId="412957C9" w14:textId="77777777" w:rsidR="00226DF0" w:rsidRPr="000436B8" w:rsidRDefault="00226DF0" w:rsidP="00075247">
      <w:pPr>
        <w:pStyle w:val="PlainText"/>
        <w:rPr>
          <w:rFonts w:ascii="Courier New" w:hAnsi="Courier New" w:cs="Courier New"/>
        </w:rPr>
      </w:pPr>
    </w:p>
    <w:p w14:paraId="6A19979A"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if (is_debugging)</w:t>
      </w:r>
    </w:p>
    <w:p w14:paraId="72D9EA20"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Debug.Log("Client--&gt; Cannot connect");</w:t>
      </w:r>
    </w:p>
    <w:p w14:paraId="2CF7BF25" w14:textId="77777777" w:rsidR="00226DF0" w:rsidRPr="000436B8" w:rsidRDefault="00226DF0" w:rsidP="00075247">
      <w:pPr>
        <w:pStyle w:val="PlainText"/>
        <w:rPr>
          <w:rFonts w:ascii="Courier New" w:hAnsi="Courier New" w:cs="Courier New"/>
        </w:rPr>
      </w:pPr>
    </w:p>
    <w:p w14:paraId="376CA91C" w14:textId="77777777" w:rsidR="00226DF0" w:rsidRPr="000436B8" w:rsidRDefault="00226DF0" w:rsidP="00075247">
      <w:pPr>
        <w:pStyle w:val="PlainText"/>
        <w:rPr>
          <w:rFonts w:ascii="Courier New" w:hAnsi="Courier New" w:cs="Courier New"/>
        </w:rPr>
      </w:pPr>
    </w:p>
    <w:p w14:paraId="5EA079A0"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w:t>
      </w:r>
    </w:p>
    <w:p w14:paraId="4D66E2E4" w14:textId="77777777" w:rsidR="00226DF0" w:rsidRPr="000436B8" w:rsidRDefault="00226DF0" w:rsidP="00075247">
      <w:pPr>
        <w:pStyle w:val="PlainText"/>
        <w:rPr>
          <w:rFonts w:ascii="Courier New" w:hAnsi="Courier New" w:cs="Courier New"/>
        </w:rPr>
      </w:pPr>
    </w:p>
    <w:p w14:paraId="7F1B10A7"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w:t>
      </w:r>
    </w:p>
    <w:p w14:paraId="4C5ACFFA"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w:t>
      </w:r>
    </w:p>
    <w:p w14:paraId="52E986A8" w14:textId="77777777" w:rsidR="00226DF0" w:rsidRPr="000436B8" w:rsidRDefault="00226DF0" w:rsidP="00075247">
      <w:pPr>
        <w:pStyle w:val="PlainText"/>
        <w:rPr>
          <w:rFonts w:ascii="Courier New" w:hAnsi="Courier New" w:cs="Courier New"/>
        </w:rPr>
      </w:pPr>
    </w:p>
    <w:p w14:paraId="63DFB6E4"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private Stim_code message_converter(int code)</w:t>
      </w:r>
    </w:p>
    <w:p w14:paraId="18783D32"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w:t>
      </w:r>
    </w:p>
    <w:p w14:paraId="57D05E03" w14:textId="77777777" w:rsidR="00226DF0" w:rsidRPr="000436B8" w:rsidRDefault="00226DF0" w:rsidP="00075247">
      <w:pPr>
        <w:pStyle w:val="PlainText"/>
        <w:rPr>
          <w:rFonts w:ascii="Courier New" w:hAnsi="Courier New" w:cs="Courier New"/>
        </w:rPr>
      </w:pPr>
    </w:p>
    <w:p w14:paraId="6FB3716D"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Stim_code a;</w:t>
      </w:r>
    </w:p>
    <w:p w14:paraId="521368B8" w14:textId="77777777" w:rsidR="00226DF0" w:rsidRPr="000436B8" w:rsidRDefault="00226DF0" w:rsidP="00075247">
      <w:pPr>
        <w:pStyle w:val="PlainText"/>
        <w:rPr>
          <w:rFonts w:ascii="Courier New" w:hAnsi="Courier New" w:cs="Courier New"/>
        </w:rPr>
      </w:pPr>
    </w:p>
    <w:p w14:paraId="4DA53A14"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if (Enum.IsDefined(typeof(Stim_code), code))</w:t>
      </w:r>
    </w:p>
    <w:p w14:paraId="56B1E5EF"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a = (Stim_code)code;</w:t>
      </w:r>
    </w:p>
    <w:p w14:paraId="01CEE568"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else</w:t>
      </w:r>
    </w:p>
    <w:p w14:paraId="7943899D"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a = Stim_code.Unknown;</w:t>
      </w:r>
    </w:p>
    <w:p w14:paraId="2F034D24" w14:textId="77777777" w:rsidR="00226DF0" w:rsidRPr="000436B8" w:rsidRDefault="00226DF0" w:rsidP="00075247">
      <w:pPr>
        <w:pStyle w:val="PlainText"/>
        <w:rPr>
          <w:rFonts w:ascii="Courier New" w:hAnsi="Courier New" w:cs="Courier New"/>
        </w:rPr>
      </w:pPr>
    </w:p>
    <w:p w14:paraId="2CB32749"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return a;</w:t>
      </w:r>
    </w:p>
    <w:p w14:paraId="6FF6E0C0"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w:t>
      </w:r>
    </w:p>
    <w:p w14:paraId="6D191FA8"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private void RecieveBytes(Byte[] b)</w:t>
      </w:r>
    </w:p>
    <w:p w14:paraId="77E05E3F"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w:t>
      </w:r>
    </w:p>
    <w:p w14:paraId="758C9E94"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try</w:t>
      </w:r>
    </w:p>
    <w:p w14:paraId="2EAC922C"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w:t>
      </w:r>
    </w:p>
    <w:p w14:paraId="2D7065F2"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using (NetworkStream s = tcpClient.GetStream())</w:t>
      </w:r>
    </w:p>
    <w:p w14:paraId="4C03C516"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w:t>
      </w:r>
    </w:p>
    <w:p w14:paraId="47ACC478"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int l;</w:t>
      </w:r>
    </w:p>
    <w:p w14:paraId="49FA0383" w14:textId="77777777" w:rsidR="00226DF0" w:rsidRPr="000436B8" w:rsidRDefault="00226DF0" w:rsidP="00075247">
      <w:pPr>
        <w:pStyle w:val="PlainText"/>
        <w:rPr>
          <w:rFonts w:ascii="Courier New" w:hAnsi="Courier New" w:cs="Courier New"/>
        </w:rPr>
      </w:pPr>
    </w:p>
    <w:p w14:paraId="1765A337"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while ((l = s.Read(b, 0, b.Length)) != 0)</w:t>
      </w:r>
    </w:p>
    <w:p w14:paraId="31333AAA"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w:t>
      </w:r>
    </w:p>
    <w:p w14:paraId="155E62C1"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Debug.Log("connected");</w:t>
      </w:r>
    </w:p>
    <w:p w14:paraId="60FF352B"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var data = new byte[l];</w:t>
      </w:r>
    </w:p>
    <w:p w14:paraId="39A78F29"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Array.Copy(b, 0, data, 0, l);</w:t>
      </w:r>
    </w:p>
    <w:p w14:paraId="6C2BD7E2"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w:t>
      </w:r>
    </w:p>
    <w:p w14:paraId="6905D795"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w:t>
      </w:r>
    </w:p>
    <w:p w14:paraId="202C7148"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int code = BitConverter.ToInt32(data, 0);</w:t>
      </w:r>
    </w:p>
    <w:p w14:paraId="64029E30" w14:textId="77777777" w:rsidR="00226DF0" w:rsidRPr="000436B8" w:rsidRDefault="00226DF0" w:rsidP="00075247">
      <w:pPr>
        <w:pStyle w:val="PlainText"/>
        <w:rPr>
          <w:rFonts w:ascii="Courier New" w:hAnsi="Courier New" w:cs="Courier New"/>
        </w:rPr>
      </w:pPr>
      <w:r w:rsidRPr="000436B8">
        <w:rPr>
          <w:rFonts w:ascii="Courier New" w:hAnsi="Courier New" w:cs="Courier New"/>
        </w:rPr>
        <w:lastRenderedPageBreak/>
        <w:t xml:space="preserve">                   </w:t>
      </w:r>
    </w:p>
    <w:p w14:paraId="537B78C5"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mymessage = message_converter(code);</w:t>
      </w:r>
    </w:p>
    <w:p w14:paraId="42D4F588"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if (is_debugging)</w:t>
      </w:r>
    </w:p>
    <w:p w14:paraId="7EDC45AF"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Debug.Log("Message recieved: " + mymessage);</w:t>
      </w:r>
    </w:p>
    <w:p w14:paraId="636A3E43"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w:t>
      </w:r>
    </w:p>
    <w:p w14:paraId="7DE37B8F"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w:t>
      </w:r>
    </w:p>
    <w:p w14:paraId="1B081A62"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w:t>
      </w:r>
    </w:p>
    <w:p w14:paraId="20E8D7C7"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w:t>
      </w:r>
    </w:p>
    <w:p w14:paraId="1FAAAD49"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w:t>
      </w:r>
    </w:p>
    <w:p w14:paraId="71C681A3"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w:t>
      </w:r>
    </w:p>
    <w:p w14:paraId="67684C4A"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catch (Exception e)</w:t>
      </w:r>
    </w:p>
    <w:p w14:paraId="27439950"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w:t>
      </w:r>
    </w:p>
    <w:p w14:paraId="675D5126"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w:t>
      </w:r>
    </w:p>
    <w:p w14:paraId="01FF1CC3"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Debug.Log("Client--&gt; Cannot recieve bytes"+ e);</w:t>
      </w:r>
    </w:p>
    <w:p w14:paraId="32FF2548"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w:t>
      </w:r>
    </w:p>
    <w:p w14:paraId="0145F6BB" w14:textId="77777777" w:rsidR="00226DF0" w:rsidRPr="000436B8" w:rsidRDefault="00226DF0" w:rsidP="00075247">
      <w:pPr>
        <w:pStyle w:val="PlainText"/>
        <w:rPr>
          <w:rFonts w:ascii="Courier New" w:hAnsi="Courier New" w:cs="Courier New"/>
        </w:rPr>
      </w:pPr>
    </w:p>
    <w:p w14:paraId="7417178E"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w:t>
      </w:r>
    </w:p>
    <w:p w14:paraId="34EFA88F"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w:t>
      </w:r>
    </w:p>
    <w:p w14:paraId="692252A2"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w:t>
      </w:r>
    </w:p>
    <w:p w14:paraId="64C90523"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private void listening()</w:t>
      </w:r>
    </w:p>
    <w:p w14:paraId="0ED70C53"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w:t>
      </w:r>
    </w:p>
    <w:p w14:paraId="6B008240"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try</w:t>
      </w:r>
    </w:p>
    <w:p w14:paraId="0D91B0A3"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w:t>
      </w:r>
    </w:p>
    <w:p w14:paraId="29321989"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tcpClient = new TcpClient("localhost", PORT);</w:t>
      </w:r>
    </w:p>
    <w:p w14:paraId="020A58B7"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w:t>
      </w:r>
    </w:p>
    <w:p w14:paraId="61FA23F1"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Byte[] b = new Byte[1024];</w:t>
      </w:r>
    </w:p>
    <w:p w14:paraId="5441CEFC"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if (is_debugging)</w:t>
      </w:r>
    </w:p>
    <w:p w14:paraId="7BAE82BE"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Debug.Log("Client--&gt;  listening to localhost at port: "+ PORT);</w:t>
      </w:r>
    </w:p>
    <w:p w14:paraId="70DAB41F"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while (true)</w:t>
      </w:r>
    </w:p>
    <w:p w14:paraId="113D0845"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w:t>
      </w:r>
    </w:p>
    <w:p w14:paraId="6D72EE0B"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RecieveBytes(b);</w:t>
      </w:r>
    </w:p>
    <w:p w14:paraId="6D2317ED"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if (tcpClient.Connected)</w:t>
      </w:r>
    </w:p>
    <w:p w14:paraId="7659C9B8"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w:t>
      </w:r>
    </w:p>
    <w:p w14:paraId="6D9C83F6"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Debug.Log("connected");</w:t>
      </w:r>
    </w:p>
    <w:p w14:paraId="287F78C4"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w:t>
      </w:r>
    </w:p>
    <w:p w14:paraId="3D48CF8B" w14:textId="77777777" w:rsidR="00226DF0" w:rsidRPr="000436B8" w:rsidRDefault="00226DF0" w:rsidP="00075247">
      <w:pPr>
        <w:pStyle w:val="PlainText"/>
        <w:rPr>
          <w:rFonts w:ascii="Courier New" w:hAnsi="Courier New" w:cs="Courier New"/>
        </w:rPr>
      </w:pPr>
    </w:p>
    <w:p w14:paraId="2D4EE742" w14:textId="77777777" w:rsidR="00226DF0" w:rsidRPr="000436B8" w:rsidRDefault="00226DF0" w:rsidP="00075247">
      <w:pPr>
        <w:pStyle w:val="PlainText"/>
        <w:rPr>
          <w:rFonts w:ascii="Courier New" w:hAnsi="Courier New" w:cs="Courier New"/>
        </w:rPr>
      </w:pPr>
    </w:p>
    <w:p w14:paraId="470A87B2"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w:t>
      </w:r>
    </w:p>
    <w:p w14:paraId="7A04A4C2" w14:textId="77777777" w:rsidR="00226DF0" w:rsidRPr="000436B8" w:rsidRDefault="00226DF0" w:rsidP="00075247">
      <w:pPr>
        <w:pStyle w:val="PlainText"/>
        <w:rPr>
          <w:rFonts w:ascii="Courier New" w:hAnsi="Courier New" w:cs="Courier New"/>
        </w:rPr>
      </w:pPr>
    </w:p>
    <w:p w14:paraId="1F31924D" w14:textId="77777777" w:rsidR="00226DF0" w:rsidRPr="000436B8" w:rsidRDefault="00226DF0" w:rsidP="00075247">
      <w:pPr>
        <w:pStyle w:val="PlainText"/>
        <w:rPr>
          <w:rFonts w:ascii="Courier New" w:hAnsi="Courier New" w:cs="Courier New"/>
        </w:rPr>
      </w:pPr>
    </w:p>
    <w:p w14:paraId="4BC65622" w14:textId="77777777" w:rsidR="00226DF0" w:rsidRPr="000436B8" w:rsidRDefault="00226DF0" w:rsidP="00075247">
      <w:pPr>
        <w:pStyle w:val="PlainText"/>
        <w:rPr>
          <w:rFonts w:ascii="Courier New" w:hAnsi="Courier New" w:cs="Courier New"/>
        </w:rPr>
      </w:pPr>
    </w:p>
    <w:p w14:paraId="12E33F1B"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w:t>
      </w:r>
    </w:p>
    <w:p w14:paraId="32F89FBD"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catch(SocketException e)</w:t>
      </w:r>
    </w:p>
    <w:p w14:paraId="0714E098"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w:t>
      </w:r>
    </w:p>
    <w:p w14:paraId="46F8CCE8"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if (is_debugging)</w:t>
      </w:r>
    </w:p>
    <w:p w14:paraId="51D9C822"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Debug.Log("Socket exception occured: check :&gt;" + e);</w:t>
      </w:r>
    </w:p>
    <w:p w14:paraId="2ADF90C0"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w:t>
      </w:r>
    </w:p>
    <w:p w14:paraId="5DC0EBC4" w14:textId="77777777" w:rsidR="00226DF0" w:rsidRPr="000436B8" w:rsidRDefault="00226DF0" w:rsidP="00075247">
      <w:pPr>
        <w:pStyle w:val="PlainText"/>
        <w:rPr>
          <w:rFonts w:ascii="Courier New" w:hAnsi="Courier New" w:cs="Courier New"/>
        </w:rPr>
      </w:pPr>
    </w:p>
    <w:p w14:paraId="4D21AC1F" w14:textId="77777777" w:rsidR="00226DF0" w:rsidRPr="000436B8" w:rsidRDefault="00226DF0" w:rsidP="00075247">
      <w:pPr>
        <w:pStyle w:val="PlainText"/>
        <w:rPr>
          <w:rFonts w:ascii="Courier New" w:hAnsi="Courier New" w:cs="Courier New"/>
        </w:rPr>
      </w:pPr>
    </w:p>
    <w:p w14:paraId="1FD50D03" w14:textId="77777777" w:rsidR="00226DF0" w:rsidRPr="000436B8" w:rsidRDefault="00226DF0" w:rsidP="00075247">
      <w:pPr>
        <w:pStyle w:val="PlainText"/>
        <w:rPr>
          <w:rFonts w:ascii="Courier New" w:hAnsi="Courier New" w:cs="Courier New"/>
        </w:rPr>
      </w:pPr>
      <w:r w:rsidRPr="000436B8">
        <w:rPr>
          <w:rFonts w:ascii="Courier New" w:hAnsi="Courier New" w:cs="Courier New"/>
        </w:rPr>
        <w:t xml:space="preserve">    }</w:t>
      </w:r>
    </w:p>
    <w:p w14:paraId="4B60E735" w14:textId="77777777" w:rsidR="00226DF0" w:rsidRDefault="00226DF0" w:rsidP="00075247">
      <w:pPr>
        <w:pStyle w:val="PlainText"/>
        <w:rPr>
          <w:rFonts w:ascii="Courier New" w:hAnsi="Courier New" w:cs="Courier New"/>
        </w:rPr>
      </w:pPr>
      <w:r w:rsidRPr="000436B8">
        <w:rPr>
          <w:rFonts w:ascii="Courier New" w:hAnsi="Courier New" w:cs="Courier New"/>
        </w:rPr>
        <w:t>}</w:t>
      </w:r>
    </w:p>
    <w:p w14:paraId="55D37D5E" w14:textId="2D7D60DB" w:rsidR="00226DF0" w:rsidRPr="00AE1935" w:rsidRDefault="00226DF0" w:rsidP="00226DF0">
      <w:pPr>
        <w:pStyle w:val="PlainText"/>
        <w:outlineLvl w:val="2"/>
        <w:rPr>
          <w:rFonts w:asciiTheme="majorBidi" w:hAnsiTheme="majorBidi" w:cstheme="majorBidi"/>
        </w:rPr>
      </w:pPr>
      <w:bookmarkStart w:id="244" w:name="_Toc17751987"/>
      <w:r w:rsidRPr="00AE1935">
        <w:rPr>
          <w:rFonts w:asciiTheme="majorBidi" w:hAnsiTheme="majorBidi" w:cstheme="majorBidi"/>
        </w:rPr>
        <w:t>Utilities.cs</w:t>
      </w:r>
      <w:bookmarkEnd w:id="244"/>
    </w:p>
    <w:p w14:paraId="487BB1E9" w14:textId="77777777" w:rsidR="00226DF0" w:rsidRPr="00F92896" w:rsidRDefault="00226DF0" w:rsidP="00075247">
      <w:pPr>
        <w:pStyle w:val="PlainText"/>
        <w:rPr>
          <w:rFonts w:ascii="Courier New" w:hAnsi="Courier New" w:cs="Courier New"/>
        </w:rPr>
      </w:pPr>
      <w:r w:rsidRPr="00F92896">
        <w:rPr>
          <w:rFonts w:ascii="Courier New" w:hAnsi="Courier New" w:cs="Courier New"/>
        </w:rPr>
        <w:t>using System.Collections;</w:t>
      </w:r>
    </w:p>
    <w:p w14:paraId="4C6513A8" w14:textId="77777777" w:rsidR="00226DF0" w:rsidRPr="00F92896" w:rsidRDefault="00226DF0" w:rsidP="00075247">
      <w:pPr>
        <w:pStyle w:val="PlainText"/>
        <w:rPr>
          <w:rFonts w:ascii="Courier New" w:hAnsi="Courier New" w:cs="Courier New"/>
        </w:rPr>
      </w:pPr>
      <w:r w:rsidRPr="00F92896">
        <w:rPr>
          <w:rFonts w:ascii="Courier New" w:hAnsi="Courier New" w:cs="Courier New"/>
        </w:rPr>
        <w:lastRenderedPageBreak/>
        <w:t>using System.Collections.Generic;</w:t>
      </w:r>
    </w:p>
    <w:p w14:paraId="5CAFEFF8" w14:textId="77777777" w:rsidR="00226DF0" w:rsidRPr="00F92896" w:rsidRDefault="00226DF0" w:rsidP="00075247">
      <w:pPr>
        <w:pStyle w:val="PlainText"/>
        <w:rPr>
          <w:rFonts w:ascii="Courier New" w:hAnsi="Courier New" w:cs="Courier New"/>
        </w:rPr>
      </w:pPr>
      <w:r w:rsidRPr="00F92896">
        <w:rPr>
          <w:rFonts w:ascii="Courier New" w:hAnsi="Courier New" w:cs="Courier New"/>
        </w:rPr>
        <w:t>using UnityEngine;</w:t>
      </w:r>
    </w:p>
    <w:p w14:paraId="6495D20F" w14:textId="77777777" w:rsidR="00226DF0" w:rsidRPr="00F92896" w:rsidRDefault="00226DF0" w:rsidP="00075247">
      <w:pPr>
        <w:pStyle w:val="PlainText"/>
        <w:rPr>
          <w:rFonts w:ascii="Courier New" w:hAnsi="Courier New" w:cs="Courier New"/>
        </w:rPr>
      </w:pPr>
    </w:p>
    <w:p w14:paraId="62A888E7" w14:textId="77777777" w:rsidR="00226DF0" w:rsidRPr="00F92896" w:rsidRDefault="00226DF0" w:rsidP="00075247">
      <w:pPr>
        <w:pStyle w:val="PlainText"/>
        <w:rPr>
          <w:rFonts w:ascii="Courier New" w:hAnsi="Courier New" w:cs="Courier New"/>
        </w:rPr>
      </w:pPr>
      <w:r w:rsidRPr="00F92896">
        <w:rPr>
          <w:rFonts w:ascii="Courier New" w:hAnsi="Courier New" w:cs="Courier New"/>
        </w:rPr>
        <w:t>public class Utilities : MonoBehaviour</w:t>
      </w:r>
    </w:p>
    <w:p w14:paraId="7698DEA1" w14:textId="77777777" w:rsidR="00226DF0" w:rsidRPr="00F92896" w:rsidRDefault="00226DF0" w:rsidP="00075247">
      <w:pPr>
        <w:pStyle w:val="PlainText"/>
        <w:rPr>
          <w:rFonts w:ascii="Courier New" w:hAnsi="Courier New" w:cs="Courier New"/>
        </w:rPr>
      </w:pPr>
      <w:r w:rsidRPr="00F92896">
        <w:rPr>
          <w:rFonts w:ascii="Courier New" w:hAnsi="Courier New" w:cs="Courier New"/>
        </w:rPr>
        <w:t>{</w:t>
      </w:r>
    </w:p>
    <w:p w14:paraId="61A1C916" w14:textId="77777777" w:rsidR="00226DF0" w:rsidRPr="00F92896" w:rsidRDefault="00226DF0" w:rsidP="00075247">
      <w:pPr>
        <w:pStyle w:val="PlainText"/>
        <w:rPr>
          <w:rFonts w:ascii="Courier New" w:hAnsi="Courier New" w:cs="Courier New"/>
        </w:rPr>
      </w:pPr>
      <w:r w:rsidRPr="00F92896">
        <w:rPr>
          <w:rFonts w:ascii="Courier New" w:hAnsi="Courier New" w:cs="Courier New"/>
        </w:rPr>
        <w:t xml:space="preserve">    int frameCount = 0;</w:t>
      </w:r>
    </w:p>
    <w:p w14:paraId="16AC41E9" w14:textId="77777777" w:rsidR="00226DF0" w:rsidRPr="00F92896" w:rsidRDefault="00226DF0" w:rsidP="00075247">
      <w:pPr>
        <w:pStyle w:val="PlainText"/>
        <w:rPr>
          <w:rFonts w:ascii="Courier New" w:hAnsi="Courier New" w:cs="Courier New"/>
        </w:rPr>
      </w:pPr>
      <w:r w:rsidRPr="00F92896">
        <w:rPr>
          <w:rFonts w:ascii="Courier New" w:hAnsi="Courier New" w:cs="Courier New"/>
        </w:rPr>
        <w:t xml:space="preserve">    float dt, fps = 0;</w:t>
      </w:r>
    </w:p>
    <w:p w14:paraId="69695737" w14:textId="77777777" w:rsidR="00226DF0" w:rsidRPr="00F92896" w:rsidRDefault="00226DF0" w:rsidP="00075247">
      <w:pPr>
        <w:pStyle w:val="PlainText"/>
        <w:rPr>
          <w:rFonts w:ascii="Courier New" w:hAnsi="Courier New" w:cs="Courier New"/>
        </w:rPr>
      </w:pPr>
      <w:r w:rsidRPr="00F92896">
        <w:rPr>
          <w:rFonts w:ascii="Courier New" w:hAnsi="Courier New" w:cs="Courier New"/>
        </w:rPr>
        <w:t xml:space="preserve">    float rate = 4;</w:t>
      </w:r>
    </w:p>
    <w:p w14:paraId="0943D571" w14:textId="77777777" w:rsidR="00226DF0" w:rsidRPr="00F92896" w:rsidRDefault="00226DF0" w:rsidP="00075247">
      <w:pPr>
        <w:pStyle w:val="PlainText"/>
        <w:rPr>
          <w:rFonts w:ascii="Courier New" w:hAnsi="Courier New" w:cs="Courier New"/>
        </w:rPr>
      </w:pPr>
    </w:p>
    <w:p w14:paraId="0A5FF837" w14:textId="77777777" w:rsidR="00226DF0" w:rsidRPr="00F92896" w:rsidRDefault="00226DF0" w:rsidP="00075247">
      <w:pPr>
        <w:pStyle w:val="PlainText"/>
        <w:rPr>
          <w:rFonts w:ascii="Courier New" w:hAnsi="Courier New" w:cs="Courier New"/>
        </w:rPr>
      </w:pPr>
      <w:r w:rsidRPr="00F92896">
        <w:rPr>
          <w:rFonts w:ascii="Courier New" w:hAnsi="Courier New" w:cs="Courier New"/>
        </w:rPr>
        <w:t xml:space="preserve">    // Start is called before the first frame update</w:t>
      </w:r>
    </w:p>
    <w:p w14:paraId="1EC2173F" w14:textId="77777777" w:rsidR="00226DF0" w:rsidRPr="00F92896" w:rsidRDefault="00226DF0" w:rsidP="00075247">
      <w:pPr>
        <w:pStyle w:val="PlainText"/>
        <w:rPr>
          <w:rFonts w:ascii="Courier New" w:hAnsi="Courier New" w:cs="Courier New"/>
        </w:rPr>
      </w:pPr>
      <w:r w:rsidRPr="00F92896">
        <w:rPr>
          <w:rFonts w:ascii="Courier New" w:hAnsi="Courier New" w:cs="Courier New"/>
        </w:rPr>
        <w:t xml:space="preserve">    void Start()</w:t>
      </w:r>
    </w:p>
    <w:p w14:paraId="17028762" w14:textId="77777777" w:rsidR="00226DF0" w:rsidRPr="00F92896" w:rsidRDefault="00226DF0" w:rsidP="00075247">
      <w:pPr>
        <w:pStyle w:val="PlainText"/>
        <w:rPr>
          <w:rFonts w:ascii="Courier New" w:hAnsi="Courier New" w:cs="Courier New"/>
        </w:rPr>
      </w:pPr>
      <w:r w:rsidRPr="00F92896">
        <w:rPr>
          <w:rFonts w:ascii="Courier New" w:hAnsi="Courier New" w:cs="Courier New"/>
        </w:rPr>
        <w:t xml:space="preserve">    {</w:t>
      </w:r>
    </w:p>
    <w:p w14:paraId="5710769E" w14:textId="77777777" w:rsidR="00226DF0" w:rsidRPr="00F92896" w:rsidRDefault="00226DF0" w:rsidP="00075247">
      <w:pPr>
        <w:pStyle w:val="PlainText"/>
        <w:rPr>
          <w:rFonts w:ascii="Courier New" w:hAnsi="Courier New" w:cs="Courier New"/>
        </w:rPr>
      </w:pPr>
      <w:r w:rsidRPr="00F92896">
        <w:rPr>
          <w:rFonts w:ascii="Courier New" w:hAnsi="Courier New" w:cs="Courier New"/>
        </w:rPr>
        <w:t xml:space="preserve">        </w:t>
      </w:r>
    </w:p>
    <w:p w14:paraId="2DA37832" w14:textId="77777777" w:rsidR="00226DF0" w:rsidRPr="00F92896" w:rsidRDefault="00226DF0" w:rsidP="00075247">
      <w:pPr>
        <w:pStyle w:val="PlainText"/>
        <w:rPr>
          <w:rFonts w:ascii="Courier New" w:hAnsi="Courier New" w:cs="Courier New"/>
        </w:rPr>
      </w:pPr>
      <w:r w:rsidRPr="00F92896">
        <w:rPr>
          <w:rFonts w:ascii="Courier New" w:hAnsi="Courier New" w:cs="Courier New"/>
        </w:rPr>
        <w:t xml:space="preserve">    }</w:t>
      </w:r>
    </w:p>
    <w:p w14:paraId="7346E61C" w14:textId="77777777" w:rsidR="00226DF0" w:rsidRPr="00F92896" w:rsidRDefault="00226DF0" w:rsidP="00075247">
      <w:pPr>
        <w:pStyle w:val="PlainText"/>
        <w:rPr>
          <w:rFonts w:ascii="Courier New" w:hAnsi="Courier New" w:cs="Courier New"/>
        </w:rPr>
      </w:pPr>
    </w:p>
    <w:p w14:paraId="01F6B91C" w14:textId="77777777" w:rsidR="00226DF0" w:rsidRPr="00F92896" w:rsidRDefault="00226DF0" w:rsidP="00075247">
      <w:pPr>
        <w:pStyle w:val="PlainText"/>
        <w:rPr>
          <w:rFonts w:ascii="Courier New" w:hAnsi="Courier New" w:cs="Courier New"/>
        </w:rPr>
      </w:pPr>
      <w:r w:rsidRPr="00F92896">
        <w:rPr>
          <w:rFonts w:ascii="Courier New" w:hAnsi="Courier New" w:cs="Courier New"/>
        </w:rPr>
        <w:t xml:space="preserve">    // Update is called once per frame</w:t>
      </w:r>
    </w:p>
    <w:p w14:paraId="7128213D" w14:textId="77777777" w:rsidR="00226DF0" w:rsidRPr="00F92896" w:rsidRDefault="00226DF0" w:rsidP="00075247">
      <w:pPr>
        <w:pStyle w:val="PlainText"/>
        <w:rPr>
          <w:rFonts w:ascii="Courier New" w:hAnsi="Courier New" w:cs="Courier New"/>
        </w:rPr>
      </w:pPr>
      <w:r w:rsidRPr="00F92896">
        <w:rPr>
          <w:rFonts w:ascii="Courier New" w:hAnsi="Courier New" w:cs="Courier New"/>
        </w:rPr>
        <w:t xml:space="preserve">    void Update()</w:t>
      </w:r>
    </w:p>
    <w:p w14:paraId="2B90189A" w14:textId="77777777" w:rsidR="00226DF0" w:rsidRPr="00F92896" w:rsidRDefault="00226DF0" w:rsidP="00075247">
      <w:pPr>
        <w:pStyle w:val="PlainText"/>
        <w:rPr>
          <w:rFonts w:ascii="Courier New" w:hAnsi="Courier New" w:cs="Courier New"/>
        </w:rPr>
      </w:pPr>
      <w:r w:rsidRPr="00F92896">
        <w:rPr>
          <w:rFonts w:ascii="Courier New" w:hAnsi="Courier New" w:cs="Courier New"/>
        </w:rPr>
        <w:t xml:space="preserve">    {</w:t>
      </w:r>
    </w:p>
    <w:p w14:paraId="520C84AA" w14:textId="77777777" w:rsidR="00226DF0" w:rsidRPr="00F92896" w:rsidRDefault="00226DF0" w:rsidP="00075247">
      <w:pPr>
        <w:pStyle w:val="PlainText"/>
        <w:rPr>
          <w:rFonts w:ascii="Courier New" w:hAnsi="Courier New" w:cs="Courier New"/>
        </w:rPr>
      </w:pPr>
      <w:r w:rsidRPr="00F92896">
        <w:rPr>
          <w:rFonts w:ascii="Courier New" w:hAnsi="Courier New" w:cs="Courier New"/>
        </w:rPr>
        <w:t xml:space="preserve">        frameCount++;</w:t>
      </w:r>
    </w:p>
    <w:p w14:paraId="454A5ADA" w14:textId="77777777" w:rsidR="00226DF0" w:rsidRPr="00F92896" w:rsidRDefault="00226DF0" w:rsidP="00075247">
      <w:pPr>
        <w:pStyle w:val="PlainText"/>
        <w:rPr>
          <w:rFonts w:ascii="Courier New" w:hAnsi="Courier New" w:cs="Courier New"/>
        </w:rPr>
      </w:pPr>
      <w:r w:rsidRPr="00F92896">
        <w:rPr>
          <w:rFonts w:ascii="Courier New" w:hAnsi="Courier New" w:cs="Courier New"/>
        </w:rPr>
        <w:t xml:space="preserve">        dt += Time.deltaTime;</w:t>
      </w:r>
    </w:p>
    <w:p w14:paraId="508C4904" w14:textId="77777777" w:rsidR="00226DF0" w:rsidRPr="00F92896" w:rsidRDefault="00226DF0" w:rsidP="00075247">
      <w:pPr>
        <w:pStyle w:val="PlainText"/>
        <w:rPr>
          <w:rFonts w:ascii="Courier New" w:hAnsi="Courier New" w:cs="Courier New"/>
        </w:rPr>
      </w:pPr>
      <w:r w:rsidRPr="00F92896">
        <w:rPr>
          <w:rFonts w:ascii="Courier New" w:hAnsi="Courier New" w:cs="Courier New"/>
        </w:rPr>
        <w:t xml:space="preserve">        if(dt &gt; 1.0 / rate)</w:t>
      </w:r>
    </w:p>
    <w:p w14:paraId="30DA06E8" w14:textId="77777777" w:rsidR="00226DF0" w:rsidRPr="00F92896" w:rsidRDefault="00226DF0" w:rsidP="00075247">
      <w:pPr>
        <w:pStyle w:val="PlainText"/>
        <w:rPr>
          <w:rFonts w:ascii="Courier New" w:hAnsi="Courier New" w:cs="Courier New"/>
        </w:rPr>
      </w:pPr>
      <w:r w:rsidRPr="00F92896">
        <w:rPr>
          <w:rFonts w:ascii="Courier New" w:hAnsi="Courier New" w:cs="Courier New"/>
        </w:rPr>
        <w:t xml:space="preserve">        {</w:t>
      </w:r>
    </w:p>
    <w:p w14:paraId="3747ADB3" w14:textId="77777777" w:rsidR="00226DF0" w:rsidRPr="00F92896" w:rsidRDefault="00226DF0" w:rsidP="00075247">
      <w:pPr>
        <w:pStyle w:val="PlainText"/>
        <w:rPr>
          <w:rFonts w:ascii="Courier New" w:hAnsi="Courier New" w:cs="Courier New"/>
        </w:rPr>
      </w:pPr>
      <w:r w:rsidRPr="00F92896">
        <w:rPr>
          <w:rFonts w:ascii="Courier New" w:hAnsi="Courier New" w:cs="Courier New"/>
        </w:rPr>
        <w:t xml:space="preserve">            fps = frameCount / dt;</w:t>
      </w:r>
    </w:p>
    <w:p w14:paraId="53DF8770" w14:textId="77777777" w:rsidR="00226DF0" w:rsidRPr="00F92896" w:rsidRDefault="00226DF0" w:rsidP="00075247">
      <w:pPr>
        <w:pStyle w:val="PlainText"/>
        <w:rPr>
          <w:rFonts w:ascii="Courier New" w:hAnsi="Courier New" w:cs="Courier New"/>
        </w:rPr>
      </w:pPr>
      <w:r w:rsidRPr="00F92896">
        <w:rPr>
          <w:rFonts w:ascii="Courier New" w:hAnsi="Courier New" w:cs="Courier New"/>
        </w:rPr>
        <w:t xml:space="preserve">            frameCount = 0;</w:t>
      </w:r>
    </w:p>
    <w:p w14:paraId="415BC49B" w14:textId="77777777" w:rsidR="00226DF0" w:rsidRPr="00F92896" w:rsidRDefault="00226DF0" w:rsidP="00075247">
      <w:pPr>
        <w:pStyle w:val="PlainText"/>
        <w:rPr>
          <w:rFonts w:ascii="Courier New" w:hAnsi="Courier New" w:cs="Courier New"/>
        </w:rPr>
      </w:pPr>
      <w:r w:rsidRPr="00F92896">
        <w:rPr>
          <w:rFonts w:ascii="Courier New" w:hAnsi="Courier New" w:cs="Courier New"/>
        </w:rPr>
        <w:t xml:space="preserve">            dt -=  1 / rate;</w:t>
      </w:r>
    </w:p>
    <w:p w14:paraId="78923DE1" w14:textId="77777777" w:rsidR="00226DF0" w:rsidRPr="00F92896" w:rsidRDefault="00226DF0" w:rsidP="00075247">
      <w:pPr>
        <w:pStyle w:val="PlainText"/>
        <w:rPr>
          <w:rFonts w:ascii="Courier New" w:hAnsi="Courier New" w:cs="Courier New"/>
        </w:rPr>
      </w:pPr>
    </w:p>
    <w:p w14:paraId="1D5CDD32" w14:textId="77777777" w:rsidR="00226DF0" w:rsidRPr="00F92896" w:rsidRDefault="00226DF0" w:rsidP="00075247">
      <w:pPr>
        <w:pStyle w:val="PlainText"/>
        <w:rPr>
          <w:rFonts w:ascii="Courier New" w:hAnsi="Courier New" w:cs="Courier New"/>
        </w:rPr>
      </w:pPr>
      <w:r w:rsidRPr="00F92896">
        <w:rPr>
          <w:rFonts w:ascii="Courier New" w:hAnsi="Courier New" w:cs="Courier New"/>
        </w:rPr>
        <w:t xml:space="preserve">        }</w:t>
      </w:r>
    </w:p>
    <w:p w14:paraId="0E9E95C4" w14:textId="77777777" w:rsidR="00226DF0" w:rsidRPr="00F92896" w:rsidRDefault="00226DF0" w:rsidP="00075247">
      <w:pPr>
        <w:pStyle w:val="PlainText"/>
        <w:rPr>
          <w:rFonts w:ascii="Courier New" w:hAnsi="Courier New" w:cs="Courier New"/>
        </w:rPr>
      </w:pPr>
      <w:r w:rsidRPr="00F92896">
        <w:rPr>
          <w:rFonts w:ascii="Courier New" w:hAnsi="Courier New" w:cs="Courier New"/>
        </w:rPr>
        <w:t xml:space="preserve">        </w:t>
      </w:r>
    </w:p>
    <w:p w14:paraId="74E4486E" w14:textId="77777777" w:rsidR="00226DF0" w:rsidRPr="00F92896" w:rsidRDefault="00226DF0" w:rsidP="00075247">
      <w:pPr>
        <w:pStyle w:val="PlainText"/>
        <w:rPr>
          <w:rFonts w:ascii="Courier New" w:hAnsi="Courier New" w:cs="Courier New"/>
        </w:rPr>
      </w:pPr>
      <w:r w:rsidRPr="00F92896">
        <w:rPr>
          <w:rFonts w:ascii="Courier New" w:hAnsi="Courier New" w:cs="Courier New"/>
        </w:rPr>
        <w:t xml:space="preserve">    }</w:t>
      </w:r>
    </w:p>
    <w:p w14:paraId="74BBA80E" w14:textId="77777777" w:rsidR="00226DF0" w:rsidRPr="00F92896" w:rsidRDefault="00226DF0" w:rsidP="00075247">
      <w:pPr>
        <w:pStyle w:val="PlainText"/>
        <w:rPr>
          <w:rFonts w:ascii="Courier New" w:hAnsi="Courier New" w:cs="Courier New"/>
        </w:rPr>
      </w:pPr>
      <w:r w:rsidRPr="00F92896">
        <w:rPr>
          <w:rFonts w:ascii="Courier New" w:hAnsi="Courier New" w:cs="Courier New"/>
        </w:rPr>
        <w:t xml:space="preserve">    public float get_fps()</w:t>
      </w:r>
    </w:p>
    <w:p w14:paraId="5E2B2A47" w14:textId="77777777" w:rsidR="00226DF0" w:rsidRPr="00F92896" w:rsidRDefault="00226DF0" w:rsidP="00075247">
      <w:pPr>
        <w:pStyle w:val="PlainText"/>
        <w:rPr>
          <w:rFonts w:ascii="Courier New" w:hAnsi="Courier New" w:cs="Courier New"/>
        </w:rPr>
      </w:pPr>
      <w:r w:rsidRPr="00F92896">
        <w:rPr>
          <w:rFonts w:ascii="Courier New" w:hAnsi="Courier New" w:cs="Courier New"/>
        </w:rPr>
        <w:t xml:space="preserve">    {</w:t>
      </w:r>
    </w:p>
    <w:p w14:paraId="3901D61C" w14:textId="77777777" w:rsidR="00226DF0" w:rsidRPr="00F92896" w:rsidRDefault="00226DF0" w:rsidP="00075247">
      <w:pPr>
        <w:pStyle w:val="PlainText"/>
        <w:rPr>
          <w:rFonts w:ascii="Courier New" w:hAnsi="Courier New" w:cs="Courier New"/>
        </w:rPr>
      </w:pPr>
      <w:r w:rsidRPr="00F92896">
        <w:rPr>
          <w:rFonts w:ascii="Courier New" w:hAnsi="Courier New" w:cs="Courier New"/>
        </w:rPr>
        <w:t xml:space="preserve">        return fps;</w:t>
      </w:r>
    </w:p>
    <w:p w14:paraId="167FD4BA" w14:textId="77777777" w:rsidR="00226DF0" w:rsidRPr="00F92896" w:rsidRDefault="00226DF0" w:rsidP="00075247">
      <w:pPr>
        <w:pStyle w:val="PlainText"/>
        <w:rPr>
          <w:rFonts w:ascii="Courier New" w:hAnsi="Courier New" w:cs="Courier New"/>
        </w:rPr>
      </w:pPr>
      <w:r w:rsidRPr="00F92896">
        <w:rPr>
          <w:rFonts w:ascii="Courier New" w:hAnsi="Courier New" w:cs="Courier New"/>
        </w:rPr>
        <w:t xml:space="preserve">    }</w:t>
      </w:r>
    </w:p>
    <w:p w14:paraId="4110B445" w14:textId="77777777" w:rsidR="00226DF0" w:rsidRPr="00F92896" w:rsidRDefault="00226DF0" w:rsidP="00075247">
      <w:pPr>
        <w:pStyle w:val="PlainText"/>
        <w:rPr>
          <w:rFonts w:ascii="Courier New" w:hAnsi="Courier New" w:cs="Courier New"/>
        </w:rPr>
      </w:pPr>
      <w:r w:rsidRPr="00F92896">
        <w:rPr>
          <w:rFonts w:ascii="Courier New" w:hAnsi="Courier New" w:cs="Courier New"/>
        </w:rPr>
        <w:t xml:space="preserve">    public float get_frameCount()</w:t>
      </w:r>
    </w:p>
    <w:p w14:paraId="38E08698" w14:textId="77777777" w:rsidR="00226DF0" w:rsidRPr="00F92896" w:rsidRDefault="00226DF0" w:rsidP="00075247">
      <w:pPr>
        <w:pStyle w:val="PlainText"/>
        <w:rPr>
          <w:rFonts w:ascii="Courier New" w:hAnsi="Courier New" w:cs="Courier New"/>
        </w:rPr>
      </w:pPr>
      <w:r w:rsidRPr="00F92896">
        <w:rPr>
          <w:rFonts w:ascii="Courier New" w:hAnsi="Courier New" w:cs="Courier New"/>
        </w:rPr>
        <w:t xml:space="preserve">    {</w:t>
      </w:r>
    </w:p>
    <w:p w14:paraId="189852A8" w14:textId="77777777" w:rsidR="00226DF0" w:rsidRPr="00F92896" w:rsidRDefault="00226DF0" w:rsidP="00075247">
      <w:pPr>
        <w:pStyle w:val="PlainText"/>
        <w:rPr>
          <w:rFonts w:ascii="Courier New" w:hAnsi="Courier New" w:cs="Courier New"/>
        </w:rPr>
      </w:pPr>
      <w:r w:rsidRPr="00F92896">
        <w:rPr>
          <w:rFonts w:ascii="Courier New" w:hAnsi="Courier New" w:cs="Courier New"/>
        </w:rPr>
        <w:t xml:space="preserve">        return frameCount;</w:t>
      </w:r>
    </w:p>
    <w:p w14:paraId="26A7BDEA" w14:textId="77777777" w:rsidR="00226DF0" w:rsidRPr="00F92896" w:rsidRDefault="00226DF0" w:rsidP="00075247">
      <w:pPr>
        <w:pStyle w:val="PlainText"/>
        <w:rPr>
          <w:rFonts w:ascii="Courier New" w:hAnsi="Courier New" w:cs="Courier New"/>
        </w:rPr>
      </w:pPr>
      <w:r w:rsidRPr="00F92896">
        <w:rPr>
          <w:rFonts w:ascii="Courier New" w:hAnsi="Courier New" w:cs="Courier New"/>
        </w:rPr>
        <w:t xml:space="preserve">    }</w:t>
      </w:r>
    </w:p>
    <w:p w14:paraId="0C2D8D68" w14:textId="77777777" w:rsidR="00226DF0" w:rsidRDefault="00226DF0" w:rsidP="00075247">
      <w:pPr>
        <w:pStyle w:val="PlainText"/>
        <w:rPr>
          <w:rFonts w:ascii="Courier New" w:hAnsi="Courier New" w:cs="Courier New"/>
        </w:rPr>
      </w:pPr>
      <w:r w:rsidRPr="00F92896">
        <w:rPr>
          <w:rFonts w:ascii="Courier New" w:hAnsi="Courier New" w:cs="Courier New"/>
        </w:rPr>
        <w:t>}</w:t>
      </w:r>
    </w:p>
    <w:p w14:paraId="2AB1037F" w14:textId="75650AE9" w:rsidR="00AE0CFB" w:rsidRDefault="00226DF0" w:rsidP="00226DF0">
      <w:pPr>
        <w:pStyle w:val="Heading3"/>
      </w:pPr>
      <w:bookmarkStart w:id="245" w:name="_Toc17751988"/>
      <w:r>
        <w:t>VR_Mouse_replacement.cs</w:t>
      </w:r>
      <w:bookmarkEnd w:id="245"/>
    </w:p>
    <w:p w14:paraId="601AA14C" w14:textId="77777777" w:rsidR="00226DF0" w:rsidRPr="00297E4D" w:rsidRDefault="00226DF0" w:rsidP="00075247">
      <w:pPr>
        <w:pStyle w:val="PlainText"/>
        <w:rPr>
          <w:rFonts w:ascii="Courier New" w:hAnsi="Courier New" w:cs="Courier New"/>
        </w:rPr>
      </w:pPr>
      <w:r w:rsidRPr="00297E4D">
        <w:rPr>
          <w:rFonts w:ascii="Courier New" w:hAnsi="Courier New" w:cs="Courier New"/>
        </w:rPr>
        <w:t>using System.Collections;</w:t>
      </w:r>
    </w:p>
    <w:p w14:paraId="78AABC65" w14:textId="77777777" w:rsidR="00226DF0" w:rsidRPr="00297E4D" w:rsidRDefault="00226DF0" w:rsidP="00075247">
      <w:pPr>
        <w:pStyle w:val="PlainText"/>
        <w:rPr>
          <w:rFonts w:ascii="Courier New" w:hAnsi="Courier New" w:cs="Courier New"/>
        </w:rPr>
      </w:pPr>
      <w:r w:rsidRPr="00297E4D">
        <w:rPr>
          <w:rFonts w:ascii="Courier New" w:hAnsi="Courier New" w:cs="Courier New"/>
        </w:rPr>
        <w:t>using System.Collections.Generic;</w:t>
      </w:r>
    </w:p>
    <w:p w14:paraId="490A5C16" w14:textId="77777777" w:rsidR="00226DF0" w:rsidRPr="00297E4D" w:rsidRDefault="00226DF0" w:rsidP="00075247">
      <w:pPr>
        <w:pStyle w:val="PlainText"/>
        <w:rPr>
          <w:rFonts w:ascii="Courier New" w:hAnsi="Courier New" w:cs="Courier New"/>
        </w:rPr>
      </w:pPr>
      <w:r w:rsidRPr="00297E4D">
        <w:rPr>
          <w:rFonts w:ascii="Courier New" w:hAnsi="Courier New" w:cs="Courier New"/>
        </w:rPr>
        <w:t>using UnityEngine;</w:t>
      </w:r>
    </w:p>
    <w:p w14:paraId="2D7B9953" w14:textId="77777777" w:rsidR="00226DF0" w:rsidRPr="00297E4D" w:rsidRDefault="00226DF0" w:rsidP="00075247">
      <w:pPr>
        <w:pStyle w:val="PlainText"/>
        <w:rPr>
          <w:rFonts w:ascii="Courier New" w:hAnsi="Courier New" w:cs="Courier New"/>
        </w:rPr>
      </w:pPr>
    </w:p>
    <w:p w14:paraId="79B5DD1D" w14:textId="77777777" w:rsidR="00226DF0" w:rsidRPr="00297E4D" w:rsidRDefault="00226DF0" w:rsidP="00075247">
      <w:pPr>
        <w:pStyle w:val="PlainText"/>
        <w:rPr>
          <w:rFonts w:ascii="Courier New" w:hAnsi="Courier New" w:cs="Courier New"/>
        </w:rPr>
      </w:pPr>
      <w:r w:rsidRPr="00297E4D">
        <w:rPr>
          <w:rFonts w:ascii="Courier New" w:hAnsi="Courier New" w:cs="Courier New"/>
        </w:rPr>
        <w:t>public class VR_Mouse_replacement : MonoBehaviour</w:t>
      </w:r>
    </w:p>
    <w:p w14:paraId="50F0AB2D" w14:textId="77777777" w:rsidR="00226DF0" w:rsidRPr="00297E4D" w:rsidRDefault="00226DF0" w:rsidP="00075247">
      <w:pPr>
        <w:pStyle w:val="PlainText"/>
        <w:rPr>
          <w:rFonts w:ascii="Courier New" w:hAnsi="Courier New" w:cs="Courier New"/>
        </w:rPr>
      </w:pPr>
      <w:r w:rsidRPr="00297E4D">
        <w:rPr>
          <w:rFonts w:ascii="Courier New" w:hAnsi="Courier New" w:cs="Courier New"/>
        </w:rPr>
        <w:t>{</w:t>
      </w:r>
    </w:p>
    <w:p w14:paraId="3BE3D11D" w14:textId="77777777" w:rsidR="00226DF0" w:rsidRPr="00297E4D" w:rsidRDefault="00226DF0" w:rsidP="00075247">
      <w:pPr>
        <w:pStyle w:val="PlainText"/>
        <w:rPr>
          <w:rFonts w:ascii="Courier New" w:hAnsi="Courier New" w:cs="Courier New"/>
        </w:rPr>
      </w:pPr>
    </w:p>
    <w:p w14:paraId="2DDA115D" w14:textId="77777777" w:rsidR="00226DF0" w:rsidRPr="00297E4D" w:rsidRDefault="00226DF0" w:rsidP="00075247">
      <w:pPr>
        <w:pStyle w:val="PlainText"/>
        <w:rPr>
          <w:rFonts w:ascii="Courier New" w:hAnsi="Courier New" w:cs="Courier New"/>
        </w:rPr>
      </w:pPr>
      <w:r w:rsidRPr="00297E4D">
        <w:rPr>
          <w:rFonts w:ascii="Courier New" w:hAnsi="Courier New" w:cs="Courier New"/>
        </w:rPr>
        <w:t xml:space="preserve">    [SerializeField] private string tag = "Stimuli_obj";</w:t>
      </w:r>
    </w:p>
    <w:p w14:paraId="21D8EFBC" w14:textId="77777777" w:rsidR="00226DF0" w:rsidRPr="00297E4D" w:rsidRDefault="00226DF0" w:rsidP="00075247">
      <w:pPr>
        <w:pStyle w:val="PlainText"/>
        <w:rPr>
          <w:rFonts w:ascii="Courier New" w:hAnsi="Courier New" w:cs="Courier New"/>
        </w:rPr>
      </w:pPr>
      <w:r w:rsidRPr="00297E4D">
        <w:rPr>
          <w:rFonts w:ascii="Courier New" w:hAnsi="Courier New" w:cs="Courier New"/>
        </w:rPr>
        <w:t xml:space="preserve">    // Start is called before the first frame update</w:t>
      </w:r>
    </w:p>
    <w:p w14:paraId="1A71B5B3" w14:textId="77777777" w:rsidR="00226DF0" w:rsidRPr="00297E4D" w:rsidRDefault="00226DF0" w:rsidP="00075247">
      <w:pPr>
        <w:pStyle w:val="PlainText"/>
        <w:rPr>
          <w:rFonts w:ascii="Courier New" w:hAnsi="Courier New" w:cs="Courier New"/>
        </w:rPr>
      </w:pPr>
    </w:p>
    <w:p w14:paraId="17544290" w14:textId="77777777" w:rsidR="00226DF0" w:rsidRPr="00297E4D" w:rsidRDefault="00226DF0" w:rsidP="00075247">
      <w:pPr>
        <w:pStyle w:val="PlainText"/>
        <w:rPr>
          <w:rFonts w:ascii="Courier New" w:hAnsi="Courier New" w:cs="Courier New"/>
        </w:rPr>
      </w:pPr>
      <w:r w:rsidRPr="00297E4D">
        <w:rPr>
          <w:rFonts w:ascii="Courier New" w:hAnsi="Courier New" w:cs="Courier New"/>
        </w:rPr>
        <w:t xml:space="preserve">    private Transform t;</w:t>
      </w:r>
    </w:p>
    <w:p w14:paraId="168A3A13" w14:textId="77777777" w:rsidR="00226DF0" w:rsidRPr="00297E4D" w:rsidRDefault="00226DF0" w:rsidP="00075247">
      <w:pPr>
        <w:pStyle w:val="PlainText"/>
        <w:rPr>
          <w:rFonts w:ascii="Courier New" w:hAnsi="Courier New" w:cs="Courier New"/>
        </w:rPr>
      </w:pPr>
      <w:r w:rsidRPr="00297E4D">
        <w:rPr>
          <w:rFonts w:ascii="Courier New" w:hAnsi="Courier New" w:cs="Courier New"/>
        </w:rPr>
        <w:t xml:space="preserve">    </w:t>
      </w:r>
    </w:p>
    <w:p w14:paraId="4FE2A160" w14:textId="77777777" w:rsidR="00226DF0" w:rsidRPr="00297E4D" w:rsidRDefault="00226DF0" w:rsidP="00075247">
      <w:pPr>
        <w:pStyle w:val="PlainText"/>
        <w:rPr>
          <w:rFonts w:ascii="Courier New" w:hAnsi="Courier New" w:cs="Courier New"/>
        </w:rPr>
      </w:pPr>
      <w:r w:rsidRPr="00297E4D">
        <w:rPr>
          <w:rFonts w:ascii="Courier New" w:hAnsi="Courier New" w:cs="Courier New"/>
        </w:rPr>
        <w:t xml:space="preserve">    void Start()</w:t>
      </w:r>
    </w:p>
    <w:p w14:paraId="4455BBBD" w14:textId="77777777" w:rsidR="00226DF0" w:rsidRPr="00297E4D" w:rsidRDefault="00226DF0" w:rsidP="00075247">
      <w:pPr>
        <w:pStyle w:val="PlainText"/>
        <w:rPr>
          <w:rFonts w:ascii="Courier New" w:hAnsi="Courier New" w:cs="Courier New"/>
        </w:rPr>
      </w:pPr>
      <w:r w:rsidRPr="00297E4D">
        <w:rPr>
          <w:rFonts w:ascii="Courier New" w:hAnsi="Courier New" w:cs="Courier New"/>
        </w:rPr>
        <w:t xml:space="preserve">    {</w:t>
      </w:r>
    </w:p>
    <w:p w14:paraId="28100FAA" w14:textId="77777777" w:rsidR="00226DF0" w:rsidRPr="00297E4D" w:rsidRDefault="00226DF0" w:rsidP="00075247">
      <w:pPr>
        <w:pStyle w:val="PlainText"/>
        <w:rPr>
          <w:rFonts w:ascii="Courier New" w:hAnsi="Courier New" w:cs="Courier New"/>
        </w:rPr>
      </w:pPr>
      <w:r w:rsidRPr="00297E4D">
        <w:rPr>
          <w:rFonts w:ascii="Courier New" w:hAnsi="Courier New" w:cs="Courier New"/>
        </w:rPr>
        <w:t xml:space="preserve">      </w:t>
      </w:r>
    </w:p>
    <w:p w14:paraId="0B35A39C" w14:textId="77777777" w:rsidR="00226DF0" w:rsidRPr="00297E4D" w:rsidRDefault="00226DF0" w:rsidP="00075247">
      <w:pPr>
        <w:pStyle w:val="PlainText"/>
        <w:rPr>
          <w:rFonts w:ascii="Courier New" w:hAnsi="Courier New" w:cs="Courier New"/>
        </w:rPr>
      </w:pPr>
    </w:p>
    <w:p w14:paraId="23D249A7" w14:textId="77777777" w:rsidR="00226DF0" w:rsidRPr="00297E4D" w:rsidRDefault="00226DF0" w:rsidP="00075247">
      <w:pPr>
        <w:pStyle w:val="PlainText"/>
        <w:rPr>
          <w:rFonts w:ascii="Courier New" w:hAnsi="Courier New" w:cs="Courier New"/>
        </w:rPr>
      </w:pPr>
      <w:r w:rsidRPr="00297E4D">
        <w:rPr>
          <w:rFonts w:ascii="Courier New" w:hAnsi="Courier New" w:cs="Courier New"/>
        </w:rPr>
        <w:t xml:space="preserve">    }</w:t>
      </w:r>
    </w:p>
    <w:p w14:paraId="55604510" w14:textId="77777777" w:rsidR="00226DF0" w:rsidRPr="00297E4D" w:rsidRDefault="00226DF0" w:rsidP="00075247">
      <w:pPr>
        <w:pStyle w:val="PlainText"/>
        <w:rPr>
          <w:rFonts w:ascii="Courier New" w:hAnsi="Courier New" w:cs="Courier New"/>
        </w:rPr>
      </w:pPr>
    </w:p>
    <w:p w14:paraId="694655E5" w14:textId="77777777" w:rsidR="00226DF0" w:rsidRPr="00297E4D" w:rsidRDefault="00226DF0" w:rsidP="00075247">
      <w:pPr>
        <w:pStyle w:val="PlainText"/>
        <w:rPr>
          <w:rFonts w:ascii="Courier New" w:hAnsi="Courier New" w:cs="Courier New"/>
        </w:rPr>
      </w:pPr>
      <w:r w:rsidRPr="00297E4D">
        <w:rPr>
          <w:rFonts w:ascii="Courier New" w:hAnsi="Courier New" w:cs="Courier New"/>
        </w:rPr>
        <w:t xml:space="preserve">    // Update is called once per frame</w:t>
      </w:r>
    </w:p>
    <w:p w14:paraId="4A5A1F49" w14:textId="77777777" w:rsidR="00226DF0" w:rsidRPr="00297E4D" w:rsidRDefault="00226DF0" w:rsidP="00075247">
      <w:pPr>
        <w:pStyle w:val="PlainText"/>
        <w:rPr>
          <w:rFonts w:ascii="Courier New" w:hAnsi="Courier New" w:cs="Courier New"/>
        </w:rPr>
      </w:pPr>
      <w:r w:rsidRPr="00297E4D">
        <w:rPr>
          <w:rFonts w:ascii="Courier New" w:hAnsi="Courier New" w:cs="Courier New"/>
        </w:rPr>
        <w:t xml:space="preserve">    void Update()</w:t>
      </w:r>
    </w:p>
    <w:p w14:paraId="7E6F1F56" w14:textId="77777777" w:rsidR="00226DF0" w:rsidRPr="00297E4D" w:rsidRDefault="00226DF0" w:rsidP="00075247">
      <w:pPr>
        <w:pStyle w:val="PlainText"/>
        <w:rPr>
          <w:rFonts w:ascii="Courier New" w:hAnsi="Courier New" w:cs="Courier New"/>
        </w:rPr>
      </w:pPr>
      <w:r w:rsidRPr="00297E4D">
        <w:rPr>
          <w:rFonts w:ascii="Courier New" w:hAnsi="Courier New" w:cs="Courier New"/>
        </w:rPr>
        <w:t xml:space="preserve">    {</w:t>
      </w:r>
    </w:p>
    <w:p w14:paraId="0812350F" w14:textId="77777777" w:rsidR="00226DF0" w:rsidRPr="00297E4D" w:rsidRDefault="00226DF0" w:rsidP="00075247">
      <w:pPr>
        <w:pStyle w:val="PlainText"/>
        <w:rPr>
          <w:rFonts w:ascii="Courier New" w:hAnsi="Courier New" w:cs="Courier New"/>
        </w:rPr>
      </w:pPr>
    </w:p>
    <w:p w14:paraId="3D8A3C05" w14:textId="77777777" w:rsidR="00226DF0" w:rsidRPr="00297E4D" w:rsidRDefault="00226DF0" w:rsidP="00075247">
      <w:pPr>
        <w:pStyle w:val="PlainText"/>
        <w:rPr>
          <w:rFonts w:ascii="Courier New" w:hAnsi="Courier New" w:cs="Courier New"/>
        </w:rPr>
      </w:pPr>
    </w:p>
    <w:p w14:paraId="7B2D4ECD" w14:textId="77777777" w:rsidR="00226DF0" w:rsidRPr="00297E4D" w:rsidRDefault="00226DF0" w:rsidP="00075247">
      <w:pPr>
        <w:pStyle w:val="PlainText"/>
        <w:rPr>
          <w:rFonts w:ascii="Courier New" w:hAnsi="Courier New" w:cs="Courier New"/>
        </w:rPr>
      </w:pPr>
      <w:r w:rsidRPr="00297E4D">
        <w:rPr>
          <w:rFonts w:ascii="Courier New" w:hAnsi="Courier New" w:cs="Courier New"/>
        </w:rPr>
        <w:t xml:space="preserve">        if (t != null)</w:t>
      </w:r>
    </w:p>
    <w:p w14:paraId="1434F727" w14:textId="77777777" w:rsidR="00226DF0" w:rsidRPr="00297E4D" w:rsidRDefault="00226DF0" w:rsidP="00075247">
      <w:pPr>
        <w:pStyle w:val="PlainText"/>
        <w:rPr>
          <w:rFonts w:ascii="Courier New" w:hAnsi="Courier New" w:cs="Courier New"/>
        </w:rPr>
      </w:pPr>
      <w:r w:rsidRPr="00297E4D">
        <w:rPr>
          <w:rFonts w:ascii="Courier New" w:hAnsi="Courier New" w:cs="Courier New"/>
        </w:rPr>
        <w:t xml:space="preserve">        {</w:t>
      </w:r>
    </w:p>
    <w:p w14:paraId="4EFA3D34" w14:textId="77777777" w:rsidR="00226DF0" w:rsidRPr="00297E4D" w:rsidRDefault="00226DF0" w:rsidP="00075247">
      <w:pPr>
        <w:pStyle w:val="PlainText"/>
        <w:rPr>
          <w:rFonts w:ascii="Courier New" w:hAnsi="Courier New" w:cs="Courier New"/>
        </w:rPr>
      </w:pPr>
      <w:r w:rsidRPr="00297E4D">
        <w:rPr>
          <w:rFonts w:ascii="Courier New" w:hAnsi="Courier New" w:cs="Courier New"/>
        </w:rPr>
        <w:t xml:space="preserve">            t.GetComponent&lt;Hover_UI&gt;().notSelected();</w:t>
      </w:r>
    </w:p>
    <w:p w14:paraId="710AC9E8" w14:textId="77777777" w:rsidR="00226DF0" w:rsidRPr="00297E4D" w:rsidRDefault="00226DF0" w:rsidP="00075247">
      <w:pPr>
        <w:pStyle w:val="PlainText"/>
        <w:rPr>
          <w:rFonts w:ascii="Courier New" w:hAnsi="Courier New" w:cs="Courier New"/>
        </w:rPr>
      </w:pPr>
      <w:r w:rsidRPr="00297E4D">
        <w:rPr>
          <w:rFonts w:ascii="Courier New" w:hAnsi="Courier New" w:cs="Courier New"/>
        </w:rPr>
        <w:t xml:space="preserve">            t = null;</w:t>
      </w:r>
    </w:p>
    <w:p w14:paraId="45F0B733" w14:textId="77777777" w:rsidR="00226DF0" w:rsidRPr="00297E4D" w:rsidRDefault="00226DF0" w:rsidP="00075247">
      <w:pPr>
        <w:pStyle w:val="PlainText"/>
        <w:rPr>
          <w:rFonts w:ascii="Courier New" w:hAnsi="Courier New" w:cs="Courier New"/>
        </w:rPr>
      </w:pPr>
    </w:p>
    <w:p w14:paraId="3EB10B59" w14:textId="77777777" w:rsidR="00226DF0" w:rsidRPr="00297E4D" w:rsidRDefault="00226DF0" w:rsidP="00075247">
      <w:pPr>
        <w:pStyle w:val="PlainText"/>
        <w:rPr>
          <w:rFonts w:ascii="Courier New" w:hAnsi="Courier New" w:cs="Courier New"/>
        </w:rPr>
      </w:pPr>
      <w:r w:rsidRPr="00297E4D">
        <w:rPr>
          <w:rFonts w:ascii="Courier New" w:hAnsi="Courier New" w:cs="Courier New"/>
        </w:rPr>
        <w:t xml:space="preserve">        }</w:t>
      </w:r>
    </w:p>
    <w:p w14:paraId="290D3DC9" w14:textId="77777777" w:rsidR="00226DF0" w:rsidRPr="00297E4D" w:rsidRDefault="00226DF0" w:rsidP="00075247">
      <w:pPr>
        <w:pStyle w:val="PlainText"/>
        <w:rPr>
          <w:rFonts w:ascii="Courier New" w:hAnsi="Courier New" w:cs="Courier New"/>
        </w:rPr>
      </w:pPr>
      <w:r w:rsidRPr="00297E4D">
        <w:rPr>
          <w:rFonts w:ascii="Courier New" w:hAnsi="Courier New" w:cs="Courier New"/>
        </w:rPr>
        <w:t xml:space="preserve">        var ray = Camera.main.ScreenPointToRay(this.transform.position);</w:t>
      </w:r>
    </w:p>
    <w:p w14:paraId="7C08036F" w14:textId="77777777" w:rsidR="00226DF0" w:rsidRPr="00297E4D" w:rsidRDefault="00226DF0" w:rsidP="00075247">
      <w:pPr>
        <w:pStyle w:val="PlainText"/>
        <w:rPr>
          <w:rFonts w:ascii="Courier New" w:hAnsi="Courier New" w:cs="Courier New"/>
        </w:rPr>
      </w:pPr>
      <w:r w:rsidRPr="00297E4D">
        <w:rPr>
          <w:rFonts w:ascii="Courier New" w:hAnsi="Courier New" w:cs="Courier New"/>
        </w:rPr>
        <w:t xml:space="preserve">        RaycastHit hit;</w:t>
      </w:r>
    </w:p>
    <w:p w14:paraId="5A78BB19" w14:textId="77777777" w:rsidR="00226DF0" w:rsidRPr="00297E4D" w:rsidRDefault="00226DF0" w:rsidP="00075247">
      <w:pPr>
        <w:pStyle w:val="PlainText"/>
        <w:rPr>
          <w:rFonts w:ascii="Courier New" w:hAnsi="Courier New" w:cs="Courier New"/>
        </w:rPr>
      </w:pPr>
    </w:p>
    <w:p w14:paraId="64AE9EFF" w14:textId="77777777" w:rsidR="00226DF0" w:rsidRPr="00297E4D" w:rsidRDefault="00226DF0" w:rsidP="00075247">
      <w:pPr>
        <w:pStyle w:val="PlainText"/>
        <w:rPr>
          <w:rFonts w:ascii="Courier New" w:hAnsi="Courier New" w:cs="Courier New"/>
        </w:rPr>
      </w:pPr>
      <w:r w:rsidRPr="00297E4D">
        <w:rPr>
          <w:rFonts w:ascii="Courier New" w:hAnsi="Courier New" w:cs="Courier New"/>
        </w:rPr>
        <w:t xml:space="preserve">        if (Physics.Raycast(ray, out hit))</w:t>
      </w:r>
    </w:p>
    <w:p w14:paraId="1A169294" w14:textId="77777777" w:rsidR="00226DF0" w:rsidRPr="00297E4D" w:rsidRDefault="00226DF0" w:rsidP="00075247">
      <w:pPr>
        <w:pStyle w:val="PlainText"/>
        <w:rPr>
          <w:rFonts w:ascii="Courier New" w:hAnsi="Courier New" w:cs="Courier New"/>
        </w:rPr>
      </w:pPr>
      <w:r w:rsidRPr="00297E4D">
        <w:rPr>
          <w:rFonts w:ascii="Courier New" w:hAnsi="Courier New" w:cs="Courier New"/>
        </w:rPr>
        <w:t xml:space="preserve">        {</w:t>
      </w:r>
    </w:p>
    <w:p w14:paraId="6F01E77E" w14:textId="77777777" w:rsidR="00226DF0" w:rsidRPr="00297E4D" w:rsidRDefault="00226DF0" w:rsidP="00075247">
      <w:pPr>
        <w:pStyle w:val="PlainText"/>
        <w:rPr>
          <w:rFonts w:ascii="Courier New" w:hAnsi="Courier New" w:cs="Courier New"/>
        </w:rPr>
      </w:pPr>
      <w:r w:rsidRPr="00297E4D">
        <w:rPr>
          <w:rFonts w:ascii="Courier New" w:hAnsi="Courier New" w:cs="Courier New"/>
        </w:rPr>
        <w:t xml:space="preserve">            var s = hit.transform;</w:t>
      </w:r>
    </w:p>
    <w:p w14:paraId="371AC1AA" w14:textId="77777777" w:rsidR="00226DF0" w:rsidRPr="00297E4D" w:rsidRDefault="00226DF0" w:rsidP="00075247">
      <w:pPr>
        <w:pStyle w:val="PlainText"/>
        <w:rPr>
          <w:rFonts w:ascii="Courier New" w:hAnsi="Courier New" w:cs="Courier New"/>
        </w:rPr>
      </w:pPr>
      <w:r w:rsidRPr="00297E4D">
        <w:rPr>
          <w:rFonts w:ascii="Courier New" w:hAnsi="Courier New" w:cs="Courier New"/>
        </w:rPr>
        <w:t xml:space="preserve">            if (s.CompareTag(tag))</w:t>
      </w:r>
    </w:p>
    <w:p w14:paraId="18845806" w14:textId="77777777" w:rsidR="00226DF0" w:rsidRPr="00297E4D" w:rsidRDefault="00226DF0" w:rsidP="00075247">
      <w:pPr>
        <w:pStyle w:val="PlainText"/>
        <w:rPr>
          <w:rFonts w:ascii="Courier New" w:hAnsi="Courier New" w:cs="Courier New"/>
        </w:rPr>
      </w:pPr>
      <w:r w:rsidRPr="00297E4D">
        <w:rPr>
          <w:rFonts w:ascii="Courier New" w:hAnsi="Courier New" w:cs="Courier New"/>
        </w:rPr>
        <w:t xml:space="preserve">            {</w:t>
      </w:r>
    </w:p>
    <w:p w14:paraId="283199AD" w14:textId="77777777" w:rsidR="00226DF0" w:rsidRPr="00297E4D" w:rsidRDefault="00226DF0" w:rsidP="00075247">
      <w:pPr>
        <w:pStyle w:val="PlainText"/>
        <w:rPr>
          <w:rFonts w:ascii="Courier New" w:hAnsi="Courier New" w:cs="Courier New"/>
        </w:rPr>
      </w:pPr>
      <w:r w:rsidRPr="00297E4D">
        <w:rPr>
          <w:rFonts w:ascii="Courier New" w:hAnsi="Courier New" w:cs="Courier New"/>
        </w:rPr>
        <w:t xml:space="preserve">                var sr = s.GetComponent&lt;Renderer&gt;();</w:t>
      </w:r>
    </w:p>
    <w:p w14:paraId="11E13DDE" w14:textId="77777777" w:rsidR="00226DF0" w:rsidRPr="00297E4D" w:rsidRDefault="00226DF0" w:rsidP="00075247">
      <w:pPr>
        <w:pStyle w:val="PlainText"/>
        <w:rPr>
          <w:rFonts w:ascii="Courier New" w:hAnsi="Courier New" w:cs="Courier New"/>
        </w:rPr>
      </w:pPr>
      <w:r w:rsidRPr="00297E4D">
        <w:rPr>
          <w:rFonts w:ascii="Courier New" w:hAnsi="Courier New" w:cs="Courier New"/>
        </w:rPr>
        <w:t xml:space="preserve">                if (sr != null)</w:t>
      </w:r>
    </w:p>
    <w:p w14:paraId="090F3416" w14:textId="77777777" w:rsidR="00226DF0" w:rsidRPr="00297E4D" w:rsidRDefault="00226DF0" w:rsidP="00075247">
      <w:pPr>
        <w:pStyle w:val="PlainText"/>
        <w:rPr>
          <w:rFonts w:ascii="Courier New" w:hAnsi="Courier New" w:cs="Courier New"/>
        </w:rPr>
      </w:pPr>
      <w:r w:rsidRPr="00297E4D">
        <w:rPr>
          <w:rFonts w:ascii="Courier New" w:hAnsi="Courier New" w:cs="Courier New"/>
        </w:rPr>
        <w:t xml:space="preserve">                {</w:t>
      </w:r>
    </w:p>
    <w:p w14:paraId="274DD994" w14:textId="77777777" w:rsidR="00226DF0" w:rsidRPr="00297E4D" w:rsidRDefault="00226DF0" w:rsidP="00075247">
      <w:pPr>
        <w:pStyle w:val="PlainText"/>
        <w:rPr>
          <w:rFonts w:ascii="Courier New" w:hAnsi="Courier New" w:cs="Courier New"/>
        </w:rPr>
      </w:pPr>
      <w:r w:rsidRPr="00297E4D">
        <w:rPr>
          <w:rFonts w:ascii="Courier New" w:hAnsi="Courier New" w:cs="Courier New"/>
        </w:rPr>
        <w:t xml:space="preserve">                    s.GetComponent&lt;Hover_UI&gt;().Selected();</w:t>
      </w:r>
    </w:p>
    <w:p w14:paraId="70A0D555" w14:textId="77777777" w:rsidR="00226DF0" w:rsidRPr="00297E4D" w:rsidRDefault="00226DF0" w:rsidP="00075247">
      <w:pPr>
        <w:pStyle w:val="PlainText"/>
        <w:rPr>
          <w:rFonts w:ascii="Courier New" w:hAnsi="Courier New" w:cs="Courier New"/>
        </w:rPr>
      </w:pPr>
    </w:p>
    <w:p w14:paraId="65252486" w14:textId="77777777" w:rsidR="00226DF0" w:rsidRPr="00297E4D" w:rsidRDefault="00226DF0" w:rsidP="00075247">
      <w:pPr>
        <w:pStyle w:val="PlainText"/>
        <w:rPr>
          <w:rFonts w:ascii="Courier New" w:hAnsi="Courier New" w:cs="Courier New"/>
        </w:rPr>
      </w:pPr>
      <w:r w:rsidRPr="00297E4D">
        <w:rPr>
          <w:rFonts w:ascii="Courier New" w:hAnsi="Courier New" w:cs="Courier New"/>
        </w:rPr>
        <w:t xml:space="preserve">                }</w:t>
      </w:r>
    </w:p>
    <w:p w14:paraId="5CF71241" w14:textId="77777777" w:rsidR="00226DF0" w:rsidRPr="00297E4D" w:rsidRDefault="00226DF0" w:rsidP="00075247">
      <w:pPr>
        <w:pStyle w:val="PlainText"/>
        <w:rPr>
          <w:rFonts w:ascii="Courier New" w:hAnsi="Courier New" w:cs="Courier New"/>
        </w:rPr>
      </w:pPr>
      <w:r w:rsidRPr="00297E4D">
        <w:rPr>
          <w:rFonts w:ascii="Courier New" w:hAnsi="Courier New" w:cs="Courier New"/>
        </w:rPr>
        <w:t xml:space="preserve">                t = s;</w:t>
      </w:r>
    </w:p>
    <w:p w14:paraId="0D841ED5" w14:textId="77777777" w:rsidR="00226DF0" w:rsidRPr="00297E4D" w:rsidRDefault="00226DF0" w:rsidP="00075247">
      <w:pPr>
        <w:pStyle w:val="PlainText"/>
        <w:rPr>
          <w:rFonts w:ascii="Courier New" w:hAnsi="Courier New" w:cs="Courier New"/>
        </w:rPr>
      </w:pPr>
      <w:r w:rsidRPr="00297E4D">
        <w:rPr>
          <w:rFonts w:ascii="Courier New" w:hAnsi="Courier New" w:cs="Courier New"/>
        </w:rPr>
        <w:t xml:space="preserve">            }</w:t>
      </w:r>
    </w:p>
    <w:p w14:paraId="209F9557" w14:textId="77777777" w:rsidR="00226DF0" w:rsidRPr="00297E4D" w:rsidRDefault="00226DF0" w:rsidP="00075247">
      <w:pPr>
        <w:pStyle w:val="PlainText"/>
        <w:rPr>
          <w:rFonts w:ascii="Courier New" w:hAnsi="Courier New" w:cs="Courier New"/>
        </w:rPr>
      </w:pPr>
      <w:r w:rsidRPr="00297E4D">
        <w:rPr>
          <w:rFonts w:ascii="Courier New" w:hAnsi="Courier New" w:cs="Courier New"/>
        </w:rPr>
        <w:t xml:space="preserve">        }</w:t>
      </w:r>
    </w:p>
    <w:p w14:paraId="2530FAC8" w14:textId="77777777" w:rsidR="00226DF0" w:rsidRPr="00297E4D" w:rsidRDefault="00226DF0" w:rsidP="00075247">
      <w:pPr>
        <w:pStyle w:val="PlainText"/>
        <w:rPr>
          <w:rFonts w:ascii="Courier New" w:hAnsi="Courier New" w:cs="Courier New"/>
        </w:rPr>
      </w:pPr>
      <w:r w:rsidRPr="00297E4D">
        <w:rPr>
          <w:rFonts w:ascii="Courier New" w:hAnsi="Courier New" w:cs="Courier New"/>
        </w:rPr>
        <w:t xml:space="preserve">        </w:t>
      </w:r>
    </w:p>
    <w:p w14:paraId="63118BC4" w14:textId="77777777" w:rsidR="00226DF0" w:rsidRPr="00297E4D" w:rsidRDefault="00226DF0" w:rsidP="00075247">
      <w:pPr>
        <w:pStyle w:val="PlainText"/>
        <w:rPr>
          <w:rFonts w:ascii="Courier New" w:hAnsi="Courier New" w:cs="Courier New"/>
        </w:rPr>
      </w:pPr>
      <w:r w:rsidRPr="00297E4D">
        <w:rPr>
          <w:rFonts w:ascii="Courier New" w:hAnsi="Courier New" w:cs="Courier New"/>
        </w:rPr>
        <w:t xml:space="preserve">    }</w:t>
      </w:r>
    </w:p>
    <w:p w14:paraId="332BD87D" w14:textId="77777777" w:rsidR="00226DF0" w:rsidRDefault="00226DF0" w:rsidP="00075247">
      <w:pPr>
        <w:pStyle w:val="PlainText"/>
        <w:rPr>
          <w:rFonts w:ascii="Courier New" w:hAnsi="Courier New" w:cs="Courier New"/>
        </w:rPr>
      </w:pPr>
      <w:r w:rsidRPr="00297E4D">
        <w:rPr>
          <w:rFonts w:ascii="Courier New" w:hAnsi="Courier New" w:cs="Courier New"/>
        </w:rPr>
        <w:t>}</w:t>
      </w:r>
    </w:p>
    <w:p w14:paraId="4060946A" w14:textId="341CF7AC" w:rsidR="00226DF0" w:rsidRDefault="00226DF0" w:rsidP="00226DF0"/>
    <w:p w14:paraId="5656472B" w14:textId="4AA5C402" w:rsidR="00226DF0" w:rsidRPr="00226DF0" w:rsidRDefault="00226DF0" w:rsidP="00226DF0">
      <w:pPr>
        <w:pStyle w:val="Heading2"/>
      </w:pPr>
      <w:bookmarkStart w:id="246" w:name="_Toc17751989"/>
      <w:r>
        <w:t>BCI side</w:t>
      </w:r>
      <w:bookmarkEnd w:id="246"/>
    </w:p>
    <w:p w14:paraId="3BDF0239" w14:textId="3F1700C6" w:rsidR="00226DF0" w:rsidRDefault="00226DF0" w:rsidP="00226DF0">
      <w:pPr>
        <w:pStyle w:val="Heading3"/>
      </w:pPr>
      <w:bookmarkStart w:id="247" w:name="_Toc17751990"/>
      <w:r w:rsidRPr="00226DF0">
        <w:t>classifier-training-flipswitch</w:t>
      </w:r>
      <w:r>
        <w:t>.lua</w:t>
      </w:r>
      <w:bookmarkEnd w:id="247"/>
    </w:p>
    <w:p w14:paraId="670B52E9" w14:textId="77777777" w:rsidR="00226DF0" w:rsidRPr="00970A74" w:rsidRDefault="00226DF0" w:rsidP="00075247">
      <w:pPr>
        <w:pStyle w:val="PlainText"/>
        <w:rPr>
          <w:rFonts w:ascii="Courier New" w:hAnsi="Courier New" w:cs="Courier New"/>
        </w:rPr>
      </w:pPr>
    </w:p>
    <w:p w14:paraId="38789A79" w14:textId="77777777" w:rsidR="00226DF0" w:rsidRPr="00970A74" w:rsidRDefault="00226DF0" w:rsidP="00075247">
      <w:pPr>
        <w:pStyle w:val="PlainText"/>
        <w:rPr>
          <w:rFonts w:ascii="Courier New" w:hAnsi="Courier New" w:cs="Courier New"/>
        </w:rPr>
      </w:pPr>
      <w:r w:rsidRPr="00970A74">
        <w:rPr>
          <w:rFonts w:ascii="Courier New" w:hAnsi="Courier New" w:cs="Courier New"/>
        </w:rPr>
        <w:t>f_count = 0</w:t>
      </w:r>
    </w:p>
    <w:p w14:paraId="05CAE808" w14:textId="77777777" w:rsidR="00226DF0" w:rsidRPr="00970A74" w:rsidRDefault="00226DF0" w:rsidP="00075247">
      <w:pPr>
        <w:pStyle w:val="PlainText"/>
        <w:rPr>
          <w:rFonts w:ascii="Courier New" w:hAnsi="Courier New" w:cs="Courier New"/>
        </w:rPr>
      </w:pPr>
      <w:r w:rsidRPr="00970A74">
        <w:rPr>
          <w:rFonts w:ascii="Courier New" w:hAnsi="Courier New" w:cs="Courier New"/>
        </w:rPr>
        <w:t>switched_count = 0</w:t>
      </w:r>
    </w:p>
    <w:p w14:paraId="543426BD" w14:textId="77777777" w:rsidR="00226DF0" w:rsidRPr="00970A74" w:rsidRDefault="00226DF0" w:rsidP="00075247">
      <w:pPr>
        <w:pStyle w:val="PlainText"/>
        <w:rPr>
          <w:rFonts w:ascii="Courier New" w:hAnsi="Courier New" w:cs="Courier New"/>
        </w:rPr>
      </w:pPr>
      <w:r w:rsidRPr="00970A74">
        <w:rPr>
          <w:rFonts w:ascii="Courier New" w:hAnsi="Courier New" w:cs="Courier New"/>
        </w:rPr>
        <w:t>f_list = {}</w:t>
      </w:r>
    </w:p>
    <w:p w14:paraId="6FBF0476" w14:textId="77777777" w:rsidR="00226DF0" w:rsidRPr="00970A74" w:rsidRDefault="00226DF0" w:rsidP="00075247">
      <w:pPr>
        <w:pStyle w:val="PlainText"/>
        <w:rPr>
          <w:rFonts w:ascii="Courier New" w:hAnsi="Courier New" w:cs="Courier New"/>
        </w:rPr>
      </w:pPr>
    </w:p>
    <w:p w14:paraId="0E1B20FA" w14:textId="77777777" w:rsidR="00226DF0" w:rsidRPr="00970A74" w:rsidRDefault="00226DF0" w:rsidP="00075247">
      <w:pPr>
        <w:pStyle w:val="PlainText"/>
        <w:rPr>
          <w:rFonts w:ascii="Courier New" w:hAnsi="Courier New" w:cs="Courier New"/>
        </w:rPr>
      </w:pPr>
    </w:p>
    <w:p w14:paraId="41CCBEE8" w14:textId="77777777" w:rsidR="00226DF0" w:rsidRPr="00970A74" w:rsidRDefault="00226DF0" w:rsidP="00075247">
      <w:pPr>
        <w:pStyle w:val="PlainText"/>
        <w:rPr>
          <w:rFonts w:ascii="Courier New" w:hAnsi="Courier New" w:cs="Courier New"/>
        </w:rPr>
      </w:pPr>
      <w:r w:rsidRPr="00970A74">
        <w:rPr>
          <w:rFonts w:ascii="Courier New" w:hAnsi="Courier New" w:cs="Courier New"/>
        </w:rPr>
        <w:t>Generated_file_path = "/plugins/stimulation/lua-stimulator-stim-codes.lua"</w:t>
      </w:r>
    </w:p>
    <w:p w14:paraId="66C4AAF0" w14:textId="77777777" w:rsidR="00226DF0" w:rsidRPr="00970A74" w:rsidRDefault="00226DF0" w:rsidP="00075247">
      <w:pPr>
        <w:pStyle w:val="PlainText"/>
        <w:rPr>
          <w:rFonts w:ascii="Courier New" w:hAnsi="Courier New" w:cs="Courier New"/>
        </w:rPr>
      </w:pPr>
      <w:r w:rsidRPr="00970A74">
        <w:rPr>
          <w:rFonts w:ascii="Courier New" w:hAnsi="Courier New" w:cs="Courier New"/>
        </w:rPr>
        <w:t>function initialize(box)</w:t>
      </w:r>
    </w:p>
    <w:p w14:paraId="21DE9F2B" w14:textId="77777777" w:rsidR="00226DF0" w:rsidRPr="00970A74" w:rsidRDefault="00226DF0" w:rsidP="00075247">
      <w:pPr>
        <w:pStyle w:val="PlainText"/>
        <w:rPr>
          <w:rFonts w:ascii="Courier New" w:hAnsi="Courier New" w:cs="Courier New"/>
        </w:rPr>
      </w:pPr>
      <w:r w:rsidRPr="00970A74">
        <w:rPr>
          <w:rFonts w:ascii="Courier New" w:hAnsi="Courier New" w:cs="Courier New"/>
        </w:rPr>
        <w:tab/>
        <w:t>dofile(box:get_config("${Path_Data}") .. Generated_file_path)</w:t>
      </w:r>
    </w:p>
    <w:p w14:paraId="748CF043" w14:textId="77777777" w:rsidR="00226DF0" w:rsidRPr="00970A74" w:rsidRDefault="00226DF0" w:rsidP="00075247">
      <w:pPr>
        <w:pStyle w:val="PlainText"/>
        <w:rPr>
          <w:rFonts w:ascii="Courier New" w:hAnsi="Courier New" w:cs="Courier New"/>
        </w:rPr>
      </w:pPr>
    </w:p>
    <w:p w14:paraId="5DEA2AA8" w14:textId="77777777" w:rsidR="00226DF0" w:rsidRPr="00970A74" w:rsidRDefault="00226DF0" w:rsidP="00075247">
      <w:pPr>
        <w:pStyle w:val="PlainText"/>
        <w:rPr>
          <w:rFonts w:ascii="Courier New" w:hAnsi="Courier New" w:cs="Courier New"/>
        </w:rPr>
      </w:pPr>
      <w:r w:rsidRPr="00970A74">
        <w:rPr>
          <w:rFonts w:ascii="Courier New" w:hAnsi="Courier New" w:cs="Courier New"/>
        </w:rPr>
        <w:tab/>
        <w:t>f_count = box:get_input_count()</w:t>
      </w:r>
    </w:p>
    <w:p w14:paraId="7B7353A8" w14:textId="77777777" w:rsidR="00226DF0" w:rsidRPr="00970A74" w:rsidRDefault="00226DF0" w:rsidP="00075247">
      <w:pPr>
        <w:pStyle w:val="PlainText"/>
        <w:rPr>
          <w:rFonts w:ascii="Courier New" w:hAnsi="Courier New" w:cs="Courier New"/>
        </w:rPr>
      </w:pPr>
    </w:p>
    <w:p w14:paraId="125D5210" w14:textId="77777777" w:rsidR="00226DF0" w:rsidRPr="00970A74" w:rsidRDefault="00226DF0" w:rsidP="00075247">
      <w:pPr>
        <w:pStyle w:val="PlainText"/>
        <w:rPr>
          <w:rFonts w:ascii="Courier New" w:hAnsi="Courier New" w:cs="Courier New"/>
        </w:rPr>
      </w:pPr>
      <w:r w:rsidRPr="00970A74">
        <w:rPr>
          <w:rFonts w:ascii="Courier New" w:hAnsi="Courier New" w:cs="Courier New"/>
        </w:rPr>
        <w:tab/>
        <w:t>for i = 1, f_count do</w:t>
      </w:r>
    </w:p>
    <w:p w14:paraId="2121F75F" w14:textId="77777777" w:rsidR="00226DF0" w:rsidRPr="00970A74" w:rsidRDefault="00226DF0" w:rsidP="00075247">
      <w:pPr>
        <w:pStyle w:val="PlainText"/>
        <w:rPr>
          <w:rFonts w:ascii="Courier New" w:hAnsi="Courier New" w:cs="Courier New"/>
        </w:rPr>
      </w:pPr>
      <w:r w:rsidRPr="00970A74">
        <w:rPr>
          <w:rFonts w:ascii="Courier New" w:hAnsi="Courier New" w:cs="Courier New"/>
        </w:rPr>
        <w:tab/>
      </w:r>
      <w:r w:rsidRPr="00970A74">
        <w:rPr>
          <w:rFonts w:ascii="Courier New" w:hAnsi="Courier New" w:cs="Courier New"/>
        </w:rPr>
        <w:tab/>
        <w:t>f_list[i] = false</w:t>
      </w:r>
    </w:p>
    <w:p w14:paraId="2F1BBCE6" w14:textId="77777777" w:rsidR="00226DF0" w:rsidRPr="00970A74" w:rsidRDefault="00226DF0" w:rsidP="00075247">
      <w:pPr>
        <w:pStyle w:val="PlainText"/>
        <w:rPr>
          <w:rFonts w:ascii="Courier New" w:hAnsi="Courier New" w:cs="Courier New"/>
        </w:rPr>
      </w:pPr>
      <w:r w:rsidRPr="00970A74">
        <w:rPr>
          <w:rFonts w:ascii="Courier New" w:hAnsi="Courier New" w:cs="Courier New"/>
        </w:rPr>
        <w:tab/>
        <w:t>end</w:t>
      </w:r>
    </w:p>
    <w:p w14:paraId="562A7EAC" w14:textId="77777777" w:rsidR="00226DF0" w:rsidRPr="00970A74" w:rsidRDefault="00226DF0" w:rsidP="00075247">
      <w:pPr>
        <w:pStyle w:val="PlainText"/>
        <w:rPr>
          <w:rFonts w:ascii="Courier New" w:hAnsi="Courier New" w:cs="Courier New"/>
        </w:rPr>
      </w:pPr>
      <w:r w:rsidRPr="00970A74">
        <w:rPr>
          <w:rFonts w:ascii="Courier New" w:hAnsi="Courier New" w:cs="Courier New"/>
        </w:rPr>
        <w:t>end</w:t>
      </w:r>
    </w:p>
    <w:p w14:paraId="374A7263" w14:textId="77777777" w:rsidR="00226DF0" w:rsidRPr="00970A74" w:rsidRDefault="00226DF0" w:rsidP="00075247">
      <w:pPr>
        <w:pStyle w:val="PlainText"/>
        <w:rPr>
          <w:rFonts w:ascii="Courier New" w:hAnsi="Courier New" w:cs="Courier New"/>
        </w:rPr>
      </w:pPr>
    </w:p>
    <w:p w14:paraId="3E131B01" w14:textId="77777777" w:rsidR="00226DF0" w:rsidRPr="00970A74" w:rsidRDefault="00226DF0" w:rsidP="00075247">
      <w:pPr>
        <w:pStyle w:val="PlainText"/>
        <w:rPr>
          <w:rFonts w:ascii="Courier New" w:hAnsi="Courier New" w:cs="Courier New"/>
        </w:rPr>
      </w:pPr>
      <w:r w:rsidRPr="00970A74">
        <w:rPr>
          <w:rFonts w:ascii="Courier New" w:hAnsi="Courier New" w:cs="Courier New"/>
        </w:rPr>
        <w:t>function uninitialize(box)</w:t>
      </w:r>
    </w:p>
    <w:p w14:paraId="7DFFC36F" w14:textId="77777777" w:rsidR="00226DF0" w:rsidRPr="00970A74" w:rsidRDefault="00226DF0" w:rsidP="00075247">
      <w:pPr>
        <w:pStyle w:val="PlainText"/>
        <w:rPr>
          <w:rFonts w:ascii="Courier New" w:hAnsi="Courier New" w:cs="Courier New"/>
        </w:rPr>
      </w:pPr>
      <w:r w:rsidRPr="00970A74">
        <w:rPr>
          <w:rFonts w:ascii="Courier New" w:hAnsi="Courier New" w:cs="Courier New"/>
        </w:rPr>
        <w:t>end</w:t>
      </w:r>
    </w:p>
    <w:p w14:paraId="57F983DE" w14:textId="77777777" w:rsidR="00226DF0" w:rsidRPr="00970A74" w:rsidRDefault="00226DF0" w:rsidP="00075247">
      <w:pPr>
        <w:pStyle w:val="PlainText"/>
        <w:rPr>
          <w:rFonts w:ascii="Courier New" w:hAnsi="Courier New" w:cs="Courier New"/>
        </w:rPr>
      </w:pPr>
    </w:p>
    <w:p w14:paraId="1A44AFF2" w14:textId="77777777" w:rsidR="00226DF0" w:rsidRPr="00970A74" w:rsidRDefault="00226DF0" w:rsidP="00075247">
      <w:pPr>
        <w:pStyle w:val="PlainText"/>
        <w:rPr>
          <w:rFonts w:ascii="Courier New" w:hAnsi="Courier New" w:cs="Courier New"/>
        </w:rPr>
      </w:pPr>
    </w:p>
    <w:p w14:paraId="581E97A7" w14:textId="77777777" w:rsidR="00226DF0" w:rsidRPr="00970A74" w:rsidRDefault="00226DF0" w:rsidP="00075247">
      <w:pPr>
        <w:pStyle w:val="PlainText"/>
        <w:rPr>
          <w:rFonts w:ascii="Courier New" w:hAnsi="Courier New" w:cs="Courier New"/>
        </w:rPr>
      </w:pPr>
      <w:r w:rsidRPr="00970A74">
        <w:rPr>
          <w:rFonts w:ascii="Courier New" w:hAnsi="Courier New" w:cs="Courier New"/>
        </w:rPr>
        <w:t>function write_flip(i, j)</w:t>
      </w:r>
    </w:p>
    <w:p w14:paraId="28ACB91C" w14:textId="77777777" w:rsidR="00226DF0" w:rsidRPr="00970A74" w:rsidRDefault="00226DF0" w:rsidP="00075247">
      <w:pPr>
        <w:pStyle w:val="PlainText"/>
        <w:rPr>
          <w:rFonts w:ascii="Courier New" w:hAnsi="Courier New" w:cs="Courier New"/>
        </w:rPr>
      </w:pPr>
    </w:p>
    <w:p w14:paraId="0546400A" w14:textId="77777777" w:rsidR="00226DF0" w:rsidRPr="00970A74" w:rsidRDefault="00226DF0" w:rsidP="00075247">
      <w:pPr>
        <w:pStyle w:val="PlainText"/>
        <w:rPr>
          <w:rFonts w:ascii="Courier New" w:hAnsi="Courier New" w:cs="Courier New"/>
        </w:rPr>
      </w:pPr>
      <w:r w:rsidRPr="00970A74">
        <w:rPr>
          <w:rFonts w:ascii="Courier New" w:hAnsi="Courier New" w:cs="Courier New"/>
        </w:rPr>
        <w:tab/>
        <w:t>io.write("Flip ", i, " of ", j, " switched\n")</w:t>
      </w:r>
    </w:p>
    <w:p w14:paraId="73138371" w14:textId="77777777" w:rsidR="00226DF0" w:rsidRPr="00970A74" w:rsidRDefault="00226DF0" w:rsidP="00075247">
      <w:pPr>
        <w:pStyle w:val="PlainText"/>
        <w:rPr>
          <w:rFonts w:ascii="Courier New" w:hAnsi="Courier New" w:cs="Courier New"/>
        </w:rPr>
      </w:pPr>
    </w:p>
    <w:p w14:paraId="4EA66EA6" w14:textId="77777777" w:rsidR="00226DF0" w:rsidRPr="00970A74" w:rsidRDefault="00226DF0" w:rsidP="00075247">
      <w:pPr>
        <w:pStyle w:val="PlainText"/>
        <w:rPr>
          <w:rFonts w:ascii="Courier New" w:hAnsi="Courier New" w:cs="Courier New"/>
        </w:rPr>
      </w:pPr>
      <w:r w:rsidRPr="00970A74">
        <w:rPr>
          <w:rFonts w:ascii="Courier New" w:hAnsi="Courier New" w:cs="Courier New"/>
        </w:rPr>
        <w:t xml:space="preserve">end </w:t>
      </w:r>
    </w:p>
    <w:p w14:paraId="61EFC605" w14:textId="77777777" w:rsidR="00226DF0" w:rsidRPr="00970A74" w:rsidRDefault="00226DF0" w:rsidP="00075247">
      <w:pPr>
        <w:pStyle w:val="PlainText"/>
        <w:rPr>
          <w:rFonts w:ascii="Courier New" w:hAnsi="Courier New" w:cs="Courier New"/>
        </w:rPr>
      </w:pPr>
      <w:r w:rsidRPr="00970A74">
        <w:rPr>
          <w:rFonts w:ascii="Courier New" w:hAnsi="Courier New" w:cs="Courier New"/>
        </w:rPr>
        <w:t>function stimulation_alter(box)</w:t>
      </w:r>
    </w:p>
    <w:p w14:paraId="468CA75A" w14:textId="77777777" w:rsidR="00226DF0" w:rsidRPr="00970A74" w:rsidRDefault="00226DF0" w:rsidP="00075247">
      <w:pPr>
        <w:pStyle w:val="PlainText"/>
        <w:rPr>
          <w:rFonts w:ascii="Courier New" w:hAnsi="Courier New" w:cs="Courier New"/>
        </w:rPr>
      </w:pPr>
    </w:p>
    <w:p w14:paraId="1CFCF300" w14:textId="77777777" w:rsidR="00226DF0" w:rsidRPr="00970A74" w:rsidRDefault="00226DF0" w:rsidP="00075247">
      <w:pPr>
        <w:pStyle w:val="PlainText"/>
        <w:rPr>
          <w:rFonts w:ascii="Courier New" w:hAnsi="Courier New" w:cs="Courier New"/>
        </w:rPr>
      </w:pPr>
    </w:p>
    <w:p w14:paraId="2F030F88" w14:textId="77777777" w:rsidR="00226DF0" w:rsidRPr="00970A74" w:rsidRDefault="00226DF0" w:rsidP="00075247">
      <w:pPr>
        <w:pStyle w:val="PlainText"/>
        <w:rPr>
          <w:rFonts w:ascii="Courier New" w:hAnsi="Courier New" w:cs="Courier New"/>
        </w:rPr>
      </w:pPr>
      <w:r w:rsidRPr="00970A74">
        <w:rPr>
          <w:rFonts w:ascii="Courier New" w:hAnsi="Courier New" w:cs="Courier New"/>
        </w:rPr>
        <w:tab/>
        <w:t>while box:keep_processing() and switched_count &lt; f_count do</w:t>
      </w:r>
    </w:p>
    <w:p w14:paraId="2377A7A7" w14:textId="77777777" w:rsidR="00226DF0" w:rsidRPr="00970A74" w:rsidRDefault="00226DF0" w:rsidP="00075247">
      <w:pPr>
        <w:pStyle w:val="PlainText"/>
        <w:rPr>
          <w:rFonts w:ascii="Courier New" w:hAnsi="Courier New" w:cs="Courier New"/>
        </w:rPr>
      </w:pPr>
      <w:r w:rsidRPr="00970A74">
        <w:rPr>
          <w:rFonts w:ascii="Courier New" w:hAnsi="Courier New" w:cs="Courier New"/>
        </w:rPr>
        <w:tab/>
      </w:r>
      <w:r w:rsidRPr="00970A74">
        <w:rPr>
          <w:rFonts w:ascii="Courier New" w:hAnsi="Courier New" w:cs="Courier New"/>
        </w:rPr>
        <w:tab/>
        <w:t>for i = 1, f_count do</w:t>
      </w:r>
    </w:p>
    <w:p w14:paraId="406783F1" w14:textId="77777777" w:rsidR="00226DF0" w:rsidRPr="00970A74" w:rsidRDefault="00226DF0" w:rsidP="00075247">
      <w:pPr>
        <w:pStyle w:val="PlainText"/>
        <w:rPr>
          <w:rFonts w:ascii="Courier New" w:hAnsi="Courier New" w:cs="Courier New"/>
        </w:rPr>
      </w:pPr>
      <w:r w:rsidRPr="00970A74">
        <w:rPr>
          <w:rFonts w:ascii="Courier New" w:hAnsi="Courier New" w:cs="Courier New"/>
        </w:rPr>
        <w:tab/>
      </w:r>
      <w:r w:rsidRPr="00970A74">
        <w:rPr>
          <w:rFonts w:ascii="Courier New" w:hAnsi="Courier New" w:cs="Courier New"/>
        </w:rPr>
        <w:tab/>
      </w:r>
    </w:p>
    <w:p w14:paraId="5E3D78F5" w14:textId="77777777" w:rsidR="00226DF0" w:rsidRPr="00970A74" w:rsidRDefault="00226DF0" w:rsidP="00075247">
      <w:pPr>
        <w:pStyle w:val="PlainText"/>
        <w:rPr>
          <w:rFonts w:ascii="Courier New" w:hAnsi="Courier New" w:cs="Courier New"/>
        </w:rPr>
      </w:pPr>
      <w:r w:rsidRPr="00970A74">
        <w:rPr>
          <w:rFonts w:ascii="Courier New" w:hAnsi="Courier New" w:cs="Courier New"/>
        </w:rPr>
        <w:tab/>
      </w:r>
      <w:r w:rsidRPr="00970A74">
        <w:rPr>
          <w:rFonts w:ascii="Courier New" w:hAnsi="Courier New" w:cs="Courier New"/>
        </w:rPr>
        <w:tab/>
      </w:r>
      <w:r w:rsidRPr="00970A74">
        <w:rPr>
          <w:rFonts w:ascii="Courier New" w:hAnsi="Courier New" w:cs="Courier New"/>
        </w:rPr>
        <w:tab/>
        <w:t xml:space="preserve">if box:get_stimulation_count(i) &gt; 0 then </w:t>
      </w:r>
    </w:p>
    <w:p w14:paraId="775648FC" w14:textId="77777777" w:rsidR="00226DF0" w:rsidRPr="00970A74" w:rsidRDefault="00226DF0" w:rsidP="00075247">
      <w:pPr>
        <w:pStyle w:val="PlainText"/>
        <w:rPr>
          <w:rFonts w:ascii="Courier New" w:hAnsi="Courier New" w:cs="Courier New"/>
        </w:rPr>
      </w:pPr>
      <w:r w:rsidRPr="00970A74">
        <w:rPr>
          <w:rFonts w:ascii="Courier New" w:hAnsi="Courier New" w:cs="Courier New"/>
        </w:rPr>
        <w:tab/>
      </w:r>
      <w:r w:rsidRPr="00970A74">
        <w:rPr>
          <w:rFonts w:ascii="Courier New" w:hAnsi="Courier New" w:cs="Courier New"/>
        </w:rPr>
        <w:tab/>
      </w:r>
    </w:p>
    <w:p w14:paraId="443AE0A9" w14:textId="77777777" w:rsidR="00226DF0" w:rsidRPr="00970A74" w:rsidRDefault="00226DF0" w:rsidP="00075247">
      <w:pPr>
        <w:pStyle w:val="PlainText"/>
        <w:rPr>
          <w:rFonts w:ascii="Courier New" w:hAnsi="Courier New" w:cs="Courier New"/>
        </w:rPr>
      </w:pPr>
      <w:r w:rsidRPr="00970A74">
        <w:rPr>
          <w:rFonts w:ascii="Courier New" w:hAnsi="Courier New" w:cs="Courier New"/>
        </w:rPr>
        <w:tab/>
      </w:r>
      <w:r w:rsidRPr="00970A74">
        <w:rPr>
          <w:rFonts w:ascii="Courier New" w:hAnsi="Courier New" w:cs="Courier New"/>
        </w:rPr>
        <w:tab/>
      </w:r>
      <w:r w:rsidRPr="00970A74">
        <w:rPr>
          <w:rFonts w:ascii="Courier New" w:hAnsi="Courier New" w:cs="Courier New"/>
        </w:rPr>
        <w:tab/>
      </w:r>
      <w:r w:rsidRPr="00970A74">
        <w:rPr>
          <w:rFonts w:ascii="Courier New" w:hAnsi="Courier New" w:cs="Courier New"/>
        </w:rPr>
        <w:tab/>
        <w:t>box:remove_stimulation(i,1)</w:t>
      </w:r>
    </w:p>
    <w:p w14:paraId="21C989A4" w14:textId="77777777" w:rsidR="00226DF0" w:rsidRPr="00970A74" w:rsidRDefault="00226DF0" w:rsidP="00075247">
      <w:pPr>
        <w:pStyle w:val="PlainText"/>
        <w:rPr>
          <w:rFonts w:ascii="Courier New" w:hAnsi="Courier New" w:cs="Courier New"/>
        </w:rPr>
      </w:pPr>
      <w:r w:rsidRPr="00970A74">
        <w:rPr>
          <w:rFonts w:ascii="Courier New" w:hAnsi="Courier New" w:cs="Courier New"/>
        </w:rPr>
        <w:tab/>
      </w:r>
      <w:r w:rsidRPr="00970A74">
        <w:rPr>
          <w:rFonts w:ascii="Courier New" w:hAnsi="Courier New" w:cs="Courier New"/>
        </w:rPr>
        <w:tab/>
      </w:r>
      <w:r w:rsidRPr="00970A74">
        <w:rPr>
          <w:rFonts w:ascii="Courier New" w:hAnsi="Courier New" w:cs="Courier New"/>
        </w:rPr>
        <w:tab/>
      </w:r>
    </w:p>
    <w:p w14:paraId="4BB20EAD" w14:textId="77777777" w:rsidR="00226DF0" w:rsidRPr="00970A74" w:rsidRDefault="00226DF0" w:rsidP="00075247">
      <w:pPr>
        <w:pStyle w:val="PlainText"/>
        <w:rPr>
          <w:rFonts w:ascii="Courier New" w:hAnsi="Courier New" w:cs="Courier New"/>
        </w:rPr>
      </w:pPr>
      <w:r w:rsidRPr="00970A74">
        <w:rPr>
          <w:rFonts w:ascii="Courier New" w:hAnsi="Courier New" w:cs="Courier New"/>
        </w:rPr>
        <w:tab/>
      </w:r>
      <w:r w:rsidRPr="00970A74">
        <w:rPr>
          <w:rFonts w:ascii="Courier New" w:hAnsi="Courier New" w:cs="Courier New"/>
        </w:rPr>
        <w:tab/>
      </w:r>
      <w:r w:rsidRPr="00970A74">
        <w:rPr>
          <w:rFonts w:ascii="Courier New" w:hAnsi="Courier New" w:cs="Courier New"/>
        </w:rPr>
        <w:tab/>
      </w:r>
      <w:r w:rsidRPr="00970A74">
        <w:rPr>
          <w:rFonts w:ascii="Courier New" w:hAnsi="Courier New" w:cs="Courier New"/>
        </w:rPr>
        <w:tab/>
        <w:t xml:space="preserve">if not f_list[i] then </w:t>
      </w:r>
    </w:p>
    <w:p w14:paraId="08E9E23C" w14:textId="77777777" w:rsidR="00226DF0" w:rsidRPr="00970A74" w:rsidRDefault="00226DF0" w:rsidP="00075247">
      <w:pPr>
        <w:pStyle w:val="PlainText"/>
        <w:rPr>
          <w:rFonts w:ascii="Courier New" w:hAnsi="Courier New" w:cs="Courier New"/>
        </w:rPr>
      </w:pPr>
      <w:r w:rsidRPr="00970A74">
        <w:rPr>
          <w:rFonts w:ascii="Courier New" w:hAnsi="Courier New" w:cs="Courier New"/>
        </w:rPr>
        <w:tab/>
      </w:r>
      <w:r w:rsidRPr="00970A74">
        <w:rPr>
          <w:rFonts w:ascii="Courier New" w:hAnsi="Courier New" w:cs="Courier New"/>
        </w:rPr>
        <w:tab/>
      </w:r>
      <w:r w:rsidRPr="00970A74">
        <w:rPr>
          <w:rFonts w:ascii="Courier New" w:hAnsi="Courier New" w:cs="Courier New"/>
        </w:rPr>
        <w:tab/>
      </w:r>
    </w:p>
    <w:p w14:paraId="0F98D40B" w14:textId="77777777" w:rsidR="00226DF0" w:rsidRPr="00970A74" w:rsidRDefault="00226DF0" w:rsidP="00075247">
      <w:pPr>
        <w:pStyle w:val="PlainText"/>
        <w:rPr>
          <w:rFonts w:ascii="Courier New" w:hAnsi="Courier New" w:cs="Courier New"/>
        </w:rPr>
      </w:pPr>
      <w:r w:rsidRPr="00970A74">
        <w:rPr>
          <w:rFonts w:ascii="Courier New" w:hAnsi="Courier New" w:cs="Courier New"/>
        </w:rPr>
        <w:tab/>
      </w:r>
      <w:r w:rsidRPr="00970A74">
        <w:rPr>
          <w:rFonts w:ascii="Courier New" w:hAnsi="Courier New" w:cs="Courier New"/>
        </w:rPr>
        <w:tab/>
      </w:r>
      <w:r w:rsidRPr="00970A74">
        <w:rPr>
          <w:rFonts w:ascii="Courier New" w:hAnsi="Courier New" w:cs="Courier New"/>
        </w:rPr>
        <w:tab/>
      </w:r>
      <w:r w:rsidRPr="00970A74">
        <w:rPr>
          <w:rFonts w:ascii="Courier New" w:hAnsi="Courier New" w:cs="Courier New"/>
        </w:rPr>
        <w:tab/>
      </w:r>
      <w:r w:rsidRPr="00970A74">
        <w:rPr>
          <w:rFonts w:ascii="Courier New" w:hAnsi="Courier New" w:cs="Courier New"/>
        </w:rPr>
        <w:tab/>
        <w:t>f_list[i] = true</w:t>
      </w:r>
    </w:p>
    <w:p w14:paraId="750B5EF8" w14:textId="77777777" w:rsidR="00226DF0" w:rsidRPr="00970A74" w:rsidRDefault="00226DF0" w:rsidP="00075247">
      <w:pPr>
        <w:pStyle w:val="PlainText"/>
        <w:rPr>
          <w:rFonts w:ascii="Courier New" w:hAnsi="Courier New" w:cs="Courier New"/>
        </w:rPr>
      </w:pPr>
      <w:r w:rsidRPr="00970A74">
        <w:rPr>
          <w:rFonts w:ascii="Courier New" w:hAnsi="Courier New" w:cs="Courier New"/>
        </w:rPr>
        <w:tab/>
      </w:r>
      <w:r w:rsidRPr="00970A74">
        <w:rPr>
          <w:rFonts w:ascii="Courier New" w:hAnsi="Courier New" w:cs="Courier New"/>
        </w:rPr>
        <w:tab/>
      </w:r>
      <w:r w:rsidRPr="00970A74">
        <w:rPr>
          <w:rFonts w:ascii="Courier New" w:hAnsi="Courier New" w:cs="Courier New"/>
        </w:rPr>
        <w:tab/>
      </w:r>
      <w:r w:rsidRPr="00970A74">
        <w:rPr>
          <w:rFonts w:ascii="Courier New" w:hAnsi="Courier New" w:cs="Courier New"/>
        </w:rPr>
        <w:tab/>
      </w:r>
      <w:r w:rsidRPr="00970A74">
        <w:rPr>
          <w:rFonts w:ascii="Courier New" w:hAnsi="Courier New" w:cs="Courier New"/>
        </w:rPr>
        <w:tab/>
        <w:t>switched_count = switched_count +1</w:t>
      </w:r>
    </w:p>
    <w:p w14:paraId="50473A0B" w14:textId="77777777" w:rsidR="00226DF0" w:rsidRPr="00970A74" w:rsidRDefault="00226DF0" w:rsidP="00075247">
      <w:pPr>
        <w:pStyle w:val="PlainText"/>
        <w:rPr>
          <w:rFonts w:ascii="Courier New" w:hAnsi="Courier New" w:cs="Courier New"/>
        </w:rPr>
      </w:pPr>
      <w:r w:rsidRPr="00970A74">
        <w:rPr>
          <w:rFonts w:ascii="Courier New" w:hAnsi="Courier New" w:cs="Courier New"/>
        </w:rPr>
        <w:tab/>
      </w:r>
      <w:r w:rsidRPr="00970A74">
        <w:rPr>
          <w:rFonts w:ascii="Courier New" w:hAnsi="Courier New" w:cs="Courier New"/>
        </w:rPr>
        <w:tab/>
      </w:r>
      <w:r w:rsidRPr="00970A74">
        <w:rPr>
          <w:rFonts w:ascii="Courier New" w:hAnsi="Courier New" w:cs="Courier New"/>
        </w:rPr>
        <w:tab/>
      </w:r>
      <w:r w:rsidRPr="00970A74">
        <w:rPr>
          <w:rFonts w:ascii="Courier New" w:hAnsi="Courier New" w:cs="Courier New"/>
        </w:rPr>
        <w:tab/>
      </w:r>
    </w:p>
    <w:p w14:paraId="578A8BD7" w14:textId="77777777" w:rsidR="00226DF0" w:rsidRPr="00970A74" w:rsidRDefault="00226DF0" w:rsidP="00075247">
      <w:pPr>
        <w:pStyle w:val="PlainText"/>
        <w:rPr>
          <w:rFonts w:ascii="Courier New" w:hAnsi="Courier New" w:cs="Courier New"/>
        </w:rPr>
      </w:pPr>
      <w:r w:rsidRPr="00970A74">
        <w:rPr>
          <w:rFonts w:ascii="Courier New" w:hAnsi="Courier New" w:cs="Courier New"/>
        </w:rPr>
        <w:tab/>
      </w:r>
      <w:r w:rsidRPr="00970A74">
        <w:rPr>
          <w:rFonts w:ascii="Courier New" w:hAnsi="Courier New" w:cs="Courier New"/>
        </w:rPr>
        <w:tab/>
      </w:r>
      <w:r w:rsidRPr="00970A74">
        <w:rPr>
          <w:rFonts w:ascii="Courier New" w:hAnsi="Courier New" w:cs="Courier New"/>
        </w:rPr>
        <w:tab/>
      </w:r>
      <w:r w:rsidRPr="00970A74">
        <w:rPr>
          <w:rFonts w:ascii="Courier New" w:hAnsi="Courier New" w:cs="Courier New"/>
        </w:rPr>
        <w:tab/>
      </w:r>
      <w:r w:rsidRPr="00970A74">
        <w:rPr>
          <w:rFonts w:ascii="Courier New" w:hAnsi="Courier New" w:cs="Courier New"/>
        </w:rPr>
        <w:tab/>
        <w:t>write_flip(i,f_count)</w:t>
      </w:r>
    </w:p>
    <w:p w14:paraId="79239AC2" w14:textId="77777777" w:rsidR="00226DF0" w:rsidRPr="00970A74" w:rsidRDefault="00226DF0" w:rsidP="00075247">
      <w:pPr>
        <w:pStyle w:val="PlainText"/>
        <w:rPr>
          <w:rFonts w:ascii="Courier New" w:hAnsi="Courier New" w:cs="Courier New"/>
        </w:rPr>
      </w:pPr>
      <w:r w:rsidRPr="00970A74">
        <w:rPr>
          <w:rFonts w:ascii="Courier New" w:hAnsi="Courier New" w:cs="Courier New"/>
        </w:rPr>
        <w:tab/>
      </w:r>
      <w:r w:rsidRPr="00970A74">
        <w:rPr>
          <w:rFonts w:ascii="Courier New" w:hAnsi="Courier New" w:cs="Courier New"/>
        </w:rPr>
        <w:tab/>
      </w:r>
      <w:r w:rsidRPr="00970A74">
        <w:rPr>
          <w:rFonts w:ascii="Courier New" w:hAnsi="Courier New" w:cs="Courier New"/>
        </w:rPr>
        <w:tab/>
      </w:r>
      <w:r w:rsidRPr="00970A74">
        <w:rPr>
          <w:rFonts w:ascii="Courier New" w:hAnsi="Courier New" w:cs="Courier New"/>
        </w:rPr>
        <w:tab/>
      </w:r>
    </w:p>
    <w:p w14:paraId="65F4F4A4" w14:textId="77777777" w:rsidR="00226DF0" w:rsidRPr="00970A74" w:rsidRDefault="00226DF0" w:rsidP="00075247">
      <w:pPr>
        <w:pStyle w:val="PlainText"/>
        <w:rPr>
          <w:rFonts w:ascii="Courier New" w:hAnsi="Courier New" w:cs="Courier New"/>
        </w:rPr>
      </w:pPr>
      <w:r w:rsidRPr="00970A74">
        <w:rPr>
          <w:rFonts w:ascii="Courier New" w:hAnsi="Courier New" w:cs="Courier New"/>
        </w:rPr>
        <w:tab/>
      </w:r>
      <w:r w:rsidRPr="00970A74">
        <w:rPr>
          <w:rFonts w:ascii="Courier New" w:hAnsi="Courier New" w:cs="Courier New"/>
        </w:rPr>
        <w:tab/>
      </w:r>
      <w:r w:rsidRPr="00970A74">
        <w:rPr>
          <w:rFonts w:ascii="Courier New" w:hAnsi="Courier New" w:cs="Courier New"/>
        </w:rPr>
        <w:tab/>
      </w:r>
      <w:r w:rsidRPr="00970A74">
        <w:rPr>
          <w:rFonts w:ascii="Courier New" w:hAnsi="Courier New" w:cs="Courier New"/>
        </w:rPr>
        <w:tab/>
        <w:t xml:space="preserve">end </w:t>
      </w:r>
    </w:p>
    <w:p w14:paraId="015A34A3" w14:textId="77777777" w:rsidR="00226DF0" w:rsidRPr="00970A74" w:rsidRDefault="00226DF0" w:rsidP="00075247">
      <w:pPr>
        <w:pStyle w:val="PlainText"/>
        <w:rPr>
          <w:rFonts w:ascii="Courier New" w:hAnsi="Courier New" w:cs="Courier New"/>
        </w:rPr>
      </w:pPr>
      <w:r w:rsidRPr="00970A74">
        <w:rPr>
          <w:rFonts w:ascii="Courier New" w:hAnsi="Courier New" w:cs="Courier New"/>
        </w:rPr>
        <w:tab/>
      </w:r>
      <w:r w:rsidRPr="00970A74">
        <w:rPr>
          <w:rFonts w:ascii="Courier New" w:hAnsi="Courier New" w:cs="Courier New"/>
        </w:rPr>
        <w:tab/>
      </w:r>
      <w:r w:rsidRPr="00970A74">
        <w:rPr>
          <w:rFonts w:ascii="Courier New" w:hAnsi="Courier New" w:cs="Courier New"/>
        </w:rPr>
        <w:tab/>
        <w:t xml:space="preserve">end </w:t>
      </w:r>
    </w:p>
    <w:p w14:paraId="7CA20AC2" w14:textId="77777777" w:rsidR="00226DF0" w:rsidRPr="00970A74" w:rsidRDefault="00226DF0" w:rsidP="00075247">
      <w:pPr>
        <w:pStyle w:val="PlainText"/>
        <w:rPr>
          <w:rFonts w:ascii="Courier New" w:hAnsi="Courier New" w:cs="Courier New"/>
        </w:rPr>
      </w:pPr>
      <w:r w:rsidRPr="00970A74">
        <w:rPr>
          <w:rFonts w:ascii="Courier New" w:hAnsi="Courier New" w:cs="Courier New"/>
        </w:rPr>
        <w:tab/>
      </w:r>
      <w:r w:rsidRPr="00970A74">
        <w:rPr>
          <w:rFonts w:ascii="Courier New" w:hAnsi="Courier New" w:cs="Courier New"/>
        </w:rPr>
        <w:tab/>
        <w:t xml:space="preserve">end </w:t>
      </w:r>
    </w:p>
    <w:p w14:paraId="6F83A17F" w14:textId="77777777" w:rsidR="00226DF0" w:rsidRPr="00970A74" w:rsidRDefault="00226DF0" w:rsidP="00075247">
      <w:pPr>
        <w:pStyle w:val="PlainText"/>
        <w:rPr>
          <w:rFonts w:ascii="Courier New" w:hAnsi="Courier New" w:cs="Courier New"/>
        </w:rPr>
      </w:pPr>
      <w:r w:rsidRPr="00970A74">
        <w:rPr>
          <w:rFonts w:ascii="Courier New" w:hAnsi="Courier New" w:cs="Courier New"/>
        </w:rPr>
        <w:tab/>
      </w:r>
      <w:r w:rsidRPr="00970A74">
        <w:rPr>
          <w:rFonts w:ascii="Courier New" w:hAnsi="Courier New" w:cs="Courier New"/>
        </w:rPr>
        <w:tab/>
        <w:t>box:sleep()</w:t>
      </w:r>
    </w:p>
    <w:p w14:paraId="27D7759B" w14:textId="77777777" w:rsidR="00226DF0" w:rsidRPr="00970A74" w:rsidRDefault="00226DF0" w:rsidP="00075247">
      <w:pPr>
        <w:pStyle w:val="PlainText"/>
        <w:rPr>
          <w:rFonts w:ascii="Courier New" w:hAnsi="Courier New" w:cs="Courier New"/>
        </w:rPr>
      </w:pPr>
      <w:r w:rsidRPr="00970A74">
        <w:rPr>
          <w:rFonts w:ascii="Courier New" w:hAnsi="Courier New" w:cs="Courier New"/>
        </w:rPr>
        <w:tab/>
      </w:r>
      <w:r w:rsidRPr="00970A74">
        <w:rPr>
          <w:rFonts w:ascii="Courier New" w:hAnsi="Courier New" w:cs="Courier New"/>
        </w:rPr>
        <w:tab/>
      </w:r>
    </w:p>
    <w:p w14:paraId="0FC78784" w14:textId="77777777" w:rsidR="00226DF0" w:rsidRPr="00970A74" w:rsidRDefault="00226DF0" w:rsidP="00075247">
      <w:pPr>
        <w:pStyle w:val="PlainText"/>
        <w:rPr>
          <w:rFonts w:ascii="Courier New" w:hAnsi="Courier New" w:cs="Courier New"/>
        </w:rPr>
      </w:pPr>
      <w:r w:rsidRPr="00970A74">
        <w:rPr>
          <w:rFonts w:ascii="Courier New" w:hAnsi="Courier New" w:cs="Courier New"/>
        </w:rPr>
        <w:tab/>
        <w:t xml:space="preserve">end </w:t>
      </w:r>
    </w:p>
    <w:p w14:paraId="74A67C03" w14:textId="77777777" w:rsidR="00226DF0" w:rsidRPr="00970A74" w:rsidRDefault="00226DF0" w:rsidP="00075247">
      <w:pPr>
        <w:pStyle w:val="PlainText"/>
        <w:rPr>
          <w:rFonts w:ascii="Courier New" w:hAnsi="Courier New" w:cs="Courier New"/>
        </w:rPr>
      </w:pPr>
      <w:r w:rsidRPr="00970A74">
        <w:rPr>
          <w:rFonts w:ascii="Courier New" w:hAnsi="Courier New" w:cs="Courier New"/>
        </w:rPr>
        <w:t>end</w:t>
      </w:r>
    </w:p>
    <w:p w14:paraId="31F06D9C" w14:textId="77777777" w:rsidR="00226DF0" w:rsidRPr="00970A74" w:rsidRDefault="00226DF0" w:rsidP="00075247">
      <w:pPr>
        <w:pStyle w:val="PlainText"/>
        <w:rPr>
          <w:rFonts w:ascii="Courier New" w:hAnsi="Courier New" w:cs="Courier New"/>
        </w:rPr>
      </w:pPr>
      <w:r w:rsidRPr="00970A74">
        <w:rPr>
          <w:rFonts w:ascii="Courier New" w:hAnsi="Courier New" w:cs="Courier New"/>
        </w:rPr>
        <w:t>function process(box)</w:t>
      </w:r>
    </w:p>
    <w:p w14:paraId="6FA9D083" w14:textId="77777777" w:rsidR="00226DF0" w:rsidRPr="00970A74" w:rsidRDefault="00226DF0" w:rsidP="00075247">
      <w:pPr>
        <w:pStyle w:val="PlainText"/>
        <w:rPr>
          <w:rFonts w:ascii="Courier New" w:hAnsi="Courier New" w:cs="Courier New"/>
        </w:rPr>
      </w:pPr>
    </w:p>
    <w:p w14:paraId="60B11F6F" w14:textId="77777777" w:rsidR="00226DF0" w:rsidRPr="00970A74" w:rsidRDefault="00226DF0" w:rsidP="00075247">
      <w:pPr>
        <w:pStyle w:val="PlainText"/>
        <w:rPr>
          <w:rFonts w:ascii="Courier New" w:hAnsi="Courier New" w:cs="Courier New"/>
        </w:rPr>
      </w:pPr>
      <w:r w:rsidRPr="00970A74">
        <w:rPr>
          <w:rFonts w:ascii="Courier New" w:hAnsi="Courier New" w:cs="Courier New"/>
        </w:rPr>
        <w:tab/>
        <w:t>stimulation_alter(box)</w:t>
      </w:r>
    </w:p>
    <w:p w14:paraId="060FCA42" w14:textId="77777777" w:rsidR="00226DF0" w:rsidRPr="00970A74" w:rsidRDefault="00226DF0" w:rsidP="00075247">
      <w:pPr>
        <w:pStyle w:val="PlainText"/>
        <w:rPr>
          <w:rFonts w:ascii="Courier New" w:hAnsi="Courier New" w:cs="Courier New"/>
        </w:rPr>
      </w:pPr>
      <w:r w:rsidRPr="00970A74">
        <w:rPr>
          <w:rFonts w:ascii="Courier New" w:hAnsi="Courier New" w:cs="Courier New"/>
        </w:rPr>
        <w:tab/>
        <w:t>box:send_stimulation(1, OVTK_StimulationId_Label_00, box:get_current_time())</w:t>
      </w:r>
    </w:p>
    <w:p w14:paraId="26CEECCB" w14:textId="77777777" w:rsidR="00226DF0" w:rsidRPr="00970A74" w:rsidRDefault="00226DF0" w:rsidP="00075247">
      <w:pPr>
        <w:pStyle w:val="PlainText"/>
        <w:rPr>
          <w:rFonts w:ascii="Courier New" w:hAnsi="Courier New" w:cs="Courier New"/>
        </w:rPr>
      </w:pPr>
      <w:r w:rsidRPr="00970A74">
        <w:rPr>
          <w:rFonts w:ascii="Courier New" w:hAnsi="Courier New" w:cs="Courier New"/>
        </w:rPr>
        <w:t>end</w:t>
      </w:r>
    </w:p>
    <w:p w14:paraId="6B5EDEAB" w14:textId="77777777" w:rsidR="00226DF0" w:rsidRPr="00970A74" w:rsidRDefault="00226DF0" w:rsidP="00075247">
      <w:pPr>
        <w:pStyle w:val="PlainText"/>
        <w:rPr>
          <w:rFonts w:ascii="Courier New" w:hAnsi="Courier New" w:cs="Courier New"/>
        </w:rPr>
      </w:pPr>
    </w:p>
    <w:p w14:paraId="70858C82" w14:textId="4E6C5C99" w:rsidR="00226DF0" w:rsidRDefault="00226DF0" w:rsidP="00AE0CFB"/>
    <w:p w14:paraId="2E293FB6" w14:textId="2339A237" w:rsidR="00226DF0" w:rsidRPr="00AE0CFB" w:rsidRDefault="00226DF0" w:rsidP="00226DF0">
      <w:pPr>
        <w:pStyle w:val="Heading3"/>
      </w:pPr>
      <w:bookmarkStart w:id="248" w:name="_Toc17751991"/>
      <w:r w:rsidRPr="00226DF0">
        <w:t>classifier-training-target-separator</w:t>
      </w:r>
      <w:r>
        <w:t>.lua</w:t>
      </w:r>
      <w:bookmarkEnd w:id="248"/>
    </w:p>
    <w:p w14:paraId="6948CA8B" w14:textId="77777777" w:rsidR="00226DF0" w:rsidRPr="00902855" w:rsidRDefault="00226DF0" w:rsidP="00075247">
      <w:pPr>
        <w:pStyle w:val="PlainText"/>
        <w:rPr>
          <w:rFonts w:ascii="Courier New" w:hAnsi="Courier New" w:cs="Courier New"/>
        </w:rPr>
      </w:pPr>
    </w:p>
    <w:p w14:paraId="288F27DD" w14:textId="77777777" w:rsidR="00226DF0" w:rsidRPr="00902855" w:rsidRDefault="00226DF0" w:rsidP="00075247">
      <w:pPr>
        <w:pStyle w:val="PlainText"/>
        <w:rPr>
          <w:rFonts w:ascii="Courier New" w:hAnsi="Courier New" w:cs="Courier New"/>
        </w:rPr>
      </w:pPr>
      <w:r w:rsidRPr="00902855">
        <w:rPr>
          <w:rFonts w:ascii="Courier New" w:hAnsi="Courier New" w:cs="Courier New"/>
        </w:rPr>
        <w:t>Element_target = {}</w:t>
      </w:r>
    </w:p>
    <w:p w14:paraId="16F91C4F" w14:textId="77777777" w:rsidR="00226DF0" w:rsidRPr="00902855" w:rsidRDefault="00226DF0" w:rsidP="00075247">
      <w:pPr>
        <w:pStyle w:val="PlainText"/>
        <w:rPr>
          <w:rFonts w:ascii="Courier New" w:hAnsi="Courier New" w:cs="Courier New"/>
        </w:rPr>
      </w:pPr>
      <w:r w:rsidRPr="00902855">
        <w:rPr>
          <w:rFonts w:ascii="Courier New" w:hAnsi="Courier New" w:cs="Courier New"/>
        </w:rPr>
        <w:t>non_Element_target = {}</w:t>
      </w:r>
    </w:p>
    <w:p w14:paraId="6DBFC010" w14:textId="77777777" w:rsidR="00226DF0" w:rsidRPr="00902855" w:rsidRDefault="00226DF0" w:rsidP="00075247">
      <w:pPr>
        <w:pStyle w:val="PlainText"/>
        <w:rPr>
          <w:rFonts w:ascii="Courier New" w:hAnsi="Courier New" w:cs="Courier New"/>
        </w:rPr>
      </w:pPr>
      <w:r w:rsidRPr="00902855">
        <w:rPr>
          <w:rFonts w:ascii="Courier New" w:hAnsi="Courier New" w:cs="Courier New"/>
        </w:rPr>
        <w:t>stimulation_check_number = 0</w:t>
      </w:r>
    </w:p>
    <w:p w14:paraId="70381CF2" w14:textId="77777777" w:rsidR="00226DF0" w:rsidRPr="00902855" w:rsidRDefault="00226DF0" w:rsidP="00075247">
      <w:pPr>
        <w:pStyle w:val="PlainText"/>
        <w:rPr>
          <w:rFonts w:ascii="Courier New" w:hAnsi="Courier New" w:cs="Courier New"/>
        </w:rPr>
      </w:pPr>
      <w:r w:rsidRPr="00902855">
        <w:rPr>
          <w:rFonts w:ascii="Courier New" w:hAnsi="Courier New" w:cs="Courier New"/>
        </w:rPr>
        <w:t>generated_file_path = "/plugins/stimulation/lua-stimulator-stim-codes.lua"</w:t>
      </w:r>
    </w:p>
    <w:p w14:paraId="33BB68ED" w14:textId="77777777" w:rsidR="00226DF0" w:rsidRPr="00902855" w:rsidRDefault="00226DF0" w:rsidP="00075247">
      <w:pPr>
        <w:pStyle w:val="PlainText"/>
        <w:rPr>
          <w:rFonts w:ascii="Courier New" w:hAnsi="Courier New" w:cs="Courier New"/>
        </w:rPr>
      </w:pPr>
    </w:p>
    <w:p w14:paraId="37B50D10" w14:textId="77777777" w:rsidR="00226DF0" w:rsidRPr="00902855" w:rsidRDefault="00226DF0" w:rsidP="00075247">
      <w:pPr>
        <w:pStyle w:val="PlainText"/>
        <w:rPr>
          <w:rFonts w:ascii="Courier New" w:hAnsi="Courier New" w:cs="Courier New"/>
        </w:rPr>
      </w:pPr>
      <w:r w:rsidRPr="00902855">
        <w:rPr>
          <w:rFonts w:ascii="Courier New" w:hAnsi="Courier New" w:cs="Courier New"/>
        </w:rPr>
        <w:t>function initialize(box)</w:t>
      </w:r>
    </w:p>
    <w:p w14:paraId="37C2E4CC" w14:textId="77777777" w:rsidR="00226DF0" w:rsidRPr="00902855" w:rsidRDefault="00226DF0" w:rsidP="00075247">
      <w:pPr>
        <w:pStyle w:val="PlainText"/>
        <w:rPr>
          <w:rFonts w:ascii="Courier New" w:hAnsi="Courier New" w:cs="Courier New"/>
        </w:rPr>
      </w:pPr>
      <w:r w:rsidRPr="00902855">
        <w:rPr>
          <w:rFonts w:ascii="Courier New" w:hAnsi="Courier New" w:cs="Courier New"/>
        </w:rPr>
        <w:tab/>
        <w:t>dofile(box:get_config("${Path_Data}") .. generated_file_path)</w:t>
      </w:r>
    </w:p>
    <w:p w14:paraId="4AD0329C" w14:textId="77777777" w:rsidR="00226DF0" w:rsidRPr="00902855" w:rsidRDefault="00226DF0" w:rsidP="00075247">
      <w:pPr>
        <w:pStyle w:val="PlainText"/>
        <w:rPr>
          <w:rFonts w:ascii="Courier New" w:hAnsi="Courier New" w:cs="Courier New"/>
        </w:rPr>
      </w:pPr>
      <w:r w:rsidRPr="00902855">
        <w:rPr>
          <w:rFonts w:ascii="Courier New" w:hAnsi="Courier New" w:cs="Courier New"/>
        </w:rPr>
        <w:tab/>
      </w:r>
    </w:p>
    <w:p w14:paraId="303275F8" w14:textId="77777777" w:rsidR="00226DF0" w:rsidRPr="00902855" w:rsidRDefault="00226DF0" w:rsidP="00075247">
      <w:pPr>
        <w:pStyle w:val="PlainText"/>
        <w:rPr>
          <w:rFonts w:ascii="Courier New" w:hAnsi="Courier New" w:cs="Courier New"/>
        </w:rPr>
      </w:pPr>
      <w:r w:rsidRPr="00902855">
        <w:rPr>
          <w:rFonts w:ascii="Courier New" w:hAnsi="Courier New" w:cs="Courier New"/>
        </w:rPr>
        <w:tab/>
      </w:r>
    </w:p>
    <w:p w14:paraId="1AE48922" w14:textId="77777777" w:rsidR="00226DF0" w:rsidRPr="00902855" w:rsidRDefault="00226DF0" w:rsidP="00075247">
      <w:pPr>
        <w:pStyle w:val="PlainText"/>
        <w:rPr>
          <w:rFonts w:ascii="Courier New" w:hAnsi="Courier New" w:cs="Courier New"/>
        </w:rPr>
      </w:pPr>
      <w:r w:rsidRPr="00902855">
        <w:rPr>
          <w:rFonts w:ascii="Courier New" w:hAnsi="Courier New" w:cs="Courier New"/>
        </w:rPr>
        <w:lastRenderedPageBreak/>
        <w:tab/>
        <w:t>get_settings(box)</w:t>
      </w:r>
    </w:p>
    <w:p w14:paraId="4C6D8F41" w14:textId="77777777" w:rsidR="00226DF0" w:rsidRPr="00902855" w:rsidRDefault="00226DF0" w:rsidP="00075247">
      <w:pPr>
        <w:pStyle w:val="PlainText"/>
        <w:rPr>
          <w:rFonts w:ascii="Courier New" w:hAnsi="Courier New" w:cs="Courier New"/>
        </w:rPr>
      </w:pPr>
    </w:p>
    <w:p w14:paraId="221D8968" w14:textId="77777777" w:rsidR="00226DF0" w:rsidRPr="00902855" w:rsidRDefault="00226DF0" w:rsidP="00075247">
      <w:pPr>
        <w:pStyle w:val="PlainText"/>
        <w:rPr>
          <w:rFonts w:ascii="Courier New" w:hAnsi="Courier New" w:cs="Courier New"/>
        </w:rPr>
      </w:pPr>
      <w:r w:rsidRPr="00902855">
        <w:rPr>
          <w:rFonts w:ascii="Courier New" w:hAnsi="Courier New" w:cs="Courier New"/>
        </w:rPr>
        <w:t>end</w:t>
      </w:r>
    </w:p>
    <w:p w14:paraId="622D179F" w14:textId="77777777" w:rsidR="00226DF0" w:rsidRPr="00902855" w:rsidRDefault="00226DF0" w:rsidP="00075247">
      <w:pPr>
        <w:pStyle w:val="PlainText"/>
        <w:rPr>
          <w:rFonts w:ascii="Courier New" w:hAnsi="Courier New" w:cs="Courier New"/>
        </w:rPr>
      </w:pPr>
    </w:p>
    <w:p w14:paraId="76F01B7B" w14:textId="77777777" w:rsidR="00226DF0" w:rsidRPr="00902855" w:rsidRDefault="00226DF0" w:rsidP="00075247">
      <w:pPr>
        <w:pStyle w:val="PlainText"/>
        <w:rPr>
          <w:rFonts w:ascii="Courier New" w:hAnsi="Courier New" w:cs="Courier New"/>
        </w:rPr>
      </w:pPr>
      <w:r w:rsidRPr="00902855">
        <w:rPr>
          <w:rFonts w:ascii="Courier New" w:hAnsi="Courier New" w:cs="Courier New"/>
        </w:rPr>
        <w:t>function get_settings(box)</w:t>
      </w:r>
    </w:p>
    <w:p w14:paraId="745B2D06" w14:textId="77777777" w:rsidR="00226DF0" w:rsidRPr="00902855" w:rsidRDefault="00226DF0" w:rsidP="00075247">
      <w:pPr>
        <w:pStyle w:val="PlainText"/>
        <w:rPr>
          <w:rFonts w:ascii="Courier New" w:hAnsi="Courier New" w:cs="Courier New"/>
        </w:rPr>
      </w:pPr>
    </w:p>
    <w:p w14:paraId="68DB3C62" w14:textId="77777777" w:rsidR="00226DF0" w:rsidRPr="00902855" w:rsidRDefault="00226DF0" w:rsidP="00075247">
      <w:pPr>
        <w:pStyle w:val="PlainText"/>
        <w:rPr>
          <w:rFonts w:ascii="Courier New" w:hAnsi="Courier New" w:cs="Courier New"/>
        </w:rPr>
      </w:pPr>
      <w:r w:rsidRPr="00902855">
        <w:rPr>
          <w:rFonts w:ascii="Courier New" w:hAnsi="Courier New" w:cs="Courier New"/>
        </w:rPr>
        <w:tab/>
      </w:r>
    </w:p>
    <w:p w14:paraId="3DA86986" w14:textId="77777777" w:rsidR="00226DF0" w:rsidRPr="00902855" w:rsidRDefault="00226DF0" w:rsidP="00075247">
      <w:pPr>
        <w:pStyle w:val="PlainText"/>
        <w:rPr>
          <w:rFonts w:ascii="Courier New" w:hAnsi="Courier New" w:cs="Courier New"/>
        </w:rPr>
      </w:pPr>
      <w:r w:rsidRPr="00902855">
        <w:rPr>
          <w:rFonts w:ascii="Courier New" w:hAnsi="Courier New" w:cs="Courier New"/>
        </w:rPr>
        <w:tab/>
        <w:t>s_non_Element_target = box:get_setting(3)</w:t>
      </w:r>
    </w:p>
    <w:p w14:paraId="00E4FF11" w14:textId="77777777" w:rsidR="00226DF0" w:rsidRPr="00902855" w:rsidRDefault="00226DF0" w:rsidP="00075247">
      <w:pPr>
        <w:pStyle w:val="PlainText"/>
        <w:rPr>
          <w:rFonts w:ascii="Courier New" w:hAnsi="Courier New" w:cs="Courier New"/>
        </w:rPr>
      </w:pPr>
    </w:p>
    <w:p w14:paraId="6C19EA4B" w14:textId="77777777" w:rsidR="00226DF0" w:rsidRPr="00902855" w:rsidRDefault="00226DF0" w:rsidP="00075247">
      <w:pPr>
        <w:pStyle w:val="PlainText"/>
        <w:rPr>
          <w:rFonts w:ascii="Courier New" w:hAnsi="Courier New" w:cs="Courier New"/>
        </w:rPr>
      </w:pPr>
      <w:r w:rsidRPr="00902855">
        <w:rPr>
          <w:rFonts w:ascii="Courier New" w:hAnsi="Courier New" w:cs="Courier New"/>
        </w:rPr>
        <w:tab/>
        <w:t>for i in s_non_Element_target:gmatch("%d+") do</w:t>
      </w:r>
    </w:p>
    <w:p w14:paraId="393E2527" w14:textId="77777777" w:rsidR="00226DF0" w:rsidRPr="00902855" w:rsidRDefault="00226DF0" w:rsidP="00075247">
      <w:pPr>
        <w:pStyle w:val="PlainText"/>
        <w:rPr>
          <w:rFonts w:ascii="Courier New" w:hAnsi="Courier New" w:cs="Courier New"/>
        </w:rPr>
      </w:pPr>
      <w:r w:rsidRPr="00902855">
        <w:rPr>
          <w:rFonts w:ascii="Courier New" w:hAnsi="Courier New" w:cs="Courier New"/>
        </w:rPr>
        <w:tab/>
      </w:r>
      <w:r w:rsidRPr="00902855">
        <w:rPr>
          <w:rFonts w:ascii="Courier New" w:hAnsi="Courier New" w:cs="Courier New"/>
        </w:rPr>
        <w:tab/>
        <w:t>non_Element_target[i + 0] = true</w:t>
      </w:r>
    </w:p>
    <w:p w14:paraId="20240962" w14:textId="77777777" w:rsidR="00226DF0" w:rsidRPr="00902855" w:rsidRDefault="00226DF0" w:rsidP="00075247">
      <w:pPr>
        <w:pStyle w:val="PlainText"/>
        <w:rPr>
          <w:rFonts w:ascii="Courier New" w:hAnsi="Courier New" w:cs="Courier New"/>
        </w:rPr>
      </w:pPr>
      <w:r w:rsidRPr="00902855">
        <w:rPr>
          <w:rFonts w:ascii="Courier New" w:hAnsi="Courier New" w:cs="Courier New"/>
        </w:rPr>
        <w:tab/>
        <w:t>end</w:t>
      </w:r>
    </w:p>
    <w:p w14:paraId="2188C1A1" w14:textId="77777777" w:rsidR="00226DF0" w:rsidRPr="00902855" w:rsidRDefault="00226DF0" w:rsidP="00075247">
      <w:pPr>
        <w:pStyle w:val="PlainText"/>
        <w:rPr>
          <w:rFonts w:ascii="Courier New" w:hAnsi="Courier New" w:cs="Courier New"/>
        </w:rPr>
      </w:pPr>
      <w:r w:rsidRPr="00902855">
        <w:rPr>
          <w:rFonts w:ascii="Courier New" w:hAnsi="Courier New" w:cs="Courier New"/>
        </w:rPr>
        <w:tab/>
      </w:r>
    </w:p>
    <w:p w14:paraId="16790CD7" w14:textId="77777777" w:rsidR="00226DF0" w:rsidRPr="00902855" w:rsidRDefault="00226DF0" w:rsidP="00075247">
      <w:pPr>
        <w:pStyle w:val="PlainText"/>
        <w:rPr>
          <w:rFonts w:ascii="Courier New" w:hAnsi="Courier New" w:cs="Courier New"/>
        </w:rPr>
      </w:pPr>
      <w:r w:rsidRPr="00902855">
        <w:rPr>
          <w:rFonts w:ascii="Courier New" w:hAnsi="Courier New" w:cs="Courier New"/>
        </w:rPr>
        <w:tab/>
        <w:t>s_Element_target = box:get_setting(2)</w:t>
      </w:r>
    </w:p>
    <w:p w14:paraId="3CEE554B" w14:textId="77777777" w:rsidR="00226DF0" w:rsidRPr="00902855" w:rsidRDefault="00226DF0" w:rsidP="00075247">
      <w:pPr>
        <w:pStyle w:val="PlainText"/>
        <w:rPr>
          <w:rFonts w:ascii="Courier New" w:hAnsi="Courier New" w:cs="Courier New"/>
        </w:rPr>
      </w:pPr>
      <w:r w:rsidRPr="00902855">
        <w:rPr>
          <w:rFonts w:ascii="Courier New" w:hAnsi="Courier New" w:cs="Courier New"/>
        </w:rPr>
        <w:tab/>
        <w:t>for i in s_Element_target:gmatch("%d+") do</w:t>
      </w:r>
    </w:p>
    <w:p w14:paraId="1E4AF923" w14:textId="77777777" w:rsidR="00226DF0" w:rsidRPr="00902855" w:rsidRDefault="00226DF0" w:rsidP="00075247">
      <w:pPr>
        <w:pStyle w:val="PlainText"/>
        <w:rPr>
          <w:rFonts w:ascii="Courier New" w:hAnsi="Courier New" w:cs="Courier New"/>
        </w:rPr>
      </w:pPr>
      <w:r w:rsidRPr="00902855">
        <w:rPr>
          <w:rFonts w:ascii="Courier New" w:hAnsi="Courier New" w:cs="Courier New"/>
        </w:rPr>
        <w:tab/>
      </w:r>
      <w:r w:rsidRPr="00902855">
        <w:rPr>
          <w:rFonts w:ascii="Courier New" w:hAnsi="Courier New" w:cs="Courier New"/>
        </w:rPr>
        <w:tab/>
        <w:t>Element_target[i + 0] = true</w:t>
      </w:r>
    </w:p>
    <w:p w14:paraId="3D4473DB" w14:textId="77777777" w:rsidR="00226DF0" w:rsidRPr="00902855" w:rsidRDefault="00226DF0" w:rsidP="00075247">
      <w:pPr>
        <w:pStyle w:val="PlainText"/>
        <w:rPr>
          <w:rFonts w:ascii="Courier New" w:hAnsi="Courier New" w:cs="Courier New"/>
        </w:rPr>
      </w:pPr>
      <w:r w:rsidRPr="00902855">
        <w:rPr>
          <w:rFonts w:ascii="Courier New" w:hAnsi="Courier New" w:cs="Courier New"/>
        </w:rPr>
        <w:tab/>
        <w:t>end</w:t>
      </w:r>
    </w:p>
    <w:p w14:paraId="061D5E9F" w14:textId="77777777" w:rsidR="00226DF0" w:rsidRPr="00902855" w:rsidRDefault="00226DF0" w:rsidP="00075247">
      <w:pPr>
        <w:pStyle w:val="PlainText"/>
        <w:rPr>
          <w:rFonts w:ascii="Courier New" w:hAnsi="Courier New" w:cs="Courier New"/>
        </w:rPr>
      </w:pPr>
      <w:r w:rsidRPr="00902855">
        <w:rPr>
          <w:rFonts w:ascii="Courier New" w:hAnsi="Courier New" w:cs="Courier New"/>
        </w:rPr>
        <w:tab/>
      </w:r>
    </w:p>
    <w:p w14:paraId="2FC3A6DF" w14:textId="77777777" w:rsidR="00226DF0" w:rsidRPr="00902855" w:rsidRDefault="00226DF0" w:rsidP="00075247">
      <w:pPr>
        <w:pStyle w:val="PlainText"/>
        <w:rPr>
          <w:rFonts w:ascii="Courier New" w:hAnsi="Courier New" w:cs="Courier New"/>
        </w:rPr>
      </w:pPr>
      <w:r w:rsidRPr="00902855">
        <w:rPr>
          <w:rFonts w:ascii="Courier New" w:hAnsi="Courier New" w:cs="Courier New"/>
        </w:rPr>
        <w:tab/>
      </w:r>
    </w:p>
    <w:p w14:paraId="7FE579D2" w14:textId="77777777" w:rsidR="00226DF0" w:rsidRPr="00902855" w:rsidRDefault="00226DF0" w:rsidP="00075247">
      <w:pPr>
        <w:pStyle w:val="PlainText"/>
        <w:rPr>
          <w:rFonts w:ascii="Courier New" w:hAnsi="Courier New" w:cs="Courier New"/>
        </w:rPr>
      </w:pPr>
      <w:r w:rsidRPr="00902855">
        <w:rPr>
          <w:rFonts w:ascii="Courier New" w:hAnsi="Courier New" w:cs="Courier New"/>
        </w:rPr>
        <w:tab/>
        <w:t>stimulation_check_number = _G[box:get_setting(4)]</w:t>
      </w:r>
    </w:p>
    <w:p w14:paraId="217F7210" w14:textId="77777777" w:rsidR="00226DF0" w:rsidRPr="00902855" w:rsidRDefault="00226DF0" w:rsidP="00075247">
      <w:pPr>
        <w:pStyle w:val="PlainText"/>
        <w:rPr>
          <w:rFonts w:ascii="Courier New" w:hAnsi="Courier New" w:cs="Courier New"/>
        </w:rPr>
      </w:pPr>
      <w:r w:rsidRPr="00902855">
        <w:rPr>
          <w:rFonts w:ascii="Courier New" w:hAnsi="Courier New" w:cs="Courier New"/>
        </w:rPr>
        <w:tab/>
      </w:r>
    </w:p>
    <w:p w14:paraId="3147A48F" w14:textId="77777777" w:rsidR="00226DF0" w:rsidRPr="00902855" w:rsidRDefault="00226DF0" w:rsidP="00075247">
      <w:pPr>
        <w:pStyle w:val="PlainText"/>
        <w:rPr>
          <w:rFonts w:ascii="Courier New" w:hAnsi="Courier New" w:cs="Courier New"/>
        </w:rPr>
      </w:pPr>
    </w:p>
    <w:p w14:paraId="2480C623" w14:textId="77777777" w:rsidR="00226DF0" w:rsidRPr="00902855" w:rsidRDefault="00226DF0" w:rsidP="00075247">
      <w:pPr>
        <w:pStyle w:val="PlainText"/>
        <w:rPr>
          <w:rFonts w:ascii="Courier New" w:hAnsi="Courier New" w:cs="Courier New"/>
        </w:rPr>
      </w:pPr>
    </w:p>
    <w:p w14:paraId="7B3DEB6D" w14:textId="77777777" w:rsidR="00226DF0" w:rsidRPr="00902855" w:rsidRDefault="00226DF0" w:rsidP="00075247">
      <w:pPr>
        <w:pStyle w:val="PlainText"/>
        <w:rPr>
          <w:rFonts w:ascii="Courier New" w:hAnsi="Courier New" w:cs="Courier New"/>
        </w:rPr>
      </w:pPr>
      <w:r w:rsidRPr="00902855">
        <w:rPr>
          <w:rFonts w:ascii="Courier New" w:hAnsi="Courier New" w:cs="Courier New"/>
        </w:rPr>
        <w:t xml:space="preserve">end </w:t>
      </w:r>
    </w:p>
    <w:p w14:paraId="117DB614" w14:textId="77777777" w:rsidR="00226DF0" w:rsidRPr="00902855" w:rsidRDefault="00226DF0" w:rsidP="00075247">
      <w:pPr>
        <w:pStyle w:val="PlainText"/>
        <w:rPr>
          <w:rFonts w:ascii="Courier New" w:hAnsi="Courier New" w:cs="Courier New"/>
        </w:rPr>
      </w:pPr>
    </w:p>
    <w:p w14:paraId="1EBECBF3" w14:textId="77777777" w:rsidR="00226DF0" w:rsidRPr="00902855" w:rsidRDefault="00226DF0" w:rsidP="00075247">
      <w:pPr>
        <w:pStyle w:val="PlainText"/>
        <w:rPr>
          <w:rFonts w:ascii="Courier New" w:hAnsi="Courier New" w:cs="Courier New"/>
        </w:rPr>
      </w:pPr>
    </w:p>
    <w:p w14:paraId="18A2E2FA" w14:textId="77777777" w:rsidR="00226DF0" w:rsidRPr="00902855" w:rsidRDefault="00226DF0" w:rsidP="00075247">
      <w:pPr>
        <w:pStyle w:val="PlainText"/>
        <w:rPr>
          <w:rFonts w:ascii="Courier New" w:hAnsi="Courier New" w:cs="Courier New"/>
        </w:rPr>
      </w:pPr>
      <w:r w:rsidRPr="00902855">
        <w:rPr>
          <w:rFonts w:ascii="Courier New" w:hAnsi="Courier New" w:cs="Courier New"/>
        </w:rPr>
        <w:t>function uninitialize(box)</w:t>
      </w:r>
    </w:p>
    <w:p w14:paraId="3BEA3F0D" w14:textId="77777777" w:rsidR="00226DF0" w:rsidRPr="00902855" w:rsidRDefault="00226DF0" w:rsidP="00075247">
      <w:pPr>
        <w:pStyle w:val="PlainText"/>
        <w:rPr>
          <w:rFonts w:ascii="Courier New" w:hAnsi="Courier New" w:cs="Courier New"/>
        </w:rPr>
      </w:pPr>
      <w:r w:rsidRPr="00902855">
        <w:rPr>
          <w:rFonts w:ascii="Courier New" w:hAnsi="Courier New" w:cs="Courier New"/>
        </w:rPr>
        <w:t>end</w:t>
      </w:r>
    </w:p>
    <w:p w14:paraId="2481B256" w14:textId="77777777" w:rsidR="00226DF0" w:rsidRPr="00902855" w:rsidRDefault="00226DF0" w:rsidP="00075247">
      <w:pPr>
        <w:pStyle w:val="PlainText"/>
        <w:rPr>
          <w:rFonts w:ascii="Courier New" w:hAnsi="Courier New" w:cs="Courier New"/>
        </w:rPr>
      </w:pPr>
    </w:p>
    <w:p w14:paraId="1EA35434" w14:textId="77777777" w:rsidR="00226DF0" w:rsidRPr="00902855" w:rsidRDefault="00226DF0" w:rsidP="00075247">
      <w:pPr>
        <w:pStyle w:val="PlainText"/>
        <w:rPr>
          <w:rFonts w:ascii="Courier New" w:hAnsi="Courier New" w:cs="Courier New"/>
        </w:rPr>
      </w:pPr>
      <w:r w:rsidRPr="00902855">
        <w:rPr>
          <w:rFonts w:ascii="Courier New" w:hAnsi="Courier New" w:cs="Courier New"/>
        </w:rPr>
        <w:t>function process(box)</w:t>
      </w:r>
    </w:p>
    <w:p w14:paraId="7AE202E3" w14:textId="77777777" w:rsidR="00226DF0" w:rsidRPr="00902855" w:rsidRDefault="00226DF0" w:rsidP="00075247">
      <w:pPr>
        <w:pStyle w:val="PlainText"/>
        <w:rPr>
          <w:rFonts w:ascii="Courier New" w:hAnsi="Courier New" w:cs="Courier New"/>
        </w:rPr>
      </w:pPr>
    </w:p>
    <w:p w14:paraId="4B95C0EA" w14:textId="77777777" w:rsidR="00226DF0" w:rsidRPr="00902855" w:rsidRDefault="00226DF0" w:rsidP="00075247">
      <w:pPr>
        <w:pStyle w:val="PlainText"/>
        <w:rPr>
          <w:rFonts w:ascii="Courier New" w:hAnsi="Courier New" w:cs="Courier New"/>
        </w:rPr>
      </w:pPr>
      <w:r w:rsidRPr="00902855">
        <w:rPr>
          <w:rFonts w:ascii="Courier New" w:hAnsi="Courier New" w:cs="Courier New"/>
        </w:rPr>
        <w:tab/>
        <w:t>is_finished = false</w:t>
      </w:r>
    </w:p>
    <w:p w14:paraId="4B16B3FD" w14:textId="77777777" w:rsidR="00226DF0" w:rsidRPr="00902855" w:rsidRDefault="00226DF0" w:rsidP="00075247">
      <w:pPr>
        <w:pStyle w:val="PlainText"/>
        <w:rPr>
          <w:rFonts w:ascii="Courier New" w:hAnsi="Courier New" w:cs="Courier New"/>
        </w:rPr>
      </w:pPr>
    </w:p>
    <w:p w14:paraId="4103C8BA" w14:textId="77777777" w:rsidR="00226DF0" w:rsidRPr="00902855" w:rsidRDefault="00226DF0" w:rsidP="00075247">
      <w:pPr>
        <w:pStyle w:val="PlainText"/>
        <w:rPr>
          <w:rFonts w:ascii="Courier New" w:hAnsi="Courier New" w:cs="Courier New"/>
        </w:rPr>
      </w:pPr>
      <w:r w:rsidRPr="00902855">
        <w:rPr>
          <w:rFonts w:ascii="Courier New" w:hAnsi="Courier New" w:cs="Courier New"/>
        </w:rPr>
        <w:tab/>
        <w:t>while  not is_finished and box:keep_processing()  do</w:t>
      </w:r>
    </w:p>
    <w:p w14:paraId="49385CEA" w14:textId="77777777" w:rsidR="00226DF0" w:rsidRPr="00902855" w:rsidRDefault="00226DF0" w:rsidP="00075247">
      <w:pPr>
        <w:pStyle w:val="PlainText"/>
        <w:rPr>
          <w:rFonts w:ascii="Courier New" w:hAnsi="Courier New" w:cs="Courier New"/>
        </w:rPr>
      </w:pPr>
    </w:p>
    <w:p w14:paraId="12515294" w14:textId="77777777" w:rsidR="00226DF0" w:rsidRPr="00902855" w:rsidRDefault="00226DF0" w:rsidP="00075247">
      <w:pPr>
        <w:pStyle w:val="PlainText"/>
        <w:rPr>
          <w:rFonts w:ascii="Courier New" w:hAnsi="Courier New" w:cs="Courier New"/>
        </w:rPr>
      </w:pPr>
      <w:r w:rsidRPr="00902855">
        <w:rPr>
          <w:rFonts w:ascii="Courier New" w:hAnsi="Courier New" w:cs="Courier New"/>
        </w:rPr>
        <w:tab/>
      </w:r>
      <w:r w:rsidRPr="00902855">
        <w:rPr>
          <w:rFonts w:ascii="Courier New" w:hAnsi="Courier New" w:cs="Courier New"/>
        </w:rPr>
        <w:tab/>
        <w:t>current_time = box:get_current_time()</w:t>
      </w:r>
    </w:p>
    <w:p w14:paraId="54D9BBE0" w14:textId="77777777" w:rsidR="00226DF0" w:rsidRPr="00902855" w:rsidRDefault="00226DF0" w:rsidP="00075247">
      <w:pPr>
        <w:pStyle w:val="PlainText"/>
        <w:rPr>
          <w:rFonts w:ascii="Courier New" w:hAnsi="Courier New" w:cs="Courier New"/>
        </w:rPr>
      </w:pPr>
    </w:p>
    <w:p w14:paraId="40095E7C" w14:textId="77777777" w:rsidR="00226DF0" w:rsidRPr="00902855" w:rsidRDefault="00226DF0" w:rsidP="00075247">
      <w:pPr>
        <w:pStyle w:val="PlainText"/>
        <w:rPr>
          <w:rFonts w:ascii="Courier New" w:hAnsi="Courier New" w:cs="Courier New"/>
        </w:rPr>
      </w:pPr>
      <w:r w:rsidRPr="00902855">
        <w:rPr>
          <w:rFonts w:ascii="Courier New" w:hAnsi="Courier New" w:cs="Courier New"/>
        </w:rPr>
        <w:tab/>
      </w:r>
      <w:r w:rsidRPr="00902855">
        <w:rPr>
          <w:rFonts w:ascii="Courier New" w:hAnsi="Courier New" w:cs="Courier New"/>
        </w:rPr>
        <w:tab/>
        <w:t>while box:get_stimulation_count(1) &gt; 0 do</w:t>
      </w:r>
    </w:p>
    <w:p w14:paraId="427A9A48" w14:textId="77777777" w:rsidR="00226DF0" w:rsidRPr="00902855" w:rsidRDefault="00226DF0" w:rsidP="00075247">
      <w:pPr>
        <w:pStyle w:val="PlainText"/>
        <w:rPr>
          <w:rFonts w:ascii="Courier New" w:hAnsi="Courier New" w:cs="Courier New"/>
        </w:rPr>
      </w:pPr>
    </w:p>
    <w:p w14:paraId="747D90D3" w14:textId="77777777" w:rsidR="00226DF0" w:rsidRPr="00902855" w:rsidRDefault="00226DF0" w:rsidP="00075247">
      <w:pPr>
        <w:pStyle w:val="PlainText"/>
        <w:rPr>
          <w:rFonts w:ascii="Courier New" w:hAnsi="Courier New" w:cs="Courier New"/>
        </w:rPr>
      </w:pPr>
      <w:r w:rsidRPr="00902855">
        <w:rPr>
          <w:rFonts w:ascii="Courier New" w:hAnsi="Courier New" w:cs="Courier New"/>
        </w:rPr>
        <w:tab/>
      </w:r>
      <w:r w:rsidRPr="00902855">
        <w:rPr>
          <w:rFonts w:ascii="Courier New" w:hAnsi="Courier New" w:cs="Courier New"/>
        </w:rPr>
        <w:tab/>
      </w:r>
      <w:r w:rsidRPr="00902855">
        <w:rPr>
          <w:rFonts w:ascii="Courier New" w:hAnsi="Courier New" w:cs="Courier New"/>
        </w:rPr>
        <w:tab/>
        <w:t>stimulation_code, stimulation_date, stimulation_duration = box:get_stimulation(1, 1)</w:t>
      </w:r>
    </w:p>
    <w:p w14:paraId="1029D23C" w14:textId="77777777" w:rsidR="00226DF0" w:rsidRPr="00902855" w:rsidRDefault="00226DF0" w:rsidP="00075247">
      <w:pPr>
        <w:pStyle w:val="PlainText"/>
        <w:rPr>
          <w:rFonts w:ascii="Courier New" w:hAnsi="Courier New" w:cs="Courier New"/>
        </w:rPr>
      </w:pPr>
      <w:r w:rsidRPr="00902855">
        <w:rPr>
          <w:rFonts w:ascii="Courier New" w:hAnsi="Courier New" w:cs="Courier New"/>
        </w:rPr>
        <w:tab/>
      </w:r>
      <w:r w:rsidRPr="00902855">
        <w:rPr>
          <w:rFonts w:ascii="Courier New" w:hAnsi="Courier New" w:cs="Courier New"/>
        </w:rPr>
        <w:tab/>
      </w:r>
      <w:r w:rsidRPr="00902855">
        <w:rPr>
          <w:rFonts w:ascii="Courier New" w:hAnsi="Courier New" w:cs="Courier New"/>
        </w:rPr>
        <w:tab/>
        <w:t>box:remove_stimulation(1, 1)</w:t>
      </w:r>
    </w:p>
    <w:p w14:paraId="2F730AB6" w14:textId="77777777" w:rsidR="00226DF0" w:rsidRPr="00902855" w:rsidRDefault="00226DF0" w:rsidP="00075247">
      <w:pPr>
        <w:pStyle w:val="PlainText"/>
        <w:rPr>
          <w:rFonts w:ascii="Courier New" w:hAnsi="Courier New" w:cs="Courier New"/>
        </w:rPr>
      </w:pPr>
      <w:r w:rsidRPr="00902855">
        <w:rPr>
          <w:rFonts w:ascii="Courier New" w:hAnsi="Courier New" w:cs="Courier New"/>
        </w:rPr>
        <w:tab/>
      </w:r>
      <w:r w:rsidRPr="00902855">
        <w:rPr>
          <w:rFonts w:ascii="Courier New" w:hAnsi="Courier New" w:cs="Courier New"/>
        </w:rPr>
        <w:tab/>
      </w:r>
      <w:r w:rsidRPr="00902855">
        <w:rPr>
          <w:rFonts w:ascii="Courier New" w:hAnsi="Courier New" w:cs="Courier New"/>
        </w:rPr>
        <w:tab/>
      </w:r>
    </w:p>
    <w:p w14:paraId="6B6EA375" w14:textId="77777777" w:rsidR="00226DF0" w:rsidRPr="00902855" w:rsidRDefault="00226DF0" w:rsidP="00075247">
      <w:pPr>
        <w:pStyle w:val="PlainText"/>
        <w:rPr>
          <w:rFonts w:ascii="Courier New" w:hAnsi="Courier New" w:cs="Courier New"/>
        </w:rPr>
      </w:pPr>
      <w:r w:rsidRPr="00902855">
        <w:rPr>
          <w:rFonts w:ascii="Courier New" w:hAnsi="Courier New" w:cs="Courier New"/>
        </w:rPr>
        <w:tab/>
      </w:r>
      <w:r w:rsidRPr="00902855">
        <w:rPr>
          <w:rFonts w:ascii="Courier New" w:hAnsi="Courier New" w:cs="Courier New"/>
        </w:rPr>
        <w:tab/>
      </w:r>
      <w:r w:rsidRPr="00902855">
        <w:rPr>
          <w:rFonts w:ascii="Courier New" w:hAnsi="Courier New" w:cs="Courier New"/>
        </w:rPr>
        <w:tab/>
        <w:t>if stimulation_code &gt;= OVTK_StimulationId_Label_00 and stimulation_code &lt;= OVTK_StimulationId_Label_1F then</w:t>
      </w:r>
    </w:p>
    <w:p w14:paraId="0E81BA51" w14:textId="77777777" w:rsidR="00226DF0" w:rsidRPr="00902855" w:rsidRDefault="00226DF0" w:rsidP="00075247">
      <w:pPr>
        <w:pStyle w:val="PlainText"/>
        <w:rPr>
          <w:rFonts w:ascii="Courier New" w:hAnsi="Courier New" w:cs="Courier New"/>
        </w:rPr>
      </w:pPr>
    </w:p>
    <w:p w14:paraId="21D55DD0" w14:textId="77777777" w:rsidR="00226DF0" w:rsidRPr="00902855" w:rsidRDefault="00226DF0" w:rsidP="00075247">
      <w:pPr>
        <w:pStyle w:val="PlainText"/>
        <w:rPr>
          <w:rFonts w:ascii="Courier New" w:hAnsi="Courier New" w:cs="Courier New"/>
        </w:rPr>
      </w:pPr>
      <w:r w:rsidRPr="00902855">
        <w:rPr>
          <w:rFonts w:ascii="Courier New" w:hAnsi="Courier New" w:cs="Courier New"/>
        </w:rPr>
        <w:tab/>
      </w:r>
      <w:r w:rsidRPr="00902855">
        <w:rPr>
          <w:rFonts w:ascii="Courier New" w:hAnsi="Courier New" w:cs="Courier New"/>
        </w:rPr>
        <w:tab/>
      </w:r>
      <w:r w:rsidRPr="00902855">
        <w:rPr>
          <w:rFonts w:ascii="Courier New" w:hAnsi="Courier New" w:cs="Courier New"/>
        </w:rPr>
        <w:tab/>
      </w:r>
      <w:r w:rsidRPr="00902855">
        <w:rPr>
          <w:rFonts w:ascii="Courier New" w:hAnsi="Courier New" w:cs="Courier New"/>
        </w:rPr>
        <w:tab/>
        <w:t>received_stimulation = stimulation_code - OVTK_StimulationId_Label_00</w:t>
      </w:r>
    </w:p>
    <w:p w14:paraId="117CCABC" w14:textId="77777777" w:rsidR="00226DF0" w:rsidRPr="00902855" w:rsidRDefault="00226DF0" w:rsidP="00075247">
      <w:pPr>
        <w:pStyle w:val="PlainText"/>
        <w:rPr>
          <w:rFonts w:ascii="Courier New" w:hAnsi="Courier New" w:cs="Courier New"/>
        </w:rPr>
      </w:pPr>
    </w:p>
    <w:p w14:paraId="7B7A3D6C" w14:textId="77777777" w:rsidR="00226DF0" w:rsidRPr="00902855" w:rsidRDefault="00226DF0" w:rsidP="00075247">
      <w:pPr>
        <w:pStyle w:val="PlainText"/>
        <w:rPr>
          <w:rFonts w:ascii="Courier New" w:hAnsi="Courier New" w:cs="Courier New"/>
        </w:rPr>
      </w:pPr>
      <w:r w:rsidRPr="00902855">
        <w:rPr>
          <w:rFonts w:ascii="Courier New" w:hAnsi="Courier New" w:cs="Courier New"/>
        </w:rPr>
        <w:tab/>
      </w:r>
      <w:r w:rsidRPr="00902855">
        <w:rPr>
          <w:rFonts w:ascii="Courier New" w:hAnsi="Courier New" w:cs="Courier New"/>
        </w:rPr>
        <w:tab/>
      </w:r>
      <w:r w:rsidRPr="00902855">
        <w:rPr>
          <w:rFonts w:ascii="Courier New" w:hAnsi="Courier New" w:cs="Courier New"/>
        </w:rPr>
        <w:tab/>
      </w:r>
      <w:r w:rsidRPr="00902855">
        <w:rPr>
          <w:rFonts w:ascii="Courier New" w:hAnsi="Courier New" w:cs="Courier New"/>
        </w:rPr>
        <w:tab/>
        <w:t>if Element_target[received_stimulation] ~= nil then</w:t>
      </w:r>
    </w:p>
    <w:p w14:paraId="1B93621B" w14:textId="77777777" w:rsidR="00226DF0" w:rsidRPr="00902855" w:rsidRDefault="00226DF0" w:rsidP="00075247">
      <w:pPr>
        <w:pStyle w:val="PlainText"/>
        <w:rPr>
          <w:rFonts w:ascii="Courier New" w:hAnsi="Courier New" w:cs="Courier New"/>
        </w:rPr>
      </w:pPr>
      <w:r w:rsidRPr="00902855">
        <w:rPr>
          <w:rFonts w:ascii="Courier New" w:hAnsi="Courier New" w:cs="Courier New"/>
        </w:rPr>
        <w:tab/>
      </w:r>
      <w:r w:rsidRPr="00902855">
        <w:rPr>
          <w:rFonts w:ascii="Courier New" w:hAnsi="Courier New" w:cs="Courier New"/>
        </w:rPr>
        <w:tab/>
      </w:r>
      <w:r w:rsidRPr="00902855">
        <w:rPr>
          <w:rFonts w:ascii="Courier New" w:hAnsi="Courier New" w:cs="Courier New"/>
        </w:rPr>
        <w:tab/>
      </w:r>
      <w:r w:rsidRPr="00902855">
        <w:rPr>
          <w:rFonts w:ascii="Courier New" w:hAnsi="Courier New" w:cs="Courier New"/>
        </w:rPr>
        <w:tab/>
      </w:r>
      <w:r w:rsidRPr="00902855">
        <w:rPr>
          <w:rFonts w:ascii="Courier New" w:hAnsi="Courier New" w:cs="Courier New"/>
        </w:rPr>
        <w:tab/>
        <w:t>box:send_stimulation(1, stimulation_check_number, current_time)</w:t>
      </w:r>
    </w:p>
    <w:p w14:paraId="002761AE" w14:textId="77777777" w:rsidR="00226DF0" w:rsidRPr="00902855" w:rsidRDefault="00226DF0" w:rsidP="00075247">
      <w:pPr>
        <w:pStyle w:val="PlainText"/>
        <w:rPr>
          <w:rFonts w:ascii="Courier New" w:hAnsi="Courier New" w:cs="Courier New"/>
        </w:rPr>
      </w:pPr>
      <w:r w:rsidRPr="00902855">
        <w:rPr>
          <w:rFonts w:ascii="Courier New" w:hAnsi="Courier New" w:cs="Courier New"/>
        </w:rPr>
        <w:tab/>
      </w:r>
      <w:r w:rsidRPr="00902855">
        <w:rPr>
          <w:rFonts w:ascii="Courier New" w:hAnsi="Courier New" w:cs="Courier New"/>
        </w:rPr>
        <w:tab/>
      </w:r>
      <w:r w:rsidRPr="00902855">
        <w:rPr>
          <w:rFonts w:ascii="Courier New" w:hAnsi="Courier New" w:cs="Courier New"/>
        </w:rPr>
        <w:tab/>
      </w:r>
      <w:r w:rsidRPr="00902855">
        <w:rPr>
          <w:rFonts w:ascii="Courier New" w:hAnsi="Courier New" w:cs="Courier New"/>
        </w:rPr>
        <w:tab/>
        <w:t>elseif non_Element_target[received_stimulation] ~= nil then</w:t>
      </w:r>
    </w:p>
    <w:p w14:paraId="01DB08B6" w14:textId="77777777" w:rsidR="00226DF0" w:rsidRPr="00902855" w:rsidRDefault="00226DF0" w:rsidP="00075247">
      <w:pPr>
        <w:pStyle w:val="PlainText"/>
        <w:rPr>
          <w:rFonts w:ascii="Courier New" w:hAnsi="Courier New" w:cs="Courier New"/>
        </w:rPr>
      </w:pPr>
      <w:r w:rsidRPr="00902855">
        <w:rPr>
          <w:rFonts w:ascii="Courier New" w:hAnsi="Courier New" w:cs="Courier New"/>
        </w:rPr>
        <w:lastRenderedPageBreak/>
        <w:tab/>
      </w:r>
      <w:r w:rsidRPr="00902855">
        <w:rPr>
          <w:rFonts w:ascii="Courier New" w:hAnsi="Courier New" w:cs="Courier New"/>
        </w:rPr>
        <w:tab/>
      </w:r>
      <w:r w:rsidRPr="00902855">
        <w:rPr>
          <w:rFonts w:ascii="Courier New" w:hAnsi="Courier New" w:cs="Courier New"/>
        </w:rPr>
        <w:tab/>
      </w:r>
      <w:r w:rsidRPr="00902855">
        <w:rPr>
          <w:rFonts w:ascii="Courier New" w:hAnsi="Courier New" w:cs="Courier New"/>
        </w:rPr>
        <w:tab/>
      </w:r>
      <w:r w:rsidRPr="00902855">
        <w:rPr>
          <w:rFonts w:ascii="Courier New" w:hAnsi="Courier New" w:cs="Courier New"/>
        </w:rPr>
        <w:tab/>
        <w:t>box:send_stimulation(2, stimulation_check_number, current_time)</w:t>
      </w:r>
    </w:p>
    <w:p w14:paraId="4AE9DFF2" w14:textId="77777777" w:rsidR="00226DF0" w:rsidRPr="00902855" w:rsidRDefault="00226DF0" w:rsidP="00075247">
      <w:pPr>
        <w:pStyle w:val="PlainText"/>
        <w:rPr>
          <w:rFonts w:ascii="Courier New" w:hAnsi="Courier New" w:cs="Courier New"/>
        </w:rPr>
      </w:pPr>
      <w:r w:rsidRPr="00902855">
        <w:rPr>
          <w:rFonts w:ascii="Courier New" w:hAnsi="Courier New" w:cs="Courier New"/>
        </w:rPr>
        <w:tab/>
      </w:r>
      <w:r w:rsidRPr="00902855">
        <w:rPr>
          <w:rFonts w:ascii="Courier New" w:hAnsi="Courier New" w:cs="Courier New"/>
        </w:rPr>
        <w:tab/>
      </w:r>
      <w:r w:rsidRPr="00902855">
        <w:rPr>
          <w:rFonts w:ascii="Courier New" w:hAnsi="Courier New" w:cs="Courier New"/>
        </w:rPr>
        <w:tab/>
      </w:r>
      <w:r w:rsidRPr="00902855">
        <w:rPr>
          <w:rFonts w:ascii="Courier New" w:hAnsi="Courier New" w:cs="Courier New"/>
        </w:rPr>
        <w:tab/>
        <w:t>end</w:t>
      </w:r>
    </w:p>
    <w:p w14:paraId="0941271D" w14:textId="77777777" w:rsidR="00226DF0" w:rsidRPr="00902855" w:rsidRDefault="00226DF0" w:rsidP="00075247">
      <w:pPr>
        <w:pStyle w:val="PlainText"/>
        <w:rPr>
          <w:rFonts w:ascii="Courier New" w:hAnsi="Courier New" w:cs="Courier New"/>
        </w:rPr>
      </w:pPr>
    </w:p>
    <w:p w14:paraId="23863FC8" w14:textId="77777777" w:rsidR="00226DF0" w:rsidRPr="00902855" w:rsidRDefault="00226DF0" w:rsidP="00075247">
      <w:pPr>
        <w:pStyle w:val="PlainText"/>
        <w:rPr>
          <w:rFonts w:ascii="Courier New" w:hAnsi="Courier New" w:cs="Courier New"/>
        </w:rPr>
      </w:pPr>
      <w:r w:rsidRPr="00902855">
        <w:rPr>
          <w:rFonts w:ascii="Courier New" w:hAnsi="Courier New" w:cs="Courier New"/>
        </w:rPr>
        <w:tab/>
      </w:r>
      <w:r w:rsidRPr="00902855">
        <w:rPr>
          <w:rFonts w:ascii="Courier New" w:hAnsi="Courier New" w:cs="Courier New"/>
        </w:rPr>
        <w:tab/>
      </w:r>
      <w:r w:rsidRPr="00902855">
        <w:rPr>
          <w:rFonts w:ascii="Courier New" w:hAnsi="Courier New" w:cs="Courier New"/>
        </w:rPr>
        <w:tab/>
        <w:t>elseif stimulation_code == OVTK_StimulationId_ExperimentStop then</w:t>
      </w:r>
    </w:p>
    <w:p w14:paraId="704990A1" w14:textId="77777777" w:rsidR="00226DF0" w:rsidRPr="00902855" w:rsidRDefault="00226DF0" w:rsidP="00075247">
      <w:pPr>
        <w:pStyle w:val="PlainText"/>
        <w:rPr>
          <w:rFonts w:ascii="Courier New" w:hAnsi="Courier New" w:cs="Courier New"/>
        </w:rPr>
      </w:pPr>
      <w:r w:rsidRPr="00902855">
        <w:rPr>
          <w:rFonts w:ascii="Courier New" w:hAnsi="Courier New" w:cs="Courier New"/>
        </w:rPr>
        <w:tab/>
      </w:r>
      <w:r w:rsidRPr="00902855">
        <w:rPr>
          <w:rFonts w:ascii="Courier New" w:hAnsi="Courier New" w:cs="Courier New"/>
        </w:rPr>
        <w:tab/>
      </w:r>
      <w:r w:rsidRPr="00902855">
        <w:rPr>
          <w:rFonts w:ascii="Courier New" w:hAnsi="Courier New" w:cs="Courier New"/>
        </w:rPr>
        <w:tab/>
      </w:r>
      <w:r w:rsidRPr="00902855">
        <w:rPr>
          <w:rFonts w:ascii="Courier New" w:hAnsi="Courier New" w:cs="Courier New"/>
        </w:rPr>
        <w:tab/>
        <w:t>is_finished = true</w:t>
      </w:r>
    </w:p>
    <w:p w14:paraId="513E5A70" w14:textId="77777777" w:rsidR="00226DF0" w:rsidRPr="00902855" w:rsidRDefault="00226DF0" w:rsidP="00075247">
      <w:pPr>
        <w:pStyle w:val="PlainText"/>
        <w:rPr>
          <w:rFonts w:ascii="Courier New" w:hAnsi="Courier New" w:cs="Courier New"/>
        </w:rPr>
      </w:pPr>
      <w:r w:rsidRPr="00902855">
        <w:rPr>
          <w:rFonts w:ascii="Courier New" w:hAnsi="Courier New" w:cs="Courier New"/>
        </w:rPr>
        <w:tab/>
      </w:r>
      <w:r w:rsidRPr="00902855">
        <w:rPr>
          <w:rFonts w:ascii="Courier New" w:hAnsi="Courier New" w:cs="Courier New"/>
        </w:rPr>
        <w:tab/>
      </w:r>
      <w:r w:rsidRPr="00902855">
        <w:rPr>
          <w:rFonts w:ascii="Courier New" w:hAnsi="Courier New" w:cs="Courier New"/>
        </w:rPr>
        <w:tab/>
        <w:t>end</w:t>
      </w:r>
    </w:p>
    <w:p w14:paraId="60204E88" w14:textId="77777777" w:rsidR="00226DF0" w:rsidRPr="00902855" w:rsidRDefault="00226DF0" w:rsidP="00075247">
      <w:pPr>
        <w:pStyle w:val="PlainText"/>
        <w:rPr>
          <w:rFonts w:ascii="Courier New" w:hAnsi="Courier New" w:cs="Courier New"/>
        </w:rPr>
      </w:pPr>
      <w:r w:rsidRPr="00902855">
        <w:rPr>
          <w:rFonts w:ascii="Courier New" w:hAnsi="Courier New" w:cs="Courier New"/>
        </w:rPr>
        <w:tab/>
      </w:r>
      <w:r w:rsidRPr="00902855">
        <w:rPr>
          <w:rFonts w:ascii="Courier New" w:hAnsi="Courier New" w:cs="Courier New"/>
        </w:rPr>
        <w:tab/>
        <w:t>end</w:t>
      </w:r>
    </w:p>
    <w:p w14:paraId="52719B0F" w14:textId="77777777" w:rsidR="00226DF0" w:rsidRPr="00902855" w:rsidRDefault="00226DF0" w:rsidP="00075247">
      <w:pPr>
        <w:pStyle w:val="PlainText"/>
        <w:rPr>
          <w:rFonts w:ascii="Courier New" w:hAnsi="Courier New" w:cs="Courier New"/>
        </w:rPr>
      </w:pPr>
    </w:p>
    <w:p w14:paraId="6B567E9D" w14:textId="77777777" w:rsidR="00226DF0" w:rsidRPr="00902855" w:rsidRDefault="00226DF0" w:rsidP="00075247">
      <w:pPr>
        <w:pStyle w:val="PlainText"/>
        <w:rPr>
          <w:rFonts w:ascii="Courier New" w:hAnsi="Courier New" w:cs="Courier New"/>
        </w:rPr>
      </w:pPr>
      <w:r w:rsidRPr="00902855">
        <w:rPr>
          <w:rFonts w:ascii="Courier New" w:hAnsi="Courier New" w:cs="Courier New"/>
        </w:rPr>
        <w:tab/>
      </w:r>
      <w:r w:rsidRPr="00902855">
        <w:rPr>
          <w:rFonts w:ascii="Courier New" w:hAnsi="Courier New" w:cs="Courier New"/>
        </w:rPr>
        <w:tab/>
        <w:t>box:sleep()</w:t>
      </w:r>
    </w:p>
    <w:p w14:paraId="70444A03" w14:textId="77777777" w:rsidR="00226DF0" w:rsidRPr="00902855" w:rsidRDefault="00226DF0" w:rsidP="00075247">
      <w:pPr>
        <w:pStyle w:val="PlainText"/>
        <w:rPr>
          <w:rFonts w:ascii="Courier New" w:hAnsi="Courier New" w:cs="Courier New"/>
        </w:rPr>
      </w:pPr>
    </w:p>
    <w:p w14:paraId="06D85466" w14:textId="77777777" w:rsidR="00226DF0" w:rsidRPr="00902855" w:rsidRDefault="00226DF0" w:rsidP="00075247">
      <w:pPr>
        <w:pStyle w:val="PlainText"/>
        <w:rPr>
          <w:rFonts w:ascii="Courier New" w:hAnsi="Courier New" w:cs="Courier New"/>
        </w:rPr>
      </w:pPr>
      <w:r w:rsidRPr="00902855">
        <w:rPr>
          <w:rFonts w:ascii="Courier New" w:hAnsi="Courier New" w:cs="Courier New"/>
        </w:rPr>
        <w:tab/>
        <w:t>end</w:t>
      </w:r>
    </w:p>
    <w:p w14:paraId="342A718C" w14:textId="77777777" w:rsidR="00226DF0" w:rsidRPr="00902855" w:rsidRDefault="00226DF0" w:rsidP="00075247">
      <w:pPr>
        <w:pStyle w:val="PlainText"/>
        <w:rPr>
          <w:rFonts w:ascii="Courier New" w:hAnsi="Courier New" w:cs="Courier New"/>
        </w:rPr>
      </w:pPr>
    </w:p>
    <w:p w14:paraId="5B52CCF1" w14:textId="77777777" w:rsidR="00226DF0" w:rsidRDefault="00226DF0" w:rsidP="00075247">
      <w:pPr>
        <w:pStyle w:val="PlainText"/>
        <w:rPr>
          <w:rFonts w:ascii="Courier New" w:hAnsi="Courier New" w:cs="Courier New"/>
        </w:rPr>
      </w:pPr>
      <w:r w:rsidRPr="00902855">
        <w:rPr>
          <w:rFonts w:ascii="Courier New" w:hAnsi="Courier New" w:cs="Courier New"/>
        </w:rPr>
        <w:t>end</w:t>
      </w:r>
    </w:p>
    <w:p w14:paraId="4909886E" w14:textId="77777777" w:rsidR="00AE0CFB" w:rsidRPr="00AE0CFB" w:rsidRDefault="00AE0CFB" w:rsidP="00AE0CFB"/>
    <w:p w14:paraId="35E06AA1" w14:textId="7F105277" w:rsidR="00AE0CFB" w:rsidRDefault="00226DF0" w:rsidP="00226DF0">
      <w:pPr>
        <w:pStyle w:val="Heading3"/>
      </w:pPr>
      <w:bookmarkStart w:id="249" w:name="_Toc17751992"/>
      <w:r w:rsidRPr="00226DF0">
        <w:t>Experiment_settings</w:t>
      </w:r>
      <w:r>
        <w:t>.lua</w:t>
      </w:r>
      <w:bookmarkEnd w:id="249"/>
    </w:p>
    <w:p w14:paraId="4AD9F6A3" w14:textId="77777777" w:rsidR="00226DF0" w:rsidRPr="008D4BE4" w:rsidRDefault="00226DF0" w:rsidP="00075247">
      <w:pPr>
        <w:pStyle w:val="PlainText"/>
        <w:rPr>
          <w:rFonts w:ascii="Courier New" w:hAnsi="Courier New" w:cs="Courier New"/>
        </w:rPr>
      </w:pPr>
    </w:p>
    <w:p w14:paraId="26D797F1"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S_freq = {}</w:t>
      </w:r>
    </w:p>
    <w:p w14:paraId="37ECD264"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Frequency_NUM = 0</w:t>
      </w:r>
    </w:p>
    <w:p w14:paraId="13501801" w14:textId="77777777" w:rsidR="00226DF0" w:rsidRPr="008D4BE4" w:rsidRDefault="00226DF0" w:rsidP="00075247">
      <w:pPr>
        <w:pStyle w:val="PlainText"/>
        <w:rPr>
          <w:rFonts w:ascii="Courier New" w:hAnsi="Courier New" w:cs="Courier New"/>
        </w:rPr>
      </w:pPr>
    </w:p>
    <w:p w14:paraId="02B59165"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Target_L_Color = {}</w:t>
      </w:r>
    </w:p>
    <w:p w14:paraId="0A97778F"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Target_D_Color = {}</w:t>
      </w:r>
    </w:p>
    <w:p w14:paraId="6FD24E57"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target_training_Cap = {}</w:t>
      </w:r>
    </w:p>
    <w:p w14:paraId="72144293"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target_training_pos = {}</w:t>
      </w:r>
    </w:p>
    <w:p w14:paraId="0E4AF060" w14:textId="77777777" w:rsidR="00226DF0" w:rsidRPr="008D4BE4" w:rsidRDefault="00226DF0" w:rsidP="00075247">
      <w:pPr>
        <w:pStyle w:val="PlainText"/>
        <w:rPr>
          <w:rFonts w:ascii="Courier New" w:hAnsi="Courier New" w:cs="Courier New"/>
        </w:rPr>
      </w:pPr>
    </w:p>
    <w:p w14:paraId="6BF446CC"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epoch_time = nil</w:t>
      </w:r>
    </w:p>
    <w:p w14:paraId="154CFB98"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epoc_delay = nil</w:t>
      </w:r>
    </w:p>
    <w:p w14:paraId="455CB6E2"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freq_tolerance = nil</w:t>
      </w:r>
    </w:p>
    <w:p w14:paraId="10E0CC94"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CONSTANT_LUA_GEN =  "/plugins/stimulation/lua-stimulator-stim-codes.lua"</w:t>
      </w:r>
    </w:p>
    <w:p w14:paraId="1B150064" w14:textId="77777777" w:rsidR="00226DF0" w:rsidRPr="008D4BE4" w:rsidRDefault="00226DF0" w:rsidP="00075247">
      <w:pPr>
        <w:pStyle w:val="PlainText"/>
        <w:rPr>
          <w:rFonts w:ascii="Courier New" w:hAnsi="Courier New" w:cs="Courier New"/>
        </w:rPr>
      </w:pPr>
    </w:p>
    <w:p w14:paraId="0FBCBFC4"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Chs = nil</w:t>
      </w:r>
    </w:p>
    <w:p w14:paraId="571587F6" w14:textId="77777777" w:rsidR="00226DF0" w:rsidRPr="008D4BE4" w:rsidRDefault="00226DF0" w:rsidP="00075247">
      <w:pPr>
        <w:pStyle w:val="PlainText"/>
        <w:rPr>
          <w:rFonts w:ascii="Courier New" w:hAnsi="Courier New" w:cs="Courier New"/>
        </w:rPr>
      </w:pPr>
    </w:p>
    <w:p w14:paraId="700DC653"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function initialize(box)</w:t>
      </w:r>
    </w:p>
    <w:p w14:paraId="5B7E55D0" w14:textId="77777777" w:rsidR="00226DF0" w:rsidRPr="008D4BE4" w:rsidRDefault="00226DF0" w:rsidP="00075247">
      <w:pPr>
        <w:pStyle w:val="PlainText"/>
        <w:rPr>
          <w:rFonts w:ascii="Courier New" w:hAnsi="Courier New" w:cs="Courier New"/>
        </w:rPr>
      </w:pPr>
    </w:p>
    <w:p w14:paraId="18AEE98D" w14:textId="77777777" w:rsidR="00226DF0" w:rsidRPr="008D4BE4" w:rsidRDefault="00226DF0" w:rsidP="00075247">
      <w:pPr>
        <w:pStyle w:val="PlainText"/>
        <w:rPr>
          <w:rFonts w:ascii="Courier New" w:hAnsi="Courier New" w:cs="Courier New"/>
        </w:rPr>
      </w:pPr>
    </w:p>
    <w:p w14:paraId="094289A9"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p>
    <w:p w14:paraId="58A7DE27"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dofile(box:get_config("${Path_Data}") ..CONSTANT_LUA_GEN)</w:t>
      </w:r>
    </w:p>
    <w:p w14:paraId="3B025C21" w14:textId="77777777" w:rsidR="00226DF0" w:rsidRPr="008D4BE4" w:rsidRDefault="00226DF0" w:rsidP="00075247">
      <w:pPr>
        <w:pStyle w:val="PlainText"/>
        <w:rPr>
          <w:rFonts w:ascii="Courier New" w:hAnsi="Courier New" w:cs="Courier New"/>
        </w:rPr>
      </w:pPr>
    </w:p>
    <w:p w14:paraId="64952F49"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Get_settings(box)</w:t>
      </w:r>
    </w:p>
    <w:p w14:paraId="4A43E06E" w14:textId="77777777" w:rsidR="00226DF0" w:rsidRPr="008D4BE4" w:rsidRDefault="00226DF0" w:rsidP="00075247">
      <w:pPr>
        <w:pStyle w:val="PlainText"/>
        <w:rPr>
          <w:rFonts w:ascii="Courier New" w:hAnsi="Courier New" w:cs="Courier New"/>
        </w:rPr>
      </w:pPr>
    </w:p>
    <w:p w14:paraId="2905BECB"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p>
    <w:p w14:paraId="5C753BA0" w14:textId="77777777" w:rsidR="00226DF0" w:rsidRPr="008D4BE4" w:rsidRDefault="00226DF0" w:rsidP="00075247">
      <w:pPr>
        <w:pStyle w:val="PlainText"/>
        <w:rPr>
          <w:rFonts w:ascii="Courier New" w:hAnsi="Courier New" w:cs="Courier New"/>
        </w:rPr>
      </w:pPr>
    </w:p>
    <w:p w14:paraId="187D46B7"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end</w:t>
      </w:r>
    </w:p>
    <w:p w14:paraId="190E88F0" w14:textId="77777777" w:rsidR="00226DF0" w:rsidRPr="008D4BE4" w:rsidRDefault="00226DF0" w:rsidP="00075247">
      <w:pPr>
        <w:pStyle w:val="PlainText"/>
        <w:rPr>
          <w:rFonts w:ascii="Courier New" w:hAnsi="Courier New" w:cs="Courier New"/>
        </w:rPr>
      </w:pPr>
    </w:p>
    <w:p w14:paraId="5DA82A57"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function uninitialize(box)</w:t>
      </w:r>
    </w:p>
    <w:p w14:paraId="176D2C91"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end</w:t>
      </w:r>
    </w:p>
    <w:p w14:paraId="52536BCD" w14:textId="77777777" w:rsidR="00226DF0" w:rsidRPr="008D4BE4" w:rsidRDefault="00226DF0" w:rsidP="00075247">
      <w:pPr>
        <w:pStyle w:val="PlainText"/>
        <w:rPr>
          <w:rFonts w:ascii="Courier New" w:hAnsi="Courier New" w:cs="Courier New"/>
        </w:rPr>
      </w:pPr>
    </w:p>
    <w:p w14:paraId="655B68FE"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Main process function</w:t>
      </w:r>
    </w:p>
    <w:p w14:paraId="7ED7CA16"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function process(box)</w:t>
      </w:r>
    </w:p>
    <w:p w14:paraId="3770AAD3" w14:textId="77777777" w:rsidR="00226DF0" w:rsidRPr="008D4BE4" w:rsidRDefault="00226DF0" w:rsidP="00075247">
      <w:pPr>
        <w:pStyle w:val="PlainText"/>
        <w:rPr>
          <w:rFonts w:ascii="Courier New" w:hAnsi="Courier New" w:cs="Courier New"/>
        </w:rPr>
      </w:pPr>
    </w:p>
    <w:p w14:paraId="78562BCD"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while  box:get_stimulation_count(1) == 0 and box:keep_processing() do</w:t>
      </w:r>
    </w:p>
    <w:p w14:paraId="1CDB5ECC" w14:textId="77777777" w:rsidR="00226DF0" w:rsidRPr="008D4BE4" w:rsidRDefault="00226DF0" w:rsidP="00075247">
      <w:pPr>
        <w:pStyle w:val="PlainText"/>
        <w:rPr>
          <w:rFonts w:ascii="Courier New" w:hAnsi="Courier New" w:cs="Courier New"/>
        </w:rPr>
      </w:pPr>
      <w:r w:rsidRPr="008D4BE4">
        <w:rPr>
          <w:rFonts w:ascii="Courier New" w:hAnsi="Courier New" w:cs="Courier New"/>
        </w:rPr>
        <w:lastRenderedPageBreak/>
        <w:tab/>
      </w:r>
      <w:r w:rsidRPr="008D4BE4">
        <w:rPr>
          <w:rFonts w:ascii="Courier New" w:hAnsi="Courier New" w:cs="Courier New"/>
        </w:rPr>
        <w:tab/>
        <w:t>box:sleep()</w:t>
      </w:r>
    </w:p>
    <w:p w14:paraId="26D06D63"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end</w:t>
      </w:r>
    </w:p>
    <w:p w14:paraId="25012810" w14:textId="77777777" w:rsidR="00226DF0" w:rsidRPr="008D4BE4" w:rsidRDefault="00226DF0" w:rsidP="00075247">
      <w:pPr>
        <w:pStyle w:val="PlainText"/>
        <w:rPr>
          <w:rFonts w:ascii="Courier New" w:hAnsi="Courier New" w:cs="Courier New"/>
        </w:rPr>
      </w:pPr>
    </w:p>
    <w:p w14:paraId="386AB106"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box:log("Info", box:get_config("Running Configuration for the experiment"))</w:t>
      </w:r>
    </w:p>
    <w:p w14:paraId="70160A65"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box:log("Info", box:get_config("Writing..... to  '${CustomConfigurationPrefix${OperatingSystem}}-ssvep-demo${CustomConfigurationSuffix${OperatingSystem}}'"))</w:t>
      </w:r>
    </w:p>
    <w:p w14:paraId="1899AF04" w14:textId="77777777" w:rsidR="00226DF0" w:rsidRPr="008D4BE4" w:rsidRDefault="00226DF0" w:rsidP="00075247">
      <w:pPr>
        <w:pStyle w:val="PlainText"/>
        <w:rPr>
          <w:rFonts w:ascii="Courier New" w:hAnsi="Courier New" w:cs="Courier New"/>
        </w:rPr>
      </w:pPr>
    </w:p>
    <w:p w14:paraId="5ADBFCB3"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if (Write_Config_to_file(box) == false) then return false end</w:t>
      </w:r>
    </w:p>
    <w:p w14:paraId="447A4D79"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if (Temporal_config(box) == false)  then return false end</w:t>
      </w:r>
    </w:p>
    <w:p w14:paraId="22FAEAC2"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if (Time_based_epoch(box) == false) then return false end</w:t>
      </w:r>
    </w:p>
    <w:p w14:paraId="0F0CD91D"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if(Channel_selector(box) == false) then return false end</w:t>
      </w:r>
    </w:p>
    <w:p w14:paraId="7AF1EFB2"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p>
    <w:p w14:paraId="2E85686A"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p>
    <w:p w14:paraId="4F0381F3" w14:textId="77777777" w:rsidR="00226DF0" w:rsidRPr="008D4BE4" w:rsidRDefault="00226DF0" w:rsidP="00075247">
      <w:pPr>
        <w:pStyle w:val="PlainText"/>
        <w:rPr>
          <w:rFonts w:ascii="Courier New" w:hAnsi="Courier New" w:cs="Courier New"/>
        </w:rPr>
      </w:pPr>
    </w:p>
    <w:p w14:paraId="549D2024"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p>
    <w:p w14:paraId="2AE6EF41"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p>
    <w:p w14:paraId="787552D9"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 notify the scenario that the configuration process is complete</w:t>
      </w:r>
    </w:p>
    <w:p w14:paraId="47F83E8D"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box:send_stimulation(1, OVTK_StimulationId_TrainCompleted, box:get_current_time() + 0.2, 0)</w:t>
      </w:r>
    </w:p>
    <w:p w14:paraId="19847A78" w14:textId="77777777" w:rsidR="00226DF0" w:rsidRPr="008D4BE4" w:rsidRDefault="00226DF0" w:rsidP="00075247">
      <w:pPr>
        <w:pStyle w:val="PlainText"/>
        <w:rPr>
          <w:rFonts w:ascii="Courier New" w:hAnsi="Courier New" w:cs="Courier New"/>
        </w:rPr>
      </w:pPr>
    </w:p>
    <w:p w14:paraId="0A5B1FDE"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end</w:t>
      </w:r>
    </w:p>
    <w:p w14:paraId="64E24C0E" w14:textId="77777777" w:rsidR="00226DF0" w:rsidRPr="008D4BE4" w:rsidRDefault="00226DF0" w:rsidP="00075247">
      <w:pPr>
        <w:pStyle w:val="PlainText"/>
        <w:rPr>
          <w:rFonts w:ascii="Courier New" w:hAnsi="Courier New" w:cs="Courier New"/>
        </w:rPr>
      </w:pPr>
    </w:p>
    <w:p w14:paraId="588CAF11"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 Get the Values from the table and input --</w:t>
      </w:r>
    </w:p>
    <w:p w14:paraId="2825144A"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function Get_settings(box)</w:t>
      </w:r>
    </w:p>
    <w:p w14:paraId="3188310D" w14:textId="77777777" w:rsidR="00226DF0" w:rsidRPr="008D4BE4" w:rsidRDefault="00226DF0" w:rsidP="00075247">
      <w:pPr>
        <w:pStyle w:val="PlainText"/>
        <w:rPr>
          <w:rFonts w:ascii="Courier New" w:hAnsi="Courier New" w:cs="Courier New"/>
        </w:rPr>
      </w:pPr>
    </w:p>
    <w:p w14:paraId="50CE9537"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epoch_time = box:get_setting(5)</w:t>
      </w:r>
    </w:p>
    <w:p w14:paraId="203F427D"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epoc_delay = box:get_setting(6)</w:t>
      </w:r>
    </w:p>
    <w:p w14:paraId="35E67147"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freq_tolerance = box:get_setting(7)</w:t>
      </w:r>
    </w:p>
    <w:p w14:paraId="64948FA6"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Chs  = box:get_setting(8)</w:t>
      </w:r>
    </w:p>
    <w:p w14:paraId="3257D1DC"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p>
    <w:p w14:paraId="6E1AB6BE"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for i in box:get_setting(4):gmatch("%d+[.]?%d*") do</w:t>
      </w:r>
    </w:p>
    <w:p w14:paraId="11E17E5A"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r w:rsidRPr="008D4BE4">
        <w:rPr>
          <w:rFonts w:ascii="Courier New" w:hAnsi="Courier New" w:cs="Courier New"/>
        </w:rPr>
        <w:tab/>
        <w:t>table.insert(S_freq, i)</w:t>
      </w:r>
    </w:p>
    <w:p w14:paraId="12B908C2"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r w:rsidRPr="008D4BE4">
        <w:rPr>
          <w:rFonts w:ascii="Courier New" w:hAnsi="Courier New" w:cs="Courier New"/>
        </w:rPr>
        <w:tab/>
        <w:t>Frequency_NUM = Frequency_NUM + 1</w:t>
      </w:r>
    </w:p>
    <w:p w14:paraId="5F91A795"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end</w:t>
      </w:r>
    </w:p>
    <w:p w14:paraId="71D6E64D"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r w:rsidRPr="008D4BE4">
        <w:rPr>
          <w:rFonts w:ascii="Courier New" w:hAnsi="Courier New" w:cs="Courier New"/>
        </w:rPr>
        <w:tab/>
        <w:t>for i in box:get_setting(3):gmatch("%d+") do</w:t>
      </w:r>
    </w:p>
    <w:p w14:paraId="5C4E1CBF"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r w:rsidRPr="008D4BE4">
        <w:rPr>
          <w:rFonts w:ascii="Courier New" w:hAnsi="Courier New" w:cs="Courier New"/>
        </w:rPr>
        <w:tab/>
        <w:t>table.insert(Target_D_Color, i)</w:t>
      </w:r>
    </w:p>
    <w:p w14:paraId="3BB1A022"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end</w:t>
      </w:r>
    </w:p>
    <w:p w14:paraId="2858FC8A"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for i in box:get_setting(2):gmatch("%d+") do</w:t>
      </w:r>
    </w:p>
    <w:p w14:paraId="78DCF8D8"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r w:rsidRPr="008D4BE4">
        <w:rPr>
          <w:rFonts w:ascii="Courier New" w:hAnsi="Courier New" w:cs="Courier New"/>
        </w:rPr>
        <w:tab/>
        <w:t>table.insert(Target_L_Color, i)</w:t>
      </w:r>
    </w:p>
    <w:p w14:paraId="504377F2"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end</w:t>
      </w:r>
    </w:p>
    <w:p w14:paraId="475D53F5"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p>
    <w:p w14:paraId="626ABE0F" w14:textId="77777777" w:rsidR="00226DF0" w:rsidRPr="008D4BE4" w:rsidRDefault="00226DF0" w:rsidP="00075247">
      <w:pPr>
        <w:pStyle w:val="PlainText"/>
        <w:rPr>
          <w:rFonts w:ascii="Courier New" w:hAnsi="Courier New" w:cs="Courier New"/>
        </w:rPr>
      </w:pPr>
    </w:p>
    <w:p w14:paraId="340A4068"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end</w:t>
      </w:r>
    </w:p>
    <w:p w14:paraId="0855B265" w14:textId="77777777" w:rsidR="00226DF0" w:rsidRPr="008D4BE4" w:rsidRDefault="00226DF0" w:rsidP="00075247">
      <w:pPr>
        <w:pStyle w:val="PlainText"/>
        <w:rPr>
          <w:rFonts w:ascii="Courier New" w:hAnsi="Courier New" w:cs="Courier New"/>
        </w:rPr>
      </w:pPr>
    </w:p>
    <w:p w14:paraId="5AA993A6"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 Write to exp config file</w:t>
      </w:r>
    </w:p>
    <w:p w14:paraId="369221AB"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function Write_Config_to_file(box)</w:t>
      </w:r>
    </w:p>
    <w:p w14:paraId="1F227936"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myFile = assert(io.open(box:get_config("${CustomConfigurationPrefix${OperatingSystem}}-ssvep-demo${CustomConfigurationSuffix${OperatingSystem}}"), "a"))</w:t>
      </w:r>
    </w:p>
    <w:p w14:paraId="0890C92A"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p>
    <w:p w14:paraId="3581FABE"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 xml:space="preserve">success = true </w:t>
      </w:r>
    </w:p>
    <w:p w14:paraId="567D247D" w14:textId="77777777" w:rsidR="00226DF0" w:rsidRPr="008D4BE4" w:rsidRDefault="00226DF0" w:rsidP="00075247">
      <w:pPr>
        <w:pStyle w:val="PlainText"/>
        <w:rPr>
          <w:rFonts w:ascii="Courier New" w:hAnsi="Courier New" w:cs="Courier New"/>
        </w:rPr>
      </w:pPr>
      <w:r w:rsidRPr="008D4BE4">
        <w:rPr>
          <w:rFonts w:ascii="Courier New" w:hAnsi="Courier New" w:cs="Courier New"/>
        </w:rPr>
        <w:lastRenderedPageBreak/>
        <w:tab/>
        <w:t>success = success and myFile:write("SSVEP_TargetLightColourRed = ", Target_L_Color[1] / 100, "\n")</w:t>
      </w:r>
    </w:p>
    <w:p w14:paraId="19EDA49B"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success = success and myFile:write("SSVEP_TargetLightColourGreen = ", Target_L_Color[2] / 100, "\n")</w:t>
      </w:r>
    </w:p>
    <w:p w14:paraId="4CD095F1"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success = success and myFile:write("SSVEP_TargetLightColourBlue = ", Target_L_Color[3] / 100, "\n")</w:t>
      </w:r>
    </w:p>
    <w:p w14:paraId="79150AE6"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success = success and myFile:write("SSVEP_TargetDarkColourRed = ", Target_D_Color[1] / 100, "\n")</w:t>
      </w:r>
    </w:p>
    <w:p w14:paraId="37501D48"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success = success and myFile:write("SSVEP_TargetDarkColourGreen = ", Target_D_Color[2] / 100, "\n")</w:t>
      </w:r>
    </w:p>
    <w:p w14:paraId="17801339"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success = success and myFile:write("SSVEP_TargetDarkColourBlue = ", Target_D_Color[3] / 100, "\n")</w:t>
      </w:r>
    </w:p>
    <w:p w14:paraId="276E30CC" w14:textId="77777777" w:rsidR="00226DF0" w:rsidRPr="008D4BE4" w:rsidRDefault="00226DF0" w:rsidP="00075247">
      <w:pPr>
        <w:pStyle w:val="PlainText"/>
        <w:rPr>
          <w:rFonts w:ascii="Courier New" w:hAnsi="Courier New" w:cs="Courier New"/>
        </w:rPr>
      </w:pPr>
    </w:p>
    <w:p w14:paraId="4952D9B3"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for i=1,Frequency_NUM do</w:t>
      </w:r>
    </w:p>
    <w:p w14:paraId="0A768ED5"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r w:rsidRPr="008D4BE4">
        <w:rPr>
          <w:rFonts w:ascii="Courier New" w:hAnsi="Courier New" w:cs="Courier New"/>
        </w:rPr>
        <w:tab/>
        <w:t>success = success and myFile:write("SSVEP_Frequency_", i, " = ", string.format("%g", S_freq[i]), "\n")</w:t>
      </w:r>
    </w:p>
    <w:p w14:paraId="01523CF3"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end</w:t>
      </w:r>
    </w:p>
    <w:p w14:paraId="4AF8F943"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p>
    <w:p w14:paraId="4C7F6804"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myFile:close()</w:t>
      </w:r>
    </w:p>
    <w:p w14:paraId="4EC63D3D" w14:textId="77777777" w:rsidR="00226DF0" w:rsidRPr="008D4BE4" w:rsidRDefault="00226DF0" w:rsidP="00075247">
      <w:pPr>
        <w:pStyle w:val="PlainText"/>
        <w:rPr>
          <w:rFonts w:ascii="Courier New" w:hAnsi="Courier New" w:cs="Courier New"/>
        </w:rPr>
      </w:pPr>
    </w:p>
    <w:p w14:paraId="26283A8F"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if (success == false) then</w:t>
      </w:r>
    </w:p>
    <w:p w14:paraId="705B3AEA"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r w:rsidRPr="008D4BE4">
        <w:rPr>
          <w:rFonts w:ascii="Courier New" w:hAnsi="Courier New" w:cs="Courier New"/>
        </w:rPr>
        <w:tab/>
        <w:t>box:log("Error", box:get_config("Couldnt Write  '${CustomConfigurationPrefix${OperatingSystem}}-ssvep-demo${CustomConfigurationSuffix${OperatingSystem}}'  config file" ))</w:t>
      </w:r>
    </w:p>
    <w:p w14:paraId="76F02155"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r w:rsidRPr="008D4BE4">
        <w:rPr>
          <w:rFonts w:ascii="Courier New" w:hAnsi="Courier New" w:cs="Courier New"/>
        </w:rPr>
        <w:tab/>
        <w:t>return false</w:t>
      </w:r>
    </w:p>
    <w:p w14:paraId="753BC3AB"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 xml:space="preserve">else  return true </w:t>
      </w:r>
    </w:p>
    <w:p w14:paraId="10CE78D3"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end</w:t>
      </w:r>
    </w:p>
    <w:p w14:paraId="5BFDFA50"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p>
    <w:p w14:paraId="3978A9BA"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 xml:space="preserve">end </w:t>
      </w:r>
    </w:p>
    <w:p w14:paraId="6514162A" w14:textId="77777777" w:rsidR="00226DF0" w:rsidRPr="008D4BE4" w:rsidRDefault="00226DF0" w:rsidP="00075247">
      <w:pPr>
        <w:pStyle w:val="PlainText"/>
        <w:rPr>
          <w:rFonts w:ascii="Courier New" w:hAnsi="Courier New" w:cs="Courier New"/>
        </w:rPr>
      </w:pPr>
    </w:p>
    <w:p w14:paraId="4EA3420B"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 create config files for temporal filters</w:t>
      </w:r>
    </w:p>
    <w:p w14:paraId="68297257"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function Temporal_config(box)</w:t>
      </w:r>
    </w:p>
    <w:p w14:paraId="19146559"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p>
    <w:p w14:paraId="3E80D6D5"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p>
    <w:p w14:paraId="6FBE7880"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p>
    <w:p w14:paraId="7921BF82" w14:textId="77777777" w:rsidR="00226DF0" w:rsidRPr="008D4BE4" w:rsidRDefault="00226DF0" w:rsidP="00075247">
      <w:pPr>
        <w:pStyle w:val="PlainText"/>
        <w:rPr>
          <w:rFonts w:ascii="Courier New" w:hAnsi="Courier New" w:cs="Courier New"/>
        </w:rPr>
      </w:pPr>
    </w:p>
    <w:p w14:paraId="1EBCC58E"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scenario_path = box:get_config("${Player_ScenarioDirectory}")</w:t>
      </w:r>
    </w:p>
    <w:p w14:paraId="4AF39EA5"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p>
    <w:p w14:paraId="7F19F368"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box:log("Info", "Frequency Count : '" ..Frequency_NUM.. "'")</w:t>
      </w:r>
    </w:p>
    <w:p w14:paraId="219BEA53"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p>
    <w:p w14:paraId="75792A45"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for i=1,Frequency_NUM do</w:t>
      </w:r>
    </w:p>
    <w:p w14:paraId="44579B24"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r w:rsidRPr="008D4BE4">
        <w:rPr>
          <w:rFonts w:ascii="Courier New" w:hAnsi="Courier New" w:cs="Courier New"/>
        </w:rPr>
        <w:tab/>
        <w:t>myFile_name = scenario_path .. string.format("/configuration/temporal-filter-freq-%d.cfg", i)</w:t>
      </w:r>
    </w:p>
    <w:p w14:paraId="6FE79A81"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r w:rsidRPr="008D4BE4">
        <w:rPr>
          <w:rFonts w:ascii="Courier New" w:hAnsi="Courier New" w:cs="Courier New"/>
        </w:rPr>
        <w:tab/>
      </w:r>
    </w:p>
    <w:p w14:paraId="231F2C51"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r w:rsidRPr="008D4BE4">
        <w:rPr>
          <w:rFonts w:ascii="Courier New" w:hAnsi="Courier New" w:cs="Courier New"/>
        </w:rPr>
        <w:tab/>
        <w:t>myFile = io.open(myFile_name, "w")</w:t>
      </w:r>
    </w:p>
    <w:p w14:paraId="7DF3F72A"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r w:rsidRPr="008D4BE4">
        <w:rPr>
          <w:rFonts w:ascii="Courier New" w:hAnsi="Courier New" w:cs="Courier New"/>
        </w:rPr>
        <w:tab/>
      </w:r>
    </w:p>
    <w:p w14:paraId="135DFB00"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r w:rsidRPr="008D4BE4">
        <w:rPr>
          <w:rFonts w:ascii="Courier New" w:hAnsi="Courier New" w:cs="Courier New"/>
        </w:rPr>
        <w:tab/>
        <w:t>if myFile == nil then</w:t>
      </w:r>
    </w:p>
    <w:p w14:paraId="1772E27B"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r w:rsidRPr="008D4BE4">
        <w:rPr>
          <w:rFonts w:ascii="Courier New" w:hAnsi="Courier New" w:cs="Courier New"/>
        </w:rPr>
        <w:tab/>
      </w:r>
      <w:r w:rsidRPr="008D4BE4">
        <w:rPr>
          <w:rFonts w:ascii="Courier New" w:hAnsi="Courier New" w:cs="Courier New"/>
        </w:rPr>
        <w:tab/>
        <w:t>box:log("Error", "Cannot write to [" .. myFile_name .. "]")</w:t>
      </w:r>
      <w:r w:rsidRPr="008D4BE4">
        <w:rPr>
          <w:rFonts w:ascii="Courier New" w:hAnsi="Courier New" w:cs="Courier New"/>
        </w:rPr>
        <w:tab/>
      </w:r>
    </w:p>
    <w:p w14:paraId="2D6733FE"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r w:rsidRPr="008D4BE4">
        <w:rPr>
          <w:rFonts w:ascii="Courier New" w:hAnsi="Courier New" w:cs="Courier New"/>
        </w:rPr>
        <w:tab/>
      </w:r>
      <w:r w:rsidRPr="008D4BE4">
        <w:rPr>
          <w:rFonts w:ascii="Courier New" w:hAnsi="Courier New" w:cs="Courier New"/>
        </w:rPr>
        <w:tab/>
        <w:t>return false</w:t>
      </w:r>
    </w:p>
    <w:p w14:paraId="6B4270A9"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r w:rsidRPr="008D4BE4">
        <w:rPr>
          <w:rFonts w:ascii="Courier New" w:hAnsi="Courier New" w:cs="Courier New"/>
        </w:rPr>
        <w:tab/>
        <w:t>end</w:t>
      </w:r>
    </w:p>
    <w:p w14:paraId="6EE8F7FB"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r w:rsidRPr="008D4BE4">
        <w:rPr>
          <w:rFonts w:ascii="Courier New" w:hAnsi="Courier New" w:cs="Courier New"/>
        </w:rPr>
        <w:tab/>
      </w:r>
      <w:r w:rsidRPr="008D4BE4">
        <w:rPr>
          <w:rFonts w:ascii="Courier New" w:hAnsi="Courier New" w:cs="Courier New"/>
        </w:rPr>
        <w:tab/>
        <w:t>box:log("Info", "Stimulation Frequency: '"..S_freq[i].."'")</w:t>
      </w:r>
    </w:p>
    <w:p w14:paraId="7A7E4A4C" w14:textId="77777777" w:rsidR="00226DF0" w:rsidRPr="008D4BE4" w:rsidRDefault="00226DF0" w:rsidP="00075247">
      <w:pPr>
        <w:pStyle w:val="PlainText"/>
        <w:rPr>
          <w:rFonts w:ascii="Courier New" w:hAnsi="Courier New" w:cs="Courier New"/>
        </w:rPr>
      </w:pPr>
      <w:r w:rsidRPr="008D4BE4">
        <w:rPr>
          <w:rFonts w:ascii="Courier New" w:hAnsi="Courier New" w:cs="Courier New"/>
        </w:rPr>
        <w:lastRenderedPageBreak/>
        <w:tab/>
        <w:t>box:log("Info", " tolerance against the Stimulation freq =  '"..tostring(S_freq[i] - freq_tolerance).."'")</w:t>
      </w:r>
    </w:p>
    <w:p w14:paraId="59F53806"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r w:rsidRPr="008D4BE4">
        <w:rPr>
          <w:rFonts w:ascii="Courier New" w:hAnsi="Courier New" w:cs="Courier New"/>
        </w:rPr>
        <w:tab/>
        <w:t>success = true</w:t>
      </w:r>
    </w:p>
    <w:p w14:paraId="2F73261B"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r w:rsidRPr="008D4BE4">
        <w:rPr>
          <w:rFonts w:ascii="Courier New" w:hAnsi="Courier New" w:cs="Courier New"/>
        </w:rPr>
        <w:tab/>
        <w:t>success = success and myFile:write("&lt;OpenViBE-SettingsOverride&gt;\n")</w:t>
      </w:r>
    </w:p>
    <w:p w14:paraId="6F89B12C"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r w:rsidRPr="008D4BE4">
        <w:rPr>
          <w:rFonts w:ascii="Courier New" w:hAnsi="Courier New" w:cs="Courier New"/>
        </w:rPr>
        <w:tab/>
        <w:t>success = success and myFile:write("&lt;SettingValue&gt;Butterworth&lt;/SettingValue&gt;\n")</w:t>
      </w:r>
    </w:p>
    <w:p w14:paraId="105EDD3F"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r w:rsidRPr="008D4BE4">
        <w:rPr>
          <w:rFonts w:ascii="Courier New" w:hAnsi="Courier New" w:cs="Courier New"/>
        </w:rPr>
        <w:tab/>
        <w:t>success = success and myFile:write("&lt;SettingValue&gt;Band pass&lt;/SettingValue&gt;\n")</w:t>
      </w:r>
    </w:p>
    <w:p w14:paraId="225A81E5"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r w:rsidRPr="008D4BE4">
        <w:rPr>
          <w:rFonts w:ascii="Courier New" w:hAnsi="Courier New" w:cs="Courier New"/>
        </w:rPr>
        <w:tab/>
        <w:t>success = success and myFile:write("&lt;SettingValue&gt;4&lt;/SettingValue&gt;\n")</w:t>
      </w:r>
    </w:p>
    <w:p w14:paraId="0535F707"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r w:rsidRPr="008D4BE4">
        <w:rPr>
          <w:rFonts w:ascii="Courier New" w:hAnsi="Courier New" w:cs="Courier New"/>
        </w:rPr>
        <w:tab/>
        <w:t>success = success and myFile:write(string.format("&lt;SettingValue&gt;%g&lt;/SettingValue&gt;\n", tostring(S_freq[i] - freq_tolerance)))</w:t>
      </w:r>
    </w:p>
    <w:p w14:paraId="025269F0"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r w:rsidRPr="008D4BE4">
        <w:rPr>
          <w:rFonts w:ascii="Courier New" w:hAnsi="Courier New" w:cs="Courier New"/>
        </w:rPr>
        <w:tab/>
        <w:t>success = success and myFile:write(string.format("&lt;SettingValue&gt;%g&lt;/SettingValue&gt;\n", tostring(S_freq[i] + freq_tolerance)))</w:t>
      </w:r>
    </w:p>
    <w:p w14:paraId="2EB6DDFA"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r w:rsidRPr="008D4BE4">
        <w:rPr>
          <w:rFonts w:ascii="Courier New" w:hAnsi="Courier New" w:cs="Courier New"/>
        </w:rPr>
        <w:tab/>
        <w:t>success = success and myFile:write("&lt;SettingValue&gt;0.500000&lt;/SettingValue&gt;\n")</w:t>
      </w:r>
    </w:p>
    <w:p w14:paraId="386E85BB"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r w:rsidRPr="008D4BE4">
        <w:rPr>
          <w:rFonts w:ascii="Courier New" w:hAnsi="Courier New" w:cs="Courier New"/>
        </w:rPr>
        <w:tab/>
        <w:t>success = success and myFile:write("&lt;/OpenViBE-SettingsOverride&gt;\n")</w:t>
      </w:r>
    </w:p>
    <w:p w14:paraId="030D3379"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r w:rsidRPr="008D4BE4">
        <w:rPr>
          <w:rFonts w:ascii="Courier New" w:hAnsi="Courier New" w:cs="Courier New"/>
        </w:rPr>
        <w:tab/>
      </w:r>
    </w:p>
    <w:p w14:paraId="2C7C68F3"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r w:rsidRPr="008D4BE4">
        <w:rPr>
          <w:rFonts w:ascii="Courier New" w:hAnsi="Courier New" w:cs="Courier New"/>
        </w:rPr>
        <w:tab/>
        <w:t>myFile:close()</w:t>
      </w:r>
    </w:p>
    <w:p w14:paraId="3BD2EA67"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r w:rsidRPr="008D4BE4">
        <w:rPr>
          <w:rFonts w:ascii="Courier New" w:hAnsi="Courier New" w:cs="Courier New"/>
        </w:rPr>
        <w:tab/>
      </w:r>
    </w:p>
    <w:p w14:paraId="25773DC6"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r w:rsidRPr="008D4BE4">
        <w:rPr>
          <w:rFonts w:ascii="Courier New" w:hAnsi="Courier New" w:cs="Courier New"/>
        </w:rPr>
        <w:tab/>
        <w:t>if (success == false) then</w:t>
      </w:r>
    </w:p>
    <w:p w14:paraId="6A898BED"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r w:rsidRPr="008D4BE4">
        <w:rPr>
          <w:rFonts w:ascii="Courier New" w:hAnsi="Courier New" w:cs="Courier New"/>
        </w:rPr>
        <w:tab/>
      </w:r>
      <w:r w:rsidRPr="008D4BE4">
        <w:rPr>
          <w:rFonts w:ascii="Courier New" w:hAnsi="Courier New" w:cs="Courier New"/>
        </w:rPr>
        <w:tab/>
        <w:t>box:log("Error", box:get_config("Write error"))</w:t>
      </w:r>
    </w:p>
    <w:p w14:paraId="39C9E960"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r w:rsidRPr="008D4BE4">
        <w:rPr>
          <w:rFonts w:ascii="Courier New" w:hAnsi="Courier New" w:cs="Courier New"/>
        </w:rPr>
        <w:tab/>
      </w:r>
      <w:r w:rsidRPr="008D4BE4">
        <w:rPr>
          <w:rFonts w:ascii="Courier New" w:hAnsi="Courier New" w:cs="Courier New"/>
        </w:rPr>
        <w:tab/>
        <w:t>return false</w:t>
      </w:r>
    </w:p>
    <w:p w14:paraId="120ADF65"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r w:rsidRPr="008D4BE4">
        <w:rPr>
          <w:rFonts w:ascii="Courier New" w:hAnsi="Courier New" w:cs="Courier New"/>
        </w:rPr>
        <w:tab/>
        <w:t>end</w:t>
      </w:r>
    </w:p>
    <w:p w14:paraId="4628DF29"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p>
    <w:p w14:paraId="29060DF3"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myfilename = "${Player_ScenarioDirectory}/configuration/temporal-filter-freq-%dh1.cfg"</w:t>
      </w:r>
    </w:p>
    <w:p w14:paraId="6851E5E3"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myFile = assert(io.open(string.format(box:get_config( myfilename) , i ), "w"))</w:t>
      </w:r>
    </w:p>
    <w:p w14:paraId="28ED21AA"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p>
    <w:p w14:paraId="2C313553"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r w:rsidRPr="008D4BE4">
        <w:rPr>
          <w:rFonts w:ascii="Courier New" w:hAnsi="Courier New" w:cs="Courier New"/>
        </w:rPr>
        <w:tab/>
        <w:t>myFile:write("&lt;OpenViBE-SettingsOverride&gt;\n")</w:t>
      </w:r>
    </w:p>
    <w:p w14:paraId="76D77E53"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r w:rsidRPr="008D4BE4">
        <w:rPr>
          <w:rFonts w:ascii="Courier New" w:hAnsi="Courier New" w:cs="Courier New"/>
        </w:rPr>
        <w:tab/>
        <w:t>myFile:write("&lt;SettingValue&gt;Butterworth&lt;/SettingValue&gt;\n")</w:t>
      </w:r>
    </w:p>
    <w:p w14:paraId="441639CD"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r w:rsidRPr="008D4BE4">
        <w:rPr>
          <w:rFonts w:ascii="Courier New" w:hAnsi="Courier New" w:cs="Courier New"/>
        </w:rPr>
        <w:tab/>
        <w:t>myFile:write("&lt;SettingValue&gt;Band pass&lt;/SettingValue&gt;\n")</w:t>
      </w:r>
    </w:p>
    <w:p w14:paraId="23B44CDC"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r w:rsidRPr="008D4BE4">
        <w:rPr>
          <w:rFonts w:ascii="Courier New" w:hAnsi="Courier New" w:cs="Courier New"/>
        </w:rPr>
        <w:tab/>
        <w:t>myFile:write("&lt;SettingValue&gt;4&lt;/SettingValue&gt;\n")</w:t>
      </w:r>
    </w:p>
    <w:p w14:paraId="56F5502A"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r w:rsidRPr="008D4BE4">
        <w:rPr>
          <w:rFonts w:ascii="Courier New" w:hAnsi="Courier New" w:cs="Courier New"/>
        </w:rPr>
        <w:tab/>
        <w:t>myFile:write(string.format("&lt;SettingValue&gt;%s&lt;/SettingValue&gt;\n", tostring(S_freq[i] * 2 - freq_tolerance)))</w:t>
      </w:r>
    </w:p>
    <w:p w14:paraId="1C113699"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r w:rsidRPr="008D4BE4">
        <w:rPr>
          <w:rFonts w:ascii="Courier New" w:hAnsi="Courier New" w:cs="Courier New"/>
        </w:rPr>
        <w:tab/>
        <w:t>myFile:write(string.format("&lt;SettingValue&gt;%s&lt;/SettingValue&gt;\n", tostring(S_freq[i] * 2 + freq_tolerance)))</w:t>
      </w:r>
    </w:p>
    <w:p w14:paraId="5B684F2A"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r w:rsidRPr="008D4BE4">
        <w:rPr>
          <w:rFonts w:ascii="Courier New" w:hAnsi="Courier New" w:cs="Courier New"/>
        </w:rPr>
        <w:tab/>
        <w:t>myFile:write("&lt;SettingValue&gt;0.500000&lt;/SettingValue&gt;\n")</w:t>
      </w:r>
    </w:p>
    <w:p w14:paraId="4BB1F851"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r w:rsidRPr="008D4BE4">
        <w:rPr>
          <w:rFonts w:ascii="Courier New" w:hAnsi="Courier New" w:cs="Courier New"/>
        </w:rPr>
        <w:tab/>
        <w:t>myFile:write("&lt;/OpenViBE-SettingsOverride&gt;\n")</w:t>
      </w:r>
    </w:p>
    <w:p w14:paraId="05901126" w14:textId="77777777" w:rsidR="00226DF0" w:rsidRPr="008D4BE4" w:rsidRDefault="00226DF0" w:rsidP="00075247">
      <w:pPr>
        <w:pStyle w:val="PlainText"/>
        <w:rPr>
          <w:rFonts w:ascii="Courier New" w:hAnsi="Courier New" w:cs="Courier New"/>
        </w:rPr>
      </w:pPr>
    </w:p>
    <w:p w14:paraId="02EE8A7E"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r w:rsidRPr="008D4BE4">
        <w:rPr>
          <w:rFonts w:ascii="Courier New" w:hAnsi="Courier New" w:cs="Courier New"/>
        </w:rPr>
        <w:tab/>
        <w:t>myFile:close()</w:t>
      </w:r>
    </w:p>
    <w:p w14:paraId="1443B348"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r w:rsidRPr="008D4BE4">
        <w:rPr>
          <w:rFonts w:ascii="Courier New" w:hAnsi="Courier New" w:cs="Courier New"/>
        </w:rPr>
        <w:tab/>
      </w:r>
    </w:p>
    <w:p w14:paraId="04418AC8"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r w:rsidRPr="008D4BE4">
        <w:rPr>
          <w:rFonts w:ascii="Courier New" w:hAnsi="Courier New" w:cs="Courier New"/>
        </w:rPr>
        <w:tab/>
        <w:t>box:log("Info", "Writing into the file [" ..myfilename.."]")</w:t>
      </w:r>
    </w:p>
    <w:p w14:paraId="6175D8EC"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p>
    <w:p w14:paraId="010FAD68"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 xml:space="preserve">end </w:t>
      </w:r>
    </w:p>
    <w:p w14:paraId="517C0FD3"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p>
    <w:p w14:paraId="1F77EF77"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end</w:t>
      </w:r>
    </w:p>
    <w:p w14:paraId="572A770E" w14:textId="77777777" w:rsidR="00226DF0" w:rsidRPr="008D4BE4" w:rsidRDefault="00226DF0" w:rsidP="00075247">
      <w:pPr>
        <w:pStyle w:val="PlainText"/>
        <w:rPr>
          <w:rFonts w:ascii="Courier New" w:hAnsi="Courier New" w:cs="Courier New"/>
        </w:rPr>
      </w:pPr>
    </w:p>
    <w:p w14:paraId="1326313A"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 create configuration file for time based epoching--</w:t>
      </w:r>
    </w:p>
    <w:p w14:paraId="3B3B2914" w14:textId="77777777" w:rsidR="00226DF0" w:rsidRPr="008D4BE4" w:rsidRDefault="00226DF0" w:rsidP="00075247">
      <w:pPr>
        <w:pStyle w:val="PlainText"/>
        <w:rPr>
          <w:rFonts w:ascii="Courier New" w:hAnsi="Courier New" w:cs="Courier New"/>
        </w:rPr>
      </w:pPr>
    </w:p>
    <w:p w14:paraId="67A3C825"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function Time_based_epoch(box)</w:t>
      </w:r>
    </w:p>
    <w:p w14:paraId="11421227" w14:textId="77777777" w:rsidR="00226DF0" w:rsidRPr="008D4BE4" w:rsidRDefault="00226DF0" w:rsidP="00075247">
      <w:pPr>
        <w:pStyle w:val="PlainText"/>
        <w:rPr>
          <w:rFonts w:ascii="Courier New" w:hAnsi="Courier New" w:cs="Courier New"/>
        </w:rPr>
      </w:pPr>
    </w:p>
    <w:p w14:paraId="2EBF2C6C" w14:textId="77777777" w:rsidR="00226DF0" w:rsidRPr="008D4BE4" w:rsidRDefault="00226DF0" w:rsidP="00075247">
      <w:pPr>
        <w:pStyle w:val="PlainText"/>
        <w:rPr>
          <w:rFonts w:ascii="Courier New" w:hAnsi="Courier New" w:cs="Courier New"/>
        </w:rPr>
      </w:pPr>
    </w:p>
    <w:p w14:paraId="7718054C"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myFile_name = scenario_path .. "/configuration/time-based-epoching.cfg";</w:t>
      </w:r>
    </w:p>
    <w:p w14:paraId="6F901B2F"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p>
    <w:p w14:paraId="066FCD8B"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box:log("Info", "Writing file '" .. myFile_name .. "'")</w:t>
      </w:r>
    </w:p>
    <w:p w14:paraId="0A2CFD87" w14:textId="77777777" w:rsidR="00226DF0" w:rsidRPr="008D4BE4" w:rsidRDefault="00226DF0" w:rsidP="00075247">
      <w:pPr>
        <w:pStyle w:val="PlainText"/>
        <w:rPr>
          <w:rFonts w:ascii="Courier New" w:hAnsi="Courier New" w:cs="Courier New"/>
        </w:rPr>
      </w:pPr>
    </w:p>
    <w:p w14:paraId="7B06E813"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myFile = io.open(myFile_name, "w")</w:t>
      </w:r>
    </w:p>
    <w:p w14:paraId="53021E68"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if myFile == nil then</w:t>
      </w:r>
    </w:p>
    <w:p w14:paraId="13555F37"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r w:rsidRPr="008D4BE4">
        <w:rPr>
          <w:rFonts w:ascii="Courier New" w:hAnsi="Courier New" w:cs="Courier New"/>
        </w:rPr>
        <w:tab/>
        <w:t>box:log("Error", "Cannot write to [" .. myFile_name .. "]")</w:t>
      </w:r>
    </w:p>
    <w:p w14:paraId="4D3275E1"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r w:rsidRPr="008D4BE4">
        <w:rPr>
          <w:rFonts w:ascii="Courier New" w:hAnsi="Courier New" w:cs="Courier New"/>
        </w:rPr>
        <w:tab/>
        <w:t>return false</w:t>
      </w:r>
    </w:p>
    <w:p w14:paraId="23E11BB8"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end</w:t>
      </w:r>
    </w:p>
    <w:p w14:paraId="0DF139AA"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r w:rsidRPr="008D4BE4">
        <w:rPr>
          <w:rFonts w:ascii="Courier New" w:hAnsi="Courier New" w:cs="Courier New"/>
        </w:rPr>
        <w:tab/>
      </w:r>
    </w:p>
    <w:p w14:paraId="7A3DDDBC"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success = true</w:t>
      </w:r>
    </w:p>
    <w:p w14:paraId="3270713B"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success = success and myFile:write("&lt;OpenViBE-SettingsOverride&gt;\n")</w:t>
      </w:r>
    </w:p>
    <w:p w14:paraId="1EB4A8B2"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success = success and myFile:write(string.format("&lt;SettingValue&gt;%g&lt;/SettingValue&gt;\n", tostring(epoch_time)))</w:t>
      </w:r>
    </w:p>
    <w:p w14:paraId="13B87A5A"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success = success and myFile:write(string.format("&lt;SettingValue&gt;%g&lt;/SettingValue&gt;\n", tostring(epoc_delay)))</w:t>
      </w:r>
    </w:p>
    <w:p w14:paraId="273A7F53"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success = success and myFile:write("&lt;/OpenViBE-SettingsOverride&gt;\n")</w:t>
      </w:r>
    </w:p>
    <w:p w14:paraId="0A336893"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r w:rsidRPr="008D4BE4">
        <w:rPr>
          <w:rFonts w:ascii="Courier New" w:hAnsi="Courier New" w:cs="Courier New"/>
        </w:rPr>
        <w:tab/>
      </w:r>
    </w:p>
    <w:p w14:paraId="713F8593"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myFile:close()</w:t>
      </w:r>
    </w:p>
    <w:p w14:paraId="2CF43EC2" w14:textId="77777777" w:rsidR="00226DF0" w:rsidRPr="008D4BE4" w:rsidRDefault="00226DF0" w:rsidP="00075247">
      <w:pPr>
        <w:pStyle w:val="PlainText"/>
        <w:rPr>
          <w:rFonts w:ascii="Courier New" w:hAnsi="Courier New" w:cs="Courier New"/>
        </w:rPr>
      </w:pPr>
    </w:p>
    <w:p w14:paraId="311850C0"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if (success == false) then</w:t>
      </w:r>
    </w:p>
    <w:p w14:paraId="0CDE990A"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r w:rsidRPr="008D4BE4">
        <w:rPr>
          <w:rFonts w:ascii="Courier New" w:hAnsi="Courier New" w:cs="Courier New"/>
        </w:rPr>
        <w:tab/>
        <w:t>box:log("Error", box:get_config("Write error"))</w:t>
      </w:r>
    </w:p>
    <w:p w14:paraId="52A1CC74"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r w:rsidRPr="008D4BE4">
        <w:rPr>
          <w:rFonts w:ascii="Courier New" w:hAnsi="Courier New" w:cs="Courier New"/>
        </w:rPr>
        <w:tab/>
        <w:t>return false</w:t>
      </w:r>
    </w:p>
    <w:p w14:paraId="242D6458"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 xml:space="preserve">else  return true end </w:t>
      </w:r>
    </w:p>
    <w:p w14:paraId="7C6F5483"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end</w:t>
      </w:r>
    </w:p>
    <w:p w14:paraId="560A2FE8"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p>
    <w:p w14:paraId="5FDCBD1B"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function Channel_selector(box)</w:t>
      </w:r>
    </w:p>
    <w:p w14:paraId="324FAF3E"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p>
    <w:p w14:paraId="3602AFB9"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myfilename = scenario_path .."/configuration/channel-selector.cfg"</w:t>
      </w:r>
    </w:p>
    <w:p w14:paraId="201C09A7"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r w:rsidRPr="008D4BE4">
        <w:rPr>
          <w:rFonts w:ascii="Courier New" w:hAnsi="Courier New" w:cs="Courier New"/>
        </w:rPr>
        <w:tab/>
        <w:t>box:log("Info", "Writing file '" .. myfilename .. "'")</w:t>
      </w:r>
    </w:p>
    <w:p w14:paraId="6EAAFD0B"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p>
    <w:p w14:paraId="30BA83BC"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myFile = io.open(myfilename, "w")</w:t>
      </w:r>
    </w:p>
    <w:p w14:paraId="7E5C9D22"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p>
    <w:p w14:paraId="42051963"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success = true</w:t>
      </w:r>
    </w:p>
    <w:p w14:paraId="58ABC481"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p>
    <w:p w14:paraId="509E6506"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success = success and myFile:write("&lt;OpenViBE-SettingsOverride&gt;\n")</w:t>
      </w:r>
    </w:p>
    <w:p w14:paraId="6796810D"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success = success and myFile:write(string.format("&lt;SettingValue&gt;%s&lt;/SettingValue&gt;\n", Chs))</w:t>
      </w:r>
    </w:p>
    <w:p w14:paraId="13E1C2D1"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success = success and myFile:write(string.format("&lt;SettingValue&gt;%s&lt;/SettingValue&gt;\n", "Select"))</w:t>
      </w:r>
    </w:p>
    <w:p w14:paraId="56FB7F67"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success = success and myFile:write(string.format("&lt;SettingValue&gt;%s&lt;/SettingValue&gt;\n", "Smart"))</w:t>
      </w:r>
    </w:p>
    <w:p w14:paraId="09536418"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success = success and myFile:write("&lt;/OpenViBE-SettingsOverride&gt;\n")</w:t>
      </w:r>
    </w:p>
    <w:p w14:paraId="5F339FBE"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p>
    <w:p w14:paraId="5A84309C"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myFile:close()</w:t>
      </w:r>
    </w:p>
    <w:p w14:paraId="1C49C2CA"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p>
    <w:p w14:paraId="54C28B5C"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 xml:space="preserve">if(success == false) then </w:t>
      </w:r>
    </w:p>
    <w:p w14:paraId="4669294E"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box:log("Error", "Writing into File ["..myfilename.."]" )</w:t>
      </w:r>
    </w:p>
    <w:p w14:paraId="4B6269DB"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p>
    <w:p w14:paraId="1983CC34"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 xml:space="preserve">return false </w:t>
      </w:r>
    </w:p>
    <w:p w14:paraId="703DB1F7"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t xml:space="preserve">else return true </w:t>
      </w:r>
    </w:p>
    <w:p w14:paraId="09E15116" w14:textId="77777777" w:rsidR="00226DF0" w:rsidRPr="008D4BE4" w:rsidRDefault="00226DF0" w:rsidP="00075247">
      <w:pPr>
        <w:pStyle w:val="PlainText"/>
        <w:rPr>
          <w:rFonts w:ascii="Courier New" w:hAnsi="Courier New" w:cs="Courier New"/>
        </w:rPr>
      </w:pPr>
      <w:r w:rsidRPr="008D4BE4">
        <w:rPr>
          <w:rFonts w:ascii="Courier New" w:hAnsi="Courier New" w:cs="Courier New"/>
        </w:rPr>
        <w:lastRenderedPageBreak/>
        <w:tab/>
        <w:t xml:space="preserve">end </w:t>
      </w:r>
    </w:p>
    <w:p w14:paraId="23F07250"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p>
    <w:p w14:paraId="5A5E3F2D"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p>
    <w:p w14:paraId="6CAA9290"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ab/>
      </w:r>
    </w:p>
    <w:p w14:paraId="66C589C2" w14:textId="77777777" w:rsidR="00226DF0" w:rsidRPr="008D4BE4" w:rsidRDefault="00226DF0" w:rsidP="00075247">
      <w:pPr>
        <w:pStyle w:val="PlainText"/>
        <w:rPr>
          <w:rFonts w:ascii="Courier New" w:hAnsi="Courier New" w:cs="Courier New"/>
        </w:rPr>
      </w:pPr>
    </w:p>
    <w:p w14:paraId="4342C399" w14:textId="77777777" w:rsidR="00226DF0" w:rsidRPr="008D4BE4" w:rsidRDefault="00226DF0" w:rsidP="00075247">
      <w:pPr>
        <w:pStyle w:val="PlainText"/>
        <w:rPr>
          <w:rFonts w:ascii="Courier New" w:hAnsi="Courier New" w:cs="Courier New"/>
        </w:rPr>
      </w:pPr>
      <w:r w:rsidRPr="008D4BE4">
        <w:rPr>
          <w:rFonts w:ascii="Courier New" w:hAnsi="Courier New" w:cs="Courier New"/>
        </w:rPr>
        <w:t>end</w:t>
      </w:r>
    </w:p>
    <w:p w14:paraId="3038A50E" w14:textId="77777777" w:rsidR="00226DF0" w:rsidRDefault="00226DF0" w:rsidP="00AE0CFB"/>
    <w:p w14:paraId="11CCB51A" w14:textId="0820CD73" w:rsidR="00226DF0" w:rsidRDefault="00226DF0" w:rsidP="00226DF0">
      <w:pPr>
        <w:pStyle w:val="Heading3"/>
      </w:pPr>
      <w:bookmarkStart w:id="250" w:name="_Toc17751993"/>
      <w:r w:rsidRPr="00226DF0">
        <w:t>Monitor_settings</w:t>
      </w:r>
      <w:r>
        <w:t>.lua</w:t>
      </w:r>
      <w:bookmarkEnd w:id="250"/>
    </w:p>
    <w:p w14:paraId="4046FD45" w14:textId="77777777" w:rsidR="00AE1935" w:rsidRPr="006E3491" w:rsidRDefault="00AE1935" w:rsidP="00075247">
      <w:pPr>
        <w:pStyle w:val="PlainText"/>
        <w:rPr>
          <w:rFonts w:ascii="Courier New" w:hAnsi="Courier New" w:cs="Courier New"/>
        </w:rPr>
      </w:pPr>
    </w:p>
    <w:p w14:paraId="7E6F16E8" w14:textId="77777777" w:rsidR="00AE1935" w:rsidRPr="006E3491" w:rsidRDefault="00AE1935" w:rsidP="00075247">
      <w:pPr>
        <w:pStyle w:val="PlainText"/>
        <w:rPr>
          <w:rFonts w:ascii="Courier New" w:hAnsi="Courier New" w:cs="Courier New"/>
        </w:rPr>
      </w:pPr>
      <w:r w:rsidRPr="006E3491">
        <w:rPr>
          <w:rFonts w:ascii="Courier New" w:hAnsi="Courier New" w:cs="Courier New"/>
        </w:rPr>
        <w:t>vrpn_host = nil</w:t>
      </w:r>
    </w:p>
    <w:p w14:paraId="06CEB021" w14:textId="77777777" w:rsidR="00AE1935" w:rsidRPr="006E3491" w:rsidRDefault="00AE1935" w:rsidP="00075247">
      <w:pPr>
        <w:pStyle w:val="PlainText"/>
        <w:rPr>
          <w:rFonts w:ascii="Courier New" w:hAnsi="Courier New" w:cs="Courier New"/>
        </w:rPr>
      </w:pPr>
      <w:r w:rsidRPr="006E3491">
        <w:rPr>
          <w:rFonts w:ascii="Courier New" w:hAnsi="Courier New" w:cs="Courier New"/>
        </w:rPr>
        <w:t>vrpn_port = nil</w:t>
      </w:r>
    </w:p>
    <w:p w14:paraId="4247A08E" w14:textId="77777777" w:rsidR="00AE1935" w:rsidRPr="006E3491" w:rsidRDefault="00AE1935" w:rsidP="00075247">
      <w:pPr>
        <w:pStyle w:val="PlainText"/>
        <w:rPr>
          <w:rFonts w:ascii="Courier New" w:hAnsi="Courier New" w:cs="Courier New"/>
        </w:rPr>
      </w:pPr>
      <w:r w:rsidRPr="006E3491">
        <w:rPr>
          <w:rFonts w:ascii="Courier New" w:hAnsi="Courier New" w:cs="Courier New"/>
        </w:rPr>
        <w:t>--Screen Referesh rate--</w:t>
      </w:r>
    </w:p>
    <w:p w14:paraId="50E734C3" w14:textId="77777777" w:rsidR="00AE1935" w:rsidRPr="006E3491" w:rsidRDefault="00AE1935" w:rsidP="00075247">
      <w:pPr>
        <w:pStyle w:val="PlainText"/>
        <w:rPr>
          <w:rFonts w:ascii="Courier New" w:hAnsi="Courier New" w:cs="Courier New"/>
        </w:rPr>
      </w:pPr>
      <w:r w:rsidRPr="006E3491">
        <w:rPr>
          <w:rFonts w:ascii="Courier New" w:hAnsi="Courier New" w:cs="Courier New"/>
        </w:rPr>
        <w:t>Screen_RF = nil</w:t>
      </w:r>
    </w:p>
    <w:p w14:paraId="50DFFA20" w14:textId="77777777" w:rsidR="00AE1935" w:rsidRPr="006E3491" w:rsidRDefault="00AE1935" w:rsidP="00075247">
      <w:pPr>
        <w:pStyle w:val="PlainText"/>
        <w:rPr>
          <w:rFonts w:ascii="Courier New" w:hAnsi="Courier New" w:cs="Courier New"/>
        </w:rPr>
      </w:pPr>
    </w:p>
    <w:p w14:paraId="3B8B7CEF" w14:textId="77777777" w:rsidR="00AE1935" w:rsidRPr="006E3491" w:rsidRDefault="00AE1935" w:rsidP="00075247">
      <w:pPr>
        <w:pStyle w:val="PlainText"/>
        <w:rPr>
          <w:rFonts w:ascii="Courier New" w:hAnsi="Courier New" w:cs="Courier New"/>
        </w:rPr>
      </w:pPr>
      <w:r w:rsidRPr="006E3491">
        <w:rPr>
          <w:rFonts w:ascii="Courier New" w:hAnsi="Courier New" w:cs="Courier New"/>
        </w:rPr>
        <w:t>file_dir = "${CustomConfigurationPrefix${OperatingSystem}}-ssvep-demo${CustomConfigurationSuffix${OperatingSystem}}"</w:t>
      </w:r>
    </w:p>
    <w:p w14:paraId="7144B875" w14:textId="77777777" w:rsidR="00AE1935" w:rsidRPr="006E3491" w:rsidRDefault="00AE1935" w:rsidP="00075247">
      <w:pPr>
        <w:pStyle w:val="PlainText"/>
        <w:rPr>
          <w:rFonts w:ascii="Courier New" w:hAnsi="Courier New" w:cs="Courier New"/>
        </w:rPr>
      </w:pPr>
      <w:r w:rsidRPr="006E3491">
        <w:rPr>
          <w:rFonts w:ascii="Courier New" w:hAnsi="Courier New" w:cs="Courier New"/>
        </w:rPr>
        <w:t>CONSTANT_LUA_GEN =  "/plugins/stimulation/lua-stimulator-stim-codes.lua"</w:t>
      </w:r>
    </w:p>
    <w:p w14:paraId="74656653" w14:textId="77777777" w:rsidR="00AE1935" w:rsidRPr="006E3491" w:rsidRDefault="00AE1935" w:rsidP="00075247">
      <w:pPr>
        <w:pStyle w:val="PlainText"/>
        <w:rPr>
          <w:rFonts w:ascii="Courier New" w:hAnsi="Courier New" w:cs="Courier New"/>
        </w:rPr>
      </w:pPr>
    </w:p>
    <w:p w14:paraId="711367E0" w14:textId="77777777" w:rsidR="00AE1935" w:rsidRPr="006E3491" w:rsidRDefault="00AE1935" w:rsidP="00075247">
      <w:pPr>
        <w:pStyle w:val="PlainText"/>
        <w:rPr>
          <w:rFonts w:ascii="Courier New" w:hAnsi="Courier New" w:cs="Courier New"/>
        </w:rPr>
      </w:pPr>
    </w:p>
    <w:p w14:paraId="1084E19B" w14:textId="77777777" w:rsidR="00AE1935" w:rsidRPr="006E3491" w:rsidRDefault="00AE1935" w:rsidP="00075247">
      <w:pPr>
        <w:pStyle w:val="PlainText"/>
        <w:rPr>
          <w:rFonts w:ascii="Courier New" w:hAnsi="Courier New" w:cs="Courier New"/>
        </w:rPr>
      </w:pPr>
    </w:p>
    <w:p w14:paraId="54CFBA12" w14:textId="77777777" w:rsidR="00AE1935" w:rsidRPr="006E3491" w:rsidRDefault="00AE1935" w:rsidP="00075247">
      <w:pPr>
        <w:pStyle w:val="PlainText"/>
        <w:rPr>
          <w:rFonts w:ascii="Courier New" w:hAnsi="Courier New" w:cs="Courier New"/>
        </w:rPr>
      </w:pPr>
      <w:r w:rsidRPr="006E3491">
        <w:rPr>
          <w:rFonts w:ascii="Courier New" w:hAnsi="Courier New" w:cs="Courier New"/>
        </w:rPr>
        <w:t>function initialize(box)</w:t>
      </w:r>
    </w:p>
    <w:p w14:paraId="4022184F" w14:textId="77777777" w:rsidR="00AE1935" w:rsidRPr="006E3491" w:rsidRDefault="00AE1935" w:rsidP="00075247">
      <w:pPr>
        <w:pStyle w:val="PlainText"/>
        <w:rPr>
          <w:rFonts w:ascii="Courier New" w:hAnsi="Courier New" w:cs="Courier New"/>
        </w:rPr>
      </w:pPr>
      <w:r w:rsidRPr="006E3491">
        <w:rPr>
          <w:rFonts w:ascii="Courier New" w:hAnsi="Courier New" w:cs="Courier New"/>
        </w:rPr>
        <w:tab/>
        <w:t>dofile(box:get_config("${Path_Data}") ..CONSTANT_LUA_GEN)</w:t>
      </w:r>
    </w:p>
    <w:p w14:paraId="770B6B62" w14:textId="77777777" w:rsidR="00AE1935" w:rsidRPr="006E3491" w:rsidRDefault="00AE1935" w:rsidP="00075247">
      <w:pPr>
        <w:pStyle w:val="PlainText"/>
        <w:rPr>
          <w:rFonts w:ascii="Courier New" w:hAnsi="Courier New" w:cs="Courier New"/>
        </w:rPr>
      </w:pPr>
      <w:r w:rsidRPr="006E3491">
        <w:rPr>
          <w:rFonts w:ascii="Courier New" w:hAnsi="Courier New" w:cs="Courier New"/>
        </w:rPr>
        <w:tab/>
        <w:t>Screen_RF = box:get_setting(2)</w:t>
      </w:r>
    </w:p>
    <w:p w14:paraId="0C2382E5" w14:textId="77777777" w:rsidR="00AE1935" w:rsidRPr="006E3491" w:rsidRDefault="00AE1935" w:rsidP="00075247">
      <w:pPr>
        <w:pStyle w:val="PlainText"/>
        <w:rPr>
          <w:rFonts w:ascii="Courier New" w:hAnsi="Courier New" w:cs="Courier New"/>
        </w:rPr>
      </w:pPr>
      <w:r w:rsidRPr="006E3491">
        <w:rPr>
          <w:rFonts w:ascii="Courier New" w:hAnsi="Courier New" w:cs="Courier New"/>
        </w:rPr>
        <w:t>end</w:t>
      </w:r>
    </w:p>
    <w:p w14:paraId="49613B12" w14:textId="77777777" w:rsidR="00AE1935" w:rsidRPr="006E3491" w:rsidRDefault="00AE1935" w:rsidP="00075247">
      <w:pPr>
        <w:pStyle w:val="PlainText"/>
        <w:rPr>
          <w:rFonts w:ascii="Courier New" w:hAnsi="Courier New" w:cs="Courier New"/>
        </w:rPr>
      </w:pPr>
    </w:p>
    <w:p w14:paraId="3223FE00" w14:textId="77777777" w:rsidR="00AE1935" w:rsidRPr="006E3491" w:rsidRDefault="00AE1935" w:rsidP="00075247">
      <w:pPr>
        <w:pStyle w:val="PlainText"/>
        <w:rPr>
          <w:rFonts w:ascii="Courier New" w:hAnsi="Courier New" w:cs="Courier New"/>
        </w:rPr>
      </w:pPr>
      <w:r w:rsidRPr="006E3491">
        <w:rPr>
          <w:rFonts w:ascii="Courier New" w:hAnsi="Courier New" w:cs="Courier New"/>
        </w:rPr>
        <w:t>function uninitialize(box)</w:t>
      </w:r>
    </w:p>
    <w:p w14:paraId="29D42563" w14:textId="77777777" w:rsidR="00AE1935" w:rsidRPr="006E3491" w:rsidRDefault="00AE1935" w:rsidP="00075247">
      <w:pPr>
        <w:pStyle w:val="PlainText"/>
        <w:rPr>
          <w:rFonts w:ascii="Courier New" w:hAnsi="Courier New" w:cs="Courier New"/>
        </w:rPr>
      </w:pPr>
      <w:r w:rsidRPr="006E3491">
        <w:rPr>
          <w:rFonts w:ascii="Courier New" w:hAnsi="Courier New" w:cs="Courier New"/>
        </w:rPr>
        <w:t>end</w:t>
      </w:r>
    </w:p>
    <w:p w14:paraId="4AAB0335" w14:textId="77777777" w:rsidR="00AE1935" w:rsidRPr="006E3491" w:rsidRDefault="00AE1935" w:rsidP="00075247">
      <w:pPr>
        <w:pStyle w:val="PlainText"/>
        <w:rPr>
          <w:rFonts w:ascii="Courier New" w:hAnsi="Courier New" w:cs="Courier New"/>
        </w:rPr>
      </w:pPr>
    </w:p>
    <w:p w14:paraId="1DA6E398" w14:textId="77777777" w:rsidR="00AE1935" w:rsidRPr="006E3491" w:rsidRDefault="00AE1935" w:rsidP="00075247">
      <w:pPr>
        <w:pStyle w:val="PlainText"/>
        <w:rPr>
          <w:rFonts w:ascii="Courier New" w:hAnsi="Courier New" w:cs="Courier New"/>
        </w:rPr>
      </w:pPr>
      <w:r w:rsidRPr="006E3491">
        <w:rPr>
          <w:rFonts w:ascii="Courier New" w:hAnsi="Courier New" w:cs="Courier New"/>
        </w:rPr>
        <w:t>function process(box)</w:t>
      </w:r>
    </w:p>
    <w:p w14:paraId="267601CE" w14:textId="77777777" w:rsidR="00AE1935" w:rsidRPr="006E3491" w:rsidRDefault="00AE1935" w:rsidP="00075247">
      <w:pPr>
        <w:pStyle w:val="PlainText"/>
        <w:rPr>
          <w:rFonts w:ascii="Courier New" w:hAnsi="Courier New" w:cs="Courier New"/>
        </w:rPr>
      </w:pPr>
    </w:p>
    <w:p w14:paraId="18300F89" w14:textId="77777777" w:rsidR="00AE1935" w:rsidRPr="006E3491" w:rsidRDefault="00AE1935" w:rsidP="00075247">
      <w:pPr>
        <w:pStyle w:val="PlainText"/>
        <w:rPr>
          <w:rFonts w:ascii="Courier New" w:hAnsi="Courier New" w:cs="Courier New"/>
        </w:rPr>
      </w:pPr>
      <w:r w:rsidRPr="006E3491">
        <w:rPr>
          <w:rFonts w:ascii="Courier New" w:hAnsi="Courier New" w:cs="Courier New"/>
        </w:rPr>
        <w:tab/>
        <w:t>box:log("Info", box:get_config("Generating ".. file_dir))</w:t>
      </w:r>
    </w:p>
    <w:p w14:paraId="06D0AA21" w14:textId="77777777" w:rsidR="00AE1935" w:rsidRPr="006E3491" w:rsidRDefault="00AE1935" w:rsidP="00075247">
      <w:pPr>
        <w:pStyle w:val="PlainText"/>
        <w:rPr>
          <w:rFonts w:ascii="Courier New" w:hAnsi="Courier New" w:cs="Courier New"/>
        </w:rPr>
      </w:pPr>
    </w:p>
    <w:p w14:paraId="0E1B5FAD" w14:textId="77777777" w:rsidR="00AE1935" w:rsidRPr="006E3491" w:rsidRDefault="00AE1935" w:rsidP="00075247">
      <w:pPr>
        <w:pStyle w:val="PlainText"/>
        <w:rPr>
          <w:rFonts w:ascii="Courier New" w:hAnsi="Courier New" w:cs="Courier New"/>
        </w:rPr>
      </w:pPr>
      <w:r w:rsidRPr="006E3491">
        <w:rPr>
          <w:rFonts w:ascii="Courier New" w:hAnsi="Courier New" w:cs="Courier New"/>
        </w:rPr>
        <w:tab/>
        <w:t>myfile = assert(io.open(box:get_config(file_dir), "w"))</w:t>
      </w:r>
    </w:p>
    <w:p w14:paraId="4B321F5A" w14:textId="77777777" w:rsidR="00AE1935" w:rsidRPr="006E3491" w:rsidRDefault="00AE1935" w:rsidP="00075247">
      <w:pPr>
        <w:pStyle w:val="PlainText"/>
        <w:rPr>
          <w:rFonts w:ascii="Courier New" w:hAnsi="Courier New" w:cs="Courier New"/>
        </w:rPr>
      </w:pPr>
      <w:r w:rsidRPr="006E3491">
        <w:rPr>
          <w:rFonts w:ascii="Courier New" w:hAnsi="Courier New" w:cs="Courier New"/>
        </w:rPr>
        <w:tab/>
      </w:r>
    </w:p>
    <w:p w14:paraId="5CE99FAD" w14:textId="77777777" w:rsidR="00AE1935" w:rsidRPr="006E3491" w:rsidRDefault="00AE1935" w:rsidP="00075247">
      <w:pPr>
        <w:pStyle w:val="PlainText"/>
        <w:rPr>
          <w:rFonts w:ascii="Courier New" w:hAnsi="Courier New" w:cs="Courier New"/>
        </w:rPr>
      </w:pPr>
      <w:r w:rsidRPr="006E3491">
        <w:rPr>
          <w:rFonts w:ascii="Courier New" w:hAnsi="Courier New" w:cs="Courier New"/>
        </w:rPr>
        <w:tab/>
      </w:r>
    </w:p>
    <w:p w14:paraId="099FA3D7" w14:textId="77777777" w:rsidR="00AE1935" w:rsidRPr="006E3491" w:rsidRDefault="00AE1935" w:rsidP="00075247">
      <w:pPr>
        <w:pStyle w:val="PlainText"/>
        <w:rPr>
          <w:rFonts w:ascii="Courier New" w:hAnsi="Courier New" w:cs="Courier New"/>
        </w:rPr>
      </w:pPr>
      <w:r w:rsidRPr="006E3491">
        <w:rPr>
          <w:rFonts w:ascii="Courier New" w:hAnsi="Courier New" w:cs="Courier New"/>
        </w:rPr>
        <w:tab/>
      </w:r>
    </w:p>
    <w:p w14:paraId="4C5D2979" w14:textId="77777777" w:rsidR="00AE1935" w:rsidRPr="006E3491" w:rsidRDefault="00AE1935" w:rsidP="00075247">
      <w:pPr>
        <w:pStyle w:val="PlainText"/>
        <w:rPr>
          <w:rFonts w:ascii="Courier New" w:hAnsi="Courier New" w:cs="Courier New"/>
        </w:rPr>
      </w:pPr>
      <w:r w:rsidRPr="006E3491">
        <w:rPr>
          <w:rFonts w:ascii="Courier New" w:hAnsi="Courier New" w:cs="Courier New"/>
        </w:rPr>
        <w:tab/>
        <w:t>if (loadFile(myfile,box) == false) then</w:t>
      </w:r>
    </w:p>
    <w:p w14:paraId="2D0CF3E7" w14:textId="77777777" w:rsidR="00AE1935" w:rsidRPr="006E3491" w:rsidRDefault="00AE1935" w:rsidP="00075247">
      <w:pPr>
        <w:pStyle w:val="PlainText"/>
        <w:rPr>
          <w:rFonts w:ascii="Courier New" w:hAnsi="Courier New" w:cs="Courier New"/>
        </w:rPr>
      </w:pPr>
      <w:r w:rsidRPr="006E3491">
        <w:rPr>
          <w:rFonts w:ascii="Courier New" w:hAnsi="Courier New" w:cs="Courier New"/>
        </w:rPr>
        <w:tab/>
      </w:r>
      <w:r w:rsidRPr="006E3491">
        <w:rPr>
          <w:rFonts w:ascii="Courier New" w:hAnsi="Courier New" w:cs="Courier New"/>
        </w:rPr>
        <w:tab/>
      </w:r>
    </w:p>
    <w:p w14:paraId="64F5C2CD" w14:textId="77777777" w:rsidR="00AE1935" w:rsidRPr="006E3491" w:rsidRDefault="00AE1935" w:rsidP="00075247">
      <w:pPr>
        <w:pStyle w:val="PlainText"/>
        <w:rPr>
          <w:rFonts w:ascii="Courier New" w:hAnsi="Courier New" w:cs="Courier New"/>
        </w:rPr>
      </w:pPr>
      <w:r w:rsidRPr="006E3491">
        <w:rPr>
          <w:rFonts w:ascii="Courier New" w:hAnsi="Courier New" w:cs="Courier New"/>
        </w:rPr>
        <w:tab/>
      </w:r>
      <w:r w:rsidRPr="006E3491">
        <w:rPr>
          <w:rFonts w:ascii="Courier New" w:hAnsi="Courier New" w:cs="Courier New"/>
        </w:rPr>
        <w:tab/>
        <w:t>box:log("Error", box:get_config("Couldnt Write"))</w:t>
      </w:r>
    </w:p>
    <w:p w14:paraId="433F232A" w14:textId="77777777" w:rsidR="00AE1935" w:rsidRPr="006E3491" w:rsidRDefault="00AE1935" w:rsidP="00075247">
      <w:pPr>
        <w:pStyle w:val="PlainText"/>
        <w:rPr>
          <w:rFonts w:ascii="Courier New" w:hAnsi="Courier New" w:cs="Courier New"/>
        </w:rPr>
      </w:pPr>
      <w:r w:rsidRPr="006E3491">
        <w:rPr>
          <w:rFonts w:ascii="Courier New" w:hAnsi="Courier New" w:cs="Courier New"/>
        </w:rPr>
        <w:tab/>
        <w:t>end</w:t>
      </w:r>
    </w:p>
    <w:p w14:paraId="6834E34A" w14:textId="77777777" w:rsidR="00AE1935" w:rsidRPr="006E3491" w:rsidRDefault="00AE1935" w:rsidP="00075247">
      <w:pPr>
        <w:pStyle w:val="PlainText"/>
        <w:rPr>
          <w:rFonts w:ascii="Courier New" w:hAnsi="Courier New" w:cs="Courier New"/>
        </w:rPr>
      </w:pPr>
      <w:r w:rsidRPr="006E3491">
        <w:rPr>
          <w:rFonts w:ascii="Courier New" w:hAnsi="Courier New" w:cs="Courier New"/>
        </w:rPr>
        <w:tab/>
      </w:r>
    </w:p>
    <w:p w14:paraId="50007057" w14:textId="77777777" w:rsidR="00AE1935" w:rsidRPr="006E3491" w:rsidRDefault="00AE1935" w:rsidP="00075247">
      <w:pPr>
        <w:pStyle w:val="PlainText"/>
        <w:rPr>
          <w:rFonts w:ascii="Courier New" w:hAnsi="Courier New" w:cs="Courier New"/>
        </w:rPr>
      </w:pPr>
      <w:r w:rsidRPr="006E3491">
        <w:rPr>
          <w:rFonts w:ascii="Courier New" w:hAnsi="Courier New" w:cs="Courier New"/>
        </w:rPr>
        <w:tab/>
        <w:t>myfile:close()</w:t>
      </w:r>
    </w:p>
    <w:p w14:paraId="3BE28702" w14:textId="77777777" w:rsidR="00AE1935" w:rsidRPr="006E3491" w:rsidRDefault="00AE1935" w:rsidP="00075247">
      <w:pPr>
        <w:pStyle w:val="PlainText"/>
        <w:rPr>
          <w:rFonts w:ascii="Courier New" w:hAnsi="Courier New" w:cs="Courier New"/>
        </w:rPr>
      </w:pPr>
    </w:p>
    <w:p w14:paraId="7C62238D" w14:textId="77777777" w:rsidR="00AE1935" w:rsidRPr="006E3491" w:rsidRDefault="00AE1935" w:rsidP="00075247">
      <w:pPr>
        <w:pStyle w:val="PlainText"/>
        <w:rPr>
          <w:rFonts w:ascii="Courier New" w:hAnsi="Courier New" w:cs="Courier New"/>
        </w:rPr>
      </w:pPr>
      <w:r w:rsidRPr="006E3491">
        <w:rPr>
          <w:rFonts w:ascii="Courier New" w:hAnsi="Courier New" w:cs="Courier New"/>
        </w:rPr>
        <w:tab/>
        <w:t>box:send_stimulation(1, OVTK_StimulationId_TrainCompleted, box:get_current_time() + 0.2, 0)</w:t>
      </w:r>
    </w:p>
    <w:p w14:paraId="5BFAD188" w14:textId="77777777" w:rsidR="00AE1935" w:rsidRPr="006E3491" w:rsidRDefault="00AE1935" w:rsidP="00075247">
      <w:pPr>
        <w:pStyle w:val="PlainText"/>
        <w:rPr>
          <w:rFonts w:ascii="Courier New" w:hAnsi="Courier New" w:cs="Courier New"/>
        </w:rPr>
      </w:pPr>
      <w:r w:rsidRPr="006E3491">
        <w:rPr>
          <w:rFonts w:ascii="Courier New" w:hAnsi="Courier New" w:cs="Courier New"/>
        </w:rPr>
        <w:t>end</w:t>
      </w:r>
    </w:p>
    <w:p w14:paraId="40452B3E" w14:textId="77777777" w:rsidR="00AE1935" w:rsidRPr="006E3491" w:rsidRDefault="00AE1935" w:rsidP="00075247">
      <w:pPr>
        <w:pStyle w:val="PlainText"/>
        <w:rPr>
          <w:rFonts w:ascii="Courier New" w:hAnsi="Courier New" w:cs="Courier New"/>
        </w:rPr>
      </w:pPr>
    </w:p>
    <w:p w14:paraId="3898C563" w14:textId="77777777" w:rsidR="00AE1935" w:rsidRPr="006E3491" w:rsidRDefault="00AE1935" w:rsidP="00075247">
      <w:pPr>
        <w:pStyle w:val="PlainText"/>
        <w:rPr>
          <w:rFonts w:ascii="Courier New" w:hAnsi="Courier New" w:cs="Courier New"/>
        </w:rPr>
      </w:pPr>
    </w:p>
    <w:p w14:paraId="57D934F7" w14:textId="77777777" w:rsidR="00AE1935" w:rsidRPr="006E3491" w:rsidRDefault="00AE1935" w:rsidP="00075247">
      <w:pPr>
        <w:pStyle w:val="PlainText"/>
        <w:rPr>
          <w:rFonts w:ascii="Courier New" w:hAnsi="Courier New" w:cs="Courier New"/>
        </w:rPr>
      </w:pPr>
    </w:p>
    <w:p w14:paraId="42D1C4F1" w14:textId="77777777" w:rsidR="00AE1935" w:rsidRPr="006E3491" w:rsidRDefault="00AE1935" w:rsidP="00075247">
      <w:pPr>
        <w:pStyle w:val="PlainText"/>
        <w:rPr>
          <w:rFonts w:ascii="Courier New" w:hAnsi="Courier New" w:cs="Courier New"/>
        </w:rPr>
      </w:pPr>
    </w:p>
    <w:p w14:paraId="047D29E5" w14:textId="77777777" w:rsidR="00AE1935" w:rsidRPr="006E3491" w:rsidRDefault="00AE1935" w:rsidP="00075247">
      <w:pPr>
        <w:pStyle w:val="PlainText"/>
        <w:rPr>
          <w:rFonts w:ascii="Courier New" w:hAnsi="Courier New" w:cs="Courier New"/>
        </w:rPr>
      </w:pPr>
      <w:r w:rsidRPr="006E3491">
        <w:rPr>
          <w:rFonts w:ascii="Courier New" w:hAnsi="Courier New" w:cs="Courier New"/>
        </w:rPr>
        <w:t>function loadFile(myfile,box)</w:t>
      </w:r>
    </w:p>
    <w:p w14:paraId="50BCEF96" w14:textId="77777777" w:rsidR="00AE1935" w:rsidRPr="006E3491" w:rsidRDefault="00AE1935" w:rsidP="00075247">
      <w:pPr>
        <w:pStyle w:val="PlainText"/>
        <w:rPr>
          <w:rFonts w:ascii="Courier New" w:hAnsi="Courier New" w:cs="Courier New"/>
        </w:rPr>
      </w:pPr>
    </w:p>
    <w:p w14:paraId="7B402C93" w14:textId="77777777" w:rsidR="00AE1935" w:rsidRPr="006E3491" w:rsidRDefault="00AE1935" w:rsidP="00075247">
      <w:pPr>
        <w:pStyle w:val="PlainText"/>
        <w:rPr>
          <w:rFonts w:ascii="Courier New" w:hAnsi="Courier New" w:cs="Courier New"/>
        </w:rPr>
      </w:pPr>
    </w:p>
    <w:p w14:paraId="67FAF07F" w14:textId="77777777" w:rsidR="00AE1935" w:rsidRPr="006E3491" w:rsidRDefault="00AE1935" w:rsidP="00075247">
      <w:pPr>
        <w:pStyle w:val="PlainText"/>
        <w:rPr>
          <w:rFonts w:ascii="Courier New" w:hAnsi="Courier New" w:cs="Courier New"/>
        </w:rPr>
      </w:pPr>
      <w:r w:rsidRPr="006E3491">
        <w:rPr>
          <w:rFonts w:ascii="Courier New" w:hAnsi="Courier New" w:cs="Courier New"/>
        </w:rPr>
        <w:lastRenderedPageBreak/>
        <w:tab/>
        <w:t>box:log("Info", "Attempting to write in the SSVEP_ScreenRefreshRate.config")</w:t>
      </w:r>
    </w:p>
    <w:p w14:paraId="20E923F6" w14:textId="77777777" w:rsidR="00AE1935" w:rsidRPr="006E3491" w:rsidRDefault="00AE1935" w:rsidP="00075247">
      <w:pPr>
        <w:pStyle w:val="PlainText"/>
        <w:rPr>
          <w:rFonts w:ascii="Courier New" w:hAnsi="Courier New" w:cs="Courier New"/>
        </w:rPr>
      </w:pPr>
      <w:r w:rsidRPr="006E3491">
        <w:rPr>
          <w:rFonts w:ascii="Courier New" w:hAnsi="Courier New" w:cs="Courier New"/>
        </w:rPr>
        <w:tab/>
        <w:t>success = true</w:t>
      </w:r>
    </w:p>
    <w:p w14:paraId="2B155675" w14:textId="77777777" w:rsidR="00AE1935" w:rsidRPr="006E3491" w:rsidRDefault="00AE1935" w:rsidP="00075247">
      <w:pPr>
        <w:pStyle w:val="PlainText"/>
        <w:rPr>
          <w:rFonts w:ascii="Courier New" w:hAnsi="Courier New" w:cs="Courier New"/>
        </w:rPr>
      </w:pPr>
      <w:r w:rsidRPr="006E3491">
        <w:rPr>
          <w:rFonts w:ascii="Courier New" w:hAnsi="Courier New" w:cs="Courier New"/>
        </w:rPr>
        <w:tab/>
        <w:t>success = success and myfile:write("SSVEP_ScreenRefreshRate = ", Screen_RF, "\n")</w:t>
      </w:r>
    </w:p>
    <w:p w14:paraId="6CA281EB" w14:textId="77777777" w:rsidR="00AE1935" w:rsidRPr="006E3491" w:rsidRDefault="00AE1935" w:rsidP="00075247">
      <w:pPr>
        <w:pStyle w:val="PlainText"/>
        <w:rPr>
          <w:rFonts w:ascii="Courier New" w:hAnsi="Courier New" w:cs="Courier New"/>
        </w:rPr>
      </w:pPr>
    </w:p>
    <w:p w14:paraId="315F1626" w14:textId="77777777" w:rsidR="00AE1935" w:rsidRPr="006E3491" w:rsidRDefault="00AE1935" w:rsidP="00075247">
      <w:pPr>
        <w:pStyle w:val="PlainText"/>
        <w:rPr>
          <w:rFonts w:ascii="Courier New" w:hAnsi="Courier New" w:cs="Courier New"/>
        </w:rPr>
      </w:pPr>
      <w:r w:rsidRPr="006E3491">
        <w:rPr>
          <w:rFonts w:ascii="Courier New" w:hAnsi="Courier New" w:cs="Courier New"/>
        </w:rPr>
        <w:tab/>
        <w:t>if(success == false) then</w:t>
      </w:r>
    </w:p>
    <w:p w14:paraId="27E17A5C" w14:textId="77777777" w:rsidR="00AE1935" w:rsidRPr="006E3491" w:rsidRDefault="00AE1935" w:rsidP="00075247">
      <w:pPr>
        <w:pStyle w:val="PlainText"/>
        <w:rPr>
          <w:rFonts w:ascii="Courier New" w:hAnsi="Courier New" w:cs="Courier New"/>
        </w:rPr>
      </w:pPr>
      <w:r w:rsidRPr="006E3491">
        <w:rPr>
          <w:rFonts w:ascii="Courier New" w:hAnsi="Courier New" w:cs="Courier New"/>
        </w:rPr>
        <w:tab/>
      </w:r>
    </w:p>
    <w:p w14:paraId="101FEB00" w14:textId="77777777" w:rsidR="00AE1935" w:rsidRPr="006E3491" w:rsidRDefault="00AE1935" w:rsidP="00075247">
      <w:pPr>
        <w:pStyle w:val="PlainText"/>
        <w:rPr>
          <w:rFonts w:ascii="Courier New" w:hAnsi="Courier New" w:cs="Courier New"/>
        </w:rPr>
      </w:pPr>
      <w:r w:rsidRPr="006E3491">
        <w:rPr>
          <w:rFonts w:ascii="Courier New" w:hAnsi="Courier New" w:cs="Courier New"/>
        </w:rPr>
        <w:tab/>
      </w:r>
      <w:r w:rsidRPr="006E3491">
        <w:rPr>
          <w:rFonts w:ascii="Courier New" w:hAnsi="Courier New" w:cs="Courier New"/>
        </w:rPr>
        <w:tab/>
        <w:t>return false</w:t>
      </w:r>
    </w:p>
    <w:p w14:paraId="33870EBB" w14:textId="77777777" w:rsidR="00AE1935" w:rsidRPr="006E3491" w:rsidRDefault="00AE1935" w:rsidP="00075247">
      <w:pPr>
        <w:pStyle w:val="PlainText"/>
        <w:rPr>
          <w:rFonts w:ascii="Courier New" w:hAnsi="Courier New" w:cs="Courier New"/>
        </w:rPr>
      </w:pPr>
      <w:r w:rsidRPr="006E3491">
        <w:rPr>
          <w:rFonts w:ascii="Courier New" w:hAnsi="Courier New" w:cs="Courier New"/>
        </w:rPr>
        <w:tab/>
      </w:r>
    </w:p>
    <w:p w14:paraId="5F4CEA75" w14:textId="77777777" w:rsidR="00AE1935" w:rsidRPr="006E3491" w:rsidRDefault="00AE1935" w:rsidP="00075247">
      <w:pPr>
        <w:pStyle w:val="PlainText"/>
        <w:rPr>
          <w:rFonts w:ascii="Courier New" w:hAnsi="Courier New" w:cs="Courier New"/>
        </w:rPr>
      </w:pPr>
      <w:r w:rsidRPr="006E3491">
        <w:rPr>
          <w:rFonts w:ascii="Courier New" w:hAnsi="Courier New" w:cs="Courier New"/>
        </w:rPr>
        <w:tab/>
        <w:t xml:space="preserve">else </w:t>
      </w:r>
    </w:p>
    <w:p w14:paraId="24CB7222" w14:textId="77777777" w:rsidR="00AE1935" w:rsidRPr="006E3491" w:rsidRDefault="00AE1935" w:rsidP="00075247">
      <w:pPr>
        <w:pStyle w:val="PlainText"/>
        <w:rPr>
          <w:rFonts w:ascii="Courier New" w:hAnsi="Courier New" w:cs="Courier New"/>
        </w:rPr>
      </w:pPr>
      <w:r w:rsidRPr="006E3491">
        <w:rPr>
          <w:rFonts w:ascii="Courier New" w:hAnsi="Courier New" w:cs="Courier New"/>
        </w:rPr>
        <w:tab/>
      </w:r>
      <w:r w:rsidRPr="006E3491">
        <w:rPr>
          <w:rFonts w:ascii="Courier New" w:hAnsi="Courier New" w:cs="Courier New"/>
        </w:rPr>
        <w:tab/>
        <w:t>return true</w:t>
      </w:r>
    </w:p>
    <w:p w14:paraId="2BE63DD9" w14:textId="77777777" w:rsidR="00AE1935" w:rsidRPr="006E3491" w:rsidRDefault="00AE1935" w:rsidP="00075247">
      <w:pPr>
        <w:pStyle w:val="PlainText"/>
        <w:rPr>
          <w:rFonts w:ascii="Courier New" w:hAnsi="Courier New" w:cs="Courier New"/>
        </w:rPr>
      </w:pPr>
      <w:r w:rsidRPr="006E3491">
        <w:rPr>
          <w:rFonts w:ascii="Courier New" w:hAnsi="Courier New" w:cs="Courier New"/>
        </w:rPr>
        <w:tab/>
      </w:r>
    </w:p>
    <w:p w14:paraId="3ADF69DA" w14:textId="77777777" w:rsidR="00AE1935" w:rsidRPr="006E3491" w:rsidRDefault="00AE1935" w:rsidP="00075247">
      <w:pPr>
        <w:pStyle w:val="PlainText"/>
        <w:rPr>
          <w:rFonts w:ascii="Courier New" w:hAnsi="Courier New" w:cs="Courier New"/>
        </w:rPr>
      </w:pPr>
      <w:r w:rsidRPr="006E3491">
        <w:rPr>
          <w:rFonts w:ascii="Courier New" w:hAnsi="Courier New" w:cs="Courier New"/>
        </w:rPr>
        <w:tab/>
        <w:t xml:space="preserve">end </w:t>
      </w:r>
    </w:p>
    <w:p w14:paraId="27EC96A1" w14:textId="77777777" w:rsidR="00AE1935" w:rsidRPr="006E3491" w:rsidRDefault="00AE1935" w:rsidP="00075247">
      <w:pPr>
        <w:pStyle w:val="PlainText"/>
        <w:rPr>
          <w:rFonts w:ascii="Courier New" w:hAnsi="Courier New" w:cs="Courier New"/>
        </w:rPr>
      </w:pPr>
    </w:p>
    <w:p w14:paraId="3A5B6E70" w14:textId="77777777" w:rsidR="00AE1935" w:rsidRPr="006E3491" w:rsidRDefault="00AE1935" w:rsidP="00075247">
      <w:pPr>
        <w:pStyle w:val="PlainText"/>
        <w:rPr>
          <w:rFonts w:ascii="Courier New" w:hAnsi="Courier New" w:cs="Courier New"/>
        </w:rPr>
      </w:pPr>
      <w:r w:rsidRPr="006E3491">
        <w:rPr>
          <w:rFonts w:ascii="Courier New" w:hAnsi="Courier New" w:cs="Courier New"/>
        </w:rPr>
        <w:t xml:space="preserve">end </w:t>
      </w:r>
    </w:p>
    <w:p w14:paraId="6D767391" w14:textId="77777777" w:rsidR="00226DF0" w:rsidRDefault="00226DF0" w:rsidP="00AE0CFB"/>
    <w:p w14:paraId="5C64A010" w14:textId="2A07857D" w:rsidR="00226DF0" w:rsidRDefault="00226DF0" w:rsidP="00226DF0">
      <w:pPr>
        <w:pStyle w:val="Heading3"/>
      </w:pPr>
      <w:bookmarkStart w:id="251" w:name="_Toc17751994"/>
      <w:r w:rsidRPr="00226DF0">
        <w:t>python-confusion-matrix</w:t>
      </w:r>
      <w:r>
        <w:t>.py</w:t>
      </w:r>
      <w:bookmarkEnd w:id="251"/>
    </w:p>
    <w:p w14:paraId="58C58B1E" w14:textId="77777777" w:rsidR="00AE1935" w:rsidRPr="00A73DD8" w:rsidRDefault="00AE1935" w:rsidP="00075247">
      <w:pPr>
        <w:pStyle w:val="PlainText"/>
        <w:rPr>
          <w:rFonts w:ascii="Courier New" w:hAnsi="Courier New" w:cs="Courier New"/>
        </w:rPr>
      </w:pPr>
    </w:p>
    <w:p w14:paraId="2D76F410"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import pickle</w:t>
      </w:r>
    </w:p>
    <w:p w14:paraId="477DCE72"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import collections</w:t>
      </w:r>
    </w:p>
    <w:p w14:paraId="4065D3F0"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import numpy as np</w:t>
      </w:r>
    </w:p>
    <w:p w14:paraId="1D8086F1"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from sklearn.metrics import confusion_matrix</w:t>
      </w:r>
    </w:p>
    <w:p w14:paraId="66C57C7A" w14:textId="77777777" w:rsidR="00AE1935" w:rsidRPr="00A73DD8" w:rsidRDefault="00AE1935" w:rsidP="00075247">
      <w:pPr>
        <w:pStyle w:val="PlainText"/>
        <w:rPr>
          <w:rFonts w:ascii="Courier New" w:hAnsi="Courier New" w:cs="Courier New"/>
        </w:rPr>
      </w:pPr>
    </w:p>
    <w:p w14:paraId="4145459D"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class mod_OVBox(OVBox):</w:t>
      </w:r>
    </w:p>
    <w:p w14:paraId="198C6417" w14:textId="77777777" w:rsidR="00AE1935" w:rsidRPr="00A73DD8" w:rsidRDefault="00AE1935" w:rsidP="00075247">
      <w:pPr>
        <w:pStyle w:val="PlainText"/>
        <w:rPr>
          <w:rFonts w:ascii="Courier New" w:hAnsi="Courier New" w:cs="Courier New"/>
        </w:rPr>
      </w:pPr>
    </w:p>
    <w:p w14:paraId="39E887D8" w14:textId="77777777" w:rsidR="00AE1935" w:rsidRPr="00A73DD8" w:rsidRDefault="00AE1935" w:rsidP="00075247">
      <w:pPr>
        <w:pStyle w:val="PlainText"/>
        <w:rPr>
          <w:rFonts w:ascii="Courier New" w:hAnsi="Courier New" w:cs="Courier New"/>
        </w:rPr>
      </w:pPr>
    </w:p>
    <w:p w14:paraId="28B039DE"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def __init__(self):</w:t>
      </w:r>
    </w:p>
    <w:p w14:paraId="0BA8CFAB"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OVBox.__init__(self)</w:t>
      </w:r>
    </w:p>
    <w:p w14:paraId="66339AAD"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w:t>
      </w:r>
    </w:p>
    <w:p w14:paraId="64C1CA98"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self.time_predicted = 0</w:t>
      </w:r>
    </w:p>
    <w:p w14:paraId="79860AB3"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self.gen_label = False</w:t>
      </w:r>
    </w:p>
    <w:p w14:paraId="26555AEF"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ab/>
        <w:t>#meanDetectTimeNewStim</w:t>
      </w:r>
    </w:p>
    <w:p w14:paraId="338E3780"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self.mean_dtns = 0</w:t>
      </w:r>
    </w:p>
    <w:p w14:paraId="71F3F793"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self.num_T_class = 0</w:t>
      </w:r>
    </w:p>
    <w:p w14:paraId="376DA695"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self.is_debugged = False</w:t>
      </w:r>
    </w:p>
    <w:p w14:paraId="049C766D"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self.thresh_of_class = 0.5</w:t>
      </w:r>
    </w:p>
    <w:p w14:paraId="0177F457"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self.maximum_probility_diff_in_Thresh = 0.25</w:t>
      </w:r>
    </w:p>
    <w:p w14:paraId="71E55EAE"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self.debug_pred_nothing = False</w:t>
      </w:r>
    </w:p>
    <w:p w14:paraId="076E3872"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self.neg_class = 0</w:t>
      </w:r>
    </w:p>
    <w:p w14:paraId="2A781667" w14:textId="77777777" w:rsidR="00AE1935" w:rsidRPr="00A73DD8" w:rsidRDefault="00AE1935" w:rsidP="00075247">
      <w:pPr>
        <w:pStyle w:val="PlainText"/>
        <w:rPr>
          <w:rFonts w:ascii="Courier New" w:hAnsi="Courier New" w:cs="Courier New"/>
        </w:rPr>
      </w:pPr>
    </w:p>
    <w:p w14:paraId="5C002E9B"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self.time_stop_cl = 0</w:t>
      </w:r>
    </w:p>
    <w:p w14:paraId="0E08CB33"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self.time_start_cl = 0</w:t>
      </w:r>
    </w:p>
    <w:p w14:paraId="026823AC"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self.cl = -1</w:t>
      </w:r>
    </w:p>
    <w:p w14:paraId="702D1D2D"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w:t>
      </w:r>
    </w:p>
    <w:p w14:paraId="0DC54130"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deque_max_lenght = 1</w:t>
      </w:r>
    </w:p>
    <w:p w14:paraId="63627FF7"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self.class_probablities = [collections.deque(maxlen=deque_max_lenght),</w:t>
      </w:r>
    </w:p>
    <w:p w14:paraId="54D4030B"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collections.deque(maxlen=deque_max_lenght),</w:t>
      </w:r>
    </w:p>
    <w:p w14:paraId="64858E71"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collections.deque(maxlen=deque_max_lenght),</w:t>
      </w:r>
    </w:p>
    <w:p w14:paraId="72B66FE5"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collections.deque(maxlen=deque_max_lenght)]</w:t>
      </w:r>
    </w:p>
    <w:p w14:paraId="5BEFA524" w14:textId="77777777" w:rsidR="00AE1935" w:rsidRPr="00A73DD8" w:rsidRDefault="00AE1935" w:rsidP="00075247">
      <w:pPr>
        <w:pStyle w:val="PlainText"/>
        <w:rPr>
          <w:rFonts w:ascii="Courier New" w:hAnsi="Courier New" w:cs="Courier New"/>
        </w:rPr>
      </w:pPr>
    </w:p>
    <w:p w14:paraId="139F4726"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self.labels_prob_act = []</w:t>
      </w:r>
    </w:p>
    <w:p w14:paraId="607933F3" w14:textId="77777777" w:rsidR="00AE1935" w:rsidRPr="00A73DD8" w:rsidRDefault="00AE1935" w:rsidP="00075247">
      <w:pPr>
        <w:pStyle w:val="PlainText"/>
        <w:rPr>
          <w:rFonts w:ascii="Courier New" w:hAnsi="Courier New" w:cs="Courier New"/>
        </w:rPr>
      </w:pPr>
      <w:r w:rsidRPr="00A73DD8">
        <w:rPr>
          <w:rFonts w:ascii="Courier New" w:hAnsi="Courier New" w:cs="Courier New"/>
        </w:rPr>
        <w:lastRenderedPageBreak/>
        <w:t xml:space="preserve">        self.labels_prob_pred = []</w:t>
      </w:r>
    </w:p>
    <w:p w14:paraId="24CAE57E"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self.num_stims_class = 0</w:t>
      </w:r>
    </w:p>
    <w:p w14:paraId="16D2E20D"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self.num_stims_act = 0</w:t>
      </w:r>
    </w:p>
    <w:p w14:paraId="3336C6F1" w14:textId="77777777" w:rsidR="00AE1935" w:rsidRPr="00A73DD8" w:rsidRDefault="00AE1935" w:rsidP="00075247">
      <w:pPr>
        <w:pStyle w:val="PlainText"/>
        <w:rPr>
          <w:rFonts w:ascii="Courier New" w:hAnsi="Courier New" w:cs="Courier New"/>
        </w:rPr>
      </w:pPr>
    </w:p>
    <w:p w14:paraId="577AEA8F"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w:t>
      </w:r>
    </w:p>
    <w:p w14:paraId="21855614" w14:textId="77777777" w:rsidR="00AE1935" w:rsidRPr="00A73DD8" w:rsidRDefault="00AE1935" w:rsidP="00075247">
      <w:pPr>
        <w:pStyle w:val="PlainText"/>
        <w:rPr>
          <w:rFonts w:ascii="Courier New" w:hAnsi="Courier New" w:cs="Courier New"/>
        </w:rPr>
      </w:pPr>
    </w:p>
    <w:p w14:paraId="134406D9"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w:t>
      </w:r>
    </w:p>
    <w:p w14:paraId="33C7748C" w14:textId="77777777" w:rsidR="00AE1935" w:rsidRPr="00A73DD8" w:rsidRDefault="00AE1935" w:rsidP="00075247">
      <w:pPr>
        <w:pStyle w:val="PlainText"/>
        <w:rPr>
          <w:rFonts w:ascii="Courier New" w:hAnsi="Courier New" w:cs="Courier New"/>
        </w:rPr>
      </w:pPr>
    </w:p>
    <w:p w14:paraId="05CEDDCE"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w:t>
      </w:r>
    </w:p>
    <w:p w14:paraId="6C1FCB20" w14:textId="77777777" w:rsidR="00AE1935" w:rsidRPr="00A73DD8" w:rsidRDefault="00AE1935" w:rsidP="00075247">
      <w:pPr>
        <w:pStyle w:val="PlainText"/>
        <w:rPr>
          <w:rFonts w:ascii="Courier New" w:hAnsi="Courier New" w:cs="Courier New"/>
        </w:rPr>
      </w:pPr>
    </w:p>
    <w:p w14:paraId="1AC079AC"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w:t>
      </w:r>
    </w:p>
    <w:p w14:paraId="65087673"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def initialize(self):</w:t>
      </w:r>
    </w:p>
    <w:p w14:paraId="10B5181C"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thresh_string_list = self.setting['Thresholds'] </w:t>
      </w:r>
    </w:p>
    <w:p w14:paraId="0E6AA718"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thresh_list = thresh_string_list.split(':')</w:t>
      </w:r>
    </w:p>
    <w:p w14:paraId="2C98EAAF"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if thresh_list:</w:t>
      </w:r>
    </w:p>
    <w:p w14:paraId="01700070"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self.maximum_probility_diff_in_Thresh = float(thresh_list[1])</w:t>
      </w:r>
    </w:p>
    <w:p w14:paraId="40CD7964"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self.thresh_of_class = float(thresh_list[0])</w:t>
      </w:r>
    </w:p>
    <w:p w14:paraId="25B6CDB8" w14:textId="77777777" w:rsidR="00AE1935" w:rsidRPr="00A73DD8" w:rsidRDefault="00AE1935" w:rsidP="00075247">
      <w:pPr>
        <w:pStyle w:val="PlainText"/>
        <w:rPr>
          <w:rFonts w:ascii="Courier New" w:hAnsi="Courier New" w:cs="Courier New"/>
        </w:rPr>
      </w:pPr>
    </w:p>
    <w:p w14:paraId="70FEC95B"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w:t>
      </w:r>
    </w:p>
    <w:p w14:paraId="797FAD21"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w:t>
      </w:r>
    </w:p>
    <w:p w14:paraId="3221BB9B"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ab/>
      </w:r>
    </w:p>
    <w:p w14:paraId="53270372"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def add_to_matrix(self, num_input, num_class):</w:t>
      </w:r>
    </w:p>
    <w:p w14:paraId="1ABC19F6"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probMatrix = self.input[num_input].pop()  # id_probMatrix = 0  stimulated, id_Matrix = 1 is non-stimulated</w:t>
      </w:r>
    </w:p>
    <w:p w14:paraId="3D3CBB46"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self.class_probablities[num_class].append([probMatrix[0], self.getCurrentTime()])</w:t>
      </w:r>
    </w:p>
    <w:p w14:paraId="5DE93C27"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if probMatrix[0] &gt; self.thresh_of_class:</w:t>
      </w:r>
    </w:p>
    <w:p w14:paraId="57B58832"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return True</w:t>
      </w:r>
    </w:p>
    <w:p w14:paraId="6A36D2CF"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else:</w:t>
      </w:r>
    </w:p>
    <w:p w14:paraId="54423793"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return False</w:t>
      </w:r>
    </w:p>
    <w:p w14:paraId="0B5ADD38"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ab/>
      </w:r>
      <w:r w:rsidRPr="00A73DD8">
        <w:rPr>
          <w:rFonts w:ascii="Courier New" w:hAnsi="Courier New" w:cs="Courier New"/>
        </w:rPr>
        <w:tab/>
        <w:t xml:space="preserve"> </w:t>
      </w:r>
    </w:p>
    <w:p w14:paraId="37E56684"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def get_classification_probablity(self, inputNr, classNr):</w:t>
      </w:r>
    </w:p>
    <w:p w14:paraId="769AA021"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for i in range(len(self.input[inputNr])):</w:t>
      </w:r>
    </w:p>
    <w:p w14:paraId="24FE0B73"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if self.add_to_matrix( inputNr, classNr):</w:t>
      </w:r>
    </w:p>
    <w:p w14:paraId="4109FF30"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return True </w:t>
      </w:r>
    </w:p>
    <w:p w14:paraId="378FA80F"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w:t>
      </w:r>
    </w:p>
    <w:p w14:paraId="1D2F1634"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return False</w:t>
      </w:r>
    </w:p>
    <w:p w14:paraId="327378B2" w14:textId="77777777" w:rsidR="00AE1935" w:rsidRPr="00A73DD8" w:rsidRDefault="00AE1935" w:rsidP="00075247">
      <w:pPr>
        <w:pStyle w:val="PlainText"/>
        <w:rPr>
          <w:rFonts w:ascii="Courier New" w:hAnsi="Courier New" w:cs="Courier New"/>
        </w:rPr>
      </w:pPr>
    </w:p>
    <w:p w14:paraId="12EA1A29"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ab/>
      </w:r>
      <w:r w:rsidRPr="00A73DD8">
        <w:rPr>
          <w:rFonts w:ascii="Courier New" w:hAnsi="Courier New" w:cs="Courier New"/>
        </w:rPr>
        <w:tab/>
      </w:r>
    </w:p>
    <w:p w14:paraId="39FA5409"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def calculate_new_attributes(self,stim):</w:t>
      </w:r>
    </w:p>
    <w:p w14:paraId="5376BF80"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self.num_stims_act += 1</w:t>
      </w:r>
    </w:p>
    <w:p w14:paraId="0D9D705D"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self.time_start_cl = stim.date + 1.0</w:t>
      </w:r>
    </w:p>
    <w:p w14:paraId="6BEC519C"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self.cl = stim.identifier - 33024</w:t>
      </w:r>
    </w:p>
    <w:p w14:paraId="6403C5DB"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self.time_stop_cl = self.time_start_cl + 7.0</w:t>
      </w:r>
    </w:p>
    <w:p w14:paraId="7FCA49E2"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self.gen_label = True</w:t>
      </w:r>
    </w:p>
    <w:p w14:paraId="0E814F74"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ab/>
      </w:r>
      <w:r w:rsidRPr="00A73DD8">
        <w:rPr>
          <w:rFonts w:ascii="Courier New" w:hAnsi="Courier New" w:cs="Courier New"/>
        </w:rPr>
        <w:tab/>
      </w:r>
    </w:p>
    <w:p w14:paraId="11D1BB6F"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ab/>
      </w:r>
      <w:r w:rsidRPr="00A73DD8">
        <w:rPr>
          <w:rFonts w:ascii="Courier New" w:hAnsi="Courier New" w:cs="Courier New"/>
        </w:rPr>
        <w:tab/>
      </w:r>
    </w:p>
    <w:p w14:paraId="36103DD5"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def if_OVStimset(self,act_chunk):</w:t>
      </w:r>
    </w:p>
    <w:p w14:paraId="2820EA2C"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if type(act_chunk) == OVStimulationSet:</w:t>
      </w:r>
    </w:p>
    <w:p w14:paraId="11C47301"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for i in range(len(act_chunk)):</w:t>
      </w:r>
    </w:p>
    <w:p w14:paraId="387C98BF"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stimulation = act_chunk.pop()</w:t>
      </w:r>
    </w:p>
    <w:p w14:paraId="1EFCB7BF"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if self.is_debugged:</w:t>
      </w:r>
    </w:p>
    <w:p w14:paraId="6021E47D"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print 'Received stim on input 7', stimulation.identifier - 33025, ' at', stimulation.date, 's'</w:t>
      </w:r>
    </w:p>
    <w:p w14:paraId="0F4781E7" w14:textId="77777777" w:rsidR="00AE1935" w:rsidRPr="00A73DD8" w:rsidRDefault="00AE1935" w:rsidP="00075247">
      <w:pPr>
        <w:pStyle w:val="PlainText"/>
        <w:rPr>
          <w:rFonts w:ascii="Courier New" w:hAnsi="Courier New" w:cs="Courier New"/>
        </w:rPr>
      </w:pPr>
      <w:r w:rsidRPr="00A73DD8">
        <w:rPr>
          <w:rFonts w:ascii="Courier New" w:hAnsi="Courier New" w:cs="Courier New"/>
        </w:rPr>
        <w:lastRenderedPageBreak/>
        <w:t xml:space="preserve">                if (stimulation.identifier &gt; 33024 and stimulation.identifier &lt; 33030):</w:t>
      </w:r>
    </w:p>
    <w:p w14:paraId="454F4360"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self.calculate_new_attributes(stimulation)</w:t>
      </w:r>
    </w:p>
    <w:p w14:paraId="0CD88628"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if self.is_debugged:</w:t>
      </w:r>
    </w:p>
    <w:p w14:paraId="699F5C8F"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print 'Total classified: ' + str(self.num_T_class)</w:t>
      </w:r>
    </w:p>
    <w:p w14:paraId="21AEC459"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ab/>
      </w:r>
      <w:r w:rsidRPr="00A73DD8">
        <w:rPr>
          <w:rFonts w:ascii="Courier New" w:hAnsi="Courier New" w:cs="Courier New"/>
        </w:rPr>
        <w:tab/>
      </w:r>
      <w:r w:rsidRPr="00A73DD8">
        <w:rPr>
          <w:rFonts w:ascii="Courier New" w:hAnsi="Courier New" w:cs="Courier New"/>
        </w:rPr>
        <w:tab/>
      </w:r>
    </w:p>
    <w:p w14:paraId="48AF6179"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w:t>
      </w:r>
    </w:p>
    <w:p w14:paraId="0B3B4251"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ab/>
      </w:r>
    </w:p>
    <w:p w14:paraId="7B6BCB5B"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ab/>
      </w:r>
    </w:p>
    <w:p w14:paraId="71654928"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def probablity_alter(self,all_probablities):</w:t>
      </w:r>
    </w:p>
    <w:p w14:paraId="55B48156"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max_probablity = max(all_probablities)</w:t>
      </w:r>
    </w:p>
    <w:p w14:paraId="08D29930"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max_position = all_probablities.index(max_probablity)</w:t>
      </w:r>
    </w:p>
    <w:p w14:paraId="124B6ADB"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del all_probablities[max_position]</w:t>
      </w:r>
    </w:p>
    <w:p w14:paraId="724F11AC"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maxProb2 = max(all_probablities)</w:t>
      </w:r>
    </w:p>
    <w:p w14:paraId="5E65E393"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maxPosDif = max_probablity - maxProb2</w:t>
      </w:r>
    </w:p>
    <w:p w14:paraId="05D8746B"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if self.is_debugged:</w:t>
      </w:r>
    </w:p>
    <w:p w14:paraId="5BF6E391"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print "maxPosDif: " + str(maxPosDif) + "max_position: " + str(max_position)</w:t>
      </w:r>
    </w:p>
    <w:p w14:paraId="29852272"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return max_probablity, max_position, maxPosDif</w:t>
      </w:r>
    </w:p>
    <w:p w14:paraId="7387310C"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ab/>
      </w:r>
      <w:r w:rsidRPr="00A73DD8">
        <w:rPr>
          <w:rFonts w:ascii="Courier New" w:hAnsi="Courier New" w:cs="Courier New"/>
        </w:rPr>
        <w:tab/>
      </w:r>
    </w:p>
    <w:p w14:paraId="24719E0F"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def if_predict_condition(self,maxPosDif):</w:t>
      </w:r>
    </w:p>
    <w:p w14:paraId="35C9734D"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if (self.cl is not -1) and  maxPosDif &gt;= self.maximum_probility_diff_in_Thresh and (self.time_start_cl &lt;= self.time_predicted) and (self.time_predicted &lt;= self.time_stop_cl):</w:t>
      </w:r>
    </w:p>
    <w:p w14:paraId="0C592040"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return True</w:t>
      </w:r>
    </w:p>
    <w:p w14:paraId="5236F178"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return False</w:t>
      </w:r>
    </w:p>
    <w:p w14:paraId="20DA679B"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ab/>
      </w:r>
      <w:r w:rsidRPr="00A73DD8">
        <w:rPr>
          <w:rFonts w:ascii="Courier New" w:hAnsi="Courier New" w:cs="Courier New"/>
        </w:rPr>
        <w:tab/>
      </w:r>
      <w:r w:rsidRPr="00A73DD8">
        <w:rPr>
          <w:rFonts w:ascii="Courier New" w:hAnsi="Courier New" w:cs="Courier New"/>
        </w:rPr>
        <w:tab/>
      </w:r>
    </w:p>
    <w:p w14:paraId="75C56512"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ab/>
      </w:r>
      <w:r w:rsidRPr="00A73DD8">
        <w:rPr>
          <w:rFonts w:ascii="Courier New" w:hAnsi="Courier New" w:cs="Courier New"/>
        </w:rPr>
        <w:tab/>
      </w:r>
      <w:r w:rsidRPr="00A73DD8">
        <w:rPr>
          <w:rFonts w:ascii="Courier New" w:hAnsi="Courier New" w:cs="Courier New"/>
        </w:rPr>
        <w:tab/>
      </w:r>
      <w:r w:rsidRPr="00A73DD8">
        <w:rPr>
          <w:rFonts w:ascii="Courier New" w:hAnsi="Courier New" w:cs="Courier New"/>
        </w:rPr>
        <w:tab/>
      </w:r>
      <w:r w:rsidRPr="00A73DD8">
        <w:rPr>
          <w:rFonts w:ascii="Courier New" w:hAnsi="Courier New" w:cs="Courier New"/>
        </w:rPr>
        <w:tab/>
      </w:r>
      <w:r w:rsidRPr="00A73DD8">
        <w:rPr>
          <w:rFonts w:ascii="Courier New" w:hAnsi="Courier New" w:cs="Courier New"/>
        </w:rPr>
        <w:tab/>
      </w:r>
      <w:r w:rsidRPr="00A73DD8">
        <w:rPr>
          <w:rFonts w:ascii="Courier New" w:hAnsi="Courier New" w:cs="Courier New"/>
        </w:rPr>
        <w:tab/>
      </w:r>
      <w:r w:rsidRPr="00A73DD8">
        <w:rPr>
          <w:rFonts w:ascii="Courier New" w:hAnsi="Courier New" w:cs="Courier New"/>
        </w:rPr>
        <w:tab/>
      </w:r>
    </w:p>
    <w:p w14:paraId="30C3537C"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ab/>
      </w:r>
      <w:r w:rsidRPr="00A73DD8">
        <w:rPr>
          <w:rFonts w:ascii="Courier New" w:hAnsi="Courier New" w:cs="Courier New"/>
        </w:rPr>
        <w:tab/>
      </w:r>
      <w:r w:rsidRPr="00A73DD8">
        <w:rPr>
          <w:rFonts w:ascii="Courier New" w:hAnsi="Courier New" w:cs="Courier New"/>
        </w:rPr>
        <w:tab/>
      </w:r>
      <w:r w:rsidRPr="00A73DD8">
        <w:rPr>
          <w:rFonts w:ascii="Courier New" w:hAnsi="Courier New" w:cs="Courier New"/>
        </w:rPr>
        <w:tab/>
      </w:r>
      <w:r w:rsidRPr="00A73DD8">
        <w:rPr>
          <w:rFonts w:ascii="Courier New" w:hAnsi="Courier New" w:cs="Courier New"/>
        </w:rPr>
        <w:tab/>
      </w:r>
    </w:p>
    <w:p w14:paraId="50667DE8"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ab/>
      </w:r>
    </w:p>
    <w:p w14:paraId="06F92086"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ab/>
      </w:r>
    </w:p>
    <w:p w14:paraId="1E617618"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def Hit_class_process(self,Hit_class, all_probablities):</w:t>
      </w:r>
    </w:p>
    <w:p w14:paraId="1BFC4027"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if True in Hit_class:  # Clear first threshold</w:t>
      </w:r>
    </w:p>
    <w:p w14:paraId="3735CBF2"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for i in range(4):</w:t>
      </w:r>
    </w:p>
    <w:p w14:paraId="25DDCA19"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for j in self.class_probablities[i]:</w:t>
      </w:r>
    </w:p>
    <w:p w14:paraId="489EE9FD"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if j[0] &gt; self.thresh_of_class:</w:t>
      </w:r>
    </w:p>
    <w:p w14:paraId="13835EA3"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all_probablities[i] += j[0]</w:t>
      </w:r>
    </w:p>
    <w:p w14:paraId="31D250E2"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if self.is_debugged:</w:t>
      </w:r>
    </w:p>
    <w:p w14:paraId="6C75B462"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print "all_probablities: " + str(all_probablities)</w:t>
      </w:r>
    </w:p>
    <w:p w14:paraId="7A95FBF9" w14:textId="77777777" w:rsidR="00AE1935" w:rsidRPr="00A73DD8" w:rsidRDefault="00AE1935" w:rsidP="00075247">
      <w:pPr>
        <w:pStyle w:val="PlainText"/>
        <w:rPr>
          <w:rFonts w:ascii="Courier New" w:hAnsi="Courier New" w:cs="Courier New"/>
        </w:rPr>
      </w:pPr>
    </w:p>
    <w:p w14:paraId="66F080B5"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max_probablity , max_position , maxPosDif = self.probablity_alter(all_probablities)</w:t>
      </w:r>
    </w:p>
    <w:p w14:paraId="33868655" w14:textId="77777777" w:rsidR="00AE1935" w:rsidRPr="00A73DD8" w:rsidRDefault="00AE1935" w:rsidP="00075247">
      <w:pPr>
        <w:pStyle w:val="PlainText"/>
        <w:rPr>
          <w:rFonts w:ascii="Courier New" w:hAnsi="Courier New" w:cs="Courier New"/>
        </w:rPr>
      </w:pPr>
    </w:p>
    <w:p w14:paraId="4ADC37E8"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self.time_predicted = self.getCurrentTime()</w:t>
      </w:r>
    </w:p>
    <w:p w14:paraId="7D598EA0" w14:textId="77777777" w:rsidR="00AE1935" w:rsidRPr="00A73DD8" w:rsidRDefault="00AE1935" w:rsidP="00075247">
      <w:pPr>
        <w:pStyle w:val="PlainText"/>
        <w:rPr>
          <w:rFonts w:ascii="Courier New" w:hAnsi="Courier New" w:cs="Courier New"/>
        </w:rPr>
      </w:pPr>
    </w:p>
    <w:p w14:paraId="6FC19E09"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if self.if_predict_condition(maxPosDif):</w:t>
      </w:r>
    </w:p>
    <w:p w14:paraId="71D8C0AB"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self.num_T_class += 1</w:t>
      </w:r>
    </w:p>
    <w:p w14:paraId="236454A3"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self.labels_prob_pred.append(max_position + 1)</w:t>
      </w:r>
    </w:p>
    <w:p w14:paraId="5B0FB613"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self.labels_prob_act.append(self.cl)</w:t>
      </w:r>
    </w:p>
    <w:p w14:paraId="04C8CDF9"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w:t>
      </w:r>
    </w:p>
    <w:p w14:paraId="26927F7B"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w:t>
      </w:r>
    </w:p>
    <w:p w14:paraId="5D316A19"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temp_mean = self.time_predicted - self.time_start_cl</w:t>
      </w:r>
    </w:p>
    <w:p w14:paraId="4BC027CF"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if self.gen_label:</w:t>
      </w:r>
    </w:p>
    <w:p w14:paraId="25C40B2A"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self.mean_dtns += temp_mean</w:t>
      </w:r>
    </w:p>
    <w:p w14:paraId="6CED115D" w14:textId="77777777" w:rsidR="00AE1935" w:rsidRPr="00A73DD8" w:rsidRDefault="00AE1935" w:rsidP="00075247">
      <w:pPr>
        <w:pStyle w:val="PlainText"/>
        <w:rPr>
          <w:rFonts w:ascii="Courier New" w:hAnsi="Courier New" w:cs="Courier New"/>
        </w:rPr>
      </w:pPr>
      <w:r w:rsidRPr="00A73DD8">
        <w:rPr>
          <w:rFonts w:ascii="Courier New" w:hAnsi="Courier New" w:cs="Courier New"/>
        </w:rPr>
        <w:lastRenderedPageBreak/>
        <w:t xml:space="preserve">                    self.gen_label = False</w:t>
      </w:r>
    </w:p>
    <w:p w14:paraId="5DC00515"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self.num_stims_class += 1</w:t>
      </w:r>
    </w:p>
    <w:p w14:paraId="2A8FF0D7"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if self.is_debugged:</w:t>
      </w:r>
    </w:p>
    <w:p w14:paraId="6F172565"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print "number  of stims is " + str(self.num_stims_class)</w:t>
      </w:r>
    </w:p>
    <w:p w14:paraId="660283DB"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print "predicted class was " + str(max_position + 1) + " label was: " + str(self.cl)</w:t>
      </w:r>
    </w:p>
    <w:p w14:paraId="0989659E"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ab/>
        <w:t># Process loop for classification</w:t>
      </w:r>
    </w:p>
    <w:p w14:paraId="770C17F1" w14:textId="77777777" w:rsidR="00AE1935" w:rsidRPr="00A73DD8" w:rsidRDefault="00AE1935" w:rsidP="00075247">
      <w:pPr>
        <w:pStyle w:val="PlainText"/>
        <w:rPr>
          <w:rFonts w:ascii="Courier New" w:hAnsi="Courier New" w:cs="Courier New"/>
        </w:rPr>
      </w:pPr>
    </w:p>
    <w:p w14:paraId="25FF6593"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 Mark as unclassified if not classified in allotted time</w:t>
      </w:r>
    </w:p>
    <w:p w14:paraId="51E876F7"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def if_gen_lab(a,all_probablities):</w:t>
      </w:r>
    </w:p>
    <w:p w14:paraId="5E28D545"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w:t>
      </w:r>
    </w:p>
    <w:p w14:paraId="5F8A955A"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w:t>
      </w:r>
    </w:p>
    <w:p w14:paraId="62907D01"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if  a.gen_label and (a.getCurrentTime() &gt; a.time_stop_cl) : </w:t>
      </w:r>
    </w:p>
    <w:p w14:paraId="5C186B00"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a.neg_class += 1</w:t>
      </w:r>
    </w:p>
    <w:p w14:paraId="2FCDBE76"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a.gen_label = False</w:t>
      </w:r>
    </w:p>
    <w:p w14:paraId="03107815"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ab/>
      </w:r>
      <w:r w:rsidRPr="00A73DD8">
        <w:rPr>
          <w:rFonts w:ascii="Courier New" w:hAnsi="Courier New" w:cs="Courier New"/>
        </w:rPr>
        <w:tab/>
      </w:r>
      <w:r w:rsidRPr="00A73DD8">
        <w:rPr>
          <w:rFonts w:ascii="Courier New" w:hAnsi="Courier New" w:cs="Courier New"/>
        </w:rPr>
        <w:tab/>
      </w:r>
    </w:p>
    <w:p w14:paraId="29DB6E7C"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if a.is_debugged:</w:t>
      </w:r>
    </w:p>
    <w:p w14:paraId="622A4F02"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print "couldnt classify!"</w:t>
      </w:r>
    </w:p>
    <w:p w14:paraId="0C25E6E8" w14:textId="77777777" w:rsidR="00AE1935" w:rsidRPr="00A73DD8" w:rsidRDefault="00AE1935" w:rsidP="00075247">
      <w:pPr>
        <w:pStyle w:val="PlainText"/>
        <w:rPr>
          <w:rFonts w:ascii="Courier New" w:hAnsi="Courier New" w:cs="Courier New"/>
        </w:rPr>
      </w:pPr>
    </w:p>
    <w:p w14:paraId="25180A54"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if (a.cl is not -1) and a.debug_pred_nothing :  </w:t>
      </w:r>
    </w:p>
    <w:p w14:paraId="26510D43"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for i in range(4):</w:t>
      </w:r>
    </w:p>
    <w:p w14:paraId="0E768787"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for j in a.class_probablities[i]:</w:t>
      </w:r>
    </w:p>
    <w:p w14:paraId="743A04C1"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all_probablities[i] += j[0]</w:t>
      </w:r>
    </w:p>
    <w:p w14:paraId="70D56196" w14:textId="77777777" w:rsidR="00AE1935" w:rsidRPr="00A73DD8" w:rsidRDefault="00AE1935" w:rsidP="00075247">
      <w:pPr>
        <w:pStyle w:val="PlainText"/>
        <w:rPr>
          <w:rFonts w:ascii="Courier New" w:hAnsi="Courier New" w:cs="Courier New"/>
        </w:rPr>
      </w:pPr>
    </w:p>
    <w:p w14:paraId="450DB2E6"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max_pos = all_probablities.index(max(all_probablities))</w:t>
      </w:r>
    </w:p>
    <w:p w14:paraId="399501B0" w14:textId="77777777" w:rsidR="00AE1935" w:rsidRPr="00A73DD8" w:rsidRDefault="00AE1935" w:rsidP="00075247">
      <w:pPr>
        <w:pStyle w:val="PlainText"/>
        <w:rPr>
          <w:rFonts w:ascii="Courier New" w:hAnsi="Courier New" w:cs="Courier New"/>
        </w:rPr>
      </w:pPr>
    </w:p>
    <w:p w14:paraId="246E9880"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a.labels_prob_act.append(self.cl)</w:t>
      </w:r>
    </w:p>
    <w:p w14:paraId="41DD3EFE"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a.labels_prob_pred.append(max_pos + 1)</w:t>
      </w:r>
    </w:p>
    <w:p w14:paraId="5FC65D9B"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a.num_stims_class += 1</w:t>
      </w:r>
    </w:p>
    <w:p w14:paraId="5801DA26"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a.mean_dtns += 7</w:t>
      </w:r>
    </w:p>
    <w:p w14:paraId="5A1AD1A6"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a.num_T_class += 1</w:t>
      </w:r>
    </w:p>
    <w:p w14:paraId="51E9B215"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return all_probablities</w:t>
      </w:r>
    </w:p>
    <w:p w14:paraId="0D61B53C" w14:textId="77777777" w:rsidR="00AE1935" w:rsidRPr="00A73DD8" w:rsidRDefault="00AE1935" w:rsidP="00075247">
      <w:pPr>
        <w:pStyle w:val="PlainText"/>
        <w:rPr>
          <w:rFonts w:ascii="Courier New" w:hAnsi="Courier New" w:cs="Courier New"/>
        </w:rPr>
      </w:pPr>
    </w:p>
    <w:p w14:paraId="78727DF5"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def process(self):</w:t>
      </w:r>
    </w:p>
    <w:p w14:paraId="5B5724ED"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for i in range(len(self.input[7])):  #act process</w:t>
      </w:r>
    </w:p>
    <w:p w14:paraId="39307AEE"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a = self.input[7].pop()</w:t>
      </w:r>
    </w:p>
    <w:p w14:paraId="13E8C658"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self.if_OVStimset(a)</w:t>
      </w:r>
    </w:p>
    <w:p w14:paraId="640DD530"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w:t>
      </w:r>
    </w:p>
    <w:p w14:paraId="01B88DA0"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all_probablities = [0.0, 0.0, 0.0, 0.0]</w:t>
      </w:r>
    </w:p>
    <w:p w14:paraId="201DD7EB"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all_probablities = self.if_gen_lab(all_probablities)</w:t>
      </w:r>
    </w:p>
    <w:p w14:paraId="33F10CF8" w14:textId="77777777" w:rsidR="00AE1935" w:rsidRPr="00A73DD8" w:rsidRDefault="00AE1935" w:rsidP="00075247">
      <w:pPr>
        <w:pStyle w:val="PlainText"/>
        <w:rPr>
          <w:rFonts w:ascii="Courier New" w:hAnsi="Courier New" w:cs="Courier New"/>
        </w:rPr>
      </w:pPr>
    </w:p>
    <w:p w14:paraId="418B5239"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Hit_class = [self.get_classification_probablity(inputNr=3, classNr=0),</w:t>
      </w:r>
    </w:p>
    <w:p w14:paraId="18DE1D2A"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self.get_classification_probablity(inputNr=4, classNr=1),</w:t>
      </w:r>
    </w:p>
    <w:p w14:paraId="1C11A08A"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self.get_classification_probablity(inputNr=5, classNr=2),</w:t>
      </w:r>
    </w:p>
    <w:p w14:paraId="6B487E29"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self.get_classification_probablity(inputNr=6, classNr=3)]</w:t>
      </w:r>
    </w:p>
    <w:p w14:paraId="571CD54B"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self.Hit_class_process(Hit_class,all_probablities)</w:t>
      </w:r>
    </w:p>
    <w:p w14:paraId="082F7564" w14:textId="77777777" w:rsidR="00AE1935" w:rsidRPr="00A73DD8" w:rsidRDefault="00AE1935" w:rsidP="00075247">
      <w:pPr>
        <w:pStyle w:val="PlainText"/>
        <w:rPr>
          <w:rFonts w:ascii="Courier New" w:hAnsi="Courier New" w:cs="Courier New"/>
        </w:rPr>
      </w:pPr>
    </w:p>
    <w:p w14:paraId="1FB73A52"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w:t>
      </w:r>
    </w:p>
    <w:p w14:paraId="53453015" w14:textId="77777777" w:rsidR="00AE1935" w:rsidRPr="00A73DD8" w:rsidRDefault="00AE1935" w:rsidP="00075247">
      <w:pPr>
        <w:pStyle w:val="PlainText"/>
        <w:rPr>
          <w:rFonts w:ascii="Courier New" w:hAnsi="Courier New" w:cs="Courier New"/>
        </w:rPr>
      </w:pPr>
    </w:p>
    <w:p w14:paraId="20527CBC" w14:textId="77777777" w:rsidR="00AE1935" w:rsidRPr="00A73DD8" w:rsidRDefault="00AE1935" w:rsidP="00075247">
      <w:pPr>
        <w:pStyle w:val="PlainText"/>
        <w:rPr>
          <w:rFonts w:ascii="Courier New" w:hAnsi="Courier New" w:cs="Courier New"/>
        </w:rPr>
      </w:pPr>
      <w:r w:rsidRPr="00A73DD8">
        <w:rPr>
          <w:rFonts w:ascii="Courier New" w:hAnsi="Courier New" w:cs="Courier New"/>
        </w:rPr>
        <w:lastRenderedPageBreak/>
        <w:t xml:space="preserve">            </w:t>
      </w:r>
    </w:p>
    <w:p w14:paraId="1787E961"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return</w:t>
      </w:r>
    </w:p>
    <w:p w14:paraId="5410E0BD" w14:textId="77777777" w:rsidR="00AE1935" w:rsidRPr="00A73DD8" w:rsidRDefault="00AE1935" w:rsidP="00075247">
      <w:pPr>
        <w:pStyle w:val="PlainText"/>
        <w:rPr>
          <w:rFonts w:ascii="Courier New" w:hAnsi="Courier New" w:cs="Courier New"/>
        </w:rPr>
      </w:pPr>
    </w:p>
    <w:p w14:paraId="268A9CD6"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w:t>
      </w:r>
    </w:p>
    <w:p w14:paraId="2EAF7FFB"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w:t>
      </w:r>
    </w:p>
    <w:p w14:paraId="1DCD898A"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ab/>
      </w:r>
    </w:p>
    <w:p w14:paraId="7122464D"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def gather_data_to_write(self):</w:t>
      </w:r>
    </w:p>
    <w:p w14:paraId="4AEFE9A3"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file_name = self.setting['Current Subject Nr']</w:t>
      </w:r>
    </w:p>
    <w:p w14:paraId="70E3012E"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path_file = self.setting['Results Directory']</w:t>
      </w:r>
    </w:p>
    <w:p w14:paraId="4FB1424A"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num_subjs = int(self.setting['Nr of subjects'])</w:t>
      </w:r>
    </w:p>
    <w:p w14:paraId="5E48DF08"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w:t>
      </w:r>
    </w:p>
    <w:p w14:paraId="2CA1210E"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w:t>
      </w:r>
    </w:p>
    <w:p w14:paraId="3C7DE62F"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list_settings = {'ch': self.setting['channels'],</w:t>
      </w:r>
    </w:p>
    <w:p w14:paraId="44F47995"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epDur': self.setting['Epoch Duration'],</w:t>
      </w:r>
    </w:p>
    <w:p w14:paraId="71E9212B"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epInt': self.setting['Epoch Interval'],</w:t>
      </w:r>
    </w:p>
    <w:p w14:paraId="17AA58DF"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freqTol': self.setting['Freq Tol'],</w:t>
      </w:r>
    </w:p>
    <w:p w14:paraId="7D202C5D"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simFreq': self.setting['SimulationFreq'],</w:t>
      </w:r>
    </w:p>
    <w:p w14:paraId="5652E551"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num_subjsects': num_subjs,</w:t>
      </w:r>
    </w:p>
    <w:p w14:paraId="4534463E"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currentSubjNr': file_name,</w:t>
      </w:r>
    </w:p>
    <w:p w14:paraId="01778EFF"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classTresh': self.thresh_of_class,</w:t>
      </w:r>
    </w:p>
    <w:p w14:paraId="62B57146"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maximum_probility_diff_in_Thresh': self.maximum_probility_diff_in_Thresh}</w:t>
      </w:r>
    </w:p>
    <w:p w14:paraId="65C783D0"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return file_name, path_file, num_subjs, list_settings</w:t>
      </w:r>
    </w:p>
    <w:p w14:paraId="3218B1C2"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ab/>
      </w:r>
      <w:r w:rsidRPr="00A73DD8">
        <w:rPr>
          <w:rFonts w:ascii="Courier New" w:hAnsi="Courier New" w:cs="Courier New"/>
        </w:rPr>
        <w:tab/>
      </w:r>
    </w:p>
    <w:p w14:paraId="7868283B"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def write_into_file(self,file_name, path_file, num_subjs, list_settings):</w:t>
      </w:r>
    </w:p>
    <w:p w14:paraId="4EDC4795"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settingsFileName = ''</w:t>
      </w:r>
    </w:p>
    <w:p w14:paraId="73B30B8C"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for key, value in list_settings.items():</w:t>
      </w:r>
    </w:p>
    <w:p w14:paraId="36CEF3B2"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if (key != 'simFreq'):</w:t>
      </w:r>
    </w:p>
    <w:p w14:paraId="3C67B4A1"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settingsFileName += str(value)[2:]</w:t>
      </w:r>
    </w:p>
    <w:p w14:paraId="71894A78" w14:textId="77777777" w:rsidR="00AE1935" w:rsidRPr="00A73DD8" w:rsidRDefault="00AE1935" w:rsidP="00075247">
      <w:pPr>
        <w:pStyle w:val="PlainText"/>
        <w:rPr>
          <w:rFonts w:ascii="Courier New" w:hAnsi="Courier New" w:cs="Courier New"/>
        </w:rPr>
      </w:pPr>
    </w:p>
    <w:p w14:paraId="3AFAD076"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writeFile = path_file + 'prev' + settingsFileName + 'subject' + str(file_name)</w:t>
      </w:r>
    </w:p>
    <w:p w14:paraId="431C03E0"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data = {'settings': list_settings,</w:t>
      </w:r>
    </w:p>
    <w:p w14:paraId="24CD8D61"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actual': self.labels_prob_act,</w:t>
      </w:r>
    </w:p>
    <w:p w14:paraId="7CB59661"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predicted': self.labels_prob_pred,</w:t>
      </w:r>
    </w:p>
    <w:p w14:paraId="5D5706C4"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detectTime': self.mean_dtns,</w:t>
      </w:r>
    </w:p>
    <w:p w14:paraId="6EAB6D09"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stims': {'stimsNrClassified': self.num_stims_class,</w:t>
      </w:r>
    </w:p>
    <w:p w14:paraId="4182D852"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stimsNrActual': self.num_stims_act,</w:t>
      </w:r>
    </w:p>
    <w:p w14:paraId="53B1AAEA"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num_T_class': self.num_T_class,</w:t>
      </w:r>
    </w:p>
    <w:p w14:paraId="61F6A6C7"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totalTime': self.num_stims_act * 7,</w:t>
      </w:r>
    </w:p>
    <w:p w14:paraId="4E68FCFB"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neg_class': self.neg_class}</w:t>
      </w:r>
    </w:p>
    <w:p w14:paraId="2CBDF71C"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w:t>
      </w:r>
    </w:p>
    <w:p w14:paraId="0EBDC36B" w14:textId="77777777" w:rsidR="00AE1935" w:rsidRPr="00A73DD8" w:rsidRDefault="00AE1935" w:rsidP="00075247">
      <w:pPr>
        <w:pStyle w:val="PlainText"/>
        <w:rPr>
          <w:rFonts w:ascii="Courier New" w:hAnsi="Courier New" w:cs="Courier New"/>
        </w:rPr>
      </w:pPr>
    </w:p>
    <w:p w14:paraId="20FE95F9"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pickle.dump(data, open(writeFile, 'wb'))</w:t>
      </w:r>
    </w:p>
    <w:p w14:paraId="61CC2A7A"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print 'File saved to ' + writeFile</w:t>
      </w:r>
    </w:p>
    <w:p w14:paraId="70866CEC"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ab/>
      </w:r>
      <w:r w:rsidRPr="00A73DD8">
        <w:rPr>
          <w:rFonts w:ascii="Courier New" w:hAnsi="Courier New" w:cs="Courier New"/>
        </w:rPr>
        <w:tab/>
      </w:r>
    </w:p>
    <w:p w14:paraId="700D9B6F"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 Write results to a file</w:t>
      </w:r>
    </w:p>
    <w:p w14:paraId="5510DB59"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def uninitialize(self):</w:t>
      </w:r>
    </w:p>
    <w:p w14:paraId="02BBC013"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if self.num_stims_class != 0:</w:t>
      </w:r>
    </w:p>
    <w:p w14:paraId="77C44B1A"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self.mean_dtns /= self.num_stims_class</w:t>
      </w:r>
    </w:p>
    <w:p w14:paraId="4082191C"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print "mean time for first classification: " + str(self.mean_dtns)</w:t>
      </w:r>
    </w:p>
    <w:p w14:paraId="5A0A30E5" w14:textId="77777777" w:rsidR="00AE1935" w:rsidRPr="00A73DD8" w:rsidRDefault="00AE1935" w:rsidP="00075247">
      <w:pPr>
        <w:pStyle w:val="PlainText"/>
        <w:rPr>
          <w:rFonts w:ascii="Courier New" w:hAnsi="Courier New" w:cs="Courier New"/>
        </w:rPr>
      </w:pPr>
      <w:r w:rsidRPr="00A73DD8">
        <w:rPr>
          <w:rFonts w:ascii="Courier New" w:hAnsi="Courier New" w:cs="Courier New"/>
        </w:rPr>
        <w:lastRenderedPageBreak/>
        <w:t xml:space="preserve">        cmSklearn = confusion_matrix(self.labels_prob_act, self.labels_prob_pred)</w:t>
      </w:r>
    </w:p>
    <w:p w14:paraId="5402A658"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cmSklearn = cmSklearn.astype('float') / cmSklearn.sum(axis=1)[:, np.newaxis]</w:t>
      </w:r>
    </w:p>
    <w:p w14:paraId="04B4600E"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print "Confusion matrix -------------------------------"</w:t>
      </w:r>
    </w:p>
    <w:p w14:paraId="16D5A3A6"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print cmSklearn</w:t>
      </w:r>
    </w:p>
    <w:p w14:paraId="1CF3D160"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returned = confusion_matrix(self.labels_prob_act, self.labels_prob_pred).ravel()</w:t>
      </w:r>
    </w:p>
    <w:p w14:paraId="50B420F2"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F1 = returned[0:4]</w:t>
      </w:r>
    </w:p>
    <w:p w14:paraId="2960D249"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F2 = returned[4:8]</w:t>
      </w:r>
    </w:p>
    <w:p w14:paraId="0270035B"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F3 = returned[8:12]</w:t>
      </w:r>
    </w:p>
    <w:p w14:paraId="1E3D5C74"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F4 = returned[12:16]</w:t>
      </w:r>
    </w:p>
    <w:p w14:paraId="33108FEE"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ACC = [F1,F2,F3,F4]</w:t>
      </w:r>
    </w:p>
    <w:p w14:paraId="1D6E7A60"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i = [20,15,12,10]</w:t>
      </w:r>
    </w:p>
    <w:p w14:paraId="32597158"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j = 0</w:t>
      </w:r>
    </w:p>
    <w:p w14:paraId="2C5E06D9"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for v in ACC:</w:t>
      </w:r>
    </w:p>
    <w:p w14:paraId="2E39906B"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print("Frequency:",i[j])</w:t>
      </w:r>
    </w:p>
    <w:p w14:paraId="71662DB0"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j +=1 </w:t>
      </w:r>
    </w:p>
    <w:p w14:paraId="77F3AA73"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tn, fp, fn,tp = v</w:t>
      </w:r>
    </w:p>
    <w:p w14:paraId="59DF052C"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print("True Negatives: ",tn)</w:t>
      </w:r>
    </w:p>
    <w:p w14:paraId="5BD64B84"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print("False Positives: ",fp)</w:t>
      </w:r>
    </w:p>
    <w:p w14:paraId="471BDB53"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print("False Negatives: ",fn)</w:t>
      </w:r>
    </w:p>
    <w:p w14:paraId="12B9C6DD"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print("True Positives: ",tp)</w:t>
      </w:r>
    </w:p>
    <w:p w14:paraId="7C0EB93D"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Accuracy = (tn+tp)*100/(tp+tn+fp+fn) </w:t>
      </w:r>
    </w:p>
    <w:p w14:paraId="5BE558C3"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print(("Accuracy {:0.2f}%:").format(Accuracy))</w:t>
      </w:r>
    </w:p>
    <w:p w14:paraId="088B1792"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Precision = tp/(tp+fp) </w:t>
      </w:r>
    </w:p>
    <w:p w14:paraId="5B13F0A3"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print(("Precision {:0.2f}").format(Precision))</w:t>
      </w:r>
    </w:p>
    <w:p w14:paraId="27038AB0"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Recall = tp/(tp+fn) </w:t>
      </w:r>
    </w:p>
    <w:p w14:paraId="4DEC43E0"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print(("Recall {:0.2f}").format(Recall))</w:t>
      </w:r>
    </w:p>
    <w:p w14:paraId="7BF4BC37"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f1 = (2*Precision*Recall)/(Precision + Recall)</w:t>
      </w:r>
    </w:p>
    <w:p w14:paraId="76E593FF"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print("F1 Score {:0.2f}".format(f1))</w:t>
      </w:r>
    </w:p>
    <w:p w14:paraId="606B8DF4"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Specificity = tn/(tn+fp)</w:t>
      </w:r>
    </w:p>
    <w:p w14:paraId="1931AE46"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print("Specificity {:0.2f}".format(Specificity))</w:t>
      </w:r>
    </w:p>
    <w:p w14:paraId="21F764BC"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file_name, path_file, num_subjs, list_settings= self.gather_data_to_write()</w:t>
      </w:r>
    </w:p>
    <w:p w14:paraId="2AE047B5"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self.write_into_file(file_name, path_file, num_subjs, list_settings)</w:t>
      </w:r>
    </w:p>
    <w:p w14:paraId="792BA233"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 xml:space="preserve">        </w:t>
      </w:r>
    </w:p>
    <w:p w14:paraId="19FA6841" w14:textId="77777777" w:rsidR="00AE1935" w:rsidRPr="00A73DD8" w:rsidRDefault="00AE1935" w:rsidP="00075247">
      <w:pPr>
        <w:pStyle w:val="PlainText"/>
        <w:rPr>
          <w:rFonts w:ascii="Courier New" w:hAnsi="Courier New" w:cs="Courier New"/>
        </w:rPr>
      </w:pPr>
    </w:p>
    <w:p w14:paraId="367E447B" w14:textId="77777777" w:rsidR="00AE1935" w:rsidRPr="00A73DD8" w:rsidRDefault="00AE1935" w:rsidP="00075247">
      <w:pPr>
        <w:pStyle w:val="PlainText"/>
        <w:rPr>
          <w:rFonts w:ascii="Courier New" w:hAnsi="Courier New" w:cs="Courier New"/>
        </w:rPr>
      </w:pPr>
      <w:r w:rsidRPr="00A73DD8">
        <w:rPr>
          <w:rFonts w:ascii="Courier New" w:hAnsi="Courier New" w:cs="Courier New"/>
        </w:rPr>
        <w:t>box = mod_OVBox()</w:t>
      </w:r>
    </w:p>
    <w:p w14:paraId="2515E55F" w14:textId="77777777" w:rsidR="00AE1935" w:rsidRPr="00A73DD8" w:rsidRDefault="00AE1935" w:rsidP="00075247">
      <w:pPr>
        <w:pStyle w:val="PlainText"/>
        <w:rPr>
          <w:rFonts w:ascii="Courier New" w:hAnsi="Courier New" w:cs="Courier New"/>
        </w:rPr>
      </w:pPr>
    </w:p>
    <w:p w14:paraId="7D98E366" w14:textId="77777777" w:rsidR="00226DF0" w:rsidRDefault="00226DF0" w:rsidP="00AE0CFB"/>
    <w:p w14:paraId="762D25DC" w14:textId="6D58BBD5" w:rsidR="00226DF0" w:rsidRDefault="00226DF0" w:rsidP="00226DF0">
      <w:pPr>
        <w:pStyle w:val="Heading3"/>
      </w:pPr>
      <w:bookmarkStart w:id="252" w:name="_Toc17751995"/>
      <w:r w:rsidRPr="00226DF0">
        <w:t>start-stimulator</w:t>
      </w:r>
      <w:r>
        <w:t>.lua</w:t>
      </w:r>
      <w:bookmarkEnd w:id="252"/>
    </w:p>
    <w:p w14:paraId="1DCE62F9" w14:textId="77777777" w:rsidR="00AE1935" w:rsidRPr="000C1A82" w:rsidRDefault="00AE1935" w:rsidP="00075247">
      <w:pPr>
        <w:pStyle w:val="PlainText"/>
        <w:rPr>
          <w:rFonts w:ascii="Courier New" w:hAnsi="Courier New" w:cs="Courier New"/>
        </w:rPr>
      </w:pPr>
      <w:r w:rsidRPr="000C1A82">
        <w:rPr>
          <w:rFonts w:ascii="Courier New" w:hAnsi="Courier New" w:cs="Courier New"/>
        </w:rPr>
        <w:t xml:space="preserve">delay = </w:t>
      </w:r>
      <w:r w:rsidRPr="000C1A82">
        <w:t>1</w:t>
      </w:r>
    </w:p>
    <w:p w14:paraId="4CBF8529" w14:textId="77777777" w:rsidR="00AE1935" w:rsidRPr="000C1A82" w:rsidRDefault="00AE1935" w:rsidP="00075247">
      <w:pPr>
        <w:pStyle w:val="PlainText"/>
        <w:rPr>
          <w:rFonts w:ascii="Courier New" w:hAnsi="Courier New" w:cs="Courier New"/>
        </w:rPr>
      </w:pPr>
      <w:r w:rsidRPr="000C1A82">
        <w:rPr>
          <w:rFonts w:ascii="Courier New" w:hAnsi="Courier New" w:cs="Courier New"/>
        </w:rPr>
        <w:t>function initialize(box)</w:t>
      </w:r>
    </w:p>
    <w:p w14:paraId="6A64452B" w14:textId="77777777" w:rsidR="00AE1935" w:rsidRPr="000C1A82" w:rsidRDefault="00AE1935" w:rsidP="00075247">
      <w:pPr>
        <w:pStyle w:val="PlainText"/>
        <w:rPr>
          <w:rFonts w:ascii="Courier New" w:hAnsi="Courier New" w:cs="Courier New"/>
        </w:rPr>
      </w:pPr>
      <w:r w:rsidRPr="000C1A82">
        <w:rPr>
          <w:rFonts w:ascii="Courier New" w:hAnsi="Courier New" w:cs="Courier New"/>
        </w:rPr>
        <w:tab/>
        <w:t>s_delay = box:get_setting(2);</w:t>
      </w:r>
    </w:p>
    <w:p w14:paraId="23BE6335" w14:textId="77777777" w:rsidR="00AE1935" w:rsidRPr="000C1A82" w:rsidRDefault="00AE1935" w:rsidP="00075247">
      <w:pPr>
        <w:pStyle w:val="PlainText"/>
        <w:rPr>
          <w:rFonts w:ascii="Courier New" w:hAnsi="Courier New" w:cs="Courier New"/>
        </w:rPr>
      </w:pPr>
    </w:p>
    <w:p w14:paraId="59F0A0E6" w14:textId="77777777" w:rsidR="00AE1935" w:rsidRPr="000C1A82" w:rsidRDefault="00AE1935" w:rsidP="00075247">
      <w:pPr>
        <w:pStyle w:val="PlainText"/>
        <w:rPr>
          <w:rFonts w:ascii="Courier New" w:hAnsi="Courier New" w:cs="Courier New"/>
        </w:rPr>
      </w:pPr>
      <w:r w:rsidRPr="000C1A82">
        <w:rPr>
          <w:rFonts w:ascii="Courier New" w:hAnsi="Courier New" w:cs="Courier New"/>
        </w:rPr>
        <w:tab/>
        <w:t>io.write(string.format("Delay : [%s]\n", s_delay))</w:t>
      </w:r>
    </w:p>
    <w:p w14:paraId="7F597DAE" w14:textId="77777777" w:rsidR="00AE1935" w:rsidRPr="000C1A82" w:rsidRDefault="00AE1935" w:rsidP="00075247">
      <w:pPr>
        <w:pStyle w:val="PlainText"/>
        <w:rPr>
          <w:rFonts w:ascii="Courier New" w:hAnsi="Courier New" w:cs="Courier New"/>
        </w:rPr>
      </w:pPr>
    </w:p>
    <w:p w14:paraId="27376C28" w14:textId="77777777" w:rsidR="00AE1935" w:rsidRPr="000C1A82" w:rsidRDefault="00AE1935" w:rsidP="00075247">
      <w:pPr>
        <w:pStyle w:val="PlainText"/>
        <w:rPr>
          <w:rFonts w:ascii="Courier New" w:hAnsi="Courier New" w:cs="Courier New"/>
        </w:rPr>
      </w:pPr>
      <w:r w:rsidRPr="000C1A82">
        <w:rPr>
          <w:rFonts w:ascii="Courier New" w:hAnsi="Courier New" w:cs="Courier New"/>
        </w:rPr>
        <w:tab/>
        <w:t>if (s_delay:find("^%d+$") ~= nil) then</w:t>
      </w:r>
    </w:p>
    <w:p w14:paraId="143CFC65" w14:textId="77777777" w:rsidR="00AE1935" w:rsidRPr="000C1A82" w:rsidRDefault="00AE1935" w:rsidP="00075247">
      <w:pPr>
        <w:pStyle w:val="PlainText"/>
        <w:rPr>
          <w:rFonts w:ascii="Courier New" w:hAnsi="Courier New" w:cs="Courier New"/>
        </w:rPr>
      </w:pPr>
      <w:r w:rsidRPr="000C1A82">
        <w:rPr>
          <w:rFonts w:ascii="Courier New" w:hAnsi="Courier New" w:cs="Courier New"/>
        </w:rPr>
        <w:tab/>
      </w:r>
      <w:r w:rsidRPr="000C1A82">
        <w:rPr>
          <w:rFonts w:ascii="Courier New" w:hAnsi="Courier New" w:cs="Courier New"/>
        </w:rPr>
        <w:tab/>
        <w:t>delay = tonumber(s_delay)</w:t>
      </w:r>
    </w:p>
    <w:p w14:paraId="02AB7B92" w14:textId="77777777" w:rsidR="00AE1935" w:rsidRPr="000C1A82" w:rsidRDefault="00AE1935" w:rsidP="00075247">
      <w:pPr>
        <w:pStyle w:val="PlainText"/>
        <w:rPr>
          <w:rFonts w:ascii="Courier New" w:hAnsi="Courier New" w:cs="Courier New"/>
        </w:rPr>
      </w:pPr>
      <w:r w:rsidRPr="000C1A82">
        <w:rPr>
          <w:rFonts w:ascii="Courier New" w:hAnsi="Courier New" w:cs="Courier New"/>
        </w:rPr>
        <w:tab/>
        <w:t>else</w:t>
      </w:r>
    </w:p>
    <w:p w14:paraId="07B05175" w14:textId="77777777" w:rsidR="00AE1935" w:rsidRPr="000C1A82" w:rsidRDefault="00AE1935" w:rsidP="00075247">
      <w:pPr>
        <w:pStyle w:val="PlainText"/>
        <w:rPr>
          <w:rFonts w:ascii="Courier New" w:hAnsi="Courier New" w:cs="Courier New"/>
        </w:rPr>
      </w:pPr>
      <w:r w:rsidRPr="000C1A82">
        <w:rPr>
          <w:rFonts w:ascii="Courier New" w:hAnsi="Courier New" w:cs="Courier New"/>
        </w:rPr>
        <w:tab/>
      </w:r>
      <w:r w:rsidRPr="000C1A82">
        <w:rPr>
          <w:rFonts w:ascii="Courier New" w:hAnsi="Courier New" w:cs="Courier New"/>
        </w:rPr>
        <w:tab/>
        <w:t>io.write("[ERROR] The parameter should be a numeric value\n")</w:t>
      </w:r>
    </w:p>
    <w:p w14:paraId="12319893" w14:textId="77777777" w:rsidR="00AE1935" w:rsidRPr="000C1A82" w:rsidRDefault="00AE1935" w:rsidP="00075247">
      <w:pPr>
        <w:pStyle w:val="PlainText"/>
        <w:rPr>
          <w:rFonts w:ascii="Courier New" w:hAnsi="Courier New" w:cs="Courier New"/>
        </w:rPr>
      </w:pPr>
      <w:r w:rsidRPr="000C1A82">
        <w:rPr>
          <w:rFonts w:ascii="Courier New" w:hAnsi="Courier New" w:cs="Courier New"/>
        </w:rPr>
        <w:lastRenderedPageBreak/>
        <w:tab/>
        <w:t>end</w:t>
      </w:r>
    </w:p>
    <w:p w14:paraId="13B70A2D" w14:textId="77777777" w:rsidR="00AE1935" w:rsidRPr="000C1A82" w:rsidRDefault="00AE1935" w:rsidP="00075247">
      <w:pPr>
        <w:pStyle w:val="PlainText"/>
        <w:rPr>
          <w:rFonts w:ascii="Courier New" w:hAnsi="Courier New" w:cs="Courier New"/>
        </w:rPr>
      </w:pPr>
    </w:p>
    <w:p w14:paraId="700E0F36" w14:textId="77777777" w:rsidR="00AE1935" w:rsidRPr="000C1A82" w:rsidRDefault="00AE1935" w:rsidP="00075247">
      <w:pPr>
        <w:pStyle w:val="PlainText"/>
        <w:rPr>
          <w:rFonts w:ascii="Courier New" w:hAnsi="Courier New" w:cs="Courier New"/>
        </w:rPr>
      </w:pPr>
      <w:r w:rsidRPr="000C1A82">
        <w:rPr>
          <w:rFonts w:ascii="Courier New" w:hAnsi="Courier New" w:cs="Courier New"/>
        </w:rPr>
        <w:t>end</w:t>
      </w:r>
    </w:p>
    <w:p w14:paraId="666A8F47" w14:textId="77777777" w:rsidR="00AE1935" w:rsidRPr="000C1A82" w:rsidRDefault="00AE1935" w:rsidP="00075247">
      <w:pPr>
        <w:pStyle w:val="PlainText"/>
        <w:rPr>
          <w:rFonts w:ascii="Courier New" w:hAnsi="Courier New" w:cs="Courier New"/>
        </w:rPr>
      </w:pPr>
    </w:p>
    <w:p w14:paraId="21077461" w14:textId="77777777" w:rsidR="00AE1935" w:rsidRPr="000C1A82" w:rsidRDefault="00AE1935" w:rsidP="00075247">
      <w:pPr>
        <w:pStyle w:val="PlainText"/>
        <w:rPr>
          <w:rFonts w:ascii="Courier New" w:hAnsi="Courier New" w:cs="Courier New"/>
        </w:rPr>
      </w:pPr>
      <w:r w:rsidRPr="000C1A82">
        <w:rPr>
          <w:rFonts w:ascii="Courier New" w:hAnsi="Courier New" w:cs="Courier New"/>
        </w:rPr>
        <w:t>function uninitialize(box)</w:t>
      </w:r>
    </w:p>
    <w:p w14:paraId="3608820F" w14:textId="77777777" w:rsidR="00AE1935" w:rsidRPr="000C1A82" w:rsidRDefault="00AE1935" w:rsidP="00075247">
      <w:pPr>
        <w:pStyle w:val="PlainText"/>
        <w:rPr>
          <w:rFonts w:ascii="Courier New" w:hAnsi="Courier New" w:cs="Courier New"/>
        </w:rPr>
      </w:pPr>
      <w:r w:rsidRPr="000C1A82">
        <w:rPr>
          <w:rFonts w:ascii="Courier New" w:hAnsi="Courier New" w:cs="Courier New"/>
        </w:rPr>
        <w:t>end</w:t>
      </w:r>
    </w:p>
    <w:p w14:paraId="7F724499" w14:textId="77777777" w:rsidR="00AE1935" w:rsidRPr="000C1A82" w:rsidRDefault="00AE1935" w:rsidP="00075247">
      <w:pPr>
        <w:pStyle w:val="PlainText"/>
        <w:rPr>
          <w:rFonts w:ascii="Courier New" w:hAnsi="Courier New" w:cs="Courier New"/>
        </w:rPr>
      </w:pPr>
    </w:p>
    <w:p w14:paraId="5DBEA8E7" w14:textId="77777777" w:rsidR="00AE1935" w:rsidRPr="000C1A82" w:rsidRDefault="00AE1935" w:rsidP="00075247">
      <w:pPr>
        <w:pStyle w:val="PlainText"/>
        <w:rPr>
          <w:rFonts w:ascii="Courier New" w:hAnsi="Courier New" w:cs="Courier New"/>
        </w:rPr>
      </w:pPr>
      <w:r w:rsidRPr="000C1A82">
        <w:rPr>
          <w:rFonts w:ascii="Courier New" w:hAnsi="Courier New" w:cs="Courier New"/>
        </w:rPr>
        <w:t>function process(box)</w:t>
      </w:r>
    </w:p>
    <w:p w14:paraId="7662818D" w14:textId="77777777" w:rsidR="00AE1935" w:rsidRPr="000C1A82" w:rsidRDefault="00AE1935" w:rsidP="00075247">
      <w:pPr>
        <w:pStyle w:val="PlainText"/>
        <w:rPr>
          <w:rFonts w:ascii="Courier New" w:hAnsi="Courier New" w:cs="Courier New"/>
        </w:rPr>
      </w:pPr>
      <w:r w:rsidRPr="000C1A82">
        <w:rPr>
          <w:rFonts w:ascii="Courier New" w:hAnsi="Courier New" w:cs="Courier New"/>
        </w:rPr>
        <w:tab/>
        <w:t>box:send_stimulation(1, 0x00008001, delay, 0)</w:t>
      </w:r>
    </w:p>
    <w:p w14:paraId="3C11040C" w14:textId="77777777" w:rsidR="00AE1935" w:rsidRPr="000C1A82" w:rsidRDefault="00AE1935" w:rsidP="00075247">
      <w:pPr>
        <w:pStyle w:val="PlainText"/>
        <w:rPr>
          <w:rFonts w:ascii="Courier New" w:hAnsi="Courier New" w:cs="Courier New"/>
        </w:rPr>
      </w:pPr>
      <w:r w:rsidRPr="000C1A82">
        <w:rPr>
          <w:rFonts w:ascii="Courier New" w:hAnsi="Courier New" w:cs="Courier New"/>
        </w:rPr>
        <w:t>end</w:t>
      </w:r>
    </w:p>
    <w:p w14:paraId="73D503B8" w14:textId="77777777" w:rsidR="00AE1935" w:rsidRPr="000C1A82" w:rsidRDefault="00AE1935" w:rsidP="00075247">
      <w:pPr>
        <w:pStyle w:val="PlainText"/>
        <w:rPr>
          <w:rFonts w:ascii="Courier New" w:hAnsi="Courier New" w:cs="Courier New"/>
        </w:rPr>
      </w:pPr>
    </w:p>
    <w:p w14:paraId="002ADD48" w14:textId="77777777" w:rsidR="00226DF0" w:rsidRDefault="00226DF0" w:rsidP="00AE0CFB"/>
    <w:p w14:paraId="20145A02" w14:textId="0777D339" w:rsidR="00226DF0" w:rsidRDefault="00226DF0" w:rsidP="00226DF0">
      <w:pPr>
        <w:pStyle w:val="Heading3"/>
      </w:pPr>
      <w:bookmarkStart w:id="253" w:name="_Toc17751996"/>
      <w:r w:rsidRPr="00226DF0">
        <w:t>training-acquisition-controller</w:t>
      </w:r>
      <w:r>
        <w:t>.lua</w:t>
      </w:r>
      <w:bookmarkEnd w:id="253"/>
    </w:p>
    <w:p w14:paraId="0954A270"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 training aquisition controller</w:t>
      </w:r>
    </w:p>
    <w:p w14:paraId="0EE85B69"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Sq = {}</w:t>
      </w:r>
    </w:p>
    <w:p w14:paraId="030791E2"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cycles_num = 0</w:t>
      </w:r>
    </w:p>
    <w:p w14:paraId="54742A32" w14:textId="77777777" w:rsidR="00AE1935" w:rsidRPr="00FB6D05" w:rsidRDefault="00AE1935" w:rsidP="00075247">
      <w:pPr>
        <w:pStyle w:val="PlainText"/>
        <w:rPr>
          <w:rFonts w:ascii="Courier New" w:hAnsi="Courier New" w:cs="Courier New"/>
        </w:rPr>
      </w:pPr>
    </w:p>
    <w:p w14:paraId="0783A89F"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stim_time = nil</w:t>
      </w:r>
    </w:p>
    <w:p w14:paraId="60E887D1"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break_time = nil</w:t>
      </w:r>
    </w:p>
    <w:p w14:paraId="53AF55A2"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flashing_rate = nil</w:t>
      </w:r>
    </w:p>
    <w:p w14:paraId="08751999" w14:textId="77777777" w:rsidR="00AE1935" w:rsidRPr="00FB6D05" w:rsidRDefault="00AE1935" w:rsidP="00075247">
      <w:pPr>
        <w:pStyle w:val="PlainText"/>
        <w:rPr>
          <w:rFonts w:ascii="Courier New" w:hAnsi="Courier New" w:cs="Courier New"/>
        </w:rPr>
      </w:pPr>
    </w:p>
    <w:p w14:paraId="0F63ABB9"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t_width = nil</w:t>
      </w:r>
    </w:p>
    <w:p w14:paraId="7DBF80F7"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t_height = nil</w:t>
      </w:r>
    </w:p>
    <w:p w14:paraId="36C37CBE" w14:textId="77777777" w:rsidR="00AE1935" w:rsidRPr="00FB6D05" w:rsidRDefault="00AE1935" w:rsidP="00075247">
      <w:pPr>
        <w:pStyle w:val="PlainText"/>
        <w:rPr>
          <w:rFonts w:ascii="Courier New" w:hAnsi="Courier New" w:cs="Courier New"/>
        </w:rPr>
      </w:pPr>
    </w:p>
    <w:p w14:paraId="049545FD"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t_pos = {}</w:t>
      </w:r>
    </w:p>
    <w:p w14:paraId="6DAAC0E4"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t_nums = {}</w:t>
      </w:r>
    </w:p>
    <w:p w14:paraId="4AB6DDB1" w14:textId="77777777" w:rsidR="00AE1935" w:rsidRPr="00FB6D05" w:rsidRDefault="00AE1935" w:rsidP="00075247">
      <w:pPr>
        <w:pStyle w:val="PlainText"/>
        <w:rPr>
          <w:rFonts w:ascii="Courier New" w:hAnsi="Courier New" w:cs="Courier New"/>
        </w:rPr>
      </w:pPr>
    </w:p>
    <w:p w14:paraId="6463BAAC"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stimulationLabels = {</w:t>
      </w:r>
    </w:p>
    <w:p w14:paraId="60FD3D7C"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0x00008100,</w:t>
      </w:r>
    </w:p>
    <w:p w14:paraId="6E2CB88D"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0x00008101,</w:t>
      </w:r>
    </w:p>
    <w:p w14:paraId="44B0F8C0"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0x00008102,</w:t>
      </w:r>
    </w:p>
    <w:p w14:paraId="5443BD95"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0x00008103,</w:t>
      </w:r>
    </w:p>
    <w:p w14:paraId="45CCE32E"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0x00008104,</w:t>
      </w:r>
    </w:p>
    <w:p w14:paraId="603444AF"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0x00008105,</w:t>
      </w:r>
    </w:p>
    <w:p w14:paraId="503BD9C5"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0x00008106,</w:t>
      </w:r>
    </w:p>
    <w:p w14:paraId="231E3F7F"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0x00008107</w:t>
      </w:r>
    </w:p>
    <w:p w14:paraId="5A76B850"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w:t>
      </w:r>
    </w:p>
    <w:p w14:paraId="1789B25A" w14:textId="77777777" w:rsidR="00AE1935" w:rsidRPr="00FB6D05" w:rsidRDefault="00AE1935" w:rsidP="00075247">
      <w:pPr>
        <w:pStyle w:val="PlainText"/>
        <w:rPr>
          <w:rFonts w:ascii="Courier New" w:hAnsi="Courier New" w:cs="Courier New"/>
        </w:rPr>
      </w:pPr>
    </w:p>
    <w:p w14:paraId="188BDFA5"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function process_settings(box)</w:t>
      </w:r>
    </w:p>
    <w:p w14:paraId="490F7237" w14:textId="77777777" w:rsidR="00AE1935" w:rsidRPr="00FB6D05" w:rsidRDefault="00AE1935" w:rsidP="00075247">
      <w:pPr>
        <w:pStyle w:val="PlainText"/>
        <w:rPr>
          <w:rFonts w:ascii="Courier New" w:hAnsi="Courier New" w:cs="Courier New"/>
        </w:rPr>
      </w:pPr>
    </w:p>
    <w:p w14:paraId="709D8770"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for t in s_Sq:gmatch("%d+") do</w:t>
      </w:r>
      <w:r w:rsidRPr="00FB6D05">
        <w:rPr>
          <w:rFonts w:ascii="Courier New" w:hAnsi="Courier New" w:cs="Courier New"/>
        </w:rPr>
        <w:tab/>
      </w:r>
    </w:p>
    <w:p w14:paraId="6661BD42"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r w:rsidRPr="00FB6D05">
        <w:rPr>
          <w:rFonts w:ascii="Courier New" w:hAnsi="Courier New" w:cs="Courier New"/>
        </w:rPr>
        <w:tab/>
      </w:r>
    </w:p>
    <w:p w14:paraId="4EA68AA1"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r w:rsidRPr="00FB6D05">
        <w:rPr>
          <w:rFonts w:ascii="Courier New" w:hAnsi="Courier New" w:cs="Courier New"/>
        </w:rPr>
        <w:tab/>
        <w:t>table.insert(Sq, t)</w:t>
      </w:r>
    </w:p>
    <w:p w14:paraId="662133C7"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r w:rsidRPr="00FB6D05">
        <w:rPr>
          <w:rFonts w:ascii="Courier New" w:hAnsi="Courier New" w:cs="Courier New"/>
        </w:rPr>
        <w:tab/>
        <w:t>cycles_num = cycles_num +1</w:t>
      </w:r>
    </w:p>
    <w:p w14:paraId="22CC4BB6"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r w:rsidRPr="00FB6D05">
        <w:rPr>
          <w:rFonts w:ascii="Courier New" w:hAnsi="Courier New" w:cs="Courier New"/>
        </w:rPr>
        <w:tab/>
      </w:r>
    </w:p>
    <w:p w14:paraId="1281469C"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 xml:space="preserve">end </w:t>
      </w:r>
    </w:p>
    <w:p w14:paraId="047E78B6" w14:textId="77777777" w:rsidR="00AE1935" w:rsidRPr="00FB6D05" w:rsidRDefault="00AE1935" w:rsidP="00075247">
      <w:pPr>
        <w:pStyle w:val="PlainText"/>
        <w:rPr>
          <w:rFonts w:ascii="Courier New" w:hAnsi="Courier New" w:cs="Courier New"/>
        </w:rPr>
      </w:pPr>
    </w:p>
    <w:p w14:paraId="02E98DC7"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if (s_break_time:find("^%d+[.]?%d*$") ~= nil) then</w:t>
      </w:r>
    </w:p>
    <w:p w14:paraId="54F0AC7C"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r w:rsidRPr="00FB6D05">
        <w:rPr>
          <w:rFonts w:ascii="Courier New" w:hAnsi="Courier New" w:cs="Courier New"/>
        </w:rPr>
        <w:tab/>
        <w:t>break_time = tonumber(s_break_time)</w:t>
      </w:r>
    </w:p>
    <w:p w14:paraId="3015FCCC"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r w:rsidRPr="00FB6D05">
        <w:rPr>
          <w:rFonts w:ascii="Courier New" w:hAnsi="Courier New" w:cs="Courier New"/>
        </w:rPr>
        <w:tab/>
        <w:t>box:log("Info", string.format("&gt;&gt;&gt;Break time or durtation : [%s]", s_break_time))</w:t>
      </w:r>
    </w:p>
    <w:p w14:paraId="568FF03B"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else</w:t>
      </w:r>
    </w:p>
    <w:p w14:paraId="6AFFE444" w14:textId="77777777" w:rsidR="00AE1935" w:rsidRPr="00FB6D05" w:rsidRDefault="00AE1935" w:rsidP="00075247">
      <w:pPr>
        <w:pStyle w:val="PlainText"/>
        <w:rPr>
          <w:rFonts w:ascii="Courier New" w:hAnsi="Courier New" w:cs="Courier New"/>
        </w:rPr>
      </w:pPr>
      <w:r w:rsidRPr="00FB6D05">
        <w:rPr>
          <w:rFonts w:ascii="Courier New" w:hAnsi="Courier New" w:cs="Courier New"/>
        </w:rPr>
        <w:lastRenderedPageBreak/>
        <w:tab/>
      </w:r>
      <w:r w:rsidRPr="00FB6D05">
        <w:rPr>
          <w:rFonts w:ascii="Courier New" w:hAnsi="Courier New" w:cs="Courier New"/>
        </w:rPr>
        <w:tab/>
        <w:t>box:log("Error", "problem with the parameter in the break duration \n")</w:t>
      </w:r>
    </w:p>
    <w:p w14:paraId="75E506ED"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r w:rsidRPr="00FB6D05">
        <w:rPr>
          <w:rFonts w:ascii="Courier New" w:hAnsi="Courier New" w:cs="Courier New"/>
        </w:rPr>
        <w:tab/>
        <w:t>error()</w:t>
      </w:r>
    </w:p>
    <w:p w14:paraId="6E47A69C"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end</w:t>
      </w:r>
    </w:p>
    <w:p w14:paraId="4DCF99E5"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if (s_flashing_rate:find("^%d+[.]?%d*$") ~= nil) then</w:t>
      </w:r>
    </w:p>
    <w:p w14:paraId="304FBD56"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r w:rsidRPr="00FB6D05">
        <w:rPr>
          <w:rFonts w:ascii="Courier New" w:hAnsi="Courier New" w:cs="Courier New"/>
        </w:rPr>
        <w:tab/>
        <w:t>flashing_rate = tonumber(s_flashing_rate)</w:t>
      </w:r>
    </w:p>
    <w:p w14:paraId="7E1F493B"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r w:rsidRPr="00FB6D05">
        <w:rPr>
          <w:rFonts w:ascii="Courier New" w:hAnsi="Courier New" w:cs="Courier New"/>
        </w:rPr>
        <w:tab/>
        <w:t>box:log("Info", string.format("Flashing rate : [%s]", s_flashing_rate))</w:t>
      </w:r>
    </w:p>
    <w:p w14:paraId="11495718"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else</w:t>
      </w:r>
    </w:p>
    <w:p w14:paraId="459EF488"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r w:rsidRPr="00FB6D05">
        <w:rPr>
          <w:rFonts w:ascii="Courier New" w:hAnsi="Courier New" w:cs="Courier New"/>
        </w:rPr>
        <w:tab/>
        <w:t>box:log("Error", "problem with the parameter in the Flashing rate \n")</w:t>
      </w:r>
    </w:p>
    <w:p w14:paraId="7E17E3D0"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r w:rsidRPr="00FB6D05">
        <w:rPr>
          <w:rFonts w:ascii="Courier New" w:hAnsi="Courier New" w:cs="Courier New"/>
        </w:rPr>
        <w:tab/>
        <w:t>error()</w:t>
      </w:r>
    </w:p>
    <w:p w14:paraId="758B9DAB"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end</w:t>
      </w:r>
    </w:p>
    <w:p w14:paraId="082C93BF"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p>
    <w:p w14:paraId="312CCC25"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if (s_stim_time:find("^%d+[.]?%d*$") ~= nil) then</w:t>
      </w:r>
    </w:p>
    <w:p w14:paraId="1EA08567"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r w:rsidRPr="00FB6D05">
        <w:rPr>
          <w:rFonts w:ascii="Courier New" w:hAnsi="Courier New" w:cs="Courier New"/>
        </w:rPr>
        <w:tab/>
        <w:t>stim_time = tonumber(s_stim_time)</w:t>
      </w:r>
    </w:p>
    <w:p w14:paraId="0F2A91B8"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r w:rsidRPr="00FB6D05">
        <w:rPr>
          <w:rFonts w:ascii="Courier New" w:hAnsi="Courier New" w:cs="Courier New"/>
        </w:rPr>
        <w:tab/>
        <w:t>box:log("Info", string.format("&gt;&gt;&gt;Stimulation time : [%g]", stim_time))</w:t>
      </w:r>
    </w:p>
    <w:p w14:paraId="6F24F664"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else</w:t>
      </w:r>
    </w:p>
    <w:p w14:paraId="780D3D28"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r w:rsidRPr="00FB6D05">
        <w:rPr>
          <w:rFonts w:ascii="Courier New" w:hAnsi="Courier New" w:cs="Courier New"/>
        </w:rPr>
        <w:tab/>
        <w:t>box:log("Error", "problem with the parameter in the stimulation duration \n")</w:t>
      </w:r>
    </w:p>
    <w:p w14:paraId="2EF017DA"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r w:rsidRPr="00FB6D05">
        <w:rPr>
          <w:rFonts w:ascii="Courier New" w:hAnsi="Courier New" w:cs="Courier New"/>
        </w:rPr>
        <w:tab/>
        <w:t>error()</w:t>
      </w:r>
    </w:p>
    <w:p w14:paraId="4BCFC476"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end</w:t>
      </w:r>
    </w:p>
    <w:p w14:paraId="7CB0BA88"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if s_width ~= nil and s_height ~= nil then</w:t>
      </w:r>
    </w:p>
    <w:p w14:paraId="22F0E12E"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r w:rsidRPr="00FB6D05">
        <w:rPr>
          <w:rFonts w:ascii="Courier New" w:hAnsi="Courier New" w:cs="Courier New"/>
        </w:rPr>
        <w:tab/>
        <w:t>box:log("Info", string.format("Target shape : width = %g, height = %g", t_width, t_height))</w:t>
      </w:r>
    </w:p>
    <w:p w14:paraId="0DFB593C"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else</w:t>
      </w:r>
    </w:p>
    <w:p w14:paraId="7E9B1D1F"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r w:rsidRPr="00FB6D05">
        <w:rPr>
          <w:rFonts w:ascii="Courier New" w:hAnsi="Courier New" w:cs="Courier New"/>
        </w:rPr>
        <w:tab/>
        <w:t>box:log("Error", "problem with the parameter in the Traget Shape \n")</w:t>
      </w:r>
    </w:p>
    <w:p w14:paraId="1FB935A9"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r w:rsidRPr="00FB6D05">
        <w:rPr>
          <w:rFonts w:ascii="Courier New" w:hAnsi="Courier New" w:cs="Courier New"/>
        </w:rPr>
        <w:tab/>
        <w:t>error()</w:t>
      </w:r>
    </w:p>
    <w:p w14:paraId="1F4C5090"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end</w:t>
      </w:r>
    </w:p>
    <w:p w14:paraId="4DBB78AE"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p>
    <w:p w14:paraId="2C119948"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t_nums = 0</w:t>
      </w:r>
    </w:p>
    <w:p w14:paraId="3A32327A" w14:textId="77777777" w:rsidR="00AE1935" w:rsidRPr="00FB6D05" w:rsidRDefault="00AE1935" w:rsidP="00075247">
      <w:pPr>
        <w:pStyle w:val="PlainText"/>
        <w:rPr>
          <w:rFonts w:ascii="Courier New" w:hAnsi="Courier New" w:cs="Courier New"/>
        </w:rPr>
      </w:pPr>
    </w:p>
    <w:p w14:paraId="32C74B90"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for s_target_x, s_target_y in s_targetPositions:gmatch("(-?%d+[.]?%d*);(-?%d+[.]?%d*)") do</w:t>
      </w:r>
    </w:p>
    <w:p w14:paraId="22AA939A"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r w:rsidRPr="00FB6D05">
        <w:rPr>
          <w:rFonts w:ascii="Courier New" w:hAnsi="Courier New" w:cs="Courier New"/>
        </w:rPr>
        <w:tab/>
        <w:t>box:log("Info", string.format("Target %d : x = %g y = %g", t_nums, tonumber(s_target_x), tonumber(s_target_y)))</w:t>
      </w:r>
    </w:p>
    <w:p w14:paraId="04ED4EF2"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r w:rsidRPr="00FB6D05">
        <w:rPr>
          <w:rFonts w:ascii="Courier New" w:hAnsi="Courier New" w:cs="Courier New"/>
        </w:rPr>
        <w:tab/>
        <w:t>table.insert(t_pos, {tonumber(s_target_x), tonumber(s_target_y)})</w:t>
      </w:r>
    </w:p>
    <w:p w14:paraId="1EFA3EC8"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r w:rsidRPr="00FB6D05">
        <w:rPr>
          <w:rFonts w:ascii="Courier New" w:hAnsi="Courier New" w:cs="Courier New"/>
        </w:rPr>
        <w:tab/>
        <w:t>t_nums = t_nums + 1</w:t>
      </w:r>
    </w:p>
    <w:p w14:paraId="01474039" w14:textId="77777777" w:rsidR="00AE1935" w:rsidRPr="00FB6D05" w:rsidRDefault="00AE1935" w:rsidP="00075247">
      <w:pPr>
        <w:pStyle w:val="PlainText"/>
        <w:rPr>
          <w:rFonts w:ascii="Courier New" w:hAnsi="Courier New" w:cs="Courier New"/>
        </w:rPr>
      </w:pPr>
    </w:p>
    <w:p w14:paraId="25777BB6"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end</w:t>
      </w:r>
    </w:p>
    <w:p w14:paraId="73D1C703" w14:textId="77777777" w:rsidR="00AE1935" w:rsidRPr="00FB6D05" w:rsidRDefault="00AE1935" w:rsidP="00075247">
      <w:pPr>
        <w:pStyle w:val="PlainText"/>
        <w:rPr>
          <w:rFonts w:ascii="Courier New" w:hAnsi="Courier New" w:cs="Courier New"/>
        </w:rPr>
      </w:pPr>
    </w:p>
    <w:p w14:paraId="51CCB7E3"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end</w:t>
      </w:r>
    </w:p>
    <w:p w14:paraId="35B75004"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function load_settings(box)</w:t>
      </w:r>
    </w:p>
    <w:p w14:paraId="5485670B"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p>
    <w:p w14:paraId="1CCEF6AD"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 load the goal Sq</w:t>
      </w:r>
    </w:p>
    <w:p w14:paraId="4ADA10FB"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s_Sq = box:get_setting(2)</w:t>
      </w:r>
    </w:p>
    <w:p w14:paraId="2ACA47A0"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 get the duration of a stimulation Sq</w:t>
      </w:r>
    </w:p>
    <w:p w14:paraId="2D2A81D2"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s_stim_time = box:get_setting(3)</w:t>
      </w:r>
    </w:p>
    <w:p w14:paraId="52C30DB6"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 get the duration of a break between stimulations</w:t>
      </w:r>
    </w:p>
    <w:p w14:paraId="1FF1D057"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s_break_time = box:get_setting(4)</w:t>
      </w:r>
    </w:p>
    <w:p w14:paraId="1AD26F8D" w14:textId="77777777" w:rsidR="00AE1935" w:rsidRPr="00FB6D05" w:rsidRDefault="00AE1935" w:rsidP="00075247">
      <w:pPr>
        <w:pStyle w:val="PlainText"/>
        <w:rPr>
          <w:rFonts w:ascii="Courier New" w:hAnsi="Courier New" w:cs="Courier New"/>
        </w:rPr>
      </w:pPr>
      <w:r w:rsidRPr="00FB6D05">
        <w:rPr>
          <w:rFonts w:ascii="Courier New" w:hAnsi="Courier New" w:cs="Courier New"/>
        </w:rPr>
        <w:lastRenderedPageBreak/>
        <w:tab/>
        <w:t>-- get the delay between the appearance of the marker and the start of flickering</w:t>
      </w:r>
    </w:p>
    <w:p w14:paraId="160E34D0"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s_flashing_rate = box:get_setting(5)</w:t>
      </w:r>
    </w:p>
    <w:p w14:paraId="3A0CD911"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 get the target size</w:t>
      </w:r>
    </w:p>
    <w:p w14:paraId="19F04249"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s_targetSize = box:get_setting(6)</w:t>
      </w:r>
    </w:p>
    <w:p w14:paraId="312BAD95"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 get the targets' positions</w:t>
      </w:r>
    </w:p>
    <w:p w14:paraId="73AEF668"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s_targetPositions = box:get_setting(7)</w:t>
      </w:r>
    </w:p>
    <w:p w14:paraId="1A2FE659"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p>
    <w:p w14:paraId="3AA4B3D5" w14:textId="77777777" w:rsidR="00AE1935" w:rsidRPr="00FB6D05" w:rsidRDefault="00AE1935" w:rsidP="00075247">
      <w:pPr>
        <w:pStyle w:val="PlainText"/>
        <w:rPr>
          <w:rFonts w:ascii="Courier New" w:hAnsi="Courier New" w:cs="Courier New"/>
        </w:rPr>
      </w:pPr>
    </w:p>
    <w:p w14:paraId="5B93C180" w14:textId="77777777" w:rsidR="00AE1935" w:rsidRPr="00FB6D05" w:rsidRDefault="00AE1935" w:rsidP="00075247">
      <w:pPr>
        <w:pStyle w:val="PlainText"/>
        <w:rPr>
          <w:rFonts w:ascii="Courier New" w:hAnsi="Courier New" w:cs="Courier New"/>
        </w:rPr>
      </w:pPr>
    </w:p>
    <w:p w14:paraId="4E734482"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s_width, s_height = s_targetSize:match("^(%d+[.]?%d*);(%d+[.]?%d*)$")</w:t>
      </w:r>
    </w:p>
    <w:p w14:paraId="3718167B"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t_width = tonumber(s_width)</w:t>
      </w:r>
    </w:p>
    <w:p w14:paraId="32232BB3"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t_height = tonumber(s_height)</w:t>
      </w:r>
    </w:p>
    <w:p w14:paraId="0A5042A7" w14:textId="77777777" w:rsidR="00AE1935" w:rsidRPr="00FB6D05" w:rsidRDefault="00AE1935" w:rsidP="00075247">
      <w:pPr>
        <w:pStyle w:val="PlainText"/>
        <w:rPr>
          <w:rFonts w:ascii="Courier New" w:hAnsi="Courier New" w:cs="Courier New"/>
        </w:rPr>
      </w:pPr>
    </w:p>
    <w:p w14:paraId="4419C53A"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p>
    <w:p w14:paraId="2BB023A1"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p>
    <w:p w14:paraId="1F539E00" w14:textId="77777777" w:rsidR="00AE1935" w:rsidRPr="00FB6D05" w:rsidRDefault="00AE1935" w:rsidP="00075247">
      <w:pPr>
        <w:pStyle w:val="PlainText"/>
        <w:rPr>
          <w:rFonts w:ascii="Courier New" w:hAnsi="Courier New" w:cs="Courier New"/>
        </w:rPr>
      </w:pPr>
    </w:p>
    <w:p w14:paraId="65E1168D" w14:textId="77777777" w:rsidR="00AE1935" w:rsidRPr="00FB6D05" w:rsidRDefault="00AE1935" w:rsidP="00075247">
      <w:pPr>
        <w:pStyle w:val="PlainText"/>
        <w:rPr>
          <w:rFonts w:ascii="Courier New" w:hAnsi="Courier New" w:cs="Courier New"/>
        </w:rPr>
      </w:pPr>
    </w:p>
    <w:p w14:paraId="072B140A"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 xml:space="preserve">end </w:t>
      </w:r>
    </w:p>
    <w:p w14:paraId="1AAC7DEE" w14:textId="77777777" w:rsidR="00AE1935" w:rsidRPr="00FB6D05" w:rsidRDefault="00AE1935" w:rsidP="00075247">
      <w:pPr>
        <w:pStyle w:val="PlainText"/>
        <w:rPr>
          <w:rFonts w:ascii="Courier New" w:hAnsi="Courier New" w:cs="Courier New"/>
        </w:rPr>
      </w:pPr>
    </w:p>
    <w:p w14:paraId="6667D313"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 create the configuration file for the stimulation-based-epoching</w:t>
      </w:r>
    </w:p>
    <w:p w14:paraId="381961E9"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this file is used during classifier training only</w:t>
      </w:r>
    </w:p>
    <w:p w14:paraId="40CDF199"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function config_maker_sbp(box)</w:t>
      </w:r>
    </w:p>
    <w:p w14:paraId="37BA5F23"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p>
    <w:p w14:paraId="03E0926B"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myfile_name = box:get_config("${Player_ScenarioDirectory}/configuration/stimulation-based-epoching.cfg")</w:t>
      </w:r>
    </w:p>
    <w:p w14:paraId="595DB809"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myFile = io.open(myfile_name, "w")</w:t>
      </w:r>
    </w:p>
    <w:p w14:paraId="7B6A0EB4"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box:log("Info", "Writing into [" .. myfile_name .. "]")</w:t>
      </w:r>
    </w:p>
    <w:p w14:paraId="2EC2FCA3"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 xml:space="preserve">if myFile == nil then </w:t>
      </w:r>
    </w:p>
    <w:p w14:paraId="0962CCC3"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r w:rsidRPr="00FB6D05">
        <w:rPr>
          <w:rFonts w:ascii="Courier New" w:hAnsi="Courier New" w:cs="Courier New"/>
        </w:rPr>
        <w:tab/>
        <w:t>box:log("Error", "Cannot write to [" .. myfile_name .. "]")</w:t>
      </w:r>
    </w:p>
    <w:p w14:paraId="2E561C9F"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r w:rsidRPr="00FB6D05">
        <w:rPr>
          <w:rFonts w:ascii="Courier New" w:hAnsi="Courier New" w:cs="Courier New"/>
        </w:rPr>
        <w:tab/>
        <w:t>return false</w:t>
      </w:r>
    </w:p>
    <w:p w14:paraId="3894DA0D"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 xml:space="preserve">end </w:t>
      </w:r>
    </w:p>
    <w:p w14:paraId="417DF9D7"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p>
    <w:p w14:paraId="18E69422"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myFile:write("&lt;OpenViBE-SettingsOverride&gt;\n")</w:t>
      </w:r>
    </w:p>
    <w:p w14:paraId="60CDACD3"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myFile:write("</w:t>
      </w:r>
      <w:r w:rsidRPr="00FB6D05">
        <w:rPr>
          <w:rFonts w:ascii="Courier New" w:hAnsi="Courier New" w:cs="Courier New"/>
        </w:rPr>
        <w:tab/>
        <w:t>&lt;SettingValue&gt;", stim_time, "&lt;/SettingValue&gt;\n")</w:t>
      </w:r>
    </w:p>
    <w:p w14:paraId="4D6BF7A3"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myFile:write("</w:t>
      </w:r>
      <w:r w:rsidRPr="00FB6D05">
        <w:rPr>
          <w:rFonts w:ascii="Courier New" w:hAnsi="Courier New" w:cs="Courier New"/>
        </w:rPr>
        <w:tab/>
        <w:t>&lt;SettingValue&gt;", flashing_rate, "&lt;/SettingValue&gt;\n")</w:t>
      </w:r>
    </w:p>
    <w:p w14:paraId="42081204"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myFile:write("</w:t>
      </w:r>
      <w:r w:rsidRPr="00FB6D05">
        <w:rPr>
          <w:rFonts w:ascii="Courier New" w:hAnsi="Courier New" w:cs="Courier New"/>
        </w:rPr>
        <w:tab/>
        <w:t>&lt;SettingValue&gt;OVTK_StimulationId_Target&lt;/SettingValue&gt;\n")</w:t>
      </w:r>
    </w:p>
    <w:p w14:paraId="4AA7E936"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myFile:write("&lt;/OpenViBE-SettingsOverride&gt;\n")</w:t>
      </w:r>
    </w:p>
    <w:p w14:paraId="26AA9A94"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myFile:close()</w:t>
      </w:r>
    </w:p>
    <w:p w14:paraId="79F8F10F" w14:textId="77777777" w:rsidR="00AE1935" w:rsidRPr="00FB6D05" w:rsidRDefault="00AE1935" w:rsidP="00075247">
      <w:pPr>
        <w:pStyle w:val="PlainText"/>
        <w:rPr>
          <w:rFonts w:ascii="Courier New" w:hAnsi="Courier New" w:cs="Courier New"/>
        </w:rPr>
      </w:pPr>
    </w:p>
    <w:p w14:paraId="5E44CFB9" w14:textId="77777777" w:rsidR="00AE1935" w:rsidRPr="00FB6D05" w:rsidRDefault="00AE1935" w:rsidP="00075247">
      <w:pPr>
        <w:pStyle w:val="PlainText"/>
        <w:rPr>
          <w:rFonts w:ascii="Courier New" w:hAnsi="Courier New" w:cs="Courier New"/>
        </w:rPr>
      </w:pPr>
    </w:p>
    <w:p w14:paraId="10E1CF0A"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end</w:t>
      </w:r>
    </w:p>
    <w:p w14:paraId="41D07C83"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 create the configuration file for the training program</w:t>
      </w:r>
    </w:p>
    <w:p w14:paraId="76458B2C"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function config_maker_tp(box)</w:t>
      </w:r>
    </w:p>
    <w:p w14:paraId="64F9122A" w14:textId="77777777" w:rsidR="00AE1935" w:rsidRPr="00FB6D05" w:rsidRDefault="00AE1935" w:rsidP="00075247">
      <w:pPr>
        <w:pStyle w:val="PlainText"/>
        <w:rPr>
          <w:rFonts w:ascii="Courier New" w:hAnsi="Courier New" w:cs="Courier New"/>
        </w:rPr>
      </w:pPr>
    </w:p>
    <w:p w14:paraId="423AC6C6"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file_name = "${CustomConfigurationPrefix${OperatingSystem}}-ssvep-demo-training${CustomConfigurationSuffix${OperatingSystem}}"</w:t>
      </w:r>
    </w:p>
    <w:p w14:paraId="63E87AE3"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p>
    <w:p w14:paraId="68BF31F3"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myFile = io.open(box:get_config(file_name),"w")</w:t>
      </w:r>
    </w:p>
    <w:p w14:paraId="09EC2F2B"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box:log("Info","Writing into ["..file_name.."]")</w:t>
      </w:r>
    </w:p>
    <w:p w14:paraId="44DA29B6"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p>
    <w:p w14:paraId="007F0197" w14:textId="77777777" w:rsidR="00AE1935" w:rsidRPr="00FB6D05" w:rsidRDefault="00AE1935" w:rsidP="00075247">
      <w:pPr>
        <w:pStyle w:val="PlainText"/>
        <w:rPr>
          <w:rFonts w:ascii="Courier New" w:hAnsi="Courier New" w:cs="Courier New"/>
        </w:rPr>
      </w:pPr>
      <w:r w:rsidRPr="00FB6D05">
        <w:rPr>
          <w:rFonts w:ascii="Courier New" w:hAnsi="Courier New" w:cs="Courier New"/>
        </w:rPr>
        <w:lastRenderedPageBreak/>
        <w:tab/>
        <w:t xml:space="preserve">if myFile == nil then </w:t>
      </w:r>
    </w:p>
    <w:p w14:paraId="236CA27F"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r w:rsidRPr="00FB6D05">
        <w:rPr>
          <w:rFonts w:ascii="Courier New" w:hAnsi="Courier New" w:cs="Courier New"/>
        </w:rPr>
        <w:tab/>
        <w:t>box:log("Error", "Cannot write to [".. file_name.."]")</w:t>
      </w:r>
    </w:p>
    <w:p w14:paraId="19A2B529"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r w:rsidRPr="00FB6D05">
        <w:rPr>
          <w:rFonts w:ascii="Courier New" w:hAnsi="Courier New" w:cs="Courier New"/>
        </w:rPr>
        <w:tab/>
        <w:t xml:space="preserve">return false </w:t>
      </w:r>
    </w:p>
    <w:p w14:paraId="120CAEC4"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 xml:space="preserve">end </w:t>
      </w:r>
    </w:p>
    <w:p w14:paraId="0B994E44" w14:textId="77777777" w:rsidR="00AE1935" w:rsidRPr="00FB6D05" w:rsidRDefault="00AE1935" w:rsidP="00075247">
      <w:pPr>
        <w:pStyle w:val="PlainText"/>
        <w:rPr>
          <w:rFonts w:ascii="Courier New" w:hAnsi="Courier New" w:cs="Courier New"/>
        </w:rPr>
      </w:pPr>
    </w:p>
    <w:p w14:paraId="135C3340"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myFile:write("SSVEP_TargetCount = ", t_nums, "\n")</w:t>
      </w:r>
    </w:p>
    <w:p w14:paraId="5326E458"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myFile:write("SSVEP_TargetWidth = ", t_width, "\n")</w:t>
      </w:r>
    </w:p>
    <w:p w14:paraId="1612EE1C"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myFile:write("SSVEP_TargetHeight = ", t_height, "\n")</w:t>
      </w:r>
    </w:p>
    <w:p w14:paraId="6F4553C7"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p>
    <w:p w14:paraId="51ABEE8E"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for target_index, position in ipairs(t_pos) do</w:t>
      </w:r>
    </w:p>
    <w:p w14:paraId="4BEBA1C4" w14:textId="77777777" w:rsidR="00AE1935" w:rsidRPr="00FB6D05" w:rsidRDefault="00AE1935" w:rsidP="00075247">
      <w:pPr>
        <w:pStyle w:val="PlainText"/>
        <w:rPr>
          <w:rFonts w:ascii="Courier New" w:hAnsi="Courier New" w:cs="Courier New"/>
        </w:rPr>
      </w:pPr>
    </w:p>
    <w:p w14:paraId="29A9B06D"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r w:rsidRPr="00FB6D05">
        <w:rPr>
          <w:rFonts w:ascii="Courier New" w:hAnsi="Courier New" w:cs="Courier New"/>
        </w:rPr>
        <w:tab/>
        <w:t>myFile:write("SSVEP_Target_X_", target_index - 1, " = ", position[1], "\n")</w:t>
      </w:r>
    </w:p>
    <w:p w14:paraId="6DE1FF5D"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r w:rsidRPr="00FB6D05">
        <w:rPr>
          <w:rFonts w:ascii="Courier New" w:hAnsi="Courier New" w:cs="Courier New"/>
        </w:rPr>
        <w:tab/>
        <w:t>myFile:write("SSVEP_Target_Y_", target_index - 1, " = ", position[2], "\n")</w:t>
      </w:r>
    </w:p>
    <w:p w14:paraId="120E94B7"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end</w:t>
      </w:r>
    </w:p>
    <w:p w14:paraId="546BE2C2" w14:textId="77777777" w:rsidR="00AE1935" w:rsidRPr="00FB6D05" w:rsidRDefault="00AE1935" w:rsidP="00075247">
      <w:pPr>
        <w:pStyle w:val="PlainText"/>
        <w:rPr>
          <w:rFonts w:ascii="Courier New" w:hAnsi="Courier New" w:cs="Courier New"/>
        </w:rPr>
      </w:pPr>
    </w:p>
    <w:p w14:paraId="49E701BF"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myFile:close()</w:t>
      </w:r>
    </w:p>
    <w:p w14:paraId="3E3ACAFD" w14:textId="77777777" w:rsidR="00AE1935" w:rsidRPr="00FB6D05" w:rsidRDefault="00AE1935" w:rsidP="00075247">
      <w:pPr>
        <w:pStyle w:val="PlainText"/>
        <w:rPr>
          <w:rFonts w:ascii="Courier New" w:hAnsi="Courier New" w:cs="Courier New"/>
        </w:rPr>
      </w:pPr>
    </w:p>
    <w:p w14:paraId="708A1423"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 xml:space="preserve">end </w:t>
      </w:r>
    </w:p>
    <w:p w14:paraId="7C3386CF"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function initialize(box)</w:t>
      </w:r>
    </w:p>
    <w:p w14:paraId="5FC7BC64" w14:textId="77777777" w:rsidR="00AE1935" w:rsidRPr="00FB6D05" w:rsidRDefault="00AE1935" w:rsidP="00075247">
      <w:pPr>
        <w:pStyle w:val="PlainText"/>
        <w:rPr>
          <w:rFonts w:ascii="Courier New" w:hAnsi="Courier New" w:cs="Courier New"/>
        </w:rPr>
      </w:pPr>
    </w:p>
    <w:p w14:paraId="0C9338A6" w14:textId="77777777" w:rsidR="00AE1935" w:rsidRPr="00FB6D05" w:rsidRDefault="00AE1935" w:rsidP="00075247">
      <w:pPr>
        <w:pStyle w:val="PlainText"/>
        <w:rPr>
          <w:rFonts w:ascii="Courier New" w:hAnsi="Courier New" w:cs="Courier New"/>
        </w:rPr>
      </w:pPr>
    </w:p>
    <w:p w14:paraId="06F0F680"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dofile(box:get_config("${Path_Data}") .. "/plugins/stimulation/lua-stimulator-stim-codes.lua")</w:t>
      </w:r>
    </w:p>
    <w:p w14:paraId="652D36D5" w14:textId="77777777" w:rsidR="00AE1935" w:rsidRPr="00FB6D05" w:rsidRDefault="00AE1935" w:rsidP="00075247">
      <w:pPr>
        <w:pStyle w:val="PlainText"/>
        <w:rPr>
          <w:rFonts w:ascii="Courier New" w:hAnsi="Courier New" w:cs="Courier New"/>
        </w:rPr>
      </w:pPr>
    </w:p>
    <w:p w14:paraId="129D7B46"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load_settings(box)</w:t>
      </w:r>
    </w:p>
    <w:p w14:paraId="3E8EE381"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p>
    <w:p w14:paraId="0ABA92C0"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process_settings(box)</w:t>
      </w:r>
    </w:p>
    <w:p w14:paraId="329C7CC8" w14:textId="77777777" w:rsidR="00AE1935" w:rsidRPr="00FB6D05" w:rsidRDefault="00AE1935" w:rsidP="00075247">
      <w:pPr>
        <w:pStyle w:val="PlainText"/>
        <w:rPr>
          <w:rFonts w:ascii="Courier New" w:hAnsi="Courier New" w:cs="Courier New"/>
        </w:rPr>
      </w:pPr>
    </w:p>
    <w:p w14:paraId="386BE4DD"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 xml:space="preserve">if(config_maker_sbp(box) == false) then  return false end </w:t>
      </w:r>
    </w:p>
    <w:p w14:paraId="1E37D4D1"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 xml:space="preserve">if (config_maker_tp(box) == false) then return false end </w:t>
      </w:r>
    </w:p>
    <w:p w14:paraId="5EEC2A4B"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p>
    <w:p w14:paraId="251F6D51"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p>
    <w:p w14:paraId="41B18FBF" w14:textId="77777777" w:rsidR="00AE1935" w:rsidRPr="00FB6D05" w:rsidRDefault="00AE1935" w:rsidP="00075247">
      <w:pPr>
        <w:pStyle w:val="PlainText"/>
        <w:rPr>
          <w:rFonts w:ascii="Courier New" w:hAnsi="Courier New" w:cs="Courier New"/>
        </w:rPr>
      </w:pPr>
    </w:p>
    <w:p w14:paraId="53E46BA0"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end</w:t>
      </w:r>
    </w:p>
    <w:p w14:paraId="7D01BFC6" w14:textId="77777777" w:rsidR="00AE1935" w:rsidRPr="00FB6D05" w:rsidRDefault="00AE1935" w:rsidP="00075247">
      <w:pPr>
        <w:pStyle w:val="PlainText"/>
        <w:rPr>
          <w:rFonts w:ascii="Courier New" w:hAnsi="Courier New" w:cs="Courier New"/>
        </w:rPr>
      </w:pPr>
    </w:p>
    <w:p w14:paraId="4727094A"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function uninitialize(box)</w:t>
      </w:r>
    </w:p>
    <w:p w14:paraId="3F9C2730"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end</w:t>
      </w:r>
    </w:p>
    <w:p w14:paraId="649824F7" w14:textId="77777777" w:rsidR="00AE1935" w:rsidRPr="00FB6D05" w:rsidRDefault="00AE1935" w:rsidP="00075247">
      <w:pPr>
        <w:pStyle w:val="PlainText"/>
        <w:rPr>
          <w:rFonts w:ascii="Courier New" w:hAnsi="Courier New" w:cs="Courier New"/>
        </w:rPr>
      </w:pPr>
    </w:p>
    <w:p w14:paraId="3BCF1157"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function process(box)</w:t>
      </w:r>
    </w:p>
    <w:p w14:paraId="11D908E1" w14:textId="77777777" w:rsidR="00AE1935" w:rsidRPr="00FB6D05" w:rsidRDefault="00AE1935" w:rsidP="00075247">
      <w:pPr>
        <w:pStyle w:val="PlainText"/>
        <w:rPr>
          <w:rFonts w:ascii="Courier New" w:hAnsi="Courier New" w:cs="Courier New"/>
        </w:rPr>
      </w:pPr>
    </w:p>
    <w:p w14:paraId="4E366426"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while box:keep_processing() and box:get_stimulation_count(1) == 0 do</w:t>
      </w:r>
    </w:p>
    <w:p w14:paraId="17ACD96D"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r w:rsidRPr="00FB6D05">
        <w:rPr>
          <w:rFonts w:ascii="Courier New" w:hAnsi="Courier New" w:cs="Courier New"/>
        </w:rPr>
        <w:tab/>
        <w:t>box:sleep()</w:t>
      </w:r>
    </w:p>
    <w:p w14:paraId="5D1DF959"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end</w:t>
      </w:r>
    </w:p>
    <w:p w14:paraId="61F3A17F" w14:textId="77777777" w:rsidR="00AE1935" w:rsidRPr="00FB6D05" w:rsidRDefault="00AE1935" w:rsidP="00075247">
      <w:pPr>
        <w:pStyle w:val="PlainText"/>
        <w:rPr>
          <w:rFonts w:ascii="Courier New" w:hAnsi="Courier New" w:cs="Courier New"/>
        </w:rPr>
      </w:pPr>
    </w:p>
    <w:p w14:paraId="5A8780FE"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current_time = box:get_current_time() + 1</w:t>
      </w:r>
    </w:p>
    <w:p w14:paraId="1B6C73C8" w14:textId="77777777" w:rsidR="00AE1935" w:rsidRPr="00FB6D05" w:rsidRDefault="00AE1935" w:rsidP="00075247">
      <w:pPr>
        <w:pStyle w:val="PlainText"/>
        <w:rPr>
          <w:rFonts w:ascii="Courier New" w:hAnsi="Courier New" w:cs="Courier New"/>
        </w:rPr>
      </w:pPr>
    </w:p>
    <w:p w14:paraId="2AA27B87"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box:send_stimulation(1, OVTK_StimulationId_ExperimentStart, current_time, 0)</w:t>
      </w:r>
    </w:p>
    <w:p w14:paraId="3669A28A" w14:textId="77777777" w:rsidR="00AE1935" w:rsidRPr="00FB6D05" w:rsidRDefault="00AE1935" w:rsidP="00075247">
      <w:pPr>
        <w:pStyle w:val="PlainText"/>
        <w:rPr>
          <w:rFonts w:ascii="Courier New" w:hAnsi="Courier New" w:cs="Courier New"/>
        </w:rPr>
      </w:pPr>
    </w:p>
    <w:p w14:paraId="0D8D6054"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current_time = current_time + 2</w:t>
      </w:r>
    </w:p>
    <w:p w14:paraId="03B521FA" w14:textId="77777777" w:rsidR="00AE1935" w:rsidRPr="00FB6D05" w:rsidRDefault="00AE1935" w:rsidP="00075247">
      <w:pPr>
        <w:pStyle w:val="PlainText"/>
        <w:rPr>
          <w:rFonts w:ascii="Courier New" w:hAnsi="Courier New" w:cs="Courier New"/>
        </w:rPr>
      </w:pPr>
    </w:p>
    <w:p w14:paraId="56E534C8"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for i,j in ipairs(Sq) do</w:t>
      </w:r>
    </w:p>
    <w:p w14:paraId="3226C901" w14:textId="77777777" w:rsidR="00AE1935" w:rsidRPr="00FB6D05" w:rsidRDefault="00AE1935" w:rsidP="00075247">
      <w:pPr>
        <w:pStyle w:val="PlainText"/>
        <w:rPr>
          <w:rFonts w:ascii="Courier New" w:hAnsi="Courier New" w:cs="Courier New"/>
        </w:rPr>
      </w:pPr>
      <w:r w:rsidRPr="00FB6D05">
        <w:rPr>
          <w:rFonts w:ascii="Courier New" w:hAnsi="Courier New" w:cs="Courier New"/>
        </w:rPr>
        <w:lastRenderedPageBreak/>
        <w:tab/>
      </w:r>
      <w:r w:rsidRPr="00FB6D05">
        <w:rPr>
          <w:rFonts w:ascii="Courier New" w:hAnsi="Courier New" w:cs="Courier New"/>
        </w:rPr>
        <w:tab/>
        <w:t>box:log("Info", string.format("Goal no %d is %d at %d", i, j, current_time))</w:t>
      </w:r>
    </w:p>
    <w:p w14:paraId="14F9F7DE"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r w:rsidRPr="00FB6D05">
        <w:rPr>
          <w:rFonts w:ascii="Courier New" w:hAnsi="Courier New" w:cs="Courier New"/>
        </w:rPr>
        <w:tab/>
        <w:t>-- mark goal</w:t>
      </w:r>
    </w:p>
    <w:p w14:paraId="54A6C495"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r w:rsidRPr="00FB6D05">
        <w:rPr>
          <w:rFonts w:ascii="Courier New" w:hAnsi="Courier New" w:cs="Courier New"/>
        </w:rPr>
        <w:tab/>
        <w:t>box:send_stimulation(2, OVTK_StimulationId_LabelStart + j, current_time, 0)</w:t>
      </w:r>
    </w:p>
    <w:p w14:paraId="1CD0662B"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r w:rsidRPr="00FB6D05">
        <w:rPr>
          <w:rFonts w:ascii="Courier New" w:hAnsi="Courier New" w:cs="Courier New"/>
        </w:rPr>
        <w:tab/>
        <w:t>-- wait for flashing_rate seconds</w:t>
      </w:r>
    </w:p>
    <w:p w14:paraId="01EC3187"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r w:rsidRPr="00FB6D05">
        <w:rPr>
          <w:rFonts w:ascii="Courier New" w:hAnsi="Courier New" w:cs="Courier New"/>
        </w:rPr>
        <w:tab/>
        <w:t>current_time = current_time + flashing_rate</w:t>
      </w:r>
    </w:p>
    <w:p w14:paraId="5D34BA78"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r w:rsidRPr="00FB6D05">
        <w:rPr>
          <w:rFonts w:ascii="Courier New" w:hAnsi="Courier New" w:cs="Courier New"/>
        </w:rPr>
        <w:tab/>
        <w:t>-- start flickering</w:t>
      </w:r>
    </w:p>
    <w:p w14:paraId="4AE270CD"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r w:rsidRPr="00FB6D05">
        <w:rPr>
          <w:rFonts w:ascii="Courier New" w:hAnsi="Courier New" w:cs="Courier New"/>
        </w:rPr>
        <w:tab/>
        <w:t>box:send_stimulation(1, OVTK_StimulationId_VisualStimulationStart, current_time, 0)</w:t>
      </w:r>
    </w:p>
    <w:p w14:paraId="6C0E45D5"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r w:rsidRPr="00FB6D05">
        <w:rPr>
          <w:rFonts w:ascii="Courier New" w:hAnsi="Courier New" w:cs="Courier New"/>
        </w:rPr>
        <w:tab/>
        <w:t>-- wait for stim_time seconds</w:t>
      </w:r>
    </w:p>
    <w:p w14:paraId="7A99E2A7"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r w:rsidRPr="00FB6D05">
        <w:rPr>
          <w:rFonts w:ascii="Courier New" w:hAnsi="Courier New" w:cs="Courier New"/>
        </w:rPr>
        <w:tab/>
        <w:t>current_time = current_time + stim_time</w:t>
      </w:r>
    </w:p>
    <w:p w14:paraId="7C991E9E"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r w:rsidRPr="00FB6D05">
        <w:rPr>
          <w:rFonts w:ascii="Courier New" w:hAnsi="Courier New" w:cs="Courier New"/>
        </w:rPr>
        <w:tab/>
        <w:t>-- unmark goal and stop flickering</w:t>
      </w:r>
    </w:p>
    <w:p w14:paraId="1938A0A4"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r w:rsidRPr="00FB6D05">
        <w:rPr>
          <w:rFonts w:ascii="Courier New" w:hAnsi="Courier New" w:cs="Courier New"/>
        </w:rPr>
        <w:tab/>
        <w:t>box:send_stimulation(1, OVTK_StimulationId_VisualStimulationStop, current_time, 0)</w:t>
      </w:r>
    </w:p>
    <w:p w14:paraId="2C777631"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r w:rsidRPr="00FB6D05">
        <w:rPr>
          <w:rFonts w:ascii="Courier New" w:hAnsi="Courier New" w:cs="Courier New"/>
        </w:rPr>
        <w:tab/>
        <w:t>-- wait for break_time seconds</w:t>
      </w:r>
    </w:p>
    <w:p w14:paraId="7DFDFBA1"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r>
      <w:r w:rsidRPr="00FB6D05">
        <w:rPr>
          <w:rFonts w:ascii="Courier New" w:hAnsi="Courier New" w:cs="Courier New"/>
        </w:rPr>
        <w:tab/>
        <w:t>current_time = current_time + break_time</w:t>
      </w:r>
    </w:p>
    <w:p w14:paraId="13AB5AC8"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end</w:t>
      </w:r>
    </w:p>
    <w:p w14:paraId="2FC677E9" w14:textId="77777777" w:rsidR="00AE1935" w:rsidRPr="00FB6D05" w:rsidRDefault="00AE1935" w:rsidP="00075247">
      <w:pPr>
        <w:pStyle w:val="PlainText"/>
        <w:rPr>
          <w:rFonts w:ascii="Courier New" w:hAnsi="Courier New" w:cs="Courier New"/>
        </w:rPr>
      </w:pPr>
    </w:p>
    <w:p w14:paraId="6BF2E388"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box:send_stimulation(1, OVTK_StimulationId_ExperimentStop, current_time, 0)</w:t>
      </w:r>
    </w:p>
    <w:p w14:paraId="600FD9F5" w14:textId="77777777" w:rsidR="00AE1935" w:rsidRPr="00FB6D05" w:rsidRDefault="00AE1935" w:rsidP="00075247">
      <w:pPr>
        <w:pStyle w:val="PlainText"/>
        <w:rPr>
          <w:rFonts w:ascii="Courier New" w:hAnsi="Courier New" w:cs="Courier New"/>
        </w:rPr>
      </w:pPr>
    </w:p>
    <w:p w14:paraId="5B296817"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ab/>
        <w:t>box:sleep()</w:t>
      </w:r>
    </w:p>
    <w:p w14:paraId="5E8B1D42" w14:textId="77777777" w:rsidR="00AE1935" w:rsidRPr="00FB6D05" w:rsidRDefault="00AE1935" w:rsidP="00075247">
      <w:pPr>
        <w:pStyle w:val="PlainText"/>
        <w:rPr>
          <w:rFonts w:ascii="Courier New" w:hAnsi="Courier New" w:cs="Courier New"/>
        </w:rPr>
      </w:pPr>
      <w:r w:rsidRPr="00FB6D05">
        <w:rPr>
          <w:rFonts w:ascii="Courier New" w:hAnsi="Courier New" w:cs="Courier New"/>
        </w:rPr>
        <w:t>end</w:t>
      </w:r>
    </w:p>
    <w:p w14:paraId="19EE6431" w14:textId="77777777" w:rsidR="00AE1935" w:rsidRDefault="00AE1935" w:rsidP="00075247">
      <w:pPr>
        <w:pStyle w:val="PlainText"/>
        <w:rPr>
          <w:rFonts w:ascii="Courier New" w:hAnsi="Courier New" w:cs="Courier New"/>
        </w:rPr>
      </w:pPr>
    </w:p>
    <w:p w14:paraId="1AEEF0CD" w14:textId="77777777" w:rsidR="00226DF0" w:rsidRDefault="00226DF0" w:rsidP="00AE0CFB"/>
    <w:p w14:paraId="3DE4E3C6" w14:textId="69865EE6" w:rsidR="00226DF0" w:rsidRDefault="00226DF0" w:rsidP="00226DF0">
      <w:pPr>
        <w:pStyle w:val="Heading3"/>
      </w:pPr>
      <w:bookmarkStart w:id="254" w:name="_Toc17751997"/>
      <w:r w:rsidRPr="00226DF0">
        <w:t>voter</w:t>
      </w:r>
      <w:r>
        <w:t>.py</w:t>
      </w:r>
      <w:bookmarkEnd w:id="254"/>
    </w:p>
    <w:p w14:paraId="6ACF1B16"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import collection</w:t>
      </w:r>
      <w:r w:rsidRPr="00981BFC">
        <w:t>s</w:t>
      </w:r>
    </w:p>
    <w:p w14:paraId="40580701"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 CONSTANTS</w:t>
      </w:r>
    </w:p>
    <w:p w14:paraId="0C1176E6"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Max_len = 1</w:t>
      </w:r>
    </w:p>
    <w:p w14:paraId="150B1E9D"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probsAll = [0.0, 0.0, 0.0, 0.0]</w:t>
      </w:r>
    </w:p>
    <w:p w14:paraId="66A22455"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number_of_stims = 4</w:t>
      </w:r>
    </w:p>
    <w:p w14:paraId="7558ACAA"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ab/>
      </w:r>
    </w:p>
    <w:p w14:paraId="65E4E327"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class MyOVBox(OVBox):</w:t>
      </w:r>
    </w:p>
    <w:p w14:paraId="18EB3081"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 xml:space="preserve">    def __init__(self):</w:t>
      </w:r>
    </w:p>
    <w:p w14:paraId="11B07678"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 xml:space="preserve">        OVBox.__init__(self)</w:t>
      </w:r>
    </w:p>
    <w:p w14:paraId="39BD9683"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 xml:space="preserve">      </w:t>
      </w:r>
    </w:p>
    <w:p w14:paraId="3943ECEB"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ab/>
      </w:r>
      <w:r w:rsidRPr="00981BFC">
        <w:rPr>
          <w:rFonts w:ascii="Courier New" w:hAnsi="Courier New" w:cs="Courier New"/>
        </w:rPr>
        <w:tab/>
      </w:r>
    </w:p>
    <w:p w14:paraId="7DE4B83A"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 xml:space="preserve">        self.prob_classes = [collections.deque(maxlen=Max_len),</w:t>
      </w:r>
    </w:p>
    <w:p w14:paraId="4A7C8680"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 xml:space="preserve">                           collections.deque(maxlen=Max_len),</w:t>
      </w:r>
    </w:p>
    <w:p w14:paraId="2640B90A"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 xml:space="preserve">                           collections.deque(maxlen=Max_len),</w:t>
      </w:r>
    </w:p>
    <w:p w14:paraId="1C0774A0"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 xml:space="preserve">                           collections.deque(maxlen=Max_len)]</w:t>
      </w:r>
    </w:p>
    <w:p w14:paraId="6511D63F" w14:textId="77777777" w:rsidR="00AE1935" w:rsidRPr="00981BFC" w:rsidRDefault="00AE1935" w:rsidP="00075247">
      <w:pPr>
        <w:pStyle w:val="PlainText"/>
        <w:rPr>
          <w:rFonts w:ascii="Courier New" w:hAnsi="Courier New" w:cs="Courier New"/>
        </w:rPr>
      </w:pPr>
    </w:p>
    <w:p w14:paraId="78550A99"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ab/>
      </w:r>
    </w:p>
    <w:p w14:paraId="71847602"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 xml:space="preserve">    def get_thresholds(self,that):</w:t>
      </w:r>
    </w:p>
    <w:p w14:paraId="01B01042"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 xml:space="preserve">        Thresholds = self.setting['Thresholds'].split(':')</w:t>
      </w:r>
    </w:p>
    <w:p w14:paraId="5A6C6C3F"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ab/>
        <w:t>if Thresholds:</w:t>
      </w:r>
    </w:p>
    <w:p w14:paraId="0C81968B"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 xml:space="preserve">            self.maxProbDiffThresh = float(Thresholds[1])</w:t>
      </w:r>
    </w:p>
    <w:p w14:paraId="6278FAF5"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 xml:space="preserve">            self.classThresh = float(Thresholds[0])</w:t>
      </w:r>
    </w:p>
    <w:p w14:paraId="56406624"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ab/>
        <w:t>else:</w:t>
      </w:r>
    </w:p>
    <w:p w14:paraId="7F9B4472"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ab/>
        <w:t xml:space="preserve">    self.classThresh = 0.5</w:t>
      </w:r>
    </w:p>
    <w:p w14:paraId="029DD3A9"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ab/>
        <w:t xml:space="preserve">    self.maxProbDiffThresh = 0.25</w:t>
      </w:r>
    </w:p>
    <w:p w14:paraId="7BCDB2D0"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ab/>
      </w:r>
      <w:r w:rsidRPr="00981BFC">
        <w:rPr>
          <w:rFonts w:ascii="Courier New" w:hAnsi="Courier New" w:cs="Courier New"/>
        </w:rPr>
        <w:tab/>
      </w:r>
    </w:p>
    <w:p w14:paraId="1D51CD27" w14:textId="77777777" w:rsidR="00AE1935" w:rsidRPr="00981BFC" w:rsidRDefault="00AE1935" w:rsidP="00075247">
      <w:pPr>
        <w:pStyle w:val="PlainText"/>
        <w:rPr>
          <w:rFonts w:ascii="Courier New" w:hAnsi="Courier New" w:cs="Courier New"/>
        </w:rPr>
      </w:pPr>
      <w:r w:rsidRPr="00981BFC">
        <w:rPr>
          <w:rFonts w:ascii="Courier New" w:hAnsi="Courier New" w:cs="Courier New"/>
        </w:rPr>
        <w:lastRenderedPageBreak/>
        <w:tab/>
      </w:r>
    </w:p>
    <w:p w14:paraId="663817D3"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 xml:space="preserve">    def initialize(self):</w:t>
      </w:r>
    </w:p>
    <w:p w14:paraId="10F6DE82"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 xml:space="preserve">        self.get_thresholds(self)</w:t>
      </w:r>
    </w:p>
    <w:p w14:paraId="69C2E76F"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 xml:space="preserve">        </w:t>
      </w:r>
    </w:p>
    <w:p w14:paraId="75356EBA" w14:textId="77777777" w:rsidR="00AE1935" w:rsidRPr="00981BFC" w:rsidRDefault="00AE1935" w:rsidP="00075247">
      <w:pPr>
        <w:pStyle w:val="PlainText"/>
        <w:rPr>
          <w:rFonts w:ascii="Courier New" w:hAnsi="Courier New" w:cs="Courier New"/>
        </w:rPr>
      </w:pPr>
    </w:p>
    <w:p w14:paraId="1DE5DADF"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 xml:space="preserve">   </w:t>
      </w:r>
    </w:p>
    <w:p w14:paraId="160A55E3"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 xml:space="preserve">    def get_prob(self, num_input, num_class):</w:t>
      </w:r>
    </w:p>
    <w:p w14:paraId="258D93C6"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ab/>
        <w:t>size  = len(self.input[num_input])</w:t>
      </w:r>
    </w:p>
    <w:p w14:paraId="436AD025"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 xml:space="preserve">        for i in range(size):</w:t>
      </w:r>
    </w:p>
    <w:p w14:paraId="73C004A3"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 xml:space="preserve">            pm = self.input[num_input].pop()</w:t>
      </w:r>
    </w:p>
    <w:p w14:paraId="287EE251"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ab/>
        <w:t xml:space="preserve">    current_time = self.getCurrentTime()</w:t>
      </w:r>
    </w:p>
    <w:p w14:paraId="26BD1611"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ab/>
        <w:t xml:space="preserve">    current_pm = pm[0]</w:t>
      </w:r>
    </w:p>
    <w:p w14:paraId="3F045F72"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 xml:space="preserve">            self.prob_classes[num_class].append([current_pm, current_time])</w:t>
      </w:r>
    </w:p>
    <w:p w14:paraId="25CE6704"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 xml:space="preserve">            if pm[0] &gt; self.classThresh:</w:t>
      </w:r>
    </w:p>
    <w:p w14:paraId="7A52CCAE"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 xml:space="preserve">                return True</w:t>
      </w:r>
    </w:p>
    <w:p w14:paraId="5583334F"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 xml:space="preserve">        return False</w:t>
      </w:r>
    </w:p>
    <w:p w14:paraId="25544088" w14:textId="77777777" w:rsidR="00AE1935" w:rsidRPr="00981BFC" w:rsidRDefault="00AE1935" w:rsidP="00075247">
      <w:pPr>
        <w:pStyle w:val="PlainText"/>
        <w:rPr>
          <w:rFonts w:ascii="Courier New" w:hAnsi="Courier New" w:cs="Courier New"/>
        </w:rPr>
      </w:pPr>
    </w:p>
    <w:p w14:paraId="2C3C6B49"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 xml:space="preserve">    def clear_thresh(self, hits, sent_probs):</w:t>
      </w:r>
    </w:p>
    <w:p w14:paraId="24ECAD1B"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 xml:space="preserve">        if True in hits:</w:t>
      </w:r>
    </w:p>
    <w:p w14:paraId="26B9B9A1"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 xml:space="preserve">            for stim in range(number_of_stims):</w:t>
      </w:r>
    </w:p>
    <w:p w14:paraId="3E1320A4"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ab/>
      </w:r>
      <w:r w:rsidRPr="00981BFC">
        <w:rPr>
          <w:rFonts w:ascii="Courier New" w:hAnsi="Courier New" w:cs="Courier New"/>
        </w:rPr>
        <w:tab/>
        <w:t>for p in self.prob_classes[stim]:</w:t>
      </w:r>
    </w:p>
    <w:p w14:paraId="7ED81488"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 xml:space="preserve">                    state = p[0];</w:t>
      </w:r>
    </w:p>
    <w:p w14:paraId="4298A742"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ab/>
      </w:r>
      <w:r w:rsidRPr="00981BFC">
        <w:rPr>
          <w:rFonts w:ascii="Courier New" w:hAnsi="Courier New" w:cs="Courier New"/>
        </w:rPr>
        <w:tab/>
        <w:t xml:space="preserve">    if state &gt; self.classThresh:</w:t>
      </w:r>
    </w:p>
    <w:p w14:paraId="75556092"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 xml:space="preserve">                        sent_probs[stim] += state</w:t>
      </w:r>
    </w:p>
    <w:p w14:paraId="6766B9D2"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ab/>
      </w:r>
      <w:r w:rsidRPr="00981BFC">
        <w:rPr>
          <w:rFonts w:ascii="Courier New" w:hAnsi="Courier New" w:cs="Courier New"/>
        </w:rPr>
        <w:tab/>
      </w:r>
      <w:r w:rsidRPr="00981BFC">
        <w:rPr>
          <w:rFonts w:ascii="Courier New" w:hAnsi="Courier New" w:cs="Courier New"/>
        </w:rPr>
        <w:tab/>
      </w:r>
    </w:p>
    <w:p w14:paraId="6AF3A5FF"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ab/>
        <w:t xml:space="preserve">    mp = max(sent_probs)</w:t>
      </w:r>
    </w:p>
    <w:p w14:paraId="20341961"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ab/>
        <w:t xml:space="preserve">    mps = sent_probs.index(mp)</w:t>
      </w:r>
    </w:p>
    <w:p w14:paraId="09BE6DE4"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ab/>
        <w:t xml:space="preserve">    del sent_probs[mps]</w:t>
      </w:r>
    </w:p>
    <w:p w14:paraId="698A7A86"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ab/>
        <w:t xml:space="preserve">    mp2 = max(sent_probs)</w:t>
      </w:r>
    </w:p>
    <w:p w14:paraId="008B5773"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ab/>
        <w:t xml:space="preserve">    diff = mp - mp2</w:t>
      </w:r>
    </w:p>
    <w:p w14:paraId="7CA69869"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ab/>
        <w:t xml:space="preserve">    if(diff &gt;= self.maxProbDiffThresh):</w:t>
      </w:r>
    </w:p>
    <w:p w14:paraId="1E31F8D9"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 xml:space="preserve">                self.tcp_writer(mps)</w:t>
      </w:r>
    </w:p>
    <w:p w14:paraId="7E244FDB"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ab/>
      </w:r>
      <w:r w:rsidRPr="00981BFC">
        <w:rPr>
          <w:rFonts w:ascii="Courier New" w:hAnsi="Courier New" w:cs="Courier New"/>
        </w:rPr>
        <w:tab/>
      </w:r>
    </w:p>
    <w:p w14:paraId="52187925"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ab/>
        <w:t>return</w:t>
      </w:r>
    </w:p>
    <w:p w14:paraId="0FEC728F"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ab/>
      </w:r>
    </w:p>
    <w:p w14:paraId="7CF3A3EC"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 xml:space="preserve">    def tcp_writer(self,mps):</w:t>
      </w:r>
    </w:p>
    <w:p w14:paraId="29E49BFB"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 xml:space="preserve">        stimul_set = OVStimulationSet(self.getCurrentTime(), self.getCurrentTime() + 1. / self.getClock())</w:t>
      </w:r>
    </w:p>
    <w:p w14:paraId="4240C0C7"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 xml:space="preserve">        stimul_set.append(OVStimulation(33025 + mps, self.getCurrentTime(), 0.))</w:t>
      </w:r>
    </w:p>
    <w:p w14:paraId="49306EE7"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 xml:space="preserve">        self.output[0].append(stimul_set)  </w:t>
      </w:r>
    </w:p>
    <w:p w14:paraId="621B813D"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 xml:space="preserve">        return</w:t>
      </w:r>
    </w:p>
    <w:p w14:paraId="5439DB86"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 xml:space="preserve">    def process(self):</w:t>
      </w:r>
    </w:p>
    <w:p w14:paraId="4AA77FC4"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 xml:space="preserve">        probsAll = [0.0, 0.0, 0.0, 0.0]</w:t>
      </w:r>
    </w:p>
    <w:p w14:paraId="16DD651C"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 xml:space="preserve">        hit_inClass = [self.get_prob(num_input=3, num_class=0),</w:t>
      </w:r>
    </w:p>
    <w:p w14:paraId="467CB405"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 xml:space="preserve">                    self.get_prob(num_input=4, num_class=1),</w:t>
      </w:r>
    </w:p>
    <w:p w14:paraId="3912FD48"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 xml:space="preserve">                    self.get_prob(num_input=5, num_class=2),</w:t>
      </w:r>
    </w:p>
    <w:p w14:paraId="288B885A"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 xml:space="preserve">                    self.get_prob(num_input=6, num_class=3)]</w:t>
      </w:r>
    </w:p>
    <w:p w14:paraId="0BFAAC55" w14:textId="77777777" w:rsidR="00AE1935" w:rsidRPr="00981BFC" w:rsidRDefault="00AE1935" w:rsidP="00075247">
      <w:pPr>
        <w:pStyle w:val="PlainText"/>
        <w:rPr>
          <w:rFonts w:ascii="Courier New" w:hAnsi="Courier New" w:cs="Courier New"/>
        </w:rPr>
      </w:pPr>
    </w:p>
    <w:p w14:paraId="2AB1DEDF"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 xml:space="preserve">        self.clear_thresh(hit_inClass, probsAll)</w:t>
      </w:r>
    </w:p>
    <w:p w14:paraId="04BFC803"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ab/>
      </w:r>
      <w:r w:rsidRPr="00981BFC">
        <w:rPr>
          <w:rFonts w:ascii="Courier New" w:hAnsi="Courier New" w:cs="Courier New"/>
        </w:rPr>
        <w:tab/>
      </w:r>
    </w:p>
    <w:p w14:paraId="4C68DB01"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ab/>
        <w:t>return</w:t>
      </w:r>
    </w:p>
    <w:p w14:paraId="6DA68CE1" w14:textId="77777777" w:rsidR="00AE1935" w:rsidRPr="00981BFC" w:rsidRDefault="00AE1935" w:rsidP="00075247">
      <w:pPr>
        <w:pStyle w:val="PlainText"/>
        <w:rPr>
          <w:rFonts w:ascii="Courier New" w:hAnsi="Courier New" w:cs="Courier New"/>
        </w:rPr>
      </w:pPr>
    </w:p>
    <w:p w14:paraId="29777393" w14:textId="77777777" w:rsidR="00AE1935" w:rsidRPr="00981BFC" w:rsidRDefault="00AE1935" w:rsidP="00075247">
      <w:pPr>
        <w:pStyle w:val="PlainText"/>
        <w:rPr>
          <w:rFonts w:ascii="Courier New" w:hAnsi="Courier New" w:cs="Courier New"/>
        </w:rPr>
      </w:pPr>
      <w:r w:rsidRPr="00981BFC">
        <w:rPr>
          <w:rFonts w:ascii="Courier New" w:hAnsi="Courier New" w:cs="Courier New"/>
        </w:rPr>
        <w:lastRenderedPageBreak/>
        <w:t xml:space="preserve">    def uninitialize(self):</w:t>
      </w:r>
    </w:p>
    <w:p w14:paraId="66998E2A"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 xml:space="preserve">        return</w:t>
      </w:r>
    </w:p>
    <w:p w14:paraId="2BEFD134" w14:textId="77777777" w:rsidR="00AE1935" w:rsidRPr="00981BFC" w:rsidRDefault="00AE1935" w:rsidP="00075247">
      <w:pPr>
        <w:pStyle w:val="PlainText"/>
        <w:rPr>
          <w:rFonts w:ascii="Courier New" w:hAnsi="Courier New" w:cs="Courier New"/>
        </w:rPr>
      </w:pPr>
    </w:p>
    <w:p w14:paraId="2A39799B" w14:textId="77777777" w:rsidR="00AE1935" w:rsidRPr="00981BFC" w:rsidRDefault="00AE1935" w:rsidP="00075247">
      <w:pPr>
        <w:pStyle w:val="PlainText"/>
        <w:rPr>
          <w:rFonts w:ascii="Courier New" w:hAnsi="Courier New" w:cs="Courier New"/>
        </w:rPr>
      </w:pPr>
      <w:r w:rsidRPr="00981BFC">
        <w:rPr>
          <w:rFonts w:ascii="Courier New" w:hAnsi="Courier New" w:cs="Courier New"/>
        </w:rPr>
        <w:t>box = MyOVBox()</w:t>
      </w:r>
    </w:p>
    <w:p w14:paraId="79FAEE3F" w14:textId="77777777" w:rsidR="00AE1935" w:rsidRPr="00981BFC" w:rsidRDefault="00AE1935" w:rsidP="00075247">
      <w:pPr>
        <w:pStyle w:val="PlainText"/>
        <w:rPr>
          <w:rFonts w:ascii="Courier New" w:hAnsi="Courier New" w:cs="Courier New"/>
        </w:rPr>
      </w:pPr>
    </w:p>
    <w:p w14:paraId="62F3991C" w14:textId="1770D671" w:rsidR="00AE1935" w:rsidRDefault="00677243" w:rsidP="00677243">
      <w:pPr>
        <w:pStyle w:val="Heading2"/>
      </w:pPr>
      <w:bookmarkStart w:id="255" w:name="_Toc17751998"/>
      <w:r>
        <w:t>Java Side</w:t>
      </w:r>
      <w:bookmarkEnd w:id="255"/>
    </w:p>
    <w:p w14:paraId="5EDF7C40" w14:textId="55345141" w:rsidR="00677243" w:rsidRPr="00677243" w:rsidRDefault="00677243" w:rsidP="00677243">
      <w:pPr>
        <w:pStyle w:val="Heading3"/>
      </w:pPr>
      <w:bookmarkStart w:id="256" w:name="_Toc17751999"/>
      <w:r>
        <w:t>BasicView.java</w:t>
      </w:r>
      <w:bookmarkEnd w:id="256"/>
    </w:p>
    <w:p w14:paraId="64E984A4" w14:textId="77777777" w:rsidR="00677243" w:rsidRPr="004A246C" w:rsidRDefault="00677243" w:rsidP="00677243">
      <w:pPr>
        <w:pStyle w:val="PlainText"/>
        <w:rPr>
          <w:rFonts w:ascii="Courier New" w:hAnsi="Courier New" w:cs="Courier New"/>
        </w:rPr>
      </w:pPr>
      <w:r w:rsidRPr="004A246C">
        <w:rPr>
          <w:rFonts w:ascii="Courier New" w:hAnsi="Courier New" w:cs="Courier New"/>
        </w:rPr>
        <w:t>import javax.swing.JComponent;</w:t>
      </w:r>
    </w:p>
    <w:p w14:paraId="6D927353" w14:textId="77777777" w:rsidR="00677243" w:rsidRPr="004A246C" w:rsidRDefault="00677243" w:rsidP="00677243">
      <w:pPr>
        <w:pStyle w:val="PlainText"/>
        <w:rPr>
          <w:rFonts w:ascii="Courier New" w:hAnsi="Courier New" w:cs="Courier New"/>
        </w:rPr>
      </w:pPr>
      <w:r w:rsidRPr="004A246C">
        <w:rPr>
          <w:rFonts w:ascii="Courier New" w:hAnsi="Courier New" w:cs="Courier New"/>
        </w:rPr>
        <w:t>import java.awt.*;</w:t>
      </w:r>
    </w:p>
    <w:p w14:paraId="265F18A3" w14:textId="77777777" w:rsidR="00677243" w:rsidRPr="004A246C" w:rsidRDefault="00677243" w:rsidP="00677243">
      <w:pPr>
        <w:pStyle w:val="PlainText"/>
        <w:rPr>
          <w:rFonts w:ascii="Courier New" w:hAnsi="Courier New" w:cs="Courier New"/>
        </w:rPr>
      </w:pPr>
    </w:p>
    <w:p w14:paraId="2940E4D5" w14:textId="77777777" w:rsidR="00677243" w:rsidRPr="004A246C" w:rsidRDefault="00677243" w:rsidP="00677243">
      <w:pPr>
        <w:pStyle w:val="PlainText"/>
        <w:rPr>
          <w:rFonts w:ascii="Courier New" w:hAnsi="Courier New" w:cs="Courier New"/>
        </w:rPr>
      </w:pPr>
      <w:r w:rsidRPr="004A246C">
        <w:rPr>
          <w:rFonts w:ascii="Courier New" w:hAnsi="Courier New" w:cs="Courier New"/>
        </w:rPr>
        <w:t>public class BasicView extends JComponent{</w:t>
      </w:r>
    </w:p>
    <w:p w14:paraId="39977B06" w14:textId="77777777" w:rsidR="00677243" w:rsidRPr="004A246C" w:rsidRDefault="00677243" w:rsidP="00677243">
      <w:pPr>
        <w:pStyle w:val="PlainText"/>
        <w:rPr>
          <w:rFonts w:ascii="Courier New" w:hAnsi="Courier New" w:cs="Courier New"/>
        </w:rPr>
      </w:pPr>
    </w:p>
    <w:p w14:paraId="03575F23" w14:textId="77777777" w:rsidR="00677243" w:rsidRPr="004A246C" w:rsidRDefault="00677243" w:rsidP="00677243">
      <w:pPr>
        <w:pStyle w:val="PlainText"/>
        <w:rPr>
          <w:rFonts w:ascii="Courier New" w:hAnsi="Courier New" w:cs="Courier New"/>
        </w:rPr>
      </w:pPr>
      <w:r w:rsidRPr="004A246C">
        <w:rPr>
          <w:rFonts w:ascii="Courier New" w:hAnsi="Courier New" w:cs="Courier New"/>
        </w:rPr>
        <w:t xml:space="preserve">    FlasherMain flasher;</w:t>
      </w:r>
    </w:p>
    <w:p w14:paraId="49E97FE8" w14:textId="77777777" w:rsidR="00677243" w:rsidRPr="004A246C" w:rsidRDefault="00677243" w:rsidP="00677243">
      <w:pPr>
        <w:pStyle w:val="PlainText"/>
        <w:rPr>
          <w:rFonts w:ascii="Courier New" w:hAnsi="Courier New" w:cs="Courier New"/>
        </w:rPr>
      </w:pPr>
      <w:r w:rsidRPr="004A246C">
        <w:rPr>
          <w:rFonts w:ascii="Courier New" w:hAnsi="Courier New" w:cs="Courier New"/>
        </w:rPr>
        <w:t xml:space="preserve">    public BasicView(){</w:t>
      </w:r>
    </w:p>
    <w:p w14:paraId="1DDCB7FB" w14:textId="77777777" w:rsidR="00677243" w:rsidRPr="004A246C" w:rsidRDefault="00677243" w:rsidP="00677243">
      <w:pPr>
        <w:pStyle w:val="PlainText"/>
        <w:rPr>
          <w:rFonts w:ascii="Courier New" w:hAnsi="Courier New" w:cs="Courier New"/>
        </w:rPr>
      </w:pPr>
    </w:p>
    <w:p w14:paraId="378AE3B6" w14:textId="77777777" w:rsidR="00677243" w:rsidRPr="004A246C" w:rsidRDefault="00677243" w:rsidP="00677243">
      <w:pPr>
        <w:pStyle w:val="PlainText"/>
        <w:rPr>
          <w:rFonts w:ascii="Courier New" w:hAnsi="Courier New" w:cs="Courier New"/>
        </w:rPr>
      </w:pPr>
    </w:p>
    <w:p w14:paraId="664E9A8D" w14:textId="77777777" w:rsidR="00677243" w:rsidRPr="004A246C" w:rsidRDefault="00677243" w:rsidP="00677243">
      <w:pPr>
        <w:pStyle w:val="PlainText"/>
        <w:rPr>
          <w:rFonts w:ascii="Courier New" w:hAnsi="Courier New" w:cs="Courier New"/>
        </w:rPr>
      </w:pPr>
    </w:p>
    <w:p w14:paraId="708C0077" w14:textId="77777777" w:rsidR="00677243" w:rsidRPr="004A246C" w:rsidRDefault="00677243" w:rsidP="00677243">
      <w:pPr>
        <w:pStyle w:val="PlainText"/>
        <w:rPr>
          <w:rFonts w:ascii="Courier New" w:hAnsi="Courier New" w:cs="Courier New"/>
        </w:rPr>
      </w:pPr>
    </w:p>
    <w:p w14:paraId="45FACEFD" w14:textId="77777777" w:rsidR="00677243" w:rsidRPr="004A246C" w:rsidRDefault="00677243" w:rsidP="00677243">
      <w:pPr>
        <w:pStyle w:val="PlainText"/>
        <w:rPr>
          <w:rFonts w:ascii="Courier New" w:hAnsi="Courier New" w:cs="Courier New"/>
        </w:rPr>
      </w:pPr>
      <w:r w:rsidRPr="004A246C">
        <w:rPr>
          <w:rFonts w:ascii="Courier New" w:hAnsi="Courier New" w:cs="Courier New"/>
        </w:rPr>
        <w:t xml:space="preserve">    }</w:t>
      </w:r>
    </w:p>
    <w:p w14:paraId="41E3A031" w14:textId="77777777" w:rsidR="00677243" w:rsidRPr="004A246C" w:rsidRDefault="00677243" w:rsidP="00677243">
      <w:pPr>
        <w:pStyle w:val="PlainText"/>
        <w:rPr>
          <w:rFonts w:ascii="Courier New" w:hAnsi="Courier New" w:cs="Courier New"/>
        </w:rPr>
      </w:pPr>
    </w:p>
    <w:p w14:paraId="5485614D" w14:textId="77777777" w:rsidR="00677243" w:rsidRPr="004A246C" w:rsidRDefault="00677243" w:rsidP="00677243">
      <w:pPr>
        <w:pStyle w:val="PlainText"/>
        <w:rPr>
          <w:rFonts w:ascii="Courier New" w:hAnsi="Courier New" w:cs="Courier New"/>
        </w:rPr>
      </w:pPr>
      <w:r w:rsidRPr="004A246C">
        <w:rPr>
          <w:rFonts w:ascii="Courier New" w:hAnsi="Courier New" w:cs="Courier New"/>
        </w:rPr>
        <w:t xml:space="preserve">    public void  setup(FlasherMain flasherMain){</w:t>
      </w:r>
    </w:p>
    <w:p w14:paraId="1BF29739" w14:textId="77777777" w:rsidR="00677243" w:rsidRPr="004A246C" w:rsidRDefault="00677243" w:rsidP="00677243">
      <w:pPr>
        <w:pStyle w:val="PlainText"/>
        <w:rPr>
          <w:rFonts w:ascii="Courier New" w:hAnsi="Courier New" w:cs="Courier New"/>
        </w:rPr>
      </w:pPr>
      <w:r w:rsidRPr="004A246C">
        <w:rPr>
          <w:rFonts w:ascii="Courier New" w:hAnsi="Courier New" w:cs="Courier New"/>
        </w:rPr>
        <w:t xml:space="preserve">        flasher = flasherMain;</w:t>
      </w:r>
    </w:p>
    <w:p w14:paraId="44A02DCA" w14:textId="77777777" w:rsidR="00677243" w:rsidRPr="004A246C" w:rsidRDefault="00677243" w:rsidP="00677243">
      <w:pPr>
        <w:pStyle w:val="PlainText"/>
        <w:rPr>
          <w:rFonts w:ascii="Courier New" w:hAnsi="Courier New" w:cs="Courier New"/>
        </w:rPr>
      </w:pPr>
    </w:p>
    <w:p w14:paraId="50096E2E" w14:textId="77777777" w:rsidR="00677243" w:rsidRPr="004A246C" w:rsidRDefault="00677243" w:rsidP="00677243">
      <w:pPr>
        <w:pStyle w:val="PlainText"/>
        <w:rPr>
          <w:rFonts w:ascii="Courier New" w:hAnsi="Courier New" w:cs="Courier New"/>
        </w:rPr>
      </w:pPr>
      <w:r w:rsidRPr="004A246C">
        <w:rPr>
          <w:rFonts w:ascii="Courier New" w:hAnsi="Courier New" w:cs="Courier New"/>
        </w:rPr>
        <w:t xml:space="preserve">    }</w:t>
      </w:r>
    </w:p>
    <w:p w14:paraId="14D4C5B6" w14:textId="77777777" w:rsidR="00677243" w:rsidRPr="004A246C" w:rsidRDefault="00677243" w:rsidP="00677243">
      <w:pPr>
        <w:pStyle w:val="PlainText"/>
        <w:rPr>
          <w:rFonts w:ascii="Courier New" w:hAnsi="Courier New" w:cs="Courier New"/>
        </w:rPr>
      </w:pPr>
    </w:p>
    <w:p w14:paraId="41B19947" w14:textId="77777777" w:rsidR="00677243" w:rsidRPr="004A246C" w:rsidRDefault="00677243" w:rsidP="00677243">
      <w:pPr>
        <w:pStyle w:val="PlainText"/>
        <w:rPr>
          <w:rFonts w:ascii="Courier New" w:hAnsi="Courier New" w:cs="Courier New"/>
        </w:rPr>
      </w:pPr>
      <w:r w:rsidRPr="004A246C">
        <w:rPr>
          <w:rFonts w:ascii="Courier New" w:hAnsi="Courier New" w:cs="Courier New"/>
        </w:rPr>
        <w:t xml:space="preserve">    @Override</w:t>
      </w:r>
    </w:p>
    <w:p w14:paraId="5552218B" w14:textId="77777777" w:rsidR="00677243" w:rsidRPr="004A246C" w:rsidRDefault="00677243" w:rsidP="00677243">
      <w:pPr>
        <w:pStyle w:val="PlainText"/>
        <w:rPr>
          <w:rFonts w:ascii="Courier New" w:hAnsi="Courier New" w:cs="Courier New"/>
        </w:rPr>
      </w:pPr>
      <w:r w:rsidRPr="004A246C">
        <w:rPr>
          <w:rFonts w:ascii="Courier New" w:hAnsi="Courier New" w:cs="Courier New"/>
        </w:rPr>
        <w:t xml:space="preserve">    public void paintComponent(Graphics g0){</w:t>
      </w:r>
    </w:p>
    <w:p w14:paraId="4ADDA8CA" w14:textId="77777777" w:rsidR="00677243" w:rsidRPr="004A246C" w:rsidRDefault="00677243" w:rsidP="00677243">
      <w:pPr>
        <w:pStyle w:val="PlainText"/>
        <w:rPr>
          <w:rFonts w:ascii="Courier New" w:hAnsi="Courier New" w:cs="Courier New"/>
        </w:rPr>
      </w:pPr>
    </w:p>
    <w:p w14:paraId="34A11850" w14:textId="77777777" w:rsidR="00677243" w:rsidRPr="004A246C" w:rsidRDefault="00677243" w:rsidP="00677243">
      <w:pPr>
        <w:pStyle w:val="PlainText"/>
        <w:rPr>
          <w:rFonts w:ascii="Courier New" w:hAnsi="Courier New" w:cs="Courier New"/>
        </w:rPr>
      </w:pPr>
    </w:p>
    <w:p w14:paraId="232E811E" w14:textId="77777777" w:rsidR="00677243" w:rsidRPr="004A246C" w:rsidRDefault="00677243" w:rsidP="00677243">
      <w:pPr>
        <w:pStyle w:val="PlainText"/>
        <w:rPr>
          <w:rFonts w:ascii="Courier New" w:hAnsi="Courier New" w:cs="Courier New"/>
        </w:rPr>
      </w:pPr>
      <w:r w:rsidRPr="004A246C">
        <w:rPr>
          <w:rFonts w:ascii="Courier New" w:hAnsi="Courier New" w:cs="Courier New"/>
        </w:rPr>
        <w:t xml:space="preserve">        Graphics2D g = (Graphics2D) g0;</w:t>
      </w:r>
    </w:p>
    <w:p w14:paraId="4A1C1D63" w14:textId="77777777" w:rsidR="00677243" w:rsidRPr="004A246C" w:rsidRDefault="00677243" w:rsidP="00677243">
      <w:pPr>
        <w:pStyle w:val="PlainText"/>
        <w:rPr>
          <w:rFonts w:ascii="Courier New" w:hAnsi="Courier New" w:cs="Courier New"/>
        </w:rPr>
      </w:pPr>
    </w:p>
    <w:p w14:paraId="33A02F5D" w14:textId="77777777" w:rsidR="00677243" w:rsidRPr="004A246C" w:rsidRDefault="00677243" w:rsidP="00677243">
      <w:pPr>
        <w:pStyle w:val="PlainText"/>
        <w:rPr>
          <w:rFonts w:ascii="Courier New" w:hAnsi="Courier New" w:cs="Courier New"/>
        </w:rPr>
      </w:pPr>
      <w:r w:rsidRPr="004A246C">
        <w:rPr>
          <w:rFonts w:ascii="Courier New" w:hAnsi="Courier New" w:cs="Courier New"/>
        </w:rPr>
        <w:t xml:space="preserve">        g.setColor( Color.black);</w:t>
      </w:r>
    </w:p>
    <w:p w14:paraId="2345D8CE" w14:textId="77777777" w:rsidR="00677243" w:rsidRPr="004A246C" w:rsidRDefault="00677243" w:rsidP="00677243">
      <w:pPr>
        <w:pStyle w:val="PlainText"/>
        <w:rPr>
          <w:rFonts w:ascii="Courier New" w:hAnsi="Courier New" w:cs="Courier New"/>
        </w:rPr>
      </w:pPr>
    </w:p>
    <w:p w14:paraId="499B1E64" w14:textId="77777777" w:rsidR="00677243" w:rsidRPr="004A246C" w:rsidRDefault="00677243" w:rsidP="00677243">
      <w:pPr>
        <w:pStyle w:val="PlainText"/>
        <w:rPr>
          <w:rFonts w:ascii="Courier New" w:hAnsi="Courier New" w:cs="Courier New"/>
        </w:rPr>
      </w:pPr>
      <w:r w:rsidRPr="004A246C">
        <w:rPr>
          <w:rFonts w:ascii="Courier New" w:hAnsi="Courier New" w:cs="Courier New"/>
        </w:rPr>
        <w:t xml:space="preserve">        g.fillRect(0,0,getWidth(), getHeight());</w:t>
      </w:r>
    </w:p>
    <w:p w14:paraId="5EE9CE13" w14:textId="77777777" w:rsidR="00677243" w:rsidRPr="004A246C" w:rsidRDefault="00677243" w:rsidP="00677243">
      <w:pPr>
        <w:pStyle w:val="PlainText"/>
        <w:rPr>
          <w:rFonts w:ascii="Courier New" w:hAnsi="Courier New" w:cs="Courier New"/>
        </w:rPr>
      </w:pPr>
    </w:p>
    <w:p w14:paraId="4A939062" w14:textId="77777777" w:rsidR="00677243" w:rsidRPr="004A246C" w:rsidRDefault="00677243" w:rsidP="00677243">
      <w:pPr>
        <w:pStyle w:val="PlainText"/>
        <w:rPr>
          <w:rFonts w:ascii="Courier New" w:hAnsi="Courier New" w:cs="Courier New"/>
        </w:rPr>
      </w:pPr>
      <w:r w:rsidRPr="004A246C">
        <w:rPr>
          <w:rFonts w:ascii="Courier New" w:hAnsi="Courier New" w:cs="Courier New"/>
        </w:rPr>
        <w:t xml:space="preserve">        if (flasher != null) {</w:t>
      </w:r>
    </w:p>
    <w:p w14:paraId="1A16E582" w14:textId="77777777" w:rsidR="00677243" w:rsidRPr="004A246C" w:rsidRDefault="00677243" w:rsidP="00677243">
      <w:pPr>
        <w:pStyle w:val="PlainText"/>
        <w:rPr>
          <w:rFonts w:ascii="Courier New" w:hAnsi="Courier New" w:cs="Courier New"/>
        </w:rPr>
      </w:pPr>
      <w:r w:rsidRPr="004A246C">
        <w:rPr>
          <w:rFonts w:ascii="Courier New" w:hAnsi="Courier New" w:cs="Courier New"/>
        </w:rPr>
        <w:t xml:space="preserve">            for (CustomRec b : flasher.Buttons) {</w:t>
      </w:r>
    </w:p>
    <w:p w14:paraId="7B6F60E6" w14:textId="77777777" w:rsidR="00677243" w:rsidRPr="004A246C" w:rsidRDefault="00677243" w:rsidP="00677243">
      <w:pPr>
        <w:pStyle w:val="PlainText"/>
        <w:rPr>
          <w:rFonts w:ascii="Courier New" w:hAnsi="Courier New" w:cs="Courier New"/>
        </w:rPr>
      </w:pPr>
      <w:r w:rsidRPr="004A246C">
        <w:rPr>
          <w:rFonts w:ascii="Courier New" w:hAnsi="Courier New" w:cs="Courier New"/>
        </w:rPr>
        <w:t xml:space="preserve">                if (b != null)</w:t>
      </w:r>
    </w:p>
    <w:p w14:paraId="7AE54BFD" w14:textId="77777777" w:rsidR="00677243" w:rsidRPr="004A246C" w:rsidRDefault="00677243" w:rsidP="00677243">
      <w:pPr>
        <w:pStyle w:val="PlainText"/>
        <w:rPr>
          <w:rFonts w:ascii="Courier New" w:hAnsi="Courier New" w:cs="Courier New"/>
        </w:rPr>
      </w:pPr>
      <w:r w:rsidRPr="004A246C">
        <w:rPr>
          <w:rFonts w:ascii="Courier New" w:hAnsi="Courier New" w:cs="Courier New"/>
        </w:rPr>
        <w:t xml:space="preserve">                    b.draw(g);</w:t>
      </w:r>
    </w:p>
    <w:p w14:paraId="49A1339A" w14:textId="77777777" w:rsidR="00677243" w:rsidRPr="004A246C" w:rsidRDefault="00677243" w:rsidP="00677243">
      <w:pPr>
        <w:pStyle w:val="PlainText"/>
        <w:rPr>
          <w:rFonts w:ascii="Courier New" w:hAnsi="Courier New" w:cs="Courier New"/>
        </w:rPr>
      </w:pPr>
    </w:p>
    <w:p w14:paraId="48457D2D" w14:textId="77777777" w:rsidR="00677243" w:rsidRPr="004A246C" w:rsidRDefault="00677243" w:rsidP="00677243">
      <w:pPr>
        <w:pStyle w:val="PlainText"/>
        <w:rPr>
          <w:rFonts w:ascii="Courier New" w:hAnsi="Courier New" w:cs="Courier New"/>
        </w:rPr>
      </w:pPr>
      <w:r w:rsidRPr="004A246C">
        <w:rPr>
          <w:rFonts w:ascii="Courier New" w:hAnsi="Courier New" w:cs="Courier New"/>
        </w:rPr>
        <w:t xml:space="preserve">            }</w:t>
      </w:r>
    </w:p>
    <w:p w14:paraId="2CE00635" w14:textId="77777777" w:rsidR="00677243" w:rsidRPr="004A246C" w:rsidRDefault="00677243" w:rsidP="00677243">
      <w:pPr>
        <w:pStyle w:val="PlainText"/>
        <w:rPr>
          <w:rFonts w:ascii="Courier New" w:hAnsi="Courier New" w:cs="Courier New"/>
        </w:rPr>
      </w:pPr>
      <w:r w:rsidRPr="004A246C">
        <w:rPr>
          <w:rFonts w:ascii="Courier New" w:hAnsi="Courier New" w:cs="Courier New"/>
        </w:rPr>
        <w:t xml:space="preserve">        }</w:t>
      </w:r>
    </w:p>
    <w:p w14:paraId="295AF772" w14:textId="77777777" w:rsidR="00677243" w:rsidRPr="004A246C" w:rsidRDefault="00677243" w:rsidP="00677243">
      <w:pPr>
        <w:pStyle w:val="PlainText"/>
        <w:rPr>
          <w:rFonts w:ascii="Courier New" w:hAnsi="Courier New" w:cs="Courier New"/>
        </w:rPr>
      </w:pPr>
      <w:r w:rsidRPr="004A246C">
        <w:rPr>
          <w:rFonts w:ascii="Courier New" w:hAnsi="Courier New" w:cs="Courier New"/>
        </w:rPr>
        <w:t xml:space="preserve">        repaint();</w:t>
      </w:r>
    </w:p>
    <w:p w14:paraId="21D3A23D" w14:textId="77777777" w:rsidR="00677243" w:rsidRPr="004A246C" w:rsidRDefault="00677243" w:rsidP="00677243">
      <w:pPr>
        <w:pStyle w:val="PlainText"/>
        <w:rPr>
          <w:rFonts w:ascii="Courier New" w:hAnsi="Courier New" w:cs="Courier New"/>
        </w:rPr>
      </w:pPr>
      <w:r w:rsidRPr="004A246C">
        <w:rPr>
          <w:rFonts w:ascii="Courier New" w:hAnsi="Courier New" w:cs="Courier New"/>
        </w:rPr>
        <w:t xml:space="preserve">    }</w:t>
      </w:r>
    </w:p>
    <w:p w14:paraId="4F03BF1F" w14:textId="77777777" w:rsidR="00677243" w:rsidRPr="004A246C" w:rsidRDefault="00677243" w:rsidP="00677243">
      <w:pPr>
        <w:pStyle w:val="PlainText"/>
        <w:rPr>
          <w:rFonts w:ascii="Courier New" w:hAnsi="Courier New" w:cs="Courier New"/>
        </w:rPr>
      </w:pPr>
    </w:p>
    <w:p w14:paraId="5DC7F49B" w14:textId="77777777" w:rsidR="00677243" w:rsidRPr="004A246C" w:rsidRDefault="00677243" w:rsidP="00677243">
      <w:pPr>
        <w:pStyle w:val="PlainText"/>
        <w:rPr>
          <w:rFonts w:ascii="Courier New" w:hAnsi="Courier New" w:cs="Courier New"/>
        </w:rPr>
      </w:pPr>
    </w:p>
    <w:p w14:paraId="5AFFD12C" w14:textId="77777777" w:rsidR="00677243" w:rsidRPr="004A246C" w:rsidRDefault="00677243" w:rsidP="00677243">
      <w:pPr>
        <w:pStyle w:val="PlainText"/>
        <w:rPr>
          <w:rFonts w:ascii="Courier New" w:hAnsi="Courier New" w:cs="Courier New"/>
        </w:rPr>
      </w:pPr>
    </w:p>
    <w:p w14:paraId="23087049" w14:textId="0378A08B" w:rsidR="00677243" w:rsidRDefault="00677243" w:rsidP="00677243">
      <w:pPr>
        <w:pStyle w:val="PlainText"/>
        <w:rPr>
          <w:rFonts w:ascii="Courier New" w:hAnsi="Courier New" w:cs="Courier New"/>
        </w:rPr>
      </w:pPr>
      <w:r w:rsidRPr="004A246C">
        <w:rPr>
          <w:rFonts w:ascii="Courier New" w:hAnsi="Courier New" w:cs="Courier New"/>
        </w:rPr>
        <w:t>}</w:t>
      </w:r>
    </w:p>
    <w:p w14:paraId="45B3A294" w14:textId="08DF7421" w:rsidR="00677243" w:rsidRPr="00677243" w:rsidRDefault="00677243" w:rsidP="00677243">
      <w:pPr>
        <w:pStyle w:val="Heading3"/>
      </w:pPr>
      <w:bookmarkStart w:id="257" w:name="_Toc17752000"/>
      <w:r>
        <w:t>Constants.java</w:t>
      </w:r>
      <w:bookmarkEnd w:id="257"/>
    </w:p>
    <w:p w14:paraId="5D3B978B" w14:textId="77777777" w:rsidR="00677243" w:rsidRPr="00C841EB" w:rsidRDefault="00677243" w:rsidP="00677243">
      <w:pPr>
        <w:pStyle w:val="PlainText"/>
        <w:rPr>
          <w:rFonts w:ascii="Courier New" w:hAnsi="Courier New" w:cs="Courier New"/>
        </w:rPr>
      </w:pPr>
      <w:r w:rsidRPr="00C841EB">
        <w:rPr>
          <w:rFonts w:ascii="Courier New" w:hAnsi="Courier New" w:cs="Courier New"/>
        </w:rPr>
        <w:t>public class CONSTANTS {</w:t>
      </w:r>
    </w:p>
    <w:p w14:paraId="52319ED7" w14:textId="77777777" w:rsidR="00677243" w:rsidRPr="00C841EB" w:rsidRDefault="00677243" w:rsidP="00677243">
      <w:pPr>
        <w:pStyle w:val="PlainText"/>
        <w:rPr>
          <w:rFonts w:ascii="Courier New" w:hAnsi="Courier New" w:cs="Courier New"/>
        </w:rPr>
      </w:pPr>
    </w:p>
    <w:p w14:paraId="54A774CC" w14:textId="77777777" w:rsidR="00677243" w:rsidRPr="00C841EB" w:rsidRDefault="00677243" w:rsidP="00677243">
      <w:pPr>
        <w:pStyle w:val="PlainText"/>
        <w:rPr>
          <w:rFonts w:ascii="Courier New" w:hAnsi="Courier New" w:cs="Courier New"/>
        </w:rPr>
      </w:pPr>
      <w:r w:rsidRPr="00C841EB">
        <w:rPr>
          <w:rFonts w:ascii="Courier New" w:hAnsi="Courier New" w:cs="Courier New"/>
        </w:rPr>
        <w:t xml:space="preserve">    enum RecID{</w:t>
      </w:r>
    </w:p>
    <w:p w14:paraId="37389605" w14:textId="77777777" w:rsidR="00677243" w:rsidRPr="00C841EB" w:rsidRDefault="00677243" w:rsidP="00677243">
      <w:pPr>
        <w:pStyle w:val="PlainText"/>
        <w:rPr>
          <w:rFonts w:ascii="Courier New" w:hAnsi="Courier New" w:cs="Courier New"/>
        </w:rPr>
      </w:pPr>
    </w:p>
    <w:p w14:paraId="10E0047A" w14:textId="77777777" w:rsidR="00677243" w:rsidRPr="00C841EB" w:rsidRDefault="00677243" w:rsidP="00677243">
      <w:pPr>
        <w:pStyle w:val="PlainText"/>
        <w:rPr>
          <w:rFonts w:ascii="Courier New" w:hAnsi="Courier New" w:cs="Courier New"/>
        </w:rPr>
      </w:pPr>
      <w:r w:rsidRPr="00C841EB">
        <w:rPr>
          <w:rFonts w:ascii="Courier New" w:hAnsi="Courier New" w:cs="Courier New"/>
        </w:rPr>
        <w:lastRenderedPageBreak/>
        <w:t xml:space="preserve">        one ,</w:t>
      </w:r>
    </w:p>
    <w:p w14:paraId="7D187ACF" w14:textId="77777777" w:rsidR="00677243" w:rsidRPr="00C841EB" w:rsidRDefault="00677243" w:rsidP="00677243">
      <w:pPr>
        <w:pStyle w:val="PlainText"/>
        <w:rPr>
          <w:rFonts w:ascii="Courier New" w:hAnsi="Courier New" w:cs="Courier New"/>
        </w:rPr>
      </w:pPr>
      <w:r w:rsidRPr="00C841EB">
        <w:rPr>
          <w:rFonts w:ascii="Courier New" w:hAnsi="Courier New" w:cs="Courier New"/>
        </w:rPr>
        <w:t xml:space="preserve">        two ,</w:t>
      </w:r>
    </w:p>
    <w:p w14:paraId="2F2C43C6" w14:textId="77777777" w:rsidR="00677243" w:rsidRPr="00C841EB" w:rsidRDefault="00677243" w:rsidP="00677243">
      <w:pPr>
        <w:pStyle w:val="PlainText"/>
        <w:rPr>
          <w:rFonts w:ascii="Courier New" w:hAnsi="Courier New" w:cs="Courier New"/>
        </w:rPr>
      </w:pPr>
      <w:r w:rsidRPr="00C841EB">
        <w:rPr>
          <w:rFonts w:ascii="Courier New" w:hAnsi="Courier New" w:cs="Courier New"/>
        </w:rPr>
        <w:t xml:space="preserve">        three ,</w:t>
      </w:r>
    </w:p>
    <w:p w14:paraId="5030BE0C" w14:textId="77777777" w:rsidR="00677243" w:rsidRPr="00C841EB" w:rsidRDefault="00677243" w:rsidP="00677243">
      <w:pPr>
        <w:pStyle w:val="PlainText"/>
        <w:rPr>
          <w:rFonts w:ascii="Courier New" w:hAnsi="Courier New" w:cs="Courier New"/>
        </w:rPr>
      </w:pPr>
      <w:r w:rsidRPr="00C841EB">
        <w:rPr>
          <w:rFonts w:ascii="Courier New" w:hAnsi="Courier New" w:cs="Courier New"/>
        </w:rPr>
        <w:t xml:space="preserve">        four</w:t>
      </w:r>
    </w:p>
    <w:p w14:paraId="78F7B842" w14:textId="77777777" w:rsidR="00677243" w:rsidRPr="00C841EB" w:rsidRDefault="00677243" w:rsidP="00677243">
      <w:pPr>
        <w:pStyle w:val="PlainText"/>
        <w:rPr>
          <w:rFonts w:ascii="Courier New" w:hAnsi="Courier New" w:cs="Courier New"/>
        </w:rPr>
      </w:pPr>
    </w:p>
    <w:p w14:paraId="5264BD60" w14:textId="77777777" w:rsidR="00677243" w:rsidRPr="00C841EB" w:rsidRDefault="00677243" w:rsidP="00677243">
      <w:pPr>
        <w:pStyle w:val="PlainText"/>
        <w:rPr>
          <w:rFonts w:ascii="Courier New" w:hAnsi="Courier New" w:cs="Courier New"/>
        </w:rPr>
      </w:pPr>
      <w:r w:rsidRPr="00C841EB">
        <w:rPr>
          <w:rFonts w:ascii="Courier New" w:hAnsi="Courier New" w:cs="Courier New"/>
        </w:rPr>
        <w:t xml:space="preserve">    }</w:t>
      </w:r>
    </w:p>
    <w:p w14:paraId="7DC20063" w14:textId="77777777" w:rsidR="00677243" w:rsidRPr="00C841EB" w:rsidRDefault="00677243" w:rsidP="00677243">
      <w:pPr>
        <w:pStyle w:val="PlainText"/>
        <w:rPr>
          <w:rFonts w:ascii="Courier New" w:hAnsi="Courier New" w:cs="Courier New"/>
        </w:rPr>
      </w:pPr>
    </w:p>
    <w:p w14:paraId="1695C11D" w14:textId="77777777" w:rsidR="00677243" w:rsidRPr="00C841EB" w:rsidRDefault="00677243" w:rsidP="00677243">
      <w:pPr>
        <w:pStyle w:val="PlainText"/>
        <w:rPr>
          <w:rFonts w:ascii="Courier New" w:hAnsi="Courier New" w:cs="Courier New"/>
        </w:rPr>
      </w:pPr>
      <w:r w:rsidRPr="00C841EB">
        <w:rPr>
          <w:rFonts w:ascii="Courier New" w:hAnsi="Courier New" w:cs="Courier New"/>
        </w:rPr>
        <w:t xml:space="preserve">   static Vec2D size  =  new Vec2D(500,300);</w:t>
      </w:r>
    </w:p>
    <w:p w14:paraId="0A1E45C9" w14:textId="77777777" w:rsidR="00677243" w:rsidRPr="00C841EB" w:rsidRDefault="00677243" w:rsidP="00677243">
      <w:pPr>
        <w:pStyle w:val="PlainText"/>
        <w:rPr>
          <w:rFonts w:ascii="Courier New" w:hAnsi="Courier New" w:cs="Courier New"/>
        </w:rPr>
      </w:pPr>
      <w:r w:rsidRPr="00C841EB">
        <w:rPr>
          <w:rFonts w:ascii="Courier New" w:hAnsi="Courier New" w:cs="Courier New"/>
        </w:rPr>
        <w:t xml:space="preserve">    static int STARTING_HZ = 40;</w:t>
      </w:r>
    </w:p>
    <w:p w14:paraId="4667F81A" w14:textId="6167CA41" w:rsidR="00677243" w:rsidRDefault="00677243" w:rsidP="00677243">
      <w:pPr>
        <w:pStyle w:val="PlainText"/>
        <w:rPr>
          <w:rFonts w:ascii="Courier New" w:hAnsi="Courier New" w:cs="Courier New"/>
        </w:rPr>
      </w:pPr>
      <w:r w:rsidRPr="00C841EB">
        <w:rPr>
          <w:rFonts w:ascii="Courier New" w:hAnsi="Courier New" w:cs="Courier New"/>
        </w:rPr>
        <w:t>}</w:t>
      </w:r>
    </w:p>
    <w:p w14:paraId="65C710AE" w14:textId="4AF07888" w:rsidR="00776C38" w:rsidRPr="00776C38" w:rsidRDefault="00776C38" w:rsidP="00776C38">
      <w:pPr>
        <w:pStyle w:val="Heading3"/>
      </w:pPr>
      <w:bookmarkStart w:id="258" w:name="_Toc17752001"/>
      <w:r>
        <w:t>CustomRec.java</w:t>
      </w:r>
      <w:bookmarkEnd w:id="258"/>
    </w:p>
    <w:p w14:paraId="7BC994B8"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import javax.swing.*;</w:t>
      </w:r>
    </w:p>
    <w:p w14:paraId="7F5B4403"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import java.awt.*;</w:t>
      </w:r>
    </w:p>
    <w:p w14:paraId="6B4D19F4"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import java.awt.event.ActionEvent;</w:t>
      </w:r>
    </w:p>
    <w:p w14:paraId="07E99104"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import java.awt.event.ActionListener;</w:t>
      </w:r>
    </w:p>
    <w:p w14:paraId="266D052C"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import java.io.File;</w:t>
      </w:r>
    </w:p>
    <w:p w14:paraId="3F6C1DBC"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import java.io.FileWriter;</w:t>
      </w:r>
    </w:p>
    <w:p w14:paraId="31BD8A57"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import java.io.IOException;</w:t>
      </w:r>
    </w:p>
    <w:p w14:paraId="4F710BAA" w14:textId="77777777" w:rsidR="00677243" w:rsidRPr="00A57CBE" w:rsidRDefault="00677243" w:rsidP="00677243">
      <w:pPr>
        <w:pStyle w:val="PlainText"/>
        <w:rPr>
          <w:rFonts w:ascii="Courier New" w:hAnsi="Courier New" w:cs="Courier New"/>
        </w:rPr>
      </w:pPr>
    </w:p>
    <w:p w14:paraId="3ED94D5A"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public class CustomRec implements ActionListener {</w:t>
      </w:r>
    </w:p>
    <w:p w14:paraId="3179524F" w14:textId="77777777" w:rsidR="00677243" w:rsidRPr="00A57CBE" w:rsidRDefault="00677243" w:rsidP="00677243">
      <w:pPr>
        <w:pStyle w:val="PlainText"/>
        <w:rPr>
          <w:rFonts w:ascii="Courier New" w:hAnsi="Courier New" w:cs="Courier New"/>
        </w:rPr>
      </w:pPr>
    </w:p>
    <w:p w14:paraId="165767A9"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CONSTANTS.RecID id;</w:t>
      </w:r>
    </w:p>
    <w:p w14:paraId="32307265"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Vec2D pos;</w:t>
      </w:r>
    </w:p>
    <w:p w14:paraId="07A168C8"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Color color;</w:t>
      </w:r>
    </w:p>
    <w:p w14:paraId="563D7D33"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int width = CONSTANTS.size.x / 2, height = CONSTANTS.size.y/2;</w:t>
      </w:r>
    </w:p>
    <w:p w14:paraId="0FF8DE61"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private boolean isFlashing=  true;</w:t>
      </w:r>
    </w:p>
    <w:p w14:paraId="5977E257"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private final Timer timer;</w:t>
      </w:r>
    </w:p>
    <w:p w14:paraId="6732F8CC"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private  int HZ = 60;</w:t>
      </w:r>
    </w:p>
    <w:p w14:paraId="297F981B"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private long next_sec = System.currentTimeMillis() + 1000;</w:t>
      </w:r>
    </w:p>
    <w:p w14:paraId="1EFB102A"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private int LS_frame = 0 , CS_frame = 0;</w:t>
      </w:r>
    </w:p>
    <w:p w14:paraId="20A7D242"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public CustomRec(CONSTANTS.RecID id, int HZ){</w:t>
      </w:r>
    </w:p>
    <w:p w14:paraId="6139EDE4"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this.id = id;</w:t>
      </w:r>
    </w:p>
    <w:p w14:paraId="06681B59"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this.HZ = HZ;</w:t>
      </w:r>
    </w:p>
    <w:p w14:paraId="62EDDECD"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pos = new Vec2D(0,0);</w:t>
      </w:r>
    </w:p>
    <w:p w14:paraId="5A894486"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setupRec();</w:t>
      </w:r>
    </w:p>
    <w:p w14:paraId="5F16B1A7"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this.timer =  new Timer(1000/HZ,  this);</w:t>
      </w:r>
    </w:p>
    <w:p w14:paraId="04AA3FDE"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timer.start();</w:t>
      </w:r>
    </w:p>
    <w:p w14:paraId="1260E637"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w:t>
      </w:r>
    </w:p>
    <w:p w14:paraId="2A6C9929" w14:textId="77777777" w:rsidR="00677243" w:rsidRPr="00A57CBE" w:rsidRDefault="00677243" w:rsidP="00677243">
      <w:pPr>
        <w:pStyle w:val="PlainText"/>
        <w:rPr>
          <w:rFonts w:ascii="Courier New" w:hAnsi="Courier New" w:cs="Courier New"/>
        </w:rPr>
      </w:pPr>
    </w:p>
    <w:p w14:paraId="233C70D2"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private void setupRec(){</w:t>
      </w:r>
    </w:p>
    <w:p w14:paraId="60C0E13C" w14:textId="77777777" w:rsidR="00677243" w:rsidRPr="00A57CBE" w:rsidRDefault="00677243" w:rsidP="00677243">
      <w:pPr>
        <w:pStyle w:val="PlainText"/>
        <w:rPr>
          <w:rFonts w:ascii="Courier New" w:hAnsi="Courier New" w:cs="Courier New"/>
        </w:rPr>
      </w:pPr>
    </w:p>
    <w:p w14:paraId="628D966F"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switch (id) {</w:t>
      </w:r>
    </w:p>
    <w:p w14:paraId="6CD0FFC8"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case one:</w:t>
      </w:r>
    </w:p>
    <w:p w14:paraId="28F1853B"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pos.set(0,0);</w:t>
      </w:r>
    </w:p>
    <w:p w14:paraId="5490FFB9"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color = Color.RED;</w:t>
      </w:r>
    </w:p>
    <w:p w14:paraId="59AF4D7F"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break;</w:t>
      </w:r>
    </w:p>
    <w:p w14:paraId="353CF38E"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case two:</w:t>
      </w:r>
    </w:p>
    <w:p w14:paraId="7E585012"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pos.set(width +10, 0);</w:t>
      </w:r>
    </w:p>
    <w:p w14:paraId="1D04B94E"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color = Color.RED;</w:t>
      </w:r>
    </w:p>
    <w:p w14:paraId="59459510"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break;</w:t>
      </w:r>
    </w:p>
    <w:p w14:paraId="5D747BB3"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case three:</w:t>
      </w:r>
    </w:p>
    <w:p w14:paraId="58BA69A7"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pos.set(0, height+10);</w:t>
      </w:r>
    </w:p>
    <w:p w14:paraId="02740D87"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color = Color.RED;</w:t>
      </w:r>
    </w:p>
    <w:p w14:paraId="3937B010"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break;</w:t>
      </w:r>
    </w:p>
    <w:p w14:paraId="286A1C40" w14:textId="77777777" w:rsidR="00677243" w:rsidRPr="00A57CBE" w:rsidRDefault="00677243" w:rsidP="00677243">
      <w:pPr>
        <w:pStyle w:val="PlainText"/>
        <w:rPr>
          <w:rFonts w:ascii="Courier New" w:hAnsi="Courier New" w:cs="Courier New"/>
        </w:rPr>
      </w:pPr>
      <w:r w:rsidRPr="00A57CBE">
        <w:rPr>
          <w:rFonts w:ascii="Courier New" w:hAnsi="Courier New" w:cs="Courier New"/>
        </w:rPr>
        <w:lastRenderedPageBreak/>
        <w:t xml:space="preserve">            case four:</w:t>
      </w:r>
    </w:p>
    <w:p w14:paraId="09CA83D8"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pos.set(width+ 10, height +10);</w:t>
      </w:r>
    </w:p>
    <w:p w14:paraId="3930989C"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color = Color.RED;</w:t>
      </w:r>
    </w:p>
    <w:p w14:paraId="185B79C8"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break;</w:t>
      </w:r>
    </w:p>
    <w:p w14:paraId="085BB0B9"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w:t>
      </w:r>
    </w:p>
    <w:p w14:paraId="40974C20" w14:textId="77777777" w:rsidR="00677243" w:rsidRPr="00A57CBE" w:rsidRDefault="00677243" w:rsidP="00677243">
      <w:pPr>
        <w:pStyle w:val="PlainText"/>
        <w:rPr>
          <w:rFonts w:ascii="Courier New" w:hAnsi="Courier New" w:cs="Courier New"/>
        </w:rPr>
      </w:pPr>
    </w:p>
    <w:p w14:paraId="075033D5"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w:t>
      </w:r>
    </w:p>
    <w:p w14:paraId="2AE11B71" w14:textId="77777777" w:rsidR="00677243" w:rsidRPr="00A57CBE" w:rsidRDefault="00677243" w:rsidP="00677243">
      <w:pPr>
        <w:pStyle w:val="PlainText"/>
        <w:rPr>
          <w:rFonts w:ascii="Courier New" w:hAnsi="Courier New" w:cs="Courier New"/>
        </w:rPr>
      </w:pPr>
    </w:p>
    <w:p w14:paraId="18E68636"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public void draw(Graphics2D g){</w:t>
      </w:r>
    </w:p>
    <w:p w14:paraId="5EB77605" w14:textId="77777777" w:rsidR="00677243" w:rsidRPr="00A57CBE" w:rsidRDefault="00677243" w:rsidP="00677243">
      <w:pPr>
        <w:pStyle w:val="PlainText"/>
        <w:rPr>
          <w:rFonts w:ascii="Courier New" w:hAnsi="Courier New" w:cs="Courier New"/>
        </w:rPr>
      </w:pPr>
    </w:p>
    <w:p w14:paraId="3F3784B1" w14:textId="77777777" w:rsidR="00677243" w:rsidRPr="00A57CBE" w:rsidRDefault="00677243" w:rsidP="00677243">
      <w:pPr>
        <w:pStyle w:val="PlainText"/>
        <w:rPr>
          <w:rFonts w:ascii="Courier New" w:hAnsi="Courier New" w:cs="Courier New"/>
        </w:rPr>
      </w:pPr>
    </w:p>
    <w:p w14:paraId="4FEA6333"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long current_T = System.currentTimeMillis();</w:t>
      </w:r>
    </w:p>
    <w:p w14:paraId="6DEC80C1" w14:textId="77777777" w:rsidR="00677243" w:rsidRPr="00A57CBE" w:rsidRDefault="00677243" w:rsidP="00677243">
      <w:pPr>
        <w:pStyle w:val="PlainText"/>
        <w:rPr>
          <w:rFonts w:ascii="Courier New" w:hAnsi="Courier New" w:cs="Courier New"/>
        </w:rPr>
      </w:pPr>
    </w:p>
    <w:p w14:paraId="2514552A"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if(current_T &gt; next_sec){</w:t>
      </w:r>
    </w:p>
    <w:p w14:paraId="1813F936" w14:textId="77777777" w:rsidR="00677243" w:rsidRPr="00A57CBE" w:rsidRDefault="00677243" w:rsidP="00677243">
      <w:pPr>
        <w:pStyle w:val="PlainText"/>
        <w:rPr>
          <w:rFonts w:ascii="Courier New" w:hAnsi="Courier New" w:cs="Courier New"/>
        </w:rPr>
      </w:pPr>
    </w:p>
    <w:p w14:paraId="514C54FF"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next_sec += 1000;</w:t>
      </w:r>
    </w:p>
    <w:p w14:paraId="7865A64E"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LS_frame = CS_frame;</w:t>
      </w:r>
    </w:p>
    <w:p w14:paraId="6EA9FF36"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CS_frame = 0;</w:t>
      </w:r>
    </w:p>
    <w:p w14:paraId="0AB0A4A5"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w:t>
      </w:r>
    </w:p>
    <w:p w14:paraId="35A90251" w14:textId="77777777" w:rsidR="00677243" w:rsidRPr="00A57CBE" w:rsidRDefault="00677243" w:rsidP="00677243">
      <w:pPr>
        <w:pStyle w:val="PlainText"/>
        <w:rPr>
          <w:rFonts w:ascii="Courier New" w:hAnsi="Courier New" w:cs="Courier New"/>
        </w:rPr>
      </w:pPr>
    </w:p>
    <w:p w14:paraId="2FCAB5FE"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CS_frame++;</w:t>
      </w:r>
    </w:p>
    <w:p w14:paraId="0EB49F94" w14:textId="77777777" w:rsidR="00677243" w:rsidRPr="00A57CBE" w:rsidRDefault="00677243" w:rsidP="00677243">
      <w:pPr>
        <w:pStyle w:val="PlainText"/>
        <w:rPr>
          <w:rFonts w:ascii="Courier New" w:hAnsi="Courier New" w:cs="Courier New"/>
        </w:rPr>
      </w:pPr>
    </w:p>
    <w:p w14:paraId="425A9D20"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g.setColor(color);</w:t>
      </w:r>
    </w:p>
    <w:p w14:paraId="294A9C7C"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if (isFlashing){</w:t>
      </w:r>
    </w:p>
    <w:p w14:paraId="2E61FBF1"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g.fillRect(pos.x, pos.y, width, height);</w:t>
      </w:r>
    </w:p>
    <w:p w14:paraId="000B1D8D"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if(LS_frame != 0) {</w:t>
      </w:r>
    </w:p>
    <w:p w14:paraId="45796B43" w14:textId="77777777" w:rsidR="00677243" w:rsidRPr="00A57CBE" w:rsidRDefault="00677243" w:rsidP="00677243">
      <w:pPr>
        <w:pStyle w:val="PlainText"/>
        <w:rPr>
          <w:rFonts w:ascii="Courier New" w:hAnsi="Courier New" w:cs="Courier New"/>
        </w:rPr>
      </w:pPr>
    </w:p>
    <w:p w14:paraId="5E14B64B"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write_in_csv((current_T / 1000) % 60, LS_frame);</w:t>
      </w:r>
    </w:p>
    <w:p w14:paraId="5BA23143"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w:t>
      </w:r>
    </w:p>
    <w:p w14:paraId="7848C542"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w:t>
      </w:r>
    </w:p>
    <w:p w14:paraId="1AC460BA" w14:textId="77777777" w:rsidR="00677243" w:rsidRPr="00A57CBE" w:rsidRDefault="00677243" w:rsidP="00677243">
      <w:pPr>
        <w:pStyle w:val="PlainText"/>
        <w:rPr>
          <w:rFonts w:ascii="Courier New" w:hAnsi="Courier New" w:cs="Courier New"/>
        </w:rPr>
      </w:pPr>
    </w:p>
    <w:p w14:paraId="7ABF7AD6"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else clear(g);</w:t>
      </w:r>
    </w:p>
    <w:p w14:paraId="1ED85795" w14:textId="77777777" w:rsidR="00677243" w:rsidRPr="00A57CBE" w:rsidRDefault="00677243" w:rsidP="00677243">
      <w:pPr>
        <w:pStyle w:val="PlainText"/>
        <w:rPr>
          <w:rFonts w:ascii="Courier New" w:hAnsi="Courier New" w:cs="Courier New"/>
        </w:rPr>
      </w:pPr>
    </w:p>
    <w:p w14:paraId="6CA4C212"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w:t>
      </w:r>
    </w:p>
    <w:p w14:paraId="07B62FAB" w14:textId="77777777" w:rsidR="00677243" w:rsidRPr="00A57CBE" w:rsidRDefault="00677243" w:rsidP="00677243">
      <w:pPr>
        <w:pStyle w:val="PlainText"/>
        <w:rPr>
          <w:rFonts w:ascii="Courier New" w:hAnsi="Courier New" w:cs="Courier New"/>
        </w:rPr>
      </w:pPr>
    </w:p>
    <w:p w14:paraId="734F61CC"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private void write_in_csv(long T, int fps){</w:t>
      </w:r>
    </w:p>
    <w:p w14:paraId="4767D588" w14:textId="77777777" w:rsidR="00677243" w:rsidRPr="00A57CBE" w:rsidRDefault="00677243" w:rsidP="00677243">
      <w:pPr>
        <w:pStyle w:val="PlainText"/>
        <w:rPr>
          <w:rFonts w:ascii="Courier New" w:hAnsi="Courier New" w:cs="Courier New"/>
        </w:rPr>
      </w:pPr>
    </w:p>
    <w:p w14:paraId="75779726"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try{</w:t>
      </w:r>
    </w:p>
    <w:p w14:paraId="07EE775B" w14:textId="77777777" w:rsidR="00677243" w:rsidRPr="00A57CBE" w:rsidRDefault="00677243" w:rsidP="00677243">
      <w:pPr>
        <w:pStyle w:val="PlainText"/>
        <w:rPr>
          <w:rFonts w:ascii="Courier New" w:hAnsi="Courier New" w:cs="Courier New"/>
        </w:rPr>
      </w:pPr>
    </w:p>
    <w:p w14:paraId="62659CEC"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FileWriter CSV_file = new FileWriter("Analyser/Java_FrameFSP_Analyser.csv", true);</w:t>
      </w:r>
    </w:p>
    <w:p w14:paraId="6F41F2C8" w14:textId="77777777" w:rsidR="00677243" w:rsidRPr="00A57CBE" w:rsidRDefault="00677243" w:rsidP="00677243">
      <w:pPr>
        <w:pStyle w:val="PlainText"/>
        <w:rPr>
          <w:rFonts w:ascii="Courier New" w:hAnsi="Courier New" w:cs="Courier New"/>
        </w:rPr>
      </w:pPr>
    </w:p>
    <w:p w14:paraId="500BD5D2"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CSV_file.append(T + "," + fps);</w:t>
      </w:r>
    </w:p>
    <w:p w14:paraId="7116BA2B"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CSV_file.append("\n");</w:t>
      </w:r>
    </w:p>
    <w:p w14:paraId="0FF0FE82" w14:textId="77777777" w:rsidR="00677243" w:rsidRPr="00A57CBE" w:rsidRDefault="00677243" w:rsidP="00677243">
      <w:pPr>
        <w:pStyle w:val="PlainText"/>
        <w:rPr>
          <w:rFonts w:ascii="Courier New" w:hAnsi="Courier New" w:cs="Courier New"/>
        </w:rPr>
      </w:pPr>
    </w:p>
    <w:p w14:paraId="2B607082"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CSV_file.flush();</w:t>
      </w:r>
    </w:p>
    <w:p w14:paraId="2DC8F64E"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CSV_file.close();</w:t>
      </w:r>
    </w:p>
    <w:p w14:paraId="119DE854" w14:textId="77777777" w:rsidR="00677243" w:rsidRPr="00A57CBE" w:rsidRDefault="00677243" w:rsidP="00677243">
      <w:pPr>
        <w:pStyle w:val="PlainText"/>
        <w:rPr>
          <w:rFonts w:ascii="Courier New" w:hAnsi="Courier New" w:cs="Courier New"/>
        </w:rPr>
      </w:pPr>
    </w:p>
    <w:p w14:paraId="71E697C2" w14:textId="77777777" w:rsidR="00677243" w:rsidRPr="00A57CBE" w:rsidRDefault="00677243" w:rsidP="00677243">
      <w:pPr>
        <w:pStyle w:val="PlainText"/>
        <w:rPr>
          <w:rFonts w:ascii="Courier New" w:hAnsi="Courier New" w:cs="Courier New"/>
        </w:rPr>
      </w:pPr>
    </w:p>
    <w:p w14:paraId="3658E4FD"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 catch (IOException e) {</w:t>
      </w:r>
    </w:p>
    <w:p w14:paraId="0B558CF7" w14:textId="77777777" w:rsidR="00677243" w:rsidRPr="00A57CBE" w:rsidRDefault="00677243" w:rsidP="00677243">
      <w:pPr>
        <w:pStyle w:val="PlainText"/>
        <w:rPr>
          <w:rFonts w:ascii="Courier New" w:hAnsi="Courier New" w:cs="Courier New"/>
        </w:rPr>
      </w:pPr>
    </w:p>
    <w:p w14:paraId="6C0D850B"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System.out.println(e.fillInStackTrace());</w:t>
      </w:r>
    </w:p>
    <w:p w14:paraId="5DB5E25E"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w:t>
      </w:r>
    </w:p>
    <w:p w14:paraId="25BA153B" w14:textId="77777777" w:rsidR="00677243" w:rsidRPr="00A57CBE" w:rsidRDefault="00677243" w:rsidP="00677243">
      <w:pPr>
        <w:pStyle w:val="PlainText"/>
        <w:rPr>
          <w:rFonts w:ascii="Courier New" w:hAnsi="Courier New" w:cs="Courier New"/>
        </w:rPr>
      </w:pPr>
    </w:p>
    <w:p w14:paraId="6ECD2D2E" w14:textId="77777777" w:rsidR="00677243" w:rsidRPr="00A57CBE" w:rsidRDefault="00677243" w:rsidP="00677243">
      <w:pPr>
        <w:pStyle w:val="PlainText"/>
        <w:rPr>
          <w:rFonts w:ascii="Courier New" w:hAnsi="Courier New" w:cs="Courier New"/>
        </w:rPr>
      </w:pPr>
    </w:p>
    <w:p w14:paraId="504B391E"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w:t>
      </w:r>
    </w:p>
    <w:p w14:paraId="70DB1407"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public void clear(Graphics2D g){</w:t>
      </w:r>
    </w:p>
    <w:p w14:paraId="1F9C5279"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g.clearRect(pos.x,pos.y,width,height);</w:t>
      </w:r>
    </w:p>
    <w:p w14:paraId="4B149E3C" w14:textId="77777777" w:rsidR="00677243" w:rsidRPr="00A57CBE" w:rsidRDefault="00677243" w:rsidP="00677243">
      <w:pPr>
        <w:pStyle w:val="PlainText"/>
        <w:rPr>
          <w:rFonts w:ascii="Courier New" w:hAnsi="Courier New" w:cs="Courier New"/>
        </w:rPr>
      </w:pPr>
    </w:p>
    <w:p w14:paraId="71073910"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w:t>
      </w:r>
    </w:p>
    <w:p w14:paraId="3D250FC7" w14:textId="77777777" w:rsidR="00677243" w:rsidRPr="00A57CBE" w:rsidRDefault="00677243" w:rsidP="00677243">
      <w:pPr>
        <w:pStyle w:val="PlainText"/>
        <w:rPr>
          <w:rFonts w:ascii="Courier New" w:hAnsi="Courier New" w:cs="Courier New"/>
        </w:rPr>
      </w:pPr>
    </w:p>
    <w:p w14:paraId="51DB0D99"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Override</w:t>
      </w:r>
    </w:p>
    <w:p w14:paraId="5BA58B49"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public void actionPerformed(ActionEvent e) {</w:t>
      </w:r>
    </w:p>
    <w:p w14:paraId="78DD4E27"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isFlashing = !isFlashing;</w:t>
      </w:r>
    </w:p>
    <w:p w14:paraId="5D0C17D1" w14:textId="77777777" w:rsidR="00677243" w:rsidRPr="00A57CBE" w:rsidRDefault="00677243" w:rsidP="00677243">
      <w:pPr>
        <w:pStyle w:val="PlainText"/>
        <w:rPr>
          <w:rFonts w:ascii="Courier New" w:hAnsi="Courier New" w:cs="Courier New"/>
        </w:rPr>
      </w:pPr>
      <w:r w:rsidRPr="00A57CBE">
        <w:rPr>
          <w:rFonts w:ascii="Courier New" w:hAnsi="Courier New" w:cs="Courier New"/>
        </w:rPr>
        <w:t xml:space="preserve">    }</w:t>
      </w:r>
    </w:p>
    <w:p w14:paraId="33FA8B43" w14:textId="064CD1D3" w:rsidR="00677243" w:rsidRDefault="00677243" w:rsidP="00677243">
      <w:pPr>
        <w:pStyle w:val="PlainText"/>
        <w:rPr>
          <w:rFonts w:ascii="Courier New" w:hAnsi="Courier New" w:cs="Courier New"/>
        </w:rPr>
      </w:pPr>
      <w:r w:rsidRPr="00A57CBE">
        <w:rPr>
          <w:rFonts w:ascii="Courier New" w:hAnsi="Courier New" w:cs="Courier New"/>
        </w:rPr>
        <w:t>}</w:t>
      </w:r>
    </w:p>
    <w:p w14:paraId="4C1A4C04" w14:textId="510B1752" w:rsidR="00776C38" w:rsidRPr="00776C38" w:rsidRDefault="00776C38" w:rsidP="00776C38">
      <w:pPr>
        <w:pStyle w:val="Heading3"/>
      </w:pPr>
      <w:bookmarkStart w:id="259" w:name="_Toc17752002"/>
      <w:r>
        <w:t>FlasherMain.java</w:t>
      </w:r>
      <w:bookmarkEnd w:id="259"/>
    </w:p>
    <w:p w14:paraId="4C7256D8"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import javax.swing.*;</w:t>
      </w:r>
    </w:p>
    <w:p w14:paraId="597A7AA7"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import java.awt.*;</w:t>
      </w:r>
    </w:p>
    <w:p w14:paraId="4AC03EDF"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import java.awt.event.ActionListener;</w:t>
      </w:r>
    </w:p>
    <w:p w14:paraId="4C38C18F"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import java.io.FileNotFoundException;</w:t>
      </w:r>
    </w:p>
    <w:p w14:paraId="38666EE8"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import java.io.FileReader;</w:t>
      </w:r>
    </w:p>
    <w:p w14:paraId="4CB97998"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import java.io.IOException;</w:t>
      </w:r>
    </w:p>
    <w:p w14:paraId="027AA8B8"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import java.util.ArrayList;</w:t>
      </w:r>
    </w:p>
    <w:p w14:paraId="36A74EEB"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import java.util.List;</w:t>
      </w:r>
    </w:p>
    <w:p w14:paraId="4B8B706E" w14:textId="77777777" w:rsidR="00677243" w:rsidRPr="00BC53C3" w:rsidRDefault="00677243" w:rsidP="00677243">
      <w:pPr>
        <w:pStyle w:val="PlainText"/>
        <w:rPr>
          <w:rFonts w:ascii="Courier New" w:hAnsi="Courier New" w:cs="Courier New"/>
        </w:rPr>
      </w:pPr>
    </w:p>
    <w:p w14:paraId="3F64FB63"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public class FlasherMain extends JFrame {</w:t>
      </w:r>
    </w:p>
    <w:p w14:paraId="200CCD20" w14:textId="77777777" w:rsidR="00677243" w:rsidRPr="00BC53C3" w:rsidRDefault="00677243" w:rsidP="00677243">
      <w:pPr>
        <w:pStyle w:val="PlainText"/>
        <w:rPr>
          <w:rFonts w:ascii="Courier New" w:hAnsi="Courier New" w:cs="Courier New"/>
        </w:rPr>
      </w:pPr>
    </w:p>
    <w:p w14:paraId="2625F508" w14:textId="77777777" w:rsidR="00677243" w:rsidRPr="00BC53C3" w:rsidRDefault="00677243" w:rsidP="00677243">
      <w:pPr>
        <w:pStyle w:val="PlainText"/>
        <w:rPr>
          <w:rFonts w:ascii="Courier New" w:hAnsi="Courier New" w:cs="Courier New"/>
        </w:rPr>
      </w:pPr>
    </w:p>
    <w:p w14:paraId="1935F46C" w14:textId="77777777" w:rsidR="00677243" w:rsidRPr="00BC53C3" w:rsidRDefault="00677243" w:rsidP="00677243">
      <w:pPr>
        <w:pStyle w:val="PlainText"/>
        <w:rPr>
          <w:rFonts w:ascii="Courier New" w:hAnsi="Courier New" w:cs="Courier New"/>
        </w:rPr>
      </w:pPr>
    </w:p>
    <w:p w14:paraId="45EE95C5"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List&lt;CustomRec&gt; Buttons;</w:t>
      </w:r>
    </w:p>
    <w:p w14:paraId="6CF48BCB"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public Component comp;</w:t>
      </w:r>
    </w:p>
    <w:p w14:paraId="7CA3D3CB"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int StartingHZ = 0;</w:t>
      </w:r>
    </w:p>
    <w:p w14:paraId="34010610"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int num = 0;</w:t>
      </w:r>
    </w:p>
    <w:p w14:paraId="26525C45"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public FlasherMain(Component comp, int num, int StartingHZ) {</w:t>
      </w:r>
    </w:p>
    <w:p w14:paraId="40AA8F58"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Buttons = new ArrayList&lt;&gt;();</w:t>
      </w:r>
    </w:p>
    <w:p w14:paraId="6A49F95C"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this.comp = comp;</w:t>
      </w:r>
    </w:p>
    <w:p w14:paraId="32F028D2"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this.num = num;</w:t>
      </w:r>
    </w:p>
    <w:p w14:paraId="425AD76E"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this.StartingHZ = StartingHZ;</w:t>
      </w:r>
    </w:p>
    <w:p w14:paraId="32077A51"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setup();</w:t>
      </w:r>
    </w:p>
    <w:p w14:paraId="63EC49B8" w14:textId="77777777" w:rsidR="00677243" w:rsidRPr="00BC53C3" w:rsidRDefault="00677243" w:rsidP="00677243">
      <w:pPr>
        <w:pStyle w:val="PlainText"/>
        <w:rPr>
          <w:rFonts w:ascii="Courier New" w:hAnsi="Courier New" w:cs="Courier New"/>
        </w:rPr>
      </w:pPr>
    </w:p>
    <w:p w14:paraId="7AD4FEF1"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w:t>
      </w:r>
    </w:p>
    <w:p w14:paraId="5845615B" w14:textId="77777777" w:rsidR="00677243" w:rsidRPr="00BC53C3" w:rsidRDefault="00677243" w:rsidP="00677243">
      <w:pPr>
        <w:pStyle w:val="PlainText"/>
        <w:rPr>
          <w:rFonts w:ascii="Courier New" w:hAnsi="Courier New" w:cs="Courier New"/>
        </w:rPr>
      </w:pPr>
    </w:p>
    <w:p w14:paraId="78B4B8FF"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private void setup() {</w:t>
      </w:r>
    </w:p>
    <w:p w14:paraId="4829FFC7"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setDefaultCloseOperation(JFrame.EXIT_ON_CLOSE);</w:t>
      </w:r>
    </w:p>
    <w:p w14:paraId="0E4659ED"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pack();</w:t>
      </w:r>
    </w:p>
    <w:p w14:paraId="3BF48A67"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setVisible(true);</w:t>
      </w:r>
    </w:p>
    <w:p w14:paraId="2F6E58D3"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getContentPane().add(BorderLayout.CENTER, comp);</w:t>
      </w:r>
    </w:p>
    <w:p w14:paraId="37527477"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setBackground(Color.BLACK);</w:t>
      </w:r>
    </w:p>
    <w:p w14:paraId="714ABC97"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setSize(CONSTANTS.size.x+20, CONSTANTS.size.y+50);</w:t>
      </w:r>
    </w:p>
    <w:p w14:paraId="5B31D202"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setLocationRelativeTo(null);</w:t>
      </w:r>
    </w:p>
    <w:p w14:paraId="215278F6"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if(num == 0)</w:t>
      </w:r>
    </w:p>
    <w:p w14:paraId="73F72DDC"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num = Check();</w:t>
      </w:r>
    </w:p>
    <w:p w14:paraId="6CA74F79" w14:textId="77777777" w:rsidR="00677243" w:rsidRPr="00BC53C3" w:rsidRDefault="00677243" w:rsidP="00677243">
      <w:pPr>
        <w:pStyle w:val="PlainText"/>
        <w:rPr>
          <w:rFonts w:ascii="Courier New" w:hAnsi="Courier New" w:cs="Courier New"/>
        </w:rPr>
      </w:pPr>
    </w:p>
    <w:p w14:paraId="69A0CD37"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if(num != 0){</w:t>
      </w:r>
    </w:p>
    <w:p w14:paraId="58EDA559" w14:textId="77777777" w:rsidR="00677243" w:rsidRPr="00BC53C3" w:rsidRDefault="00677243" w:rsidP="00677243">
      <w:pPr>
        <w:pStyle w:val="PlainText"/>
        <w:rPr>
          <w:rFonts w:ascii="Courier New" w:hAnsi="Courier New" w:cs="Courier New"/>
        </w:rPr>
      </w:pPr>
    </w:p>
    <w:p w14:paraId="2FED3687"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add_squares(num);</w:t>
      </w:r>
    </w:p>
    <w:p w14:paraId="3A51A1CD" w14:textId="77777777" w:rsidR="00677243" w:rsidRPr="00BC53C3" w:rsidRDefault="00677243" w:rsidP="00677243">
      <w:pPr>
        <w:pStyle w:val="PlainText"/>
        <w:rPr>
          <w:rFonts w:ascii="Courier New" w:hAnsi="Courier New" w:cs="Courier New"/>
        </w:rPr>
      </w:pPr>
    </w:p>
    <w:p w14:paraId="68B8F742" w14:textId="77777777" w:rsidR="00677243" w:rsidRPr="00BC53C3" w:rsidRDefault="00677243" w:rsidP="00677243">
      <w:pPr>
        <w:pStyle w:val="PlainText"/>
        <w:rPr>
          <w:rFonts w:ascii="Courier New" w:hAnsi="Courier New" w:cs="Courier New"/>
        </w:rPr>
      </w:pPr>
    </w:p>
    <w:p w14:paraId="1AF28B40"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w:t>
      </w:r>
    </w:p>
    <w:p w14:paraId="65D4DBC8"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Buttons.add(new CustomRec(CONSTANTS.RecID.one, 120));</w:t>
      </w:r>
    </w:p>
    <w:p w14:paraId="32007713"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repaint();</w:t>
      </w:r>
    </w:p>
    <w:p w14:paraId="56E4F190" w14:textId="77777777" w:rsidR="00677243" w:rsidRPr="00BC53C3" w:rsidRDefault="00677243" w:rsidP="00677243">
      <w:pPr>
        <w:pStyle w:val="PlainText"/>
        <w:rPr>
          <w:rFonts w:ascii="Courier New" w:hAnsi="Courier New" w:cs="Courier New"/>
        </w:rPr>
      </w:pPr>
    </w:p>
    <w:p w14:paraId="2813FD1A"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w:t>
      </w:r>
    </w:p>
    <w:p w14:paraId="21E1957B" w14:textId="77777777" w:rsidR="00677243" w:rsidRPr="00BC53C3" w:rsidRDefault="00677243" w:rsidP="00677243">
      <w:pPr>
        <w:pStyle w:val="PlainText"/>
        <w:rPr>
          <w:rFonts w:ascii="Courier New" w:hAnsi="Courier New" w:cs="Courier New"/>
        </w:rPr>
      </w:pPr>
    </w:p>
    <w:p w14:paraId="66304AA6"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private void add_squares(int n){</w:t>
      </w:r>
    </w:p>
    <w:p w14:paraId="65ACC0A2" w14:textId="77777777" w:rsidR="00677243" w:rsidRPr="00BC53C3" w:rsidRDefault="00677243" w:rsidP="00677243">
      <w:pPr>
        <w:pStyle w:val="PlainText"/>
        <w:rPr>
          <w:rFonts w:ascii="Courier New" w:hAnsi="Courier New" w:cs="Courier New"/>
        </w:rPr>
      </w:pPr>
    </w:p>
    <w:p w14:paraId="2F66EA22"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int st = CONSTANTS.STARTING_HZ;</w:t>
      </w:r>
    </w:p>
    <w:p w14:paraId="1A30E7AE" w14:textId="77777777" w:rsidR="00677243" w:rsidRPr="00BC53C3" w:rsidRDefault="00677243" w:rsidP="00677243">
      <w:pPr>
        <w:pStyle w:val="PlainText"/>
        <w:rPr>
          <w:rFonts w:ascii="Courier New" w:hAnsi="Courier New" w:cs="Courier New"/>
        </w:rPr>
      </w:pPr>
    </w:p>
    <w:p w14:paraId="6134C311"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if(StartingHZ != 0) st = StartingHZ;</w:t>
      </w:r>
    </w:p>
    <w:p w14:paraId="402C609B"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for (int i = 0; i &lt; n; i++){</w:t>
      </w:r>
    </w:p>
    <w:p w14:paraId="0182F6B3" w14:textId="77777777" w:rsidR="00677243" w:rsidRPr="00BC53C3" w:rsidRDefault="00677243" w:rsidP="00677243">
      <w:pPr>
        <w:pStyle w:val="PlainText"/>
        <w:rPr>
          <w:rFonts w:ascii="Courier New" w:hAnsi="Courier New" w:cs="Courier New"/>
        </w:rPr>
      </w:pPr>
    </w:p>
    <w:p w14:paraId="183EE315"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System.out.println(i);</w:t>
      </w:r>
    </w:p>
    <w:p w14:paraId="3F9A5CFE"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Buttons.add(new CustomRec(CONSTANTS.RecID.values()[i],st+ (5 * i) ));</w:t>
      </w:r>
    </w:p>
    <w:p w14:paraId="1FEE62BD" w14:textId="77777777" w:rsidR="00677243" w:rsidRPr="00BC53C3" w:rsidRDefault="00677243" w:rsidP="00677243">
      <w:pPr>
        <w:pStyle w:val="PlainText"/>
        <w:rPr>
          <w:rFonts w:ascii="Courier New" w:hAnsi="Courier New" w:cs="Courier New"/>
        </w:rPr>
      </w:pPr>
    </w:p>
    <w:p w14:paraId="174EC262"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w:t>
      </w:r>
    </w:p>
    <w:p w14:paraId="4383D549" w14:textId="77777777" w:rsidR="00677243" w:rsidRPr="00BC53C3" w:rsidRDefault="00677243" w:rsidP="00677243">
      <w:pPr>
        <w:pStyle w:val="PlainText"/>
        <w:rPr>
          <w:rFonts w:ascii="Courier New" w:hAnsi="Courier New" w:cs="Courier New"/>
        </w:rPr>
      </w:pPr>
    </w:p>
    <w:p w14:paraId="339A2763" w14:textId="77777777" w:rsidR="00677243" w:rsidRPr="00BC53C3" w:rsidRDefault="00677243" w:rsidP="00677243">
      <w:pPr>
        <w:pStyle w:val="PlainText"/>
        <w:rPr>
          <w:rFonts w:ascii="Courier New" w:hAnsi="Courier New" w:cs="Courier New"/>
        </w:rPr>
      </w:pPr>
    </w:p>
    <w:p w14:paraId="3BE5E0F3"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w:t>
      </w:r>
    </w:p>
    <w:p w14:paraId="7CF397E6" w14:textId="77777777" w:rsidR="00677243" w:rsidRPr="00BC53C3" w:rsidRDefault="00677243" w:rsidP="00677243">
      <w:pPr>
        <w:pStyle w:val="PlainText"/>
        <w:rPr>
          <w:rFonts w:ascii="Courier New" w:hAnsi="Courier New" w:cs="Courier New"/>
        </w:rPr>
      </w:pPr>
    </w:p>
    <w:p w14:paraId="281759A7"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private int Check(){</w:t>
      </w:r>
    </w:p>
    <w:p w14:paraId="22D72254" w14:textId="77777777" w:rsidR="00677243" w:rsidRPr="00BC53C3" w:rsidRDefault="00677243" w:rsidP="00677243">
      <w:pPr>
        <w:pStyle w:val="PlainText"/>
        <w:rPr>
          <w:rFonts w:ascii="Courier New" w:hAnsi="Courier New" w:cs="Courier New"/>
        </w:rPr>
      </w:pPr>
    </w:p>
    <w:p w14:paraId="324CAF02"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try{</w:t>
      </w:r>
    </w:p>
    <w:p w14:paraId="42E2A5EF" w14:textId="77777777" w:rsidR="00677243" w:rsidRPr="00BC53C3" w:rsidRDefault="00677243" w:rsidP="00677243">
      <w:pPr>
        <w:pStyle w:val="PlainText"/>
        <w:rPr>
          <w:rFonts w:ascii="Courier New" w:hAnsi="Courier New" w:cs="Courier New"/>
        </w:rPr>
      </w:pPr>
    </w:p>
    <w:p w14:paraId="0C04A33C"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FileReader fileReader = new FileReader("instructions.txt");</w:t>
      </w:r>
    </w:p>
    <w:p w14:paraId="28F6ED5F"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char [] a = new char [4];</w:t>
      </w:r>
    </w:p>
    <w:p w14:paraId="23FD0E4F" w14:textId="77777777" w:rsidR="00677243" w:rsidRPr="00BC53C3" w:rsidRDefault="00677243" w:rsidP="00677243">
      <w:pPr>
        <w:pStyle w:val="PlainText"/>
        <w:rPr>
          <w:rFonts w:ascii="Courier New" w:hAnsi="Courier New" w:cs="Courier New"/>
        </w:rPr>
      </w:pPr>
    </w:p>
    <w:p w14:paraId="3E1ABA66" w14:textId="77777777" w:rsidR="00677243" w:rsidRPr="00BC53C3" w:rsidRDefault="00677243" w:rsidP="00677243">
      <w:pPr>
        <w:pStyle w:val="PlainText"/>
        <w:rPr>
          <w:rFonts w:ascii="Courier New" w:hAnsi="Courier New" w:cs="Courier New"/>
        </w:rPr>
      </w:pPr>
    </w:p>
    <w:p w14:paraId="226DC2C2"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fileReader.read(a);</w:t>
      </w:r>
    </w:p>
    <w:p w14:paraId="67D54EF0" w14:textId="77777777" w:rsidR="00677243" w:rsidRPr="00BC53C3" w:rsidRDefault="00677243" w:rsidP="00677243">
      <w:pPr>
        <w:pStyle w:val="PlainText"/>
        <w:rPr>
          <w:rFonts w:ascii="Courier New" w:hAnsi="Courier New" w:cs="Courier New"/>
        </w:rPr>
      </w:pPr>
    </w:p>
    <w:p w14:paraId="7D422B72" w14:textId="77777777" w:rsidR="00677243" w:rsidRPr="00BC53C3" w:rsidRDefault="00677243" w:rsidP="00677243">
      <w:pPr>
        <w:pStyle w:val="PlainText"/>
        <w:rPr>
          <w:rFonts w:ascii="Courier New" w:hAnsi="Courier New" w:cs="Courier New"/>
        </w:rPr>
      </w:pPr>
    </w:p>
    <w:p w14:paraId="6E89A195"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return Character.getNumericValue(a[0]);</w:t>
      </w:r>
    </w:p>
    <w:p w14:paraId="3108C3FF" w14:textId="77777777" w:rsidR="00677243" w:rsidRPr="00BC53C3" w:rsidRDefault="00677243" w:rsidP="00677243">
      <w:pPr>
        <w:pStyle w:val="PlainText"/>
        <w:rPr>
          <w:rFonts w:ascii="Courier New" w:hAnsi="Courier New" w:cs="Courier New"/>
        </w:rPr>
      </w:pPr>
    </w:p>
    <w:p w14:paraId="3853D2A5" w14:textId="77777777" w:rsidR="00677243" w:rsidRPr="00BC53C3" w:rsidRDefault="00677243" w:rsidP="00677243">
      <w:pPr>
        <w:pStyle w:val="PlainText"/>
        <w:rPr>
          <w:rFonts w:ascii="Courier New" w:hAnsi="Courier New" w:cs="Courier New"/>
        </w:rPr>
      </w:pPr>
    </w:p>
    <w:p w14:paraId="02C4E8F3"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 catch (FileNotFoundException e) {</w:t>
      </w:r>
    </w:p>
    <w:p w14:paraId="5729600F"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return 0;</w:t>
      </w:r>
    </w:p>
    <w:p w14:paraId="6956F89D"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 catch (IOException e1) {</w:t>
      </w:r>
    </w:p>
    <w:p w14:paraId="488C95B9"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return 0;</w:t>
      </w:r>
    </w:p>
    <w:p w14:paraId="5458A941"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w:t>
      </w:r>
    </w:p>
    <w:p w14:paraId="686214A7" w14:textId="77777777" w:rsidR="00677243" w:rsidRPr="00BC53C3" w:rsidRDefault="00677243" w:rsidP="00677243">
      <w:pPr>
        <w:pStyle w:val="PlainText"/>
        <w:rPr>
          <w:rFonts w:ascii="Courier New" w:hAnsi="Courier New" w:cs="Courier New"/>
        </w:rPr>
      </w:pPr>
    </w:p>
    <w:p w14:paraId="15BF360B"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w:t>
      </w:r>
    </w:p>
    <w:p w14:paraId="638902A2" w14:textId="77777777" w:rsidR="00677243" w:rsidRPr="00BC53C3" w:rsidRDefault="00677243" w:rsidP="00677243">
      <w:pPr>
        <w:pStyle w:val="PlainText"/>
        <w:rPr>
          <w:rFonts w:ascii="Courier New" w:hAnsi="Courier New" w:cs="Courier New"/>
        </w:rPr>
      </w:pPr>
    </w:p>
    <w:p w14:paraId="1A36FB5D"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public static void main(String[] args){</w:t>
      </w:r>
    </w:p>
    <w:p w14:paraId="4A55D196"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int Num = 0;</w:t>
      </w:r>
    </w:p>
    <w:p w14:paraId="5956472D"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int StartingHZ= 0;</w:t>
      </w:r>
    </w:p>
    <w:p w14:paraId="5DF56176"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BasicView basicView = new BasicView();</w:t>
      </w:r>
    </w:p>
    <w:p w14:paraId="29A8DD16"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if (args.length &gt; 0){</w:t>
      </w:r>
    </w:p>
    <w:p w14:paraId="4E365A13" w14:textId="77777777" w:rsidR="00677243" w:rsidRPr="00BC53C3" w:rsidRDefault="00677243" w:rsidP="00677243">
      <w:pPr>
        <w:pStyle w:val="PlainText"/>
        <w:rPr>
          <w:rFonts w:ascii="Courier New" w:hAnsi="Courier New" w:cs="Courier New"/>
        </w:rPr>
      </w:pPr>
    </w:p>
    <w:p w14:paraId="162A76E0"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Num = Integer.valueOf(args[0]);</w:t>
      </w:r>
    </w:p>
    <w:p w14:paraId="761F3F65"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StartingHZ = Integer.valueOf(args[1]);</w:t>
      </w:r>
    </w:p>
    <w:p w14:paraId="27D00599" w14:textId="77777777" w:rsidR="00677243" w:rsidRPr="00BC53C3" w:rsidRDefault="00677243" w:rsidP="00677243">
      <w:pPr>
        <w:pStyle w:val="PlainText"/>
        <w:rPr>
          <w:rFonts w:ascii="Courier New" w:hAnsi="Courier New" w:cs="Courier New"/>
        </w:rPr>
      </w:pPr>
    </w:p>
    <w:p w14:paraId="72737474" w14:textId="77777777" w:rsidR="00677243" w:rsidRPr="00BC53C3" w:rsidRDefault="00677243" w:rsidP="00677243">
      <w:pPr>
        <w:pStyle w:val="PlainText"/>
        <w:rPr>
          <w:rFonts w:ascii="Courier New" w:hAnsi="Courier New" w:cs="Courier New"/>
        </w:rPr>
      </w:pPr>
      <w:r w:rsidRPr="00BC53C3">
        <w:rPr>
          <w:rFonts w:ascii="Courier New" w:hAnsi="Courier New" w:cs="Courier New"/>
        </w:rPr>
        <w:lastRenderedPageBreak/>
        <w:t xml:space="preserve">            FlasherMain flasherMain = new FlasherMain(basicView, Num, StartingHZ);</w:t>
      </w:r>
    </w:p>
    <w:p w14:paraId="524776FB"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basicView.setup(flasherMain);</w:t>
      </w:r>
    </w:p>
    <w:p w14:paraId="1AAC6A4E" w14:textId="77777777" w:rsidR="00677243" w:rsidRPr="00BC53C3" w:rsidRDefault="00677243" w:rsidP="00677243">
      <w:pPr>
        <w:pStyle w:val="PlainText"/>
        <w:rPr>
          <w:rFonts w:ascii="Courier New" w:hAnsi="Courier New" w:cs="Courier New"/>
        </w:rPr>
      </w:pPr>
    </w:p>
    <w:p w14:paraId="6376F41F"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w:t>
      </w:r>
    </w:p>
    <w:p w14:paraId="65803588"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else {</w:t>
      </w:r>
    </w:p>
    <w:p w14:paraId="02928E4F"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FlasherMain flasherMain = new FlasherMain(basicView, 0, 0);</w:t>
      </w:r>
    </w:p>
    <w:p w14:paraId="4B6A0F64"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basicView.setup(flasherMain);</w:t>
      </w:r>
    </w:p>
    <w:p w14:paraId="3EDD4CFE"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w:t>
      </w:r>
    </w:p>
    <w:p w14:paraId="4ADF78B3" w14:textId="77777777" w:rsidR="00677243" w:rsidRPr="00BC53C3" w:rsidRDefault="00677243" w:rsidP="00677243">
      <w:pPr>
        <w:pStyle w:val="PlainText"/>
        <w:rPr>
          <w:rFonts w:ascii="Courier New" w:hAnsi="Courier New" w:cs="Courier New"/>
        </w:rPr>
      </w:pPr>
    </w:p>
    <w:p w14:paraId="7A264F5A" w14:textId="77777777" w:rsidR="00677243" w:rsidRPr="00BC53C3" w:rsidRDefault="00677243" w:rsidP="00677243">
      <w:pPr>
        <w:pStyle w:val="PlainText"/>
        <w:rPr>
          <w:rFonts w:ascii="Courier New" w:hAnsi="Courier New" w:cs="Courier New"/>
        </w:rPr>
      </w:pPr>
    </w:p>
    <w:p w14:paraId="2ABF3837" w14:textId="77777777" w:rsidR="00677243" w:rsidRPr="00BC53C3" w:rsidRDefault="00677243" w:rsidP="00677243">
      <w:pPr>
        <w:pStyle w:val="PlainText"/>
        <w:rPr>
          <w:rFonts w:ascii="Courier New" w:hAnsi="Courier New" w:cs="Courier New"/>
        </w:rPr>
      </w:pPr>
    </w:p>
    <w:p w14:paraId="04DC6E06"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 xml:space="preserve">    }</w:t>
      </w:r>
    </w:p>
    <w:p w14:paraId="1775A011" w14:textId="77777777" w:rsidR="00677243" w:rsidRPr="00BC53C3" w:rsidRDefault="00677243" w:rsidP="00677243">
      <w:pPr>
        <w:pStyle w:val="PlainText"/>
        <w:rPr>
          <w:rFonts w:ascii="Courier New" w:hAnsi="Courier New" w:cs="Courier New"/>
        </w:rPr>
      </w:pPr>
    </w:p>
    <w:p w14:paraId="168A7562" w14:textId="77777777" w:rsidR="00677243" w:rsidRPr="00BC53C3" w:rsidRDefault="00677243" w:rsidP="00677243">
      <w:pPr>
        <w:pStyle w:val="PlainText"/>
        <w:rPr>
          <w:rFonts w:ascii="Courier New" w:hAnsi="Courier New" w:cs="Courier New"/>
        </w:rPr>
      </w:pPr>
    </w:p>
    <w:p w14:paraId="58C5F5D6" w14:textId="77777777" w:rsidR="00677243" w:rsidRPr="00BC53C3" w:rsidRDefault="00677243" w:rsidP="00677243">
      <w:pPr>
        <w:pStyle w:val="PlainText"/>
        <w:rPr>
          <w:rFonts w:ascii="Courier New" w:hAnsi="Courier New" w:cs="Courier New"/>
        </w:rPr>
      </w:pPr>
      <w:r w:rsidRPr="00BC53C3">
        <w:rPr>
          <w:rFonts w:ascii="Courier New" w:hAnsi="Courier New" w:cs="Courier New"/>
        </w:rPr>
        <w:t>}</w:t>
      </w:r>
    </w:p>
    <w:p w14:paraId="3D74E64A" w14:textId="5E7FB846" w:rsidR="00677243" w:rsidRPr="00776C38" w:rsidRDefault="00776C38" w:rsidP="00776C38">
      <w:pPr>
        <w:pStyle w:val="Heading3"/>
      </w:pPr>
      <w:bookmarkStart w:id="260" w:name="_Toc17752003"/>
      <w:r>
        <w:t>Vec2D.java</w:t>
      </w:r>
      <w:bookmarkEnd w:id="260"/>
    </w:p>
    <w:p w14:paraId="011072CF" w14:textId="77777777" w:rsidR="00677243" w:rsidRPr="00B2265C" w:rsidRDefault="00677243" w:rsidP="00677243">
      <w:pPr>
        <w:pStyle w:val="PlainText"/>
        <w:rPr>
          <w:rFonts w:ascii="Courier New" w:hAnsi="Courier New" w:cs="Courier New"/>
        </w:rPr>
      </w:pPr>
      <w:r w:rsidRPr="00B2265C">
        <w:rPr>
          <w:rFonts w:ascii="Courier New" w:hAnsi="Courier New" w:cs="Courier New"/>
        </w:rPr>
        <w:t>public class Vec2D {</w:t>
      </w:r>
    </w:p>
    <w:p w14:paraId="6F1125D2" w14:textId="77777777" w:rsidR="00677243" w:rsidRPr="00B2265C" w:rsidRDefault="00677243" w:rsidP="00677243">
      <w:pPr>
        <w:pStyle w:val="PlainText"/>
        <w:rPr>
          <w:rFonts w:ascii="Courier New" w:hAnsi="Courier New" w:cs="Courier New"/>
        </w:rPr>
      </w:pPr>
    </w:p>
    <w:p w14:paraId="7FE4E175" w14:textId="77777777" w:rsidR="00677243" w:rsidRPr="00B2265C" w:rsidRDefault="00677243" w:rsidP="00677243">
      <w:pPr>
        <w:pStyle w:val="PlainText"/>
        <w:rPr>
          <w:rFonts w:ascii="Courier New" w:hAnsi="Courier New" w:cs="Courier New"/>
        </w:rPr>
      </w:pPr>
      <w:r w:rsidRPr="00B2265C">
        <w:rPr>
          <w:rFonts w:ascii="Courier New" w:hAnsi="Courier New" w:cs="Courier New"/>
        </w:rPr>
        <w:t xml:space="preserve">    public int x,y;</w:t>
      </w:r>
    </w:p>
    <w:p w14:paraId="0AAA47F5" w14:textId="77777777" w:rsidR="00677243" w:rsidRPr="00B2265C" w:rsidRDefault="00677243" w:rsidP="00677243">
      <w:pPr>
        <w:pStyle w:val="PlainText"/>
        <w:rPr>
          <w:rFonts w:ascii="Courier New" w:hAnsi="Courier New" w:cs="Courier New"/>
        </w:rPr>
      </w:pPr>
    </w:p>
    <w:p w14:paraId="41973E9F" w14:textId="77777777" w:rsidR="00677243" w:rsidRPr="00B2265C" w:rsidRDefault="00677243" w:rsidP="00677243">
      <w:pPr>
        <w:pStyle w:val="PlainText"/>
        <w:rPr>
          <w:rFonts w:ascii="Courier New" w:hAnsi="Courier New" w:cs="Courier New"/>
        </w:rPr>
      </w:pPr>
    </w:p>
    <w:p w14:paraId="624A3193" w14:textId="77777777" w:rsidR="00677243" w:rsidRPr="00B2265C" w:rsidRDefault="00677243" w:rsidP="00677243">
      <w:pPr>
        <w:pStyle w:val="PlainText"/>
        <w:rPr>
          <w:rFonts w:ascii="Courier New" w:hAnsi="Courier New" w:cs="Courier New"/>
        </w:rPr>
      </w:pPr>
    </w:p>
    <w:p w14:paraId="535CD01C" w14:textId="77777777" w:rsidR="00677243" w:rsidRPr="00B2265C" w:rsidRDefault="00677243" w:rsidP="00677243">
      <w:pPr>
        <w:pStyle w:val="PlainText"/>
        <w:rPr>
          <w:rFonts w:ascii="Courier New" w:hAnsi="Courier New" w:cs="Courier New"/>
        </w:rPr>
      </w:pPr>
      <w:r w:rsidRPr="00B2265C">
        <w:rPr>
          <w:rFonts w:ascii="Courier New" w:hAnsi="Courier New" w:cs="Courier New"/>
        </w:rPr>
        <w:t xml:space="preserve">    public Vec2D(int x, int y ){</w:t>
      </w:r>
    </w:p>
    <w:p w14:paraId="2AA897BE" w14:textId="77777777" w:rsidR="00677243" w:rsidRPr="00B2265C" w:rsidRDefault="00677243" w:rsidP="00677243">
      <w:pPr>
        <w:pStyle w:val="PlainText"/>
        <w:rPr>
          <w:rFonts w:ascii="Courier New" w:hAnsi="Courier New" w:cs="Courier New"/>
        </w:rPr>
      </w:pPr>
      <w:r w:rsidRPr="00B2265C">
        <w:rPr>
          <w:rFonts w:ascii="Courier New" w:hAnsi="Courier New" w:cs="Courier New"/>
        </w:rPr>
        <w:t xml:space="preserve">        this.x = x;</w:t>
      </w:r>
    </w:p>
    <w:p w14:paraId="20D21823" w14:textId="77777777" w:rsidR="00677243" w:rsidRPr="00B2265C" w:rsidRDefault="00677243" w:rsidP="00677243">
      <w:pPr>
        <w:pStyle w:val="PlainText"/>
        <w:rPr>
          <w:rFonts w:ascii="Courier New" w:hAnsi="Courier New" w:cs="Courier New"/>
        </w:rPr>
      </w:pPr>
      <w:r w:rsidRPr="00B2265C">
        <w:rPr>
          <w:rFonts w:ascii="Courier New" w:hAnsi="Courier New" w:cs="Courier New"/>
        </w:rPr>
        <w:t xml:space="preserve">        this.y = y;</w:t>
      </w:r>
    </w:p>
    <w:p w14:paraId="36F4AE76" w14:textId="77777777" w:rsidR="00677243" w:rsidRPr="00B2265C" w:rsidRDefault="00677243" w:rsidP="00677243">
      <w:pPr>
        <w:pStyle w:val="PlainText"/>
        <w:rPr>
          <w:rFonts w:ascii="Courier New" w:hAnsi="Courier New" w:cs="Courier New"/>
        </w:rPr>
      </w:pPr>
    </w:p>
    <w:p w14:paraId="63D5C419" w14:textId="77777777" w:rsidR="00677243" w:rsidRPr="00B2265C" w:rsidRDefault="00677243" w:rsidP="00677243">
      <w:pPr>
        <w:pStyle w:val="PlainText"/>
        <w:rPr>
          <w:rFonts w:ascii="Courier New" w:hAnsi="Courier New" w:cs="Courier New"/>
        </w:rPr>
      </w:pPr>
    </w:p>
    <w:p w14:paraId="1AD0EE1E" w14:textId="77777777" w:rsidR="00677243" w:rsidRPr="00B2265C" w:rsidRDefault="00677243" w:rsidP="00677243">
      <w:pPr>
        <w:pStyle w:val="PlainText"/>
        <w:rPr>
          <w:rFonts w:ascii="Courier New" w:hAnsi="Courier New" w:cs="Courier New"/>
        </w:rPr>
      </w:pPr>
      <w:r w:rsidRPr="00B2265C">
        <w:rPr>
          <w:rFonts w:ascii="Courier New" w:hAnsi="Courier New" w:cs="Courier New"/>
        </w:rPr>
        <w:t xml:space="preserve">    }</w:t>
      </w:r>
    </w:p>
    <w:p w14:paraId="5C4BB21D" w14:textId="77777777" w:rsidR="00677243" w:rsidRPr="00B2265C" w:rsidRDefault="00677243" w:rsidP="00677243">
      <w:pPr>
        <w:pStyle w:val="PlainText"/>
        <w:rPr>
          <w:rFonts w:ascii="Courier New" w:hAnsi="Courier New" w:cs="Courier New"/>
        </w:rPr>
      </w:pPr>
    </w:p>
    <w:p w14:paraId="5EFCEBBC" w14:textId="77777777" w:rsidR="00677243" w:rsidRPr="00B2265C" w:rsidRDefault="00677243" w:rsidP="00677243">
      <w:pPr>
        <w:pStyle w:val="PlainText"/>
        <w:rPr>
          <w:rFonts w:ascii="Courier New" w:hAnsi="Courier New" w:cs="Courier New"/>
        </w:rPr>
      </w:pPr>
    </w:p>
    <w:p w14:paraId="27EC6609" w14:textId="77777777" w:rsidR="00677243" w:rsidRPr="00B2265C" w:rsidRDefault="00677243" w:rsidP="00677243">
      <w:pPr>
        <w:pStyle w:val="PlainText"/>
        <w:rPr>
          <w:rFonts w:ascii="Courier New" w:hAnsi="Courier New" w:cs="Courier New"/>
        </w:rPr>
      </w:pPr>
      <w:r w:rsidRPr="00B2265C">
        <w:rPr>
          <w:rFonts w:ascii="Courier New" w:hAnsi="Courier New" w:cs="Courier New"/>
        </w:rPr>
        <w:t xml:space="preserve">    public int getX() {</w:t>
      </w:r>
    </w:p>
    <w:p w14:paraId="33133FD6" w14:textId="77777777" w:rsidR="00677243" w:rsidRPr="00B2265C" w:rsidRDefault="00677243" w:rsidP="00677243">
      <w:pPr>
        <w:pStyle w:val="PlainText"/>
        <w:rPr>
          <w:rFonts w:ascii="Courier New" w:hAnsi="Courier New" w:cs="Courier New"/>
        </w:rPr>
      </w:pPr>
      <w:r w:rsidRPr="00B2265C">
        <w:rPr>
          <w:rFonts w:ascii="Courier New" w:hAnsi="Courier New" w:cs="Courier New"/>
        </w:rPr>
        <w:t xml:space="preserve">        return x;</w:t>
      </w:r>
    </w:p>
    <w:p w14:paraId="0484C30C" w14:textId="77777777" w:rsidR="00677243" w:rsidRPr="00B2265C" w:rsidRDefault="00677243" w:rsidP="00677243">
      <w:pPr>
        <w:pStyle w:val="PlainText"/>
        <w:rPr>
          <w:rFonts w:ascii="Courier New" w:hAnsi="Courier New" w:cs="Courier New"/>
        </w:rPr>
      </w:pPr>
      <w:r w:rsidRPr="00B2265C">
        <w:rPr>
          <w:rFonts w:ascii="Courier New" w:hAnsi="Courier New" w:cs="Courier New"/>
        </w:rPr>
        <w:t xml:space="preserve">    }</w:t>
      </w:r>
    </w:p>
    <w:p w14:paraId="743B4FB7" w14:textId="77777777" w:rsidR="00677243" w:rsidRPr="00B2265C" w:rsidRDefault="00677243" w:rsidP="00677243">
      <w:pPr>
        <w:pStyle w:val="PlainText"/>
        <w:rPr>
          <w:rFonts w:ascii="Courier New" w:hAnsi="Courier New" w:cs="Courier New"/>
        </w:rPr>
      </w:pPr>
    </w:p>
    <w:p w14:paraId="226E0DB4" w14:textId="77777777" w:rsidR="00677243" w:rsidRPr="00B2265C" w:rsidRDefault="00677243" w:rsidP="00677243">
      <w:pPr>
        <w:pStyle w:val="PlainText"/>
        <w:rPr>
          <w:rFonts w:ascii="Courier New" w:hAnsi="Courier New" w:cs="Courier New"/>
        </w:rPr>
      </w:pPr>
      <w:r w:rsidRPr="00B2265C">
        <w:rPr>
          <w:rFonts w:ascii="Courier New" w:hAnsi="Courier New" w:cs="Courier New"/>
        </w:rPr>
        <w:t xml:space="preserve">    public int getY() {</w:t>
      </w:r>
    </w:p>
    <w:p w14:paraId="73106D5B" w14:textId="77777777" w:rsidR="00677243" w:rsidRPr="00B2265C" w:rsidRDefault="00677243" w:rsidP="00677243">
      <w:pPr>
        <w:pStyle w:val="PlainText"/>
        <w:rPr>
          <w:rFonts w:ascii="Courier New" w:hAnsi="Courier New" w:cs="Courier New"/>
        </w:rPr>
      </w:pPr>
      <w:r w:rsidRPr="00B2265C">
        <w:rPr>
          <w:rFonts w:ascii="Courier New" w:hAnsi="Courier New" w:cs="Courier New"/>
        </w:rPr>
        <w:t xml:space="preserve">        return y;</w:t>
      </w:r>
    </w:p>
    <w:p w14:paraId="58403A63" w14:textId="77777777" w:rsidR="00677243" w:rsidRPr="00B2265C" w:rsidRDefault="00677243" w:rsidP="00677243">
      <w:pPr>
        <w:pStyle w:val="PlainText"/>
        <w:rPr>
          <w:rFonts w:ascii="Courier New" w:hAnsi="Courier New" w:cs="Courier New"/>
        </w:rPr>
      </w:pPr>
      <w:r w:rsidRPr="00B2265C">
        <w:rPr>
          <w:rFonts w:ascii="Courier New" w:hAnsi="Courier New" w:cs="Courier New"/>
        </w:rPr>
        <w:t xml:space="preserve">    }</w:t>
      </w:r>
    </w:p>
    <w:p w14:paraId="330CCB65" w14:textId="77777777" w:rsidR="00677243" w:rsidRPr="00B2265C" w:rsidRDefault="00677243" w:rsidP="00677243">
      <w:pPr>
        <w:pStyle w:val="PlainText"/>
        <w:rPr>
          <w:rFonts w:ascii="Courier New" w:hAnsi="Courier New" w:cs="Courier New"/>
        </w:rPr>
      </w:pPr>
    </w:p>
    <w:p w14:paraId="0CE3BCF5" w14:textId="77777777" w:rsidR="00677243" w:rsidRPr="00B2265C" w:rsidRDefault="00677243" w:rsidP="00677243">
      <w:pPr>
        <w:pStyle w:val="PlainText"/>
        <w:rPr>
          <w:rFonts w:ascii="Courier New" w:hAnsi="Courier New" w:cs="Courier New"/>
        </w:rPr>
      </w:pPr>
      <w:r w:rsidRPr="00B2265C">
        <w:rPr>
          <w:rFonts w:ascii="Courier New" w:hAnsi="Courier New" w:cs="Courier New"/>
        </w:rPr>
        <w:t xml:space="preserve">    public void setX(int x) {</w:t>
      </w:r>
    </w:p>
    <w:p w14:paraId="17D4BFA0" w14:textId="77777777" w:rsidR="00677243" w:rsidRPr="00B2265C" w:rsidRDefault="00677243" w:rsidP="00677243">
      <w:pPr>
        <w:pStyle w:val="PlainText"/>
        <w:rPr>
          <w:rFonts w:ascii="Courier New" w:hAnsi="Courier New" w:cs="Courier New"/>
        </w:rPr>
      </w:pPr>
      <w:r w:rsidRPr="00B2265C">
        <w:rPr>
          <w:rFonts w:ascii="Courier New" w:hAnsi="Courier New" w:cs="Courier New"/>
        </w:rPr>
        <w:t xml:space="preserve">        this.x = x;</w:t>
      </w:r>
    </w:p>
    <w:p w14:paraId="57C80E94" w14:textId="77777777" w:rsidR="00677243" w:rsidRPr="00B2265C" w:rsidRDefault="00677243" w:rsidP="00677243">
      <w:pPr>
        <w:pStyle w:val="PlainText"/>
        <w:rPr>
          <w:rFonts w:ascii="Courier New" w:hAnsi="Courier New" w:cs="Courier New"/>
        </w:rPr>
      </w:pPr>
      <w:r w:rsidRPr="00B2265C">
        <w:rPr>
          <w:rFonts w:ascii="Courier New" w:hAnsi="Courier New" w:cs="Courier New"/>
        </w:rPr>
        <w:t xml:space="preserve">    }</w:t>
      </w:r>
    </w:p>
    <w:p w14:paraId="30E4191C" w14:textId="77777777" w:rsidR="00677243" w:rsidRPr="00B2265C" w:rsidRDefault="00677243" w:rsidP="00677243">
      <w:pPr>
        <w:pStyle w:val="PlainText"/>
        <w:rPr>
          <w:rFonts w:ascii="Courier New" w:hAnsi="Courier New" w:cs="Courier New"/>
        </w:rPr>
      </w:pPr>
    </w:p>
    <w:p w14:paraId="39A41CBE" w14:textId="77777777" w:rsidR="00677243" w:rsidRPr="00B2265C" w:rsidRDefault="00677243" w:rsidP="00677243">
      <w:pPr>
        <w:pStyle w:val="PlainText"/>
        <w:rPr>
          <w:rFonts w:ascii="Courier New" w:hAnsi="Courier New" w:cs="Courier New"/>
        </w:rPr>
      </w:pPr>
      <w:r w:rsidRPr="00B2265C">
        <w:rPr>
          <w:rFonts w:ascii="Courier New" w:hAnsi="Courier New" w:cs="Courier New"/>
        </w:rPr>
        <w:t xml:space="preserve">    public void setY(int y) {</w:t>
      </w:r>
    </w:p>
    <w:p w14:paraId="67EF6922" w14:textId="77777777" w:rsidR="00677243" w:rsidRPr="00B2265C" w:rsidRDefault="00677243" w:rsidP="00677243">
      <w:pPr>
        <w:pStyle w:val="PlainText"/>
        <w:rPr>
          <w:rFonts w:ascii="Courier New" w:hAnsi="Courier New" w:cs="Courier New"/>
        </w:rPr>
      </w:pPr>
      <w:r w:rsidRPr="00B2265C">
        <w:rPr>
          <w:rFonts w:ascii="Courier New" w:hAnsi="Courier New" w:cs="Courier New"/>
        </w:rPr>
        <w:t xml:space="preserve">        this.y = y;</w:t>
      </w:r>
    </w:p>
    <w:p w14:paraId="66A11B76" w14:textId="77777777" w:rsidR="00677243" w:rsidRPr="00B2265C" w:rsidRDefault="00677243" w:rsidP="00677243">
      <w:pPr>
        <w:pStyle w:val="PlainText"/>
        <w:rPr>
          <w:rFonts w:ascii="Courier New" w:hAnsi="Courier New" w:cs="Courier New"/>
        </w:rPr>
      </w:pPr>
      <w:r w:rsidRPr="00B2265C">
        <w:rPr>
          <w:rFonts w:ascii="Courier New" w:hAnsi="Courier New" w:cs="Courier New"/>
        </w:rPr>
        <w:t xml:space="preserve">    }</w:t>
      </w:r>
    </w:p>
    <w:p w14:paraId="4DA75D1A" w14:textId="77777777" w:rsidR="00677243" w:rsidRPr="00B2265C" w:rsidRDefault="00677243" w:rsidP="00677243">
      <w:pPr>
        <w:pStyle w:val="PlainText"/>
        <w:rPr>
          <w:rFonts w:ascii="Courier New" w:hAnsi="Courier New" w:cs="Courier New"/>
        </w:rPr>
      </w:pPr>
      <w:r w:rsidRPr="00B2265C">
        <w:rPr>
          <w:rFonts w:ascii="Courier New" w:hAnsi="Courier New" w:cs="Courier New"/>
        </w:rPr>
        <w:t xml:space="preserve">    public void set(int x, int y){</w:t>
      </w:r>
    </w:p>
    <w:p w14:paraId="28AB831E" w14:textId="77777777" w:rsidR="00677243" w:rsidRPr="00B2265C" w:rsidRDefault="00677243" w:rsidP="00677243">
      <w:pPr>
        <w:pStyle w:val="PlainText"/>
        <w:rPr>
          <w:rFonts w:ascii="Courier New" w:hAnsi="Courier New" w:cs="Courier New"/>
        </w:rPr>
      </w:pPr>
    </w:p>
    <w:p w14:paraId="56D1D31D" w14:textId="77777777" w:rsidR="00677243" w:rsidRPr="00B2265C" w:rsidRDefault="00677243" w:rsidP="00677243">
      <w:pPr>
        <w:pStyle w:val="PlainText"/>
        <w:rPr>
          <w:rFonts w:ascii="Courier New" w:hAnsi="Courier New" w:cs="Courier New"/>
        </w:rPr>
      </w:pPr>
      <w:r w:rsidRPr="00B2265C">
        <w:rPr>
          <w:rFonts w:ascii="Courier New" w:hAnsi="Courier New" w:cs="Courier New"/>
        </w:rPr>
        <w:t xml:space="preserve">        this.x  = x;</w:t>
      </w:r>
    </w:p>
    <w:p w14:paraId="4A9CE8BC" w14:textId="77777777" w:rsidR="00677243" w:rsidRPr="00B2265C" w:rsidRDefault="00677243" w:rsidP="00677243">
      <w:pPr>
        <w:pStyle w:val="PlainText"/>
        <w:rPr>
          <w:rFonts w:ascii="Courier New" w:hAnsi="Courier New" w:cs="Courier New"/>
        </w:rPr>
      </w:pPr>
      <w:r w:rsidRPr="00B2265C">
        <w:rPr>
          <w:rFonts w:ascii="Courier New" w:hAnsi="Courier New" w:cs="Courier New"/>
        </w:rPr>
        <w:t xml:space="preserve">        this.y = y;</w:t>
      </w:r>
    </w:p>
    <w:p w14:paraId="00994F0A" w14:textId="77777777" w:rsidR="00677243" w:rsidRPr="00B2265C" w:rsidRDefault="00677243" w:rsidP="00677243">
      <w:pPr>
        <w:pStyle w:val="PlainText"/>
        <w:rPr>
          <w:rFonts w:ascii="Courier New" w:hAnsi="Courier New" w:cs="Courier New"/>
        </w:rPr>
      </w:pPr>
      <w:r w:rsidRPr="00B2265C">
        <w:rPr>
          <w:rFonts w:ascii="Courier New" w:hAnsi="Courier New" w:cs="Courier New"/>
        </w:rPr>
        <w:t xml:space="preserve">    }</w:t>
      </w:r>
    </w:p>
    <w:p w14:paraId="1479E4D6" w14:textId="77777777" w:rsidR="00677243" w:rsidRDefault="00677243" w:rsidP="00677243">
      <w:pPr>
        <w:pStyle w:val="PlainText"/>
        <w:rPr>
          <w:rFonts w:ascii="Courier New" w:hAnsi="Courier New" w:cs="Courier New"/>
        </w:rPr>
      </w:pPr>
      <w:r w:rsidRPr="00B2265C">
        <w:rPr>
          <w:rFonts w:ascii="Courier New" w:hAnsi="Courier New" w:cs="Courier New"/>
        </w:rPr>
        <w:t>}</w:t>
      </w:r>
    </w:p>
    <w:p w14:paraId="15028F90" w14:textId="77777777" w:rsidR="00677243" w:rsidRPr="00677243" w:rsidRDefault="00677243" w:rsidP="00677243"/>
    <w:p w14:paraId="2B43FEFA" w14:textId="77777777" w:rsidR="00AE1935" w:rsidRPr="00AE1935" w:rsidRDefault="00AE1935" w:rsidP="00AE1935"/>
    <w:sectPr w:rsidR="00AE1935" w:rsidRPr="00AE1935">
      <w:footerReference w:type="default" r:id="rId47"/>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B0295B" w14:textId="77777777" w:rsidR="00AF0BBD" w:rsidRDefault="00AF0BBD">
      <w:pPr>
        <w:spacing w:after="0" w:line="240" w:lineRule="auto"/>
      </w:pPr>
      <w:r>
        <w:separator/>
      </w:r>
    </w:p>
  </w:endnote>
  <w:endnote w:type="continuationSeparator" w:id="0">
    <w:p w14:paraId="3AB0295D" w14:textId="77777777" w:rsidR="00AF0BBD" w:rsidRDefault="00AF0B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47270158"/>
      <w:docPartObj>
        <w:docPartGallery w:val="Page Numbers (Bottom of Page)"/>
        <w:docPartUnique/>
      </w:docPartObj>
    </w:sdtPr>
    <w:sdtEndPr/>
    <w:sdtContent>
      <w:sdt>
        <w:sdtPr>
          <w:id w:val="-1769616900"/>
          <w:docPartObj>
            <w:docPartGallery w:val="Page Numbers (Top of Page)"/>
            <w:docPartUnique/>
          </w:docPartObj>
        </w:sdtPr>
        <w:sdtEndPr/>
        <w:sdtContent>
          <w:p w14:paraId="1719220E" w14:textId="31D0E647" w:rsidR="00AF0BBD" w:rsidRDefault="00AF0BBD">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05088ACA" w14:textId="77777777" w:rsidR="00AF0BBD" w:rsidRDefault="00AF0B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B02957" w14:textId="77777777" w:rsidR="00AF0BBD" w:rsidRDefault="00AF0BBD">
      <w:pPr>
        <w:spacing w:after="0" w:line="240" w:lineRule="auto"/>
      </w:pPr>
      <w:r>
        <w:rPr>
          <w:color w:val="000000"/>
        </w:rPr>
        <w:separator/>
      </w:r>
    </w:p>
  </w:footnote>
  <w:footnote w:type="continuationSeparator" w:id="0">
    <w:p w14:paraId="3AB02959" w14:textId="77777777" w:rsidR="00AF0BBD" w:rsidRDefault="00AF0BB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E3111"/>
    <w:multiLevelType w:val="multilevel"/>
    <w:tmpl w:val="3962B35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8707146"/>
    <w:multiLevelType w:val="multilevel"/>
    <w:tmpl w:val="D8F24E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B5A289A"/>
    <w:multiLevelType w:val="multilevel"/>
    <w:tmpl w:val="ACACC96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F420B75"/>
    <w:multiLevelType w:val="hybridMultilevel"/>
    <w:tmpl w:val="1990069E"/>
    <w:lvl w:ilvl="0" w:tplc="DACC636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4B17A54"/>
    <w:multiLevelType w:val="multilevel"/>
    <w:tmpl w:val="6B08964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503564B"/>
    <w:multiLevelType w:val="hybridMultilevel"/>
    <w:tmpl w:val="D4DEF8DC"/>
    <w:lvl w:ilvl="0" w:tplc="14E882C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6963B66"/>
    <w:multiLevelType w:val="multilevel"/>
    <w:tmpl w:val="FE8E1D7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7793E9F"/>
    <w:multiLevelType w:val="multilevel"/>
    <w:tmpl w:val="180CCC1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18E3017A"/>
    <w:multiLevelType w:val="multilevel"/>
    <w:tmpl w:val="9BD6CF5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20F763AA"/>
    <w:multiLevelType w:val="multilevel"/>
    <w:tmpl w:val="7A72F706"/>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0" w15:restartNumberingAfterBreak="0">
    <w:nsid w:val="22666DE6"/>
    <w:multiLevelType w:val="multilevel"/>
    <w:tmpl w:val="B96AB5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22A24767"/>
    <w:multiLevelType w:val="hybridMultilevel"/>
    <w:tmpl w:val="B1082ABE"/>
    <w:lvl w:ilvl="0" w:tplc="6CD6C28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A106E6A"/>
    <w:multiLevelType w:val="hybridMultilevel"/>
    <w:tmpl w:val="A2EA72F2"/>
    <w:lvl w:ilvl="0" w:tplc="A5FC59F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A21777A"/>
    <w:multiLevelType w:val="multilevel"/>
    <w:tmpl w:val="97A2CFF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2C545BFD"/>
    <w:multiLevelType w:val="hybridMultilevel"/>
    <w:tmpl w:val="C60C349C"/>
    <w:lvl w:ilvl="0" w:tplc="DEF84F4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C921FE6"/>
    <w:multiLevelType w:val="multilevel"/>
    <w:tmpl w:val="E02EFD50"/>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EC57EA0"/>
    <w:multiLevelType w:val="multilevel"/>
    <w:tmpl w:val="34FADD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F32244C"/>
    <w:multiLevelType w:val="multilevel"/>
    <w:tmpl w:val="60F8934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3A1303F"/>
    <w:multiLevelType w:val="multilevel"/>
    <w:tmpl w:val="4EEACA0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3B705B1"/>
    <w:multiLevelType w:val="multilevel"/>
    <w:tmpl w:val="168EBFD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4AF431CC"/>
    <w:multiLevelType w:val="multilevel"/>
    <w:tmpl w:val="456CA94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52973DB2"/>
    <w:multiLevelType w:val="hybridMultilevel"/>
    <w:tmpl w:val="DE60AEA6"/>
    <w:lvl w:ilvl="0" w:tplc="7916B34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BB901B7"/>
    <w:multiLevelType w:val="multilevel"/>
    <w:tmpl w:val="CF104CE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5EF17E32"/>
    <w:multiLevelType w:val="hybridMultilevel"/>
    <w:tmpl w:val="2A4C19D6"/>
    <w:lvl w:ilvl="0" w:tplc="7074B2F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1210CC9"/>
    <w:multiLevelType w:val="multilevel"/>
    <w:tmpl w:val="68202D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65177BA8"/>
    <w:multiLevelType w:val="hybridMultilevel"/>
    <w:tmpl w:val="D5BAE2AC"/>
    <w:lvl w:ilvl="0" w:tplc="29E8276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7514B5F"/>
    <w:multiLevelType w:val="multilevel"/>
    <w:tmpl w:val="90CA2E0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D9545C0"/>
    <w:multiLevelType w:val="multilevel"/>
    <w:tmpl w:val="485C677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7BD02195"/>
    <w:multiLevelType w:val="hybridMultilevel"/>
    <w:tmpl w:val="95A6910C"/>
    <w:lvl w:ilvl="0" w:tplc="DD32505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22"/>
  </w:num>
  <w:num w:numId="3">
    <w:abstractNumId w:val="7"/>
  </w:num>
  <w:num w:numId="4">
    <w:abstractNumId w:val="6"/>
  </w:num>
  <w:num w:numId="5">
    <w:abstractNumId w:val="15"/>
  </w:num>
  <w:num w:numId="6">
    <w:abstractNumId w:val="1"/>
  </w:num>
  <w:num w:numId="7">
    <w:abstractNumId w:val="24"/>
  </w:num>
  <w:num w:numId="8">
    <w:abstractNumId w:val="17"/>
  </w:num>
  <w:num w:numId="9">
    <w:abstractNumId w:val="4"/>
  </w:num>
  <w:num w:numId="10">
    <w:abstractNumId w:val="13"/>
  </w:num>
  <w:num w:numId="11">
    <w:abstractNumId w:val="27"/>
  </w:num>
  <w:num w:numId="12">
    <w:abstractNumId w:val="26"/>
  </w:num>
  <w:num w:numId="13">
    <w:abstractNumId w:val="8"/>
  </w:num>
  <w:num w:numId="14">
    <w:abstractNumId w:val="10"/>
  </w:num>
  <w:num w:numId="15">
    <w:abstractNumId w:val="18"/>
  </w:num>
  <w:num w:numId="16">
    <w:abstractNumId w:val="19"/>
  </w:num>
  <w:num w:numId="17">
    <w:abstractNumId w:val="0"/>
  </w:num>
  <w:num w:numId="18">
    <w:abstractNumId w:val="16"/>
  </w:num>
  <w:num w:numId="19">
    <w:abstractNumId w:val="2"/>
  </w:num>
  <w:num w:numId="20">
    <w:abstractNumId w:val="20"/>
  </w:num>
  <w:num w:numId="21">
    <w:abstractNumId w:val="5"/>
  </w:num>
  <w:num w:numId="22">
    <w:abstractNumId w:val="12"/>
  </w:num>
  <w:num w:numId="23">
    <w:abstractNumId w:val="14"/>
  </w:num>
  <w:num w:numId="24">
    <w:abstractNumId w:val="23"/>
  </w:num>
  <w:num w:numId="25">
    <w:abstractNumId w:val="21"/>
  </w:num>
  <w:num w:numId="26">
    <w:abstractNumId w:val="25"/>
  </w:num>
  <w:num w:numId="27">
    <w:abstractNumId w:val="3"/>
  </w:num>
  <w:num w:numId="28">
    <w:abstractNumId w:val="11"/>
  </w:num>
  <w:num w:numId="29">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efaultTabStop w:val="720"/>
  <w:autoHyphenation/>
  <w:characterSpacingControl w:val="doNotCompress"/>
  <w:hdrShapeDefaults>
    <o:shapedefaults v:ext="edit" spidmax="266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QwsTQwNzA2N7C0MDdW0lEKTi0uzszPAykwrQUAWJS0qSwAAAA="/>
  </w:docVars>
  <w:rsids>
    <w:rsidRoot w:val="002B127F"/>
    <w:rsid w:val="00037379"/>
    <w:rsid w:val="00040FAE"/>
    <w:rsid w:val="00056F7C"/>
    <w:rsid w:val="00075247"/>
    <w:rsid w:val="00082787"/>
    <w:rsid w:val="000A5F69"/>
    <w:rsid w:val="000B57A8"/>
    <w:rsid w:val="000C4436"/>
    <w:rsid w:val="000F6E39"/>
    <w:rsid w:val="0012136F"/>
    <w:rsid w:val="00186004"/>
    <w:rsid w:val="00195A3E"/>
    <w:rsid w:val="001B3DA7"/>
    <w:rsid w:val="001C0054"/>
    <w:rsid w:val="001C7A78"/>
    <w:rsid w:val="001E4098"/>
    <w:rsid w:val="00226D8A"/>
    <w:rsid w:val="00226DF0"/>
    <w:rsid w:val="00227131"/>
    <w:rsid w:val="002278D4"/>
    <w:rsid w:val="0023270D"/>
    <w:rsid w:val="00260DDC"/>
    <w:rsid w:val="002611F9"/>
    <w:rsid w:val="00263A02"/>
    <w:rsid w:val="002754D7"/>
    <w:rsid w:val="002803EB"/>
    <w:rsid w:val="00285586"/>
    <w:rsid w:val="00290057"/>
    <w:rsid w:val="002B0EB4"/>
    <w:rsid w:val="002B127F"/>
    <w:rsid w:val="002B16E9"/>
    <w:rsid w:val="002B39D7"/>
    <w:rsid w:val="002C3D9D"/>
    <w:rsid w:val="002E04C6"/>
    <w:rsid w:val="002F0994"/>
    <w:rsid w:val="002F6405"/>
    <w:rsid w:val="002F7464"/>
    <w:rsid w:val="00303962"/>
    <w:rsid w:val="00304703"/>
    <w:rsid w:val="00324534"/>
    <w:rsid w:val="003300EE"/>
    <w:rsid w:val="00333ED1"/>
    <w:rsid w:val="00350B93"/>
    <w:rsid w:val="0035206D"/>
    <w:rsid w:val="003549BB"/>
    <w:rsid w:val="00382580"/>
    <w:rsid w:val="003A173D"/>
    <w:rsid w:val="003A4C4C"/>
    <w:rsid w:val="003B4E30"/>
    <w:rsid w:val="003C17C3"/>
    <w:rsid w:val="003D0A72"/>
    <w:rsid w:val="003E2703"/>
    <w:rsid w:val="003E6D6A"/>
    <w:rsid w:val="003F5F5E"/>
    <w:rsid w:val="003F6FE7"/>
    <w:rsid w:val="0042238B"/>
    <w:rsid w:val="004272B7"/>
    <w:rsid w:val="004328F2"/>
    <w:rsid w:val="00435D40"/>
    <w:rsid w:val="00441545"/>
    <w:rsid w:val="004542E4"/>
    <w:rsid w:val="00467BFE"/>
    <w:rsid w:val="004B06A5"/>
    <w:rsid w:val="004B12BC"/>
    <w:rsid w:val="004C2656"/>
    <w:rsid w:val="004D0AF1"/>
    <w:rsid w:val="004D13F2"/>
    <w:rsid w:val="004F0F22"/>
    <w:rsid w:val="004F0FB0"/>
    <w:rsid w:val="004F6D32"/>
    <w:rsid w:val="005022BB"/>
    <w:rsid w:val="0050654E"/>
    <w:rsid w:val="00506558"/>
    <w:rsid w:val="00513A6A"/>
    <w:rsid w:val="00516CF1"/>
    <w:rsid w:val="00520627"/>
    <w:rsid w:val="00592D1C"/>
    <w:rsid w:val="005940BA"/>
    <w:rsid w:val="005A119F"/>
    <w:rsid w:val="005A3BFD"/>
    <w:rsid w:val="005A623C"/>
    <w:rsid w:val="005C332D"/>
    <w:rsid w:val="005F66B5"/>
    <w:rsid w:val="0061009D"/>
    <w:rsid w:val="00612ABD"/>
    <w:rsid w:val="006132E3"/>
    <w:rsid w:val="00614CDF"/>
    <w:rsid w:val="006155B0"/>
    <w:rsid w:val="0062507D"/>
    <w:rsid w:val="00625E74"/>
    <w:rsid w:val="00635BB1"/>
    <w:rsid w:val="00664445"/>
    <w:rsid w:val="00664683"/>
    <w:rsid w:val="006737D9"/>
    <w:rsid w:val="00677243"/>
    <w:rsid w:val="006935A0"/>
    <w:rsid w:val="006B3151"/>
    <w:rsid w:val="006C68CB"/>
    <w:rsid w:val="006D5002"/>
    <w:rsid w:val="006E0117"/>
    <w:rsid w:val="006E2BB9"/>
    <w:rsid w:val="006F24BB"/>
    <w:rsid w:val="007009FF"/>
    <w:rsid w:val="00714A5E"/>
    <w:rsid w:val="00723A31"/>
    <w:rsid w:val="00731024"/>
    <w:rsid w:val="007573AE"/>
    <w:rsid w:val="007715BC"/>
    <w:rsid w:val="007722DE"/>
    <w:rsid w:val="00773244"/>
    <w:rsid w:val="00776C38"/>
    <w:rsid w:val="00786625"/>
    <w:rsid w:val="00786E40"/>
    <w:rsid w:val="00797336"/>
    <w:rsid w:val="007E1F33"/>
    <w:rsid w:val="007E29ED"/>
    <w:rsid w:val="007E3E34"/>
    <w:rsid w:val="007F7EC2"/>
    <w:rsid w:val="008218DB"/>
    <w:rsid w:val="00841F43"/>
    <w:rsid w:val="00862792"/>
    <w:rsid w:val="00865F7E"/>
    <w:rsid w:val="00877EB7"/>
    <w:rsid w:val="008832C2"/>
    <w:rsid w:val="008D27A8"/>
    <w:rsid w:val="008D5DC3"/>
    <w:rsid w:val="008D7A6C"/>
    <w:rsid w:val="008E2957"/>
    <w:rsid w:val="008E4344"/>
    <w:rsid w:val="008E58CF"/>
    <w:rsid w:val="008E691A"/>
    <w:rsid w:val="008E7E41"/>
    <w:rsid w:val="008F26C8"/>
    <w:rsid w:val="008F67C8"/>
    <w:rsid w:val="00905C72"/>
    <w:rsid w:val="00912BF2"/>
    <w:rsid w:val="009173E5"/>
    <w:rsid w:val="00923ABF"/>
    <w:rsid w:val="0092791C"/>
    <w:rsid w:val="00943B0F"/>
    <w:rsid w:val="00965404"/>
    <w:rsid w:val="0097317E"/>
    <w:rsid w:val="00974CC5"/>
    <w:rsid w:val="0099179F"/>
    <w:rsid w:val="009A346D"/>
    <w:rsid w:val="009A6A53"/>
    <w:rsid w:val="009A7535"/>
    <w:rsid w:val="009B0111"/>
    <w:rsid w:val="009C5370"/>
    <w:rsid w:val="00A0061C"/>
    <w:rsid w:val="00A07E3D"/>
    <w:rsid w:val="00A17D0D"/>
    <w:rsid w:val="00A54657"/>
    <w:rsid w:val="00A868A3"/>
    <w:rsid w:val="00AA2E93"/>
    <w:rsid w:val="00AB555C"/>
    <w:rsid w:val="00AE0CFB"/>
    <w:rsid w:val="00AE1935"/>
    <w:rsid w:val="00AE774A"/>
    <w:rsid w:val="00AF0BBD"/>
    <w:rsid w:val="00B020DE"/>
    <w:rsid w:val="00B36353"/>
    <w:rsid w:val="00B42175"/>
    <w:rsid w:val="00B43521"/>
    <w:rsid w:val="00B44BCB"/>
    <w:rsid w:val="00B45260"/>
    <w:rsid w:val="00B45496"/>
    <w:rsid w:val="00B641D3"/>
    <w:rsid w:val="00B65674"/>
    <w:rsid w:val="00B67FFB"/>
    <w:rsid w:val="00B704B6"/>
    <w:rsid w:val="00B74102"/>
    <w:rsid w:val="00B77634"/>
    <w:rsid w:val="00B93C76"/>
    <w:rsid w:val="00B95769"/>
    <w:rsid w:val="00BF402D"/>
    <w:rsid w:val="00C064B0"/>
    <w:rsid w:val="00C110C9"/>
    <w:rsid w:val="00C178C1"/>
    <w:rsid w:val="00C43EFF"/>
    <w:rsid w:val="00C45CA2"/>
    <w:rsid w:val="00C54512"/>
    <w:rsid w:val="00C5628C"/>
    <w:rsid w:val="00C61A7F"/>
    <w:rsid w:val="00C748E4"/>
    <w:rsid w:val="00CA2CD6"/>
    <w:rsid w:val="00CC01A6"/>
    <w:rsid w:val="00CD3A20"/>
    <w:rsid w:val="00CE55B8"/>
    <w:rsid w:val="00D227D2"/>
    <w:rsid w:val="00D23E3D"/>
    <w:rsid w:val="00D320FD"/>
    <w:rsid w:val="00D34C5E"/>
    <w:rsid w:val="00D35398"/>
    <w:rsid w:val="00D45248"/>
    <w:rsid w:val="00D51BC3"/>
    <w:rsid w:val="00D63496"/>
    <w:rsid w:val="00D65A0D"/>
    <w:rsid w:val="00D74AE3"/>
    <w:rsid w:val="00D86E10"/>
    <w:rsid w:val="00DA6D78"/>
    <w:rsid w:val="00DB6021"/>
    <w:rsid w:val="00DD206D"/>
    <w:rsid w:val="00DD20CD"/>
    <w:rsid w:val="00DD2BD8"/>
    <w:rsid w:val="00DE3B1F"/>
    <w:rsid w:val="00DE4D05"/>
    <w:rsid w:val="00E00CFC"/>
    <w:rsid w:val="00E11CB9"/>
    <w:rsid w:val="00E440C4"/>
    <w:rsid w:val="00E63912"/>
    <w:rsid w:val="00E67EEC"/>
    <w:rsid w:val="00E71901"/>
    <w:rsid w:val="00E97850"/>
    <w:rsid w:val="00EB7C6A"/>
    <w:rsid w:val="00EC2ADF"/>
    <w:rsid w:val="00ED0848"/>
    <w:rsid w:val="00ED6A58"/>
    <w:rsid w:val="00EE42DF"/>
    <w:rsid w:val="00EE68E9"/>
    <w:rsid w:val="00EF14DB"/>
    <w:rsid w:val="00EF34DE"/>
    <w:rsid w:val="00EF360B"/>
    <w:rsid w:val="00F067A6"/>
    <w:rsid w:val="00F224E7"/>
    <w:rsid w:val="00F2393C"/>
    <w:rsid w:val="00F62D22"/>
    <w:rsid w:val="00F65532"/>
    <w:rsid w:val="00F85374"/>
    <w:rsid w:val="00F94F20"/>
    <w:rsid w:val="00FA602E"/>
    <w:rsid w:val="00FA6DBC"/>
    <w:rsid w:val="00FC6622"/>
    <w:rsid w:val="00FE5447"/>
    <w:rsid w:val="00FF45DF"/>
    <w:rsid w:val="00FF62E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14:docId w14:val="3AB0292D"/>
  <w15:docId w15:val="{1AF81CBC-ACFF-4F5E-A9D1-E79A6B58EC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Arial"/>
        <w:sz w:val="22"/>
        <w:szCs w:val="22"/>
        <w:lang w:val="en-GB" w:eastAsia="en-US" w:bidi="ar-SA"/>
      </w:rPr>
    </w:rPrDefault>
    <w:pPrDefault>
      <w:pPr>
        <w:autoSpaceDN w:val="0"/>
        <w:spacing w:after="160" w:line="244" w:lineRule="auto"/>
        <w:textAlignment w:val="baseline"/>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Times New Roman" w:hAnsi="Times New Roman"/>
    </w:rPr>
  </w:style>
  <w:style w:type="paragraph" w:styleId="Heading1">
    <w:name w:val="heading 1"/>
    <w:basedOn w:val="Normal"/>
    <w:next w:val="Normal"/>
    <w:uiPriority w:val="9"/>
    <w:qFormat/>
    <w:pPr>
      <w:keepNext/>
      <w:keepLines/>
      <w:spacing w:before="400" w:after="40" w:line="240" w:lineRule="auto"/>
      <w:outlineLvl w:val="0"/>
    </w:pPr>
    <w:rPr>
      <w:rFonts w:cs="Times New Roman"/>
      <w:color w:val="1F3864"/>
      <w:sz w:val="36"/>
      <w:szCs w:val="36"/>
    </w:rPr>
  </w:style>
  <w:style w:type="paragraph" w:styleId="Heading2">
    <w:name w:val="heading 2"/>
    <w:basedOn w:val="Normal"/>
    <w:next w:val="Normal"/>
    <w:uiPriority w:val="9"/>
    <w:unhideWhenUsed/>
    <w:qFormat/>
    <w:pPr>
      <w:keepNext/>
      <w:keepLines/>
      <w:spacing w:before="40" w:after="0" w:line="240" w:lineRule="auto"/>
      <w:outlineLvl w:val="1"/>
    </w:pPr>
    <w:rPr>
      <w:rFonts w:cs="Times New Roman"/>
      <w:sz w:val="28"/>
      <w:szCs w:val="32"/>
    </w:rPr>
  </w:style>
  <w:style w:type="paragraph" w:styleId="Heading3">
    <w:name w:val="heading 3"/>
    <w:basedOn w:val="Normal"/>
    <w:next w:val="Normal"/>
    <w:uiPriority w:val="9"/>
    <w:unhideWhenUsed/>
    <w:qFormat/>
    <w:pPr>
      <w:keepNext/>
      <w:keepLines/>
      <w:spacing w:before="40" w:after="0" w:line="240" w:lineRule="auto"/>
      <w:outlineLvl w:val="2"/>
    </w:pPr>
    <w:rPr>
      <w:rFonts w:cs="Times New Roman"/>
      <w:sz w:val="24"/>
      <w:szCs w:val="28"/>
    </w:rPr>
  </w:style>
  <w:style w:type="paragraph" w:styleId="Heading4">
    <w:name w:val="heading 4"/>
    <w:basedOn w:val="Normal"/>
    <w:next w:val="Normal"/>
    <w:uiPriority w:val="9"/>
    <w:semiHidden/>
    <w:unhideWhenUsed/>
    <w:qFormat/>
    <w:pPr>
      <w:keepNext/>
      <w:keepLines/>
      <w:spacing w:before="40" w:after="0"/>
      <w:outlineLvl w:val="3"/>
    </w:pPr>
    <w:rPr>
      <w:rFonts w:ascii="Calibri Light" w:hAnsi="Calibri Light" w:cs="Times New Roman"/>
      <w:color w:val="2F5496"/>
      <w:sz w:val="24"/>
      <w:szCs w:val="24"/>
    </w:rPr>
  </w:style>
  <w:style w:type="paragraph" w:styleId="Heading5">
    <w:name w:val="heading 5"/>
    <w:basedOn w:val="Normal"/>
    <w:next w:val="Normal"/>
    <w:uiPriority w:val="9"/>
    <w:semiHidden/>
    <w:unhideWhenUsed/>
    <w:qFormat/>
    <w:pPr>
      <w:keepNext/>
      <w:keepLines/>
      <w:spacing w:before="40" w:after="0"/>
      <w:outlineLvl w:val="4"/>
    </w:pPr>
    <w:rPr>
      <w:rFonts w:ascii="Calibri Light" w:hAnsi="Calibri Light" w:cs="Times New Roman"/>
      <w:caps/>
      <w:color w:val="2F5496"/>
    </w:rPr>
  </w:style>
  <w:style w:type="paragraph" w:styleId="Heading6">
    <w:name w:val="heading 6"/>
    <w:basedOn w:val="Normal"/>
    <w:next w:val="Normal"/>
    <w:uiPriority w:val="9"/>
    <w:semiHidden/>
    <w:unhideWhenUsed/>
    <w:qFormat/>
    <w:pPr>
      <w:keepNext/>
      <w:keepLines/>
      <w:spacing w:before="40" w:after="0"/>
      <w:outlineLvl w:val="5"/>
    </w:pPr>
    <w:rPr>
      <w:rFonts w:ascii="Calibri Light" w:hAnsi="Calibri Light" w:cs="Times New Roman"/>
      <w:i/>
      <w:iCs/>
      <w:caps/>
      <w:color w:val="1F3864"/>
    </w:rPr>
  </w:style>
  <w:style w:type="paragraph" w:styleId="Heading7">
    <w:name w:val="heading 7"/>
    <w:basedOn w:val="Normal"/>
    <w:next w:val="Normal"/>
    <w:pPr>
      <w:keepNext/>
      <w:keepLines/>
      <w:spacing w:before="40" w:after="0"/>
      <w:outlineLvl w:val="6"/>
    </w:pPr>
    <w:rPr>
      <w:rFonts w:ascii="Calibri Light" w:hAnsi="Calibri Light" w:cs="Times New Roman"/>
      <w:b/>
      <w:bCs/>
      <w:color w:val="1F3864"/>
    </w:rPr>
  </w:style>
  <w:style w:type="paragraph" w:styleId="Heading8">
    <w:name w:val="heading 8"/>
    <w:basedOn w:val="Normal"/>
    <w:next w:val="Normal"/>
    <w:pPr>
      <w:keepNext/>
      <w:keepLines/>
      <w:spacing w:before="40" w:after="0"/>
      <w:outlineLvl w:val="7"/>
    </w:pPr>
    <w:rPr>
      <w:rFonts w:ascii="Calibri Light" w:hAnsi="Calibri Light" w:cs="Times New Roman"/>
      <w:b/>
      <w:bCs/>
      <w:i/>
      <w:iCs/>
      <w:color w:val="1F3864"/>
    </w:rPr>
  </w:style>
  <w:style w:type="paragraph" w:styleId="Heading9">
    <w:name w:val="heading 9"/>
    <w:basedOn w:val="Normal"/>
    <w:next w:val="Normal"/>
    <w:pPr>
      <w:keepNext/>
      <w:keepLines/>
      <w:spacing w:before="40" w:after="0"/>
      <w:outlineLvl w:val="8"/>
    </w:pPr>
    <w:rPr>
      <w:rFonts w:ascii="Calibri Light" w:hAnsi="Calibri Light" w:cs="Times New Roman"/>
      <w:i/>
      <w:iCs/>
      <w:color w:val="1F386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pPr>
      <w:spacing w:after="0" w:line="240" w:lineRule="auto"/>
    </w:pPr>
    <w:rPr>
      <w:rFonts w:ascii="Times New Roman" w:hAnsi="Times New Roman"/>
    </w:rPr>
  </w:style>
  <w:style w:type="paragraph" w:styleId="ListParagraph">
    <w:name w:val="List Paragraph"/>
    <w:basedOn w:val="Normal"/>
    <w:pPr>
      <w:ind w:left="720"/>
    </w:pPr>
  </w:style>
  <w:style w:type="character" w:customStyle="1" w:styleId="Heading1Char">
    <w:name w:val="Heading 1 Char"/>
    <w:basedOn w:val="DefaultParagraphFont"/>
    <w:uiPriority w:val="9"/>
    <w:rPr>
      <w:rFonts w:ascii="Times New Roman" w:eastAsia="Times New Roman" w:hAnsi="Times New Roman" w:cs="Times New Roman"/>
      <w:color w:val="1F3864"/>
      <w:sz w:val="36"/>
      <w:szCs w:val="36"/>
    </w:rPr>
  </w:style>
  <w:style w:type="paragraph" w:styleId="TOCHeading">
    <w:name w:val="TOC Heading"/>
    <w:basedOn w:val="Heading1"/>
    <w:next w:val="Normal"/>
    <w:uiPriority w:val="39"/>
    <w:qFormat/>
  </w:style>
  <w:style w:type="paragraph" w:styleId="TOC2">
    <w:name w:val="toc 2"/>
    <w:basedOn w:val="Normal"/>
    <w:next w:val="Normal"/>
    <w:autoRedefine/>
    <w:uiPriority w:val="39"/>
    <w:pPr>
      <w:suppressAutoHyphens/>
      <w:spacing w:after="100"/>
      <w:ind w:left="220"/>
    </w:pPr>
    <w:rPr>
      <w:rFonts w:cs="Times New Roman"/>
      <w:lang w:val="en-US"/>
    </w:rPr>
  </w:style>
  <w:style w:type="paragraph" w:styleId="TOC1">
    <w:name w:val="toc 1"/>
    <w:basedOn w:val="Normal"/>
    <w:next w:val="Normal"/>
    <w:autoRedefine/>
    <w:uiPriority w:val="39"/>
    <w:pPr>
      <w:suppressAutoHyphens/>
      <w:spacing w:after="100"/>
    </w:pPr>
    <w:rPr>
      <w:rFonts w:cs="Times New Roman"/>
      <w:lang w:val="en-US"/>
    </w:rPr>
  </w:style>
  <w:style w:type="paragraph" w:styleId="TOC3">
    <w:name w:val="toc 3"/>
    <w:basedOn w:val="Normal"/>
    <w:next w:val="Normal"/>
    <w:autoRedefine/>
    <w:uiPriority w:val="39"/>
    <w:pPr>
      <w:suppressAutoHyphens/>
      <w:spacing w:after="100"/>
      <w:ind w:left="440"/>
    </w:pPr>
    <w:rPr>
      <w:rFonts w:cs="Times New Roman"/>
      <w:lang w:val="en-US"/>
    </w:rPr>
  </w:style>
  <w:style w:type="character" w:styleId="Hyperlink">
    <w:name w:val="Hyperlink"/>
    <w:uiPriority w:val="99"/>
    <w:rPr>
      <w:color w:val="0000FF"/>
      <w:u w:val="single"/>
    </w:rPr>
  </w:style>
  <w:style w:type="paragraph" w:styleId="Title">
    <w:name w:val="Title"/>
    <w:basedOn w:val="Normal"/>
    <w:next w:val="Normal"/>
    <w:uiPriority w:val="10"/>
    <w:qFormat/>
    <w:pPr>
      <w:spacing w:after="0" w:line="204" w:lineRule="auto"/>
    </w:pPr>
    <w:rPr>
      <w:rFonts w:ascii="Calibri Light" w:hAnsi="Calibri Light" w:cs="Times New Roman"/>
      <w:caps/>
      <w:color w:val="44546A"/>
      <w:spacing w:val="-15"/>
      <w:sz w:val="72"/>
      <w:szCs w:val="72"/>
    </w:rPr>
  </w:style>
  <w:style w:type="character" w:customStyle="1" w:styleId="TitleChar">
    <w:name w:val="Title Char"/>
    <w:basedOn w:val="DefaultParagraphFont"/>
    <w:rPr>
      <w:rFonts w:ascii="Calibri Light" w:eastAsia="Times New Roman" w:hAnsi="Calibri Light" w:cs="Times New Roman"/>
      <w:caps/>
      <w:color w:val="44546A"/>
      <w:spacing w:val="-15"/>
      <w:sz w:val="72"/>
      <w:szCs w:val="72"/>
    </w:rPr>
  </w:style>
  <w:style w:type="character" w:customStyle="1" w:styleId="UnresolvedMention1">
    <w:name w:val="Unresolved Mention1"/>
    <w:basedOn w:val="DefaultParagraphFont"/>
    <w:rPr>
      <w:color w:val="605E5C"/>
      <w:shd w:val="clear" w:color="auto" w:fill="E1DFDD"/>
    </w:rPr>
  </w:style>
  <w:style w:type="character" w:styleId="FollowedHyperlink">
    <w:name w:val="FollowedHyperlink"/>
    <w:basedOn w:val="DefaultParagraphFont"/>
    <w:rPr>
      <w:color w:val="954F72"/>
      <w:u w:val="single"/>
    </w:rPr>
  </w:style>
  <w:style w:type="character" w:styleId="HTMLCite">
    <w:name w:val="HTML Cite"/>
    <w:basedOn w:val="DefaultParagraphFont"/>
    <w:rPr>
      <w:i/>
      <w:iCs/>
    </w:rPr>
  </w:style>
  <w:style w:type="paragraph" w:styleId="BalloonText">
    <w:name w:val="Balloon Text"/>
    <w:basedOn w:val="Normal"/>
    <w:pPr>
      <w:suppressAutoHyphens/>
      <w:spacing w:after="0"/>
    </w:pPr>
    <w:rPr>
      <w:rFonts w:ascii="Segoe UI" w:hAnsi="Segoe UI" w:cs="Segoe UI"/>
      <w:sz w:val="18"/>
      <w:szCs w:val="18"/>
    </w:rPr>
  </w:style>
  <w:style w:type="character" w:customStyle="1" w:styleId="BalloonTextChar">
    <w:name w:val="Balloon Text Char"/>
    <w:basedOn w:val="DefaultParagraphFont"/>
    <w:rPr>
      <w:rFonts w:ascii="Segoe UI" w:hAnsi="Segoe UI" w:cs="Segoe UI"/>
      <w:sz w:val="18"/>
      <w:szCs w:val="18"/>
    </w:rPr>
  </w:style>
  <w:style w:type="paragraph" w:styleId="Caption">
    <w:name w:val="caption"/>
    <w:basedOn w:val="Normal"/>
    <w:next w:val="Normal"/>
    <w:pPr>
      <w:spacing w:line="240" w:lineRule="auto"/>
    </w:pPr>
    <w:rPr>
      <w:b/>
      <w:bCs/>
      <w:smallCaps/>
      <w:color w:val="44546A"/>
    </w:rPr>
  </w:style>
  <w:style w:type="character" w:styleId="PlaceholderText">
    <w:name w:val="Placeholder Text"/>
    <w:basedOn w:val="DefaultParagraphFont"/>
    <w:rPr>
      <w:color w:val="808080"/>
    </w:rPr>
  </w:style>
  <w:style w:type="character" w:customStyle="1" w:styleId="Heading2Char">
    <w:name w:val="Heading 2 Char"/>
    <w:basedOn w:val="DefaultParagraphFont"/>
    <w:rPr>
      <w:rFonts w:ascii="Times New Roman" w:eastAsia="Times New Roman" w:hAnsi="Times New Roman" w:cs="Times New Roman"/>
      <w:sz w:val="28"/>
      <w:szCs w:val="32"/>
    </w:rPr>
  </w:style>
  <w:style w:type="character" w:customStyle="1" w:styleId="Heading3Char">
    <w:name w:val="Heading 3 Char"/>
    <w:basedOn w:val="DefaultParagraphFont"/>
    <w:rPr>
      <w:rFonts w:ascii="Times New Roman" w:eastAsia="Times New Roman" w:hAnsi="Times New Roman" w:cs="Times New Roman"/>
      <w:sz w:val="24"/>
      <w:szCs w:val="28"/>
    </w:rPr>
  </w:style>
  <w:style w:type="character" w:customStyle="1" w:styleId="Heading4Char">
    <w:name w:val="Heading 4 Char"/>
    <w:basedOn w:val="DefaultParagraphFont"/>
    <w:rPr>
      <w:rFonts w:ascii="Calibri Light" w:eastAsia="Times New Roman" w:hAnsi="Calibri Light" w:cs="Times New Roman"/>
      <w:color w:val="2F5496"/>
      <w:sz w:val="24"/>
      <w:szCs w:val="24"/>
    </w:rPr>
  </w:style>
  <w:style w:type="character" w:customStyle="1" w:styleId="Heading5Char">
    <w:name w:val="Heading 5 Char"/>
    <w:basedOn w:val="DefaultParagraphFont"/>
    <w:rPr>
      <w:rFonts w:ascii="Calibri Light" w:eastAsia="Times New Roman" w:hAnsi="Calibri Light" w:cs="Times New Roman"/>
      <w:caps/>
      <w:color w:val="2F5496"/>
    </w:rPr>
  </w:style>
  <w:style w:type="character" w:customStyle="1" w:styleId="Heading6Char">
    <w:name w:val="Heading 6 Char"/>
    <w:basedOn w:val="DefaultParagraphFont"/>
    <w:rPr>
      <w:rFonts w:ascii="Calibri Light" w:eastAsia="Times New Roman" w:hAnsi="Calibri Light" w:cs="Times New Roman"/>
      <w:i/>
      <w:iCs/>
      <w:caps/>
      <w:color w:val="1F3864"/>
    </w:rPr>
  </w:style>
  <w:style w:type="character" w:customStyle="1" w:styleId="Heading7Char">
    <w:name w:val="Heading 7 Char"/>
    <w:basedOn w:val="DefaultParagraphFont"/>
    <w:rPr>
      <w:rFonts w:ascii="Calibri Light" w:eastAsia="Times New Roman" w:hAnsi="Calibri Light" w:cs="Times New Roman"/>
      <w:b/>
      <w:bCs/>
      <w:color w:val="1F3864"/>
    </w:rPr>
  </w:style>
  <w:style w:type="character" w:customStyle="1" w:styleId="Heading8Char">
    <w:name w:val="Heading 8 Char"/>
    <w:basedOn w:val="DefaultParagraphFont"/>
    <w:rPr>
      <w:rFonts w:ascii="Calibri Light" w:eastAsia="Times New Roman" w:hAnsi="Calibri Light" w:cs="Times New Roman"/>
      <w:b/>
      <w:bCs/>
      <w:i/>
      <w:iCs/>
      <w:color w:val="1F3864"/>
    </w:rPr>
  </w:style>
  <w:style w:type="character" w:customStyle="1" w:styleId="Heading9Char">
    <w:name w:val="Heading 9 Char"/>
    <w:basedOn w:val="DefaultParagraphFont"/>
    <w:rPr>
      <w:rFonts w:ascii="Calibri Light" w:eastAsia="Times New Roman" w:hAnsi="Calibri Light" w:cs="Times New Roman"/>
      <w:i/>
      <w:iCs/>
      <w:color w:val="1F3864"/>
    </w:rPr>
  </w:style>
  <w:style w:type="paragraph" w:styleId="Subtitle">
    <w:name w:val="Subtitle"/>
    <w:basedOn w:val="Normal"/>
    <w:next w:val="Normal"/>
    <w:uiPriority w:val="11"/>
    <w:qFormat/>
    <w:pPr>
      <w:spacing w:after="240" w:line="240" w:lineRule="auto"/>
    </w:pPr>
    <w:rPr>
      <w:rFonts w:cs="Times New Roman"/>
      <w:sz w:val="28"/>
      <w:szCs w:val="28"/>
    </w:rPr>
  </w:style>
  <w:style w:type="character" w:customStyle="1" w:styleId="SubtitleChar">
    <w:name w:val="Subtitle Char"/>
    <w:basedOn w:val="DefaultParagraphFont"/>
    <w:rPr>
      <w:rFonts w:ascii="Times New Roman" w:eastAsia="Times New Roman" w:hAnsi="Times New Roman" w:cs="Times New Roman"/>
      <w:sz w:val="28"/>
      <w:szCs w:val="28"/>
    </w:rPr>
  </w:style>
  <w:style w:type="character" w:styleId="Strong">
    <w:name w:val="Strong"/>
    <w:basedOn w:val="DefaultParagraphFont"/>
    <w:rPr>
      <w:b/>
      <w:bCs/>
    </w:rPr>
  </w:style>
  <w:style w:type="character" w:styleId="Emphasis">
    <w:name w:val="Emphasis"/>
    <w:basedOn w:val="DefaultParagraphFont"/>
    <w:rPr>
      <w:i/>
      <w:iCs/>
    </w:rPr>
  </w:style>
  <w:style w:type="paragraph" w:styleId="Quote">
    <w:name w:val="Quote"/>
    <w:basedOn w:val="Normal"/>
    <w:next w:val="Normal"/>
    <w:pPr>
      <w:spacing w:before="120" w:after="120"/>
      <w:ind w:left="720"/>
    </w:pPr>
    <w:rPr>
      <w:color w:val="44546A"/>
      <w:sz w:val="24"/>
      <w:szCs w:val="24"/>
    </w:rPr>
  </w:style>
  <w:style w:type="character" w:customStyle="1" w:styleId="QuoteChar">
    <w:name w:val="Quote Char"/>
    <w:basedOn w:val="DefaultParagraphFont"/>
    <w:rPr>
      <w:color w:val="44546A"/>
      <w:sz w:val="24"/>
      <w:szCs w:val="24"/>
    </w:rPr>
  </w:style>
  <w:style w:type="paragraph" w:styleId="IntenseQuote">
    <w:name w:val="Intense Quote"/>
    <w:basedOn w:val="Normal"/>
    <w:next w:val="Normal"/>
    <w:pPr>
      <w:spacing w:before="100" w:after="240" w:line="240" w:lineRule="auto"/>
      <w:ind w:left="720"/>
      <w:jc w:val="center"/>
    </w:pPr>
    <w:rPr>
      <w:rFonts w:ascii="Calibri Light" w:hAnsi="Calibri Light" w:cs="Times New Roman"/>
      <w:color w:val="44546A"/>
      <w:spacing w:val="-6"/>
      <w:sz w:val="32"/>
      <w:szCs w:val="32"/>
    </w:rPr>
  </w:style>
  <w:style w:type="character" w:customStyle="1" w:styleId="IntenseQuoteChar">
    <w:name w:val="Intense Quote Char"/>
    <w:basedOn w:val="DefaultParagraphFont"/>
    <w:rPr>
      <w:rFonts w:ascii="Calibri Light" w:eastAsia="Times New Roman" w:hAnsi="Calibri Light" w:cs="Times New Roman"/>
      <w:color w:val="44546A"/>
      <w:spacing w:val="-6"/>
      <w:sz w:val="32"/>
      <w:szCs w:val="32"/>
    </w:rPr>
  </w:style>
  <w:style w:type="character" w:styleId="SubtleEmphasis">
    <w:name w:val="Subtle Emphasis"/>
    <w:basedOn w:val="DefaultParagraphFont"/>
    <w:rPr>
      <w:i/>
      <w:iCs/>
      <w:color w:val="595959"/>
    </w:rPr>
  </w:style>
  <w:style w:type="character" w:styleId="IntenseEmphasis">
    <w:name w:val="Intense Emphasis"/>
    <w:basedOn w:val="DefaultParagraphFont"/>
    <w:rPr>
      <w:b/>
      <w:bCs/>
      <w:i/>
      <w:iCs/>
    </w:rPr>
  </w:style>
  <w:style w:type="character" w:styleId="SubtleReference">
    <w:name w:val="Subtle Reference"/>
    <w:basedOn w:val="DefaultParagraphFont"/>
    <w:rPr>
      <w:smallCaps/>
      <w:color w:val="595959"/>
      <w:u w:val="none" w:color="7F7F7F"/>
    </w:rPr>
  </w:style>
  <w:style w:type="character" w:styleId="IntenseReference">
    <w:name w:val="Intense Reference"/>
    <w:basedOn w:val="DefaultParagraphFont"/>
    <w:rPr>
      <w:b/>
      <w:bCs/>
      <w:smallCaps/>
      <w:color w:val="44546A"/>
      <w:u w:val="single"/>
    </w:rPr>
  </w:style>
  <w:style w:type="character" w:styleId="BookTitle">
    <w:name w:val="Book Title"/>
    <w:basedOn w:val="DefaultParagraphFont"/>
    <w:rPr>
      <w:b/>
      <w:bCs/>
      <w:smallCaps/>
      <w:spacing w:val="10"/>
    </w:rPr>
  </w:style>
  <w:style w:type="paragraph" w:styleId="Revision">
    <w:name w:val="Revision"/>
    <w:pPr>
      <w:spacing w:after="0" w:line="240" w:lineRule="auto"/>
      <w:textAlignment w:val="auto"/>
    </w:pPr>
    <w:rPr>
      <w:rFonts w:ascii="Times New Roman" w:hAnsi="Times New Roman"/>
    </w:rPr>
  </w:style>
  <w:style w:type="table" w:styleId="TableGrid">
    <w:name w:val="Table Grid"/>
    <w:basedOn w:val="TableNormal"/>
    <w:uiPriority w:val="39"/>
    <w:rsid w:val="002F09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
    <w:name w:val="Grid Table 3"/>
    <w:basedOn w:val="TableNormal"/>
    <w:uiPriority w:val="48"/>
    <w:rsid w:val="002F0994"/>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2">
    <w:name w:val="Grid Table 2"/>
    <w:basedOn w:val="TableNormal"/>
    <w:uiPriority w:val="47"/>
    <w:rsid w:val="002F099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7Colorful">
    <w:name w:val="Grid Table 7 Colorful"/>
    <w:basedOn w:val="TableNormal"/>
    <w:uiPriority w:val="52"/>
    <w:rsid w:val="004D13F2"/>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1">
    <w:name w:val="Plain Table 1"/>
    <w:basedOn w:val="TableNormal"/>
    <w:uiPriority w:val="41"/>
    <w:rsid w:val="00DD20C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ableofFigures">
    <w:name w:val="table of figures"/>
    <w:basedOn w:val="Normal"/>
    <w:next w:val="Normal"/>
    <w:uiPriority w:val="99"/>
    <w:unhideWhenUsed/>
    <w:rsid w:val="004542E4"/>
    <w:pPr>
      <w:spacing w:after="0"/>
    </w:pPr>
  </w:style>
  <w:style w:type="paragraph" w:styleId="PlainText">
    <w:name w:val="Plain Text"/>
    <w:basedOn w:val="Normal"/>
    <w:link w:val="PlainTextChar"/>
    <w:uiPriority w:val="99"/>
    <w:unhideWhenUsed/>
    <w:rsid w:val="00AE0CFB"/>
    <w:pPr>
      <w:autoSpaceDN/>
      <w:spacing w:after="0" w:line="240" w:lineRule="auto"/>
      <w:textAlignment w:val="auto"/>
    </w:pPr>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AE0CFB"/>
    <w:rPr>
      <w:rFonts w:ascii="Consolas" w:eastAsiaTheme="minorHAnsi" w:hAnsi="Consolas" w:cstheme="minorBidi"/>
      <w:sz w:val="21"/>
      <w:szCs w:val="21"/>
    </w:rPr>
  </w:style>
  <w:style w:type="paragraph" w:styleId="Header">
    <w:name w:val="header"/>
    <w:basedOn w:val="Normal"/>
    <w:link w:val="HeaderChar"/>
    <w:uiPriority w:val="99"/>
    <w:unhideWhenUsed/>
    <w:rsid w:val="00943B0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43B0F"/>
    <w:rPr>
      <w:rFonts w:ascii="Times New Roman" w:hAnsi="Times New Roman"/>
    </w:rPr>
  </w:style>
  <w:style w:type="paragraph" w:styleId="Footer">
    <w:name w:val="footer"/>
    <w:basedOn w:val="Normal"/>
    <w:link w:val="FooterChar"/>
    <w:uiPriority w:val="99"/>
    <w:unhideWhenUsed/>
    <w:rsid w:val="00943B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43B0F"/>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997215">
      <w:bodyDiv w:val="1"/>
      <w:marLeft w:val="0"/>
      <w:marRight w:val="0"/>
      <w:marTop w:val="0"/>
      <w:marBottom w:val="0"/>
      <w:divBdr>
        <w:top w:val="none" w:sz="0" w:space="0" w:color="auto"/>
        <w:left w:val="none" w:sz="0" w:space="0" w:color="auto"/>
        <w:bottom w:val="none" w:sz="0" w:space="0" w:color="auto"/>
        <w:right w:val="none" w:sz="0" w:space="0" w:color="auto"/>
      </w:divBdr>
    </w:div>
    <w:div w:id="201678852">
      <w:bodyDiv w:val="1"/>
      <w:marLeft w:val="0"/>
      <w:marRight w:val="0"/>
      <w:marTop w:val="0"/>
      <w:marBottom w:val="0"/>
      <w:divBdr>
        <w:top w:val="none" w:sz="0" w:space="0" w:color="auto"/>
        <w:left w:val="none" w:sz="0" w:space="0" w:color="auto"/>
        <w:bottom w:val="none" w:sz="0" w:space="0" w:color="auto"/>
        <w:right w:val="none" w:sz="0" w:space="0" w:color="auto"/>
      </w:divBdr>
    </w:div>
    <w:div w:id="268855716">
      <w:bodyDiv w:val="1"/>
      <w:marLeft w:val="0"/>
      <w:marRight w:val="0"/>
      <w:marTop w:val="0"/>
      <w:marBottom w:val="0"/>
      <w:divBdr>
        <w:top w:val="none" w:sz="0" w:space="0" w:color="auto"/>
        <w:left w:val="none" w:sz="0" w:space="0" w:color="auto"/>
        <w:bottom w:val="none" w:sz="0" w:space="0" w:color="auto"/>
        <w:right w:val="none" w:sz="0" w:space="0" w:color="auto"/>
      </w:divBdr>
    </w:div>
    <w:div w:id="409544279">
      <w:bodyDiv w:val="1"/>
      <w:marLeft w:val="0"/>
      <w:marRight w:val="0"/>
      <w:marTop w:val="0"/>
      <w:marBottom w:val="0"/>
      <w:divBdr>
        <w:top w:val="none" w:sz="0" w:space="0" w:color="auto"/>
        <w:left w:val="none" w:sz="0" w:space="0" w:color="auto"/>
        <w:bottom w:val="none" w:sz="0" w:space="0" w:color="auto"/>
        <w:right w:val="none" w:sz="0" w:space="0" w:color="auto"/>
      </w:divBdr>
    </w:div>
    <w:div w:id="795103154">
      <w:bodyDiv w:val="1"/>
      <w:marLeft w:val="0"/>
      <w:marRight w:val="0"/>
      <w:marTop w:val="0"/>
      <w:marBottom w:val="0"/>
      <w:divBdr>
        <w:top w:val="none" w:sz="0" w:space="0" w:color="auto"/>
        <w:left w:val="none" w:sz="0" w:space="0" w:color="auto"/>
        <w:bottom w:val="none" w:sz="0" w:space="0" w:color="auto"/>
        <w:right w:val="none" w:sz="0" w:space="0" w:color="auto"/>
      </w:divBdr>
    </w:div>
    <w:div w:id="875897498">
      <w:bodyDiv w:val="1"/>
      <w:marLeft w:val="0"/>
      <w:marRight w:val="0"/>
      <w:marTop w:val="0"/>
      <w:marBottom w:val="0"/>
      <w:divBdr>
        <w:top w:val="none" w:sz="0" w:space="0" w:color="auto"/>
        <w:left w:val="none" w:sz="0" w:space="0" w:color="auto"/>
        <w:bottom w:val="none" w:sz="0" w:space="0" w:color="auto"/>
        <w:right w:val="none" w:sz="0" w:space="0" w:color="auto"/>
      </w:divBdr>
    </w:div>
    <w:div w:id="1004479182">
      <w:bodyDiv w:val="1"/>
      <w:marLeft w:val="0"/>
      <w:marRight w:val="0"/>
      <w:marTop w:val="0"/>
      <w:marBottom w:val="0"/>
      <w:divBdr>
        <w:top w:val="none" w:sz="0" w:space="0" w:color="auto"/>
        <w:left w:val="none" w:sz="0" w:space="0" w:color="auto"/>
        <w:bottom w:val="none" w:sz="0" w:space="0" w:color="auto"/>
        <w:right w:val="none" w:sz="0" w:space="0" w:color="auto"/>
      </w:divBdr>
    </w:div>
    <w:div w:id="1258174421">
      <w:bodyDiv w:val="1"/>
      <w:marLeft w:val="0"/>
      <w:marRight w:val="0"/>
      <w:marTop w:val="0"/>
      <w:marBottom w:val="0"/>
      <w:divBdr>
        <w:top w:val="none" w:sz="0" w:space="0" w:color="auto"/>
        <w:left w:val="none" w:sz="0" w:space="0" w:color="auto"/>
        <w:bottom w:val="none" w:sz="0" w:space="0" w:color="auto"/>
        <w:right w:val="none" w:sz="0" w:space="0" w:color="auto"/>
      </w:divBdr>
    </w:div>
    <w:div w:id="1309437654">
      <w:bodyDiv w:val="1"/>
      <w:marLeft w:val="0"/>
      <w:marRight w:val="0"/>
      <w:marTop w:val="0"/>
      <w:marBottom w:val="0"/>
      <w:divBdr>
        <w:top w:val="none" w:sz="0" w:space="0" w:color="auto"/>
        <w:left w:val="none" w:sz="0" w:space="0" w:color="auto"/>
        <w:bottom w:val="none" w:sz="0" w:space="0" w:color="auto"/>
        <w:right w:val="none" w:sz="0" w:space="0" w:color="auto"/>
      </w:divBdr>
    </w:div>
    <w:div w:id="1312366546">
      <w:bodyDiv w:val="1"/>
      <w:marLeft w:val="0"/>
      <w:marRight w:val="0"/>
      <w:marTop w:val="0"/>
      <w:marBottom w:val="0"/>
      <w:divBdr>
        <w:top w:val="none" w:sz="0" w:space="0" w:color="auto"/>
        <w:left w:val="none" w:sz="0" w:space="0" w:color="auto"/>
        <w:bottom w:val="none" w:sz="0" w:space="0" w:color="auto"/>
        <w:right w:val="none" w:sz="0" w:space="0" w:color="auto"/>
      </w:divBdr>
    </w:div>
    <w:div w:id="1630625164">
      <w:bodyDiv w:val="1"/>
      <w:marLeft w:val="0"/>
      <w:marRight w:val="0"/>
      <w:marTop w:val="0"/>
      <w:marBottom w:val="0"/>
      <w:divBdr>
        <w:top w:val="none" w:sz="0" w:space="0" w:color="auto"/>
        <w:left w:val="none" w:sz="0" w:space="0" w:color="auto"/>
        <w:bottom w:val="none" w:sz="0" w:space="0" w:color="auto"/>
        <w:right w:val="none" w:sz="0" w:space="0" w:color="auto"/>
      </w:divBdr>
    </w:div>
    <w:div w:id="213806773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6.jpe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chart" Target="charts/chart1.xml"/><Relationship Id="rId48" Type="http://schemas.openxmlformats.org/officeDocument/2006/relationships/fontTable" Target="fontTable.xml"/><Relationship Id="rId8" Type="http://schemas.openxmlformats.org/officeDocument/2006/relationships/hyperlink" Target="https://cseegit.essex.ac.uk/ce901/ce901_pisheh_var_m"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B$1</c:f>
              <c:strCache>
                <c:ptCount val="1"/>
                <c:pt idx="0">
                  <c:v>Frame-Based</c:v>
                </c:pt>
              </c:strCache>
            </c:strRef>
          </c:tx>
          <c:spPr>
            <a:ln w="19050" cap="rnd">
              <a:noFill/>
              <a:round/>
            </a:ln>
            <a:effectLst/>
          </c:spPr>
          <c:marker>
            <c:symbol val="circle"/>
            <c:size val="5"/>
            <c:spPr>
              <a:solidFill>
                <a:schemeClr val="accent1"/>
              </a:solidFill>
              <a:ln w="9525">
                <a:solidFill>
                  <a:schemeClr val="accent1"/>
                </a:solidFill>
              </a:ln>
              <a:effectLst/>
            </c:spPr>
          </c:marker>
          <c:xVal>
            <c:numRef>
              <c:f>Sheet1!$A$2:$A$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Sheet1!$B$2:$B$61</c:f>
              <c:numCache>
                <c:formatCode>General</c:formatCode>
                <c:ptCount val="60"/>
                <c:pt idx="0">
                  <c:v>20</c:v>
                </c:pt>
                <c:pt idx="1">
                  <c:v>40</c:v>
                </c:pt>
                <c:pt idx="2">
                  <c:v>60</c:v>
                </c:pt>
                <c:pt idx="3">
                  <c:v>80</c:v>
                </c:pt>
                <c:pt idx="4">
                  <c:v>100</c:v>
                </c:pt>
                <c:pt idx="5">
                  <c:v>120</c:v>
                </c:pt>
                <c:pt idx="6">
                  <c:v>140</c:v>
                </c:pt>
                <c:pt idx="7">
                  <c:v>160</c:v>
                </c:pt>
                <c:pt idx="8">
                  <c:v>180</c:v>
                </c:pt>
                <c:pt idx="9">
                  <c:v>200</c:v>
                </c:pt>
                <c:pt idx="10">
                  <c:v>220</c:v>
                </c:pt>
                <c:pt idx="11">
                  <c:v>240</c:v>
                </c:pt>
                <c:pt idx="12">
                  <c:v>260</c:v>
                </c:pt>
                <c:pt idx="13">
                  <c:v>280</c:v>
                </c:pt>
                <c:pt idx="14">
                  <c:v>300</c:v>
                </c:pt>
                <c:pt idx="15">
                  <c:v>320</c:v>
                </c:pt>
                <c:pt idx="16">
                  <c:v>340</c:v>
                </c:pt>
                <c:pt idx="17">
                  <c:v>360</c:v>
                </c:pt>
                <c:pt idx="18">
                  <c:v>380</c:v>
                </c:pt>
                <c:pt idx="19">
                  <c:v>400</c:v>
                </c:pt>
                <c:pt idx="20">
                  <c:v>420</c:v>
                </c:pt>
                <c:pt idx="21">
                  <c:v>440</c:v>
                </c:pt>
                <c:pt idx="22">
                  <c:v>460</c:v>
                </c:pt>
                <c:pt idx="23">
                  <c:v>480</c:v>
                </c:pt>
                <c:pt idx="24">
                  <c:v>500</c:v>
                </c:pt>
                <c:pt idx="25">
                  <c:v>520</c:v>
                </c:pt>
                <c:pt idx="26">
                  <c:v>540</c:v>
                </c:pt>
                <c:pt idx="27">
                  <c:v>560</c:v>
                </c:pt>
                <c:pt idx="28">
                  <c:v>580</c:v>
                </c:pt>
                <c:pt idx="29">
                  <c:v>600</c:v>
                </c:pt>
                <c:pt idx="30">
                  <c:v>620</c:v>
                </c:pt>
                <c:pt idx="31">
                  <c:v>640</c:v>
                </c:pt>
                <c:pt idx="32">
                  <c:v>660</c:v>
                </c:pt>
                <c:pt idx="33">
                  <c:v>680</c:v>
                </c:pt>
                <c:pt idx="34">
                  <c:v>700</c:v>
                </c:pt>
                <c:pt idx="35">
                  <c:v>720</c:v>
                </c:pt>
                <c:pt idx="36">
                  <c:v>740</c:v>
                </c:pt>
                <c:pt idx="37">
                  <c:v>760</c:v>
                </c:pt>
                <c:pt idx="38">
                  <c:v>780</c:v>
                </c:pt>
                <c:pt idx="39">
                  <c:v>800</c:v>
                </c:pt>
                <c:pt idx="40">
                  <c:v>820</c:v>
                </c:pt>
                <c:pt idx="41">
                  <c:v>840</c:v>
                </c:pt>
                <c:pt idx="42">
                  <c:v>860</c:v>
                </c:pt>
                <c:pt idx="43">
                  <c:v>880</c:v>
                </c:pt>
                <c:pt idx="44">
                  <c:v>900</c:v>
                </c:pt>
                <c:pt idx="45">
                  <c:v>920</c:v>
                </c:pt>
                <c:pt idx="46">
                  <c:v>940</c:v>
                </c:pt>
                <c:pt idx="47">
                  <c:v>960</c:v>
                </c:pt>
                <c:pt idx="48">
                  <c:v>980</c:v>
                </c:pt>
                <c:pt idx="49">
                  <c:v>1000</c:v>
                </c:pt>
                <c:pt idx="50">
                  <c:v>1020</c:v>
                </c:pt>
                <c:pt idx="51">
                  <c:v>1040</c:v>
                </c:pt>
                <c:pt idx="52">
                  <c:v>1060</c:v>
                </c:pt>
                <c:pt idx="53">
                  <c:v>1080</c:v>
                </c:pt>
                <c:pt idx="54">
                  <c:v>1100</c:v>
                </c:pt>
                <c:pt idx="55">
                  <c:v>1120</c:v>
                </c:pt>
                <c:pt idx="56">
                  <c:v>1140</c:v>
                </c:pt>
                <c:pt idx="57">
                  <c:v>1160</c:v>
                </c:pt>
                <c:pt idx="58">
                  <c:v>1180</c:v>
                </c:pt>
                <c:pt idx="59">
                  <c:v>1200</c:v>
                </c:pt>
              </c:numCache>
            </c:numRef>
          </c:yVal>
          <c:smooth val="0"/>
          <c:extLst>
            <c:ext xmlns:c16="http://schemas.microsoft.com/office/drawing/2014/chart" uri="{C3380CC4-5D6E-409C-BE32-E72D297353CC}">
              <c16:uniqueId val="{00000000-B721-4A6C-8C08-894725AD12A4}"/>
            </c:ext>
          </c:extLst>
        </c:ser>
        <c:ser>
          <c:idx val="1"/>
          <c:order val="1"/>
          <c:tx>
            <c:strRef>
              <c:f>Sheet1!$C$1</c:f>
              <c:strCache>
                <c:ptCount val="1"/>
                <c:pt idx="0">
                  <c:v>Time-based</c:v>
                </c:pt>
              </c:strCache>
            </c:strRef>
          </c:tx>
          <c:spPr>
            <a:ln w="19050" cap="rnd">
              <a:noFill/>
              <a:round/>
            </a:ln>
            <a:effectLst/>
          </c:spPr>
          <c:marker>
            <c:symbol val="circle"/>
            <c:size val="5"/>
            <c:spPr>
              <a:solidFill>
                <a:schemeClr val="accent2"/>
              </a:solidFill>
              <a:ln w="9525">
                <a:solidFill>
                  <a:schemeClr val="accent2"/>
                </a:solidFill>
              </a:ln>
              <a:effectLst/>
            </c:spPr>
          </c:marker>
          <c:xVal>
            <c:numRef>
              <c:f>Sheet1!$A$2:$A$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Sheet1!$C$2:$C$61</c:f>
              <c:numCache>
                <c:formatCode>General</c:formatCode>
                <c:ptCount val="60"/>
                <c:pt idx="0">
                  <c:v>20</c:v>
                </c:pt>
                <c:pt idx="1">
                  <c:v>43</c:v>
                </c:pt>
                <c:pt idx="2">
                  <c:v>50</c:v>
                </c:pt>
                <c:pt idx="3">
                  <c:v>67.6666666666667</c:v>
                </c:pt>
                <c:pt idx="4">
                  <c:v>82.6666666666667</c:v>
                </c:pt>
                <c:pt idx="5">
                  <c:v>97.6666666666667</c:v>
                </c:pt>
                <c:pt idx="6">
                  <c:v>112.666666666667</c:v>
                </c:pt>
                <c:pt idx="7">
                  <c:v>127.666666666667</c:v>
                </c:pt>
                <c:pt idx="8">
                  <c:v>142.666666666667</c:v>
                </c:pt>
                <c:pt idx="9">
                  <c:v>157.666666666667</c:v>
                </c:pt>
                <c:pt idx="10">
                  <c:v>172.666666666667</c:v>
                </c:pt>
                <c:pt idx="11">
                  <c:v>187.666666666667</c:v>
                </c:pt>
                <c:pt idx="12">
                  <c:v>202.666666666667</c:v>
                </c:pt>
                <c:pt idx="13">
                  <c:v>217.666666666667</c:v>
                </c:pt>
                <c:pt idx="14">
                  <c:v>232.666666666667</c:v>
                </c:pt>
                <c:pt idx="15">
                  <c:v>247.666666666667</c:v>
                </c:pt>
                <c:pt idx="16">
                  <c:v>262.66666666666703</c:v>
                </c:pt>
                <c:pt idx="17">
                  <c:v>277.66666666666703</c:v>
                </c:pt>
                <c:pt idx="18">
                  <c:v>292.66666666666703</c:v>
                </c:pt>
                <c:pt idx="19">
                  <c:v>307.66666666666703</c:v>
                </c:pt>
                <c:pt idx="20">
                  <c:v>322.66666666666703</c:v>
                </c:pt>
                <c:pt idx="21">
                  <c:v>337.66666666666703</c:v>
                </c:pt>
                <c:pt idx="22">
                  <c:v>352.66666666666703</c:v>
                </c:pt>
                <c:pt idx="23">
                  <c:v>367.66666666666703</c:v>
                </c:pt>
                <c:pt idx="24">
                  <c:v>382.66666666666703</c:v>
                </c:pt>
                <c:pt idx="25">
                  <c:v>397.66666666666703</c:v>
                </c:pt>
                <c:pt idx="26">
                  <c:v>412.66666666666703</c:v>
                </c:pt>
                <c:pt idx="27">
                  <c:v>427.66666666666703</c:v>
                </c:pt>
                <c:pt idx="28">
                  <c:v>442.66666666666703</c:v>
                </c:pt>
                <c:pt idx="29">
                  <c:v>457.66666666666703</c:v>
                </c:pt>
                <c:pt idx="30">
                  <c:v>472.66666666666703</c:v>
                </c:pt>
                <c:pt idx="31">
                  <c:v>487.66666666666703</c:v>
                </c:pt>
                <c:pt idx="32">
                  <c:v>502.66666666666703</c:v>
                </c:pt>
                <c:pt idx="33">
                  <c:v>517.66666666666697</c:v>
                </c:pt>
                <c:pt idx="34">
                  <c:v>532.66666666666697</c:v>
                </c:pt>
                <c:pt idx="35">
                  <c:v>547.66666666666697</c:v>
                </c:pt>
                <c:pt idx="36">
                  <c:v>562.66666666666697</c:v>
                </c:pt>
                <c:pt idx="37">
                  <c:v>577.66666666666697</c:v>
                </c:pt>
                <c:pt idx="38">
                  <c:v>592.66666666666697</c:v>
                </c:pt>
                <c:pt idx="39">
                  <c:v>607.66666666666697</c:v>
                </c:pt>
                <c:pt idx="40">
                  <c:v>622.66666666666697</c:v>
                </c:pt>
                <c:pt idx="41">
                  <c:v>637.66666666666697</c:v>
                </c:pt>
                <c:pt idx="42">
                  <c:v>652.66666666666697</c:v>
                </c:pt>
                <c:pt idx="43">
                  <c:v>667.66666666666697</c:v>
                </c:pt>
                <c:pt idx="44">
                  <c:v>682.66666666666697</c:v>
                </c:pt>
                <c:pt idx="45">
                  <c:v>697.66666666666697</c:v>
                </c:pt>
                <c:pt idx="46">
                  <c:v>712.66666666666697</c:v>
                </c:pt>
                <c:pt idx="47">
                  <c:v>727.66666666666697</c:v>
                </c:pt>
                <c:pt idx="48">
                  <c:v>742.66666666666697</c:v>
                </c:pt>
                <c:pt idx="49">
                  <c:v>757.66666666666697</c:v>
                </c:pt>
                <c:pt idx="50">
                  <c:v>772.66666666666697</c:v>
                </c:pt>
                <c:pt idx="51">
                  <c:v>787.66666666666697</c:v>
                </c:pt>
                <c:pt idx="52">
                  <c:v>802.66666666666697</c:v>
                </c:pt>
                <c:pt idx="53">
                  <c:v>817.66666666666697</c:v>
                </c:pt>
                <c:pt idx="54">
                  <c:v>832.66666666666697</c:v>
                </c:pt>
                <c:pt idx="55">
                  <c:v>847.66666666666697</c:v>
                </c:pt>
                <c:pt idx="56">
                  <c:v>862.66666666666697</c:v>
                </c:pt>
                <c:pt idx="57">
                  <c:v>877.66666666666697</c:v>
                </c:pt>
                <c:pt idx="58">
                  <c:v>892.66666666666697</c:v>
                </c:pt>
                <c:pt idx="59">
                  <c:v>907.66666666666697</c:v>
                </c:pt>
              </c:numCache>
            </c:numRef>
          </c:yVal>
          <c:smooth val="0"/>
          <c:extLst>
            <c:ext xmlns:c16="http://schemas.microsoft.com/office/drawing/2014/chart" uri="{C3380CC4-5D6E-409C-BE32-E72D297353CC}">
              <c16:uniqueId val="{00000001-B721-4A6C-8C08-894725AD12A4}"/>
            </c:ext>
          </c:extLst>
        </c:ser>
        <c:ser>
          <c:idx val="2"/>
          <c:order val="2"/>
          <c:tx>
            <c:strRef>
              <c:f>Sheet1!$D$1</c:f>
              <c:strCache>
                <c:ptCount val="1"/>
                <c:pt idx="0">
                  <c:v>Java</c:v>
                </c:pt>
              </c:strCache>
            </c:strRef>
          </c:tx>
          <c:spPr>
            <a:ln w="19050" cap="rnd">
              <a:noFill/>
              <a:round/>
            </a:ln>
            <a:effectLst/>
          </c:spPr>
          <c:marker>
            <c:symbol val="circle"/>
            <c:size val="5"/>
            <c:spPr>
              <a:solidFill>
                <a:schemeClr val="accent3"/>
              </a:solidFill>
              <a:ln w="9525">
                <a:solidFill>
                  <a:schemeClr val="accent3"/>
                </a:solidFill>
              </a:ln>
              <a:effectLst/>
            </c:spPr>
          </c:marker>
          <c:xVal>
            <c:numRef>
              <c:f>Sheet1!$A$2:$A$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Sheet1!$D$2:$D$61</c:f>
              <c:numCache>
                <c:formatCode>General</c:formatCode>
                <c:ptCount val="60"/>
                <c:pt idx="0">
                  <c:v>20</c:v>
                </c:pt>
                <c:pt idx="1">
                  <c:v>40</c:v>
                </c:pt>
                <c:pt idx="2">
                  <c:v>60</c:v>
                </c:pt>
                <c:pt idx="3">
                  <c:v>80</c:v>
                </c:pt>
                <c:pt idx="4">
                  <c:v>100</c:v>
                </c:pt>
                <c:pt idx="5">
                  <c:v>120</c:v>
                </c:pt>
                <c:pt idx="6">
                  <c:v>140</c:v>
                </c:pt>
                <c:pt idx="7">
                  <c:v>160</c:v>
                </c:pt>
                <c:pt idx="8">
                  <c:v>180</c:v>
                </c:pt>
                <c:pt idx="9">
                  <c:v>200</c:v>
                </c:pt>
                <c:pt idx="10">
                  <c:v>220</c:v>
                </c:pt>
                <c:pt idx="11">
                  <c:v>240</c:v>
                </c:pt>
                <c:pt idx="12">
                  <c:v>260</c:v>
                </c:pt>
                <c:pt idx="13">
                  <c:v>280</c:v>
                </c:pt>
                <c:pt idx="14">
                  <c:v>300</c:v>
                </c:pt>
                <c:pt idx="15">
                  <c:v>320</c:v>
                </c:pt>
                <c:pt idx="16">
                  <c:v>340</c:v>
                </c:pt>
                <c:pt idx="17">
                  <c:v>360</c:v>
                </c:pt>
                <c:pt idx="18">
                  <c:v>380</c:v>
                </c:pt>
                <c:pt idx="19">
                  <c:v>400</c:v>
                </c:pt>
                <c:pt idx="20">
                  <c:v>420</c:v>
                </c:pt>
                <c:pt idx="21">
                  <c:v>440</c:v>
                </c:pt>
                <c:pt idx="22">
                  <c:v>460</c:v>
                </c:pt>
                <c:pt idx="23">
                  <c:v>480</c:v>
                </c:pt>
                <c:pt idx="24">
                  <c:v>500</c:v>
                </c:pt>
                <c:pt idx="25">
                  <c:v>520</c:v>
                </c:pt>
                <c:pt idx="26">
                  <c:v>540</c:v>
                </c:pt>
                <c:pt idx="27">
                  <c:v>560</c:v>
                </c:pt>
                <c:pt idx="28">
                  <c:v>570</c:v>
                </c:pt>
                <c:pt idx="29">
                  <c:v>600</c:v>
                </c:pt>
                <c:pt idx="30">
                  <c:v>610</c:v>
                </c:pt>
                <c:pt idx="31">
                  <c:v>640</c:v>
                </c:pt>
                <c:pt idx="32">
                  <c:v>660</c:v>
                </c:pt>
                <c:pt idx="33">
                  <c:v>680</c:v>
                </c:pt>
                <c:pt idx="34">
                  <c:v>700</c:v>
                </c:pt>
                <c:pt idx="35">
                  <c:v>720</c:v>
                </c:pt>
                <c:pt idx="36">
                  <c:v>740</c:v>
                </c:pt>
                <c:pt idx="37">
                  <c:v>760</c:v>
                </c:pt>
                <c:pt idx="38">
                  <c:v>780</c:v>
                </c:pt>
                <c:pt idx="39">
                  <c:v>800</c:v>
                </c:pt>
                <c:pt idx="40">
                  <c:v>820</c:v>
                </c:pt>
                <c:pt idx="41">
                  <c:v>840</c:v>
                </c:pt>
                <c:pt idx="42">
                  <c:v>860</c:v>
                </c:pt>
                <c:pt idx="43">
                  <c:v>880</c:v>
                </c:pt>
                <c:pt idx="44">
                  <c:v>900</c:v>
                </c:pt>
                <c:pt idx="45">
                  <c:v>920</c:v>
                </c:pt>
                <c:pt idx="46">
                  <c:v>940</c:v>
                </c:pt>
                <c:pt idx="47">
                  <c:v>960</c:v>
                </c:pt>
                <c:pt idx="48">
                  <c:v>980</c:v>
                </c:pt>
                <c:pt idx="49">
                  <c:v>1000</c:v>
                </c:pt>
                <c:pt idx="50">
                  <c:v>1020</c:v>
                </c:pt>
                <c:pt idx="51">
                  <c:v>1040</c:v>
                </c:pt>
                <c:pt idx="52">
                  <c:v>1060</c:v>
                </c:pt>
                <c:pt idx="53">
                  <c:v>1080</c:v>
                </c:pt>
                <c:pt idx="54">
                  <c:v>1100</c:v>
                </c:pt>
                <c:pt idx="55">
                  <c:v>1120</c:v>
                </c:pt>
                <c:pt idx="56">
                  <c:v>1140</c:v>
                </c:pt>
                <c:pt idx="57">
                  <c:v>1160</c:v>
                </c:pt>
                <c:pt idx="58">
                  <c:v>1180</c:v>
                </c:pt>
                <c:pt idx="59">
                  <c:v>1200</c:v>
                </c:pt>
              </c:numCache>
            </c:numRef>
          </c:yVal>
          <c:smooth val="0"/>
          <c:extLst>
            <c:ext xmlns:c16="http://schemas.microsoft.com/office/drawing/2014/chart" uri="{C3380CC4-5D6E-409C-BE32-E72D297353CC}">
              <c16:uniqueId val="{00000002-B721-4A6C-8C08-894725AD12A4}"/>
            </c:ext>
          </c:extLst>
        </c:ser>
        <c:dLbls>
          <c:showLegendKey val="0"/>
          <c:showVal val="0"/>
          <c:showCatName val="0"/>
          <c:showSerName val="0"/>
          <c:showPercent val="0"/>
          <c:showBubbleSize val="0"/>
        </c:dLbls>
        <c:axId val="663228248"/>
        <c:axId val="663232184"/>
      </c:scatterChart>
      <c:valAx>
        <c:axId val="6632282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232184"/>
        <c:crosses val="autoZero"/>
        <c:crossBetween val="midCat"/>
      </c:valAx>
      <c:valAx>
        <c:axId val="6632321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22824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VM vs LD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LDA Accuracy </c:v>
                </c:pt>
              </c:strCache>
            </c:strRef>
          </c:tx>
          <c:spPr>
            <a:ln w="28575" cap="rnd">
              <a:solidFill>
                <a:schemeClr val="accent1"/>
              </a:solidFill>
              <a:round/>
            </a:ln>
            <a:effectLst/>
          </c:spPr>
          <c:marker>
            <c:symbol val="none"/>
          </c:marker>
          <c:cat>
            <c:strRef>
              <c:f>Sheet1!$A$2:$A$5</c:f>
              <c:strCache>
                <c:ptCount val="4"/>
                <c:pt idx="0">
                  <c:v>twenty</c:v>
                </c:pt>
                <c:pt idx="1">
                  <c:v>fifteen</c:v>
                </c:pt>
                <c:pt idx="2">
                  <c:v>twelve</c:v>
                </c:pt>
                <c:pt idx="3">
                  <c:v>ten</c:v>
                </c:pt>
              </c:strCache>
            </c:strRef>
          </c:cat>
          <c:val>
            <c:numRef>
              <c:f>Sheet1!$B$2:$B$5</c:f>
              <c:numCache>
                <c:formatCode>General</c:formatCode>
                <c:ptCount val="4"/>
                <c:pt idx="0">
                  <c:v>82</c:v>
                </c:pt>
                <c:pt idx="1">
                  <c:v>77</c:v>
                </c:pt>
                <c:pt idx="2">
                  <c:v>57</c:v>
                </c:pt>
                <c:pt idx="3">
                  <c:v>56</c:v>
                </c:pt>
              </c:numCache>
            </c:numRef>
          </c:val>
          <c:smooth val="0"/>
          <c:extLst>
            <c:ext xmlns:c16="http://schemas.microsoft.com/office/drawing/2014/chart" uri="{C3380CC4-5D6E-409C-BE32-E72D297353CC}">
              <c16:uniqueId val="{00000000-E98E-4450-B92A-F8D4F4379C37}"/>
            </c:ext>
          </c:extLst>
        </c:ser>
        <c:ser>
          <c:idx val="1"/>
          <c:order val="1"/>
          <c:tx>
            <c:strRef>
              <c:f>Sheet1!$C$1</c:f>
              <c:strCache>
                <c:ptCount val="1"/>
                <c:pt idx="0">
                  <c:v>SVM Accuracy</c:v>
                </c:pt>
              </c:strCache>
            </c:strRef>
          </c:tx>
          <c:spPr>
            <a:ln w="28575" cap="rnd">
              <a:solidFill>
                <a:schemeClr val="accent2"/>
              </a:solidFill>
              <a:round/>
            </a:ln>
            <a:effectLst/>
          </c:spPr>
          <c:marker>
            <c:symbol val="none"/>
          </c:marker>
          <c:cat>
            <c:strRef>
              <c:f>Sheet1!$A$2:$A$5</c:f>
              <c:strCache>
                <c:ptCount val="4"/>
                <c:pt idx="0">
                  <c:v>twenty</c:v>
                </c:pt>
                <c:pt idx="1">
                  <c:v>fifteen</c:v>
                </c:pt>
                <c:pt idx="2">
                  <c:v>twelve</c:v>
                </c:pt>
                <c:pt idx="3">
                  <c:v>ten</c:v>
                </c:pt>
              </c:strCache>
            </c:strRef>
          </c:cat>
          <c:val>
            <c:numRef>
              <c:f>Sheet1!$C$2:$C$5</c:f>
              <c:numCache>
                <c:formatCode>General</c:formatCode>
                <c:ptCount val="4"/>
                <c:pt idx="0">
                  <c:v>94</c:v>
                </c:pt>
                <c:pt idx="1">
                  <c:v>79</c:v>
                </c:pt>
                <c:pt idx="2">
                  <c:v>58</c:v>
                </c:pt>
                <c:pt idx="3">
                  <c:v>80</c:v>
                </c:pt>
              </c:numCache>
            </c:numRef>
          </c:val>
          <c:smooth val="0"/>
          <c:extLst>
            <c:ext xmlns:c16="http://schemas.microsoft.com/office/drawing/2014/chart" uri="{C3380CC4-5D6E-409C-BE32-E72D297353CC}">
              <c16:uniqueId val="{00000001-E98E-4450-B92A-F8D4F4379C37}"/>
            </c:ext>
          </c:extLst>
        </c:ser>
        <c:dLbls>
          <c:showLegendKey val="0"/>
          <c:showVal val="0"/>
          <c:showCatName val="0"/>
          <c:showSerName val="0"/>
          <c:showPercent val="0"/>
          <c:showBubbleSize val="0"/>
        </c:dLbls>
        <c:smooth val="0"/>
        <c:axId val="680290000"/>
        <c:axId val="680290328"/>
      </c:lineChart>
      <c:catAx>
        <c:axId val="680290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0290328"/>
        <c:crosses val="autoZero"/>
        <c:auto val="1"/>
        <c:lblAlgn val="ctr"/>
        <c:lblOffset val="100"/>
        <c:noMultiLvlLbl val="0"/>
      </c:catAx>
      <c:valAx>
        <c:axId val="6802903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02900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BE369C-286E-4482-897D-D1A4B9ECEF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7</TotalTime>
  <Pages>109</Pages>
  <Words>35415</Words>
  <Characters>201872</Characters>
  <Application>Microsoft Office Word</Application>
  <DocSecurity>0</DocSecurity>
  <Lines>1682</Lines>
  <Paragraphs>4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rad Pisheh Var</dc:creator>
  <dc:description/>
  <cp:lastModifiedBy>Pisheh Var, Mahrad</cp:lastModifiedBy>
  <cp:revision>161</cp:revision>
  <cp:lastPrinted>2019-08-26T21:46:00Z</cp:lastPrinted>
  <dcterms:created xsi:type="dcterms:W3CDTF">2019-08-22T10:08:00Z</dcterms:created>
  <dcterms:modified xsi:type="dcterms:W3CDTF">2019-08-26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ba8dea5-c283-353b-a749-c7c7651b7b5f</vt:lpwstr>
  </property>
  <property fmtid="{D5CDD505-2E9C-101B-9397-08002B2CF9AE}" pid="24" name="Mendeley Citation Style_1">
    <vt:lpwstr>http://www.zotero.org/styles/ieee</vt:lpwstr>
  </property>
</Properties>
</file>